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D13E1F" w14:textId="3BC6ED78" w:rsidR="000B4253" w:rsidRPr="005F15E9" w:rsidRDefault="00675DF1" w:rsidP="006860B4">
      <w:pPr>
        <w:spacing w:line="276" w:lineRule="auto"/>
        <w:jc w:val="center"/>
        <w:rPr>
          <w:rFonts w:ascii="Times New Roman" w:hAnsi="Times New Roman" w:cs="Times New Roman"/>
          <w:b/>
          <w:sz w:val="28"/>
          <w:szCs w:val="28"/>
          <w:shd w:val="clear" w:color="auto" w:fill="FFFFFF"/>
        </w:rPr>
      </w:pPr>
      <w:r w:rsidRPr="000E04E3">
        <w:rPr>
          <w:rFonts w:ascii="Times New Roman" w:hAnsi="Times New Roman" w:cs="Times New Roman"/>
          <w:b/>
          <w:sz w:val="28"/>
          <w:szCs w:val="28"/>
          <w:highlight w:val="yellow"/>
          <w:shd w:val="clear" w:color="auto" w:fill="FFFFFF"/>
        </w:rPr>
        <w:t>Hey, did you see that label? It’s sustainable</w:t>
      </w:r>
      <w:r w:rsidR="0035489E" w:rsidRPr="000E04E3">
        <w:rPr>
          <w:rFonts w:ascii="Times New Roman" w:hAnsi="Times New Roman" w:cs="Times New Roman"/>
          <w:b/>
          <w:sz w:val="28"/>
          <w:szCs w:val="28"/>
          <w:highlight w:val="yellow"/>
          <w:shd w:val="clear" w:color="auto" w:fill="FFFFFF"/>
        </w:rPr>
        <w:t>! -</w:t>
      </w:r>
      <w:r w:rsidRPr="000E04E3">
        <w:rPr>
          <w:rFonts w:ascii="Times New Roman" w:hAnsi="Times New Roman" w:cs="Times New Roman"/>
          <w:b/>
          <w:sz w:val="28"/>
          <w:szCs w:val="28"/>
          <w:highlight w:val="yellow"/>
          <w:shd w:val="clear" w:color="auto" w:fill="FFFFFF"/>
        </w:rPr>
        <w:t xml:space="preserve"> </w:t>
      </w:r>
      <w:bookmarkStart w:id="0" w:name="_Hlk92101912"/>
      <w:r w:rsidRPr="000E04E3">
        <w:rPr>
          <w:rFonts w:ascii="Times New Roman" w:hAnsi="Times New Roman" w:cs="Times New Roman"/>
          <w:b/>
          <w:sz w:val="28"/>
          <w:szCs w:val="28"/>
          <w:highlight w:val="yellow"/>
          <w:shd w:val="clear" w:color="auto" w:fill="FFFFFF"/>
        </w:rPr>
        <w:t xml:space="preserve">Understanding </w:t>
      </w:r>
      <w:r w:rsidR="0035489E" w:rsidRPr="000E04E3">
        <w:rPr>
          <w:rFonts w:ascii="Times New Roman" w:hAnsi="Times New Roman" w:cs="Times New Roman"/>
          <w:b/>
          <w:sz w:val="28"/>
          <w:szCs w:val="28"/>
          <w:highlight w:val="yellow"/>
          <w:shd w:val="clear" w:color="auto" w:fill="FFFFFF"/>
        </w:rPr>
        <w:t>the role of sustainable labelling</w:t>
      </w:r>
      <w:r w:rsidRPr="000E04E3">
        <w:rPr>
          <w:rFonts w:ascii="Times New Roman" w:hAnsi="Times New Roman" w:cs="Times New Roman"/>
          <w:b/>
          <w:sz w:val="28"/>
          <w:szCs w:val="28"/>
          <w:highlight w:val="yellow"/>
          <w:shd w:val="clear" w:color="auto" w:fill="FFFFFF"/>
        </w:rPr>
        <w:t xml:space="preserve"> in shaping sustainable </w:t>
      </w:r>
      <w:r w:rsidR="00060370" w:rsidRPr="000E04E3">
        <w:rPr>
          <w:rFonts w:ascii="Times New Roman" w:hAnsi="Times New Roman" w:cs="Times New Roman"/>
          <w:b/>
          <w:sz w:val="28"/>
          <w:szCs w:val="28"/>
          <w:highlight w:val="yellow"/>
          <w:shd w:val="clear" w:color="auto" w:fill="FFFFFF"/>
        </w:rPr>
        <w:t>purchase behaviour</w:t>
      </w:r>
      <w:bookmarkEnd w:id="0"/>
      <w:r w:rsidR="007B0B44" w:rsidRPr="000E04E3">
        <w:rPr>
          <w:rFonts w:ascii="Times New Roman" w:hAnsi="Times New Roman" w:cs="Times New Roman"/>
          <w:b/>
          <w:sz w:val="28"/>
          <w:szCs w:val="28"/>
          <w:highlight w:val="yellow"/>
          <w:shd w:val="clear" w:color="auto" w:fill="FFFFFF"/>
        </w:rPr>
        <w:t xml:space="preserve"> for sustainable development</w:t>
      </w:r>
      <w:r w:rsidR="00C80CAD" w:rsidRPr="005F15E9">
        <w:rPr>
          <w:rFonts w:ascii="Times New Roman" w:hAnsi="Times New Roman" w:cs="Times New Roman"/>
          <w:b/>
          <w:sz w:val="28"/>
          <w:szCs w:val="28"/>
          <w:shd w:val="clear" w:color="auto" w:fill="FFFFFF"/>
        </w:rPr>
        <w:t xml:space="preserve"> </w:t>
      </w:r>
    </w:p>
    <w:p w14:paraId="4F9F47FD" w14:textId="77777777" w:rsidR="006860B4" w:rsidRPr="005F15E9" w:rsidRDefault="006860B4" w:rsidP="006860B4">
      <w:pPr>
        <w:spacing w:line="276" w:lineRule="auto"/>
        <w:jc w:val="center"/>
        <w:rPr>
          <w:rFonts w:ascii="Times New Roman" w:hAnsi="Times New Roman" w:cs="Times New Roman"/>
          <w:b/>
          <w:sz w:val="28"/>
          <w:szCs w:val="28"/>
          <w:shd w:val="clear" w:color="auto" w:fill="FFFFFF"/>
        </w:rPr>
      </w:pPr>
    </w:p>
    <w:p w14:paraId="3F491297" w14:textId="77777777" w:rsidR="00DA5B58" w:rsidRPr="005F15E9" w:rsidRDefault="00D268F3" w:rsidP="00AF1057">
      <w:pPr>
        <w:spacing w:before="240" w:line="276" w:lineRule="auto"/>
        <w:rPr>
          <w:rFonts w:ascii="Times New Roman" w:hAnsi="Times New Roman" w:cs="Times New Roman"/>
          <w:b/>
          <w:sz w:val="24"/>
          <w:szCs w:val="24"/>
        </w:rPr>
      </w:pPr>
      <w:r w:rsidRPr="005F15E9">
        <w:rPr>
          <w:rFonts w:ascii="Times New Roman" w:hAnsi="Times New Roman" w:cs="Times New Roman"/>
          <w:b/>
          <w:sz w:val="24"/>
          <w:szCs w:val="24"/>
        </w:rPr>
        <w:t>Abstract</w:t>
      </w:r>
    </w:p>
    <w:p w14:paraId="715AF0D6" w14:textId="56AD7A28" w:rsidR="00D268F3" w:rsidRPr="005F15E9" w:rsidRDefault="00B85790"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Consumers</w:t>
      </w:r>
      <w:r w:rsidR="006755E7" w:rsidRPr="005F15E9">
        <w:rPr>
          <w:rFonts w:ascii="Times New Roman" w:hAnsi="Times New Roman" w:cs="Times New Roman"/>
          <w:sz w:val="24"/>
          <w:szCs w:val="24"/>
        </w:rPr>
        <w:t>, nowadays,</w:t>
      </w:r>
      <w:r w:rsidRPr="005F15E9">
        <w:rPr>
          <w:rFonts w:ascii="Times New Roman" w:hAnsi="Times New Roman" w:cs="Times New Roman"/>
          <w:sz w:val="24"/>
          <w:szCs w:val="24"/>
        </w:rPr>
        <w:t xml:space="preserve"> are becoming </w:t>
      </w:r>
      <w:r w:rsidR="006755E7" w:rsidRPr="005F15E9">
        <w:rPr>
          <w:rFonts w:ascii="Times New Roman" w:hAnsi="Times New Roman" w:cs="Times New Roman"/>
          <w:sz w:val="24"/>
          <w:szCs w:val="24"/>
        </w:rPr>
        <w:t>mindful</w:t>
      </w:r>
      <w:r w:rsidRPr="005F15E9">
        <w:rPr>
          <w:rFonts w:ascii="Times New Roman" w:hAnsi="Times New Roman" w:cs="Times New Roman"/>
          <w:sz w:val="24"/>
          <w:szCs w:val="24"/>
        </w:rPr>
        <w:t xml:space="preserve"> of environmental issues</w:t>
      </w:r>
      <w:r w:rsidR="006755E7" w:rsidRPr="005F15E9">
        <w:rPr>
          <w:rFonts w:ascii="Times New Roman" w:hAnsi="Times New Roman" w:cs="Times New Roman"/>
          <w:sz w:val="24"/>
          <w:szCs w:val="24"/>
        </w:rPr>
        <w:t xml:space="preserve"> than ever</w:t>
      </w:r>
      <w:r w:rsidRPr="005F15E9">
        <w:rPr>
          <w:rFonts w:ascii="Times New Roman" w:hAnsi="Times New Roman" w:cs="Times New Roman"/>
          <w:sz w:val="24"/>
          <w:szCs w:val="24"/>
        </w:rPr>
        <w:t>. The rising concerns for the ad</w:t>
      </w:r>
      <w:r w:rsidR="00400EA1" w:rsidRPr="005F15E9">
        <w:rPr>
          <w:rFonts w:ascii="Times New Roman" w:hAnsi="Times New Roman" w:cs="Times New Roman"/>
          <w:sz w:val="24"/>
          <w:szCs w:val="24"/>
        </w:rPr>
        <w:t>verse effects of consumption on</w:t>
      </w:r>
      <w:r w:rsidR="006A2674" w:rsidRPr="005F15E9">
        <w:rPr>
          <w:rFonts w:ascii="Times New Roman" w:hAnsi="Times New Roman" w:cs="Times New Roman"/>
          <w:sz w:val="24"/>
          <w:szCs w:val="24"/>
        </w:rPr>
        <w:t xml:space="preserve"> </w:t>
      </w:r>
      <w:r w:rsidRPr="005F15E9">
        <w:rPr>
          <w:rFonts w:ascii="Times New Roman" w:hAnsi="Times New Roman" w:cs="Times New Roman"/>
          <w:sz w:val="24"/>
          <w:szCs w:val="24"/>
        </w:rPr>
        <w:t>environment</w:t>
      </w:r>
      <w:r w:rsidR="00400EA1" w:rsidRPr="005F15E9">
        <w:rPr>
          <w:rFonts w:ascii="Times New Roman" w:hAnsi="Times New Roman" w:cs="Times New Roman"/>
          <w:sz w:val="24"/>
          <w:szCs w:val="24"/>
        </w:rPr>
        <w:t>al</w:t>
      </w:r>
      <w:r w:rsidRPr="005F15E9">
        <w:rPr>
          <w:rFonts w:ascii="Times New Roman" w:hAnsi="Times New Roman" w:cs="Times New Roman"/>
          <w:sz w:val="24"/>
          <w:szCs w:val="24"/>
        </w:rPr>
        <w:t xml:space="preserve"> sustainability are leading to transformation in consumer behaviour. </w:t>
      </w:r>
      <w:bookmarkStart w:id="1" w:name="_Hlk92102008"/>
      <w:r w:rsidR="006A2674" w:rsidRPr="005F15E9">
        <w:rPr>
          <w:rFonts w:ascii="Times New Roman" w:hAnsi="Times New Roman" w:cs="Times New Roman"/>
          <w:sz w:val="24"/>
          <w:szCs w:val="24"/>
        </w:rPr>
        <w:t>C</w:t>
      </w:r>
      <w:r w:rsidRPr="005F15E9">
        <w:rPr>
          <w:rFonts w:ascii="Times New Roman" w:hAnsi="Times New Roman" w:cs="Times New Roman"/>
          <w:sz w:val="24"/>
          <w:szCs w:val="24"/>
        </w:rPr>
        <w:t>onsumers need relevant sustainability information about the products to shape sustainable purchase behaviours</w:t>
      </w:r>
      <w:bookmarkEnd w:id="1"/>
      <w:r w:rsidRPr="005F15E9">
        <w:rPr>
          <w:rFonts w:ascii="Times New Roman" w:hAnsi="Times New Roman" w:cs="Times New Roman"/>
          <w:sz w:val="24"/>
          <w:szCs w:val="24"/>
        </w:rPr>
        <w:t xml:space="preserve">. </w:t>
      </w:r>
      <w:r w:rsidR="00400EA1" w:rsidRPr="005F15E9">
        <w:rPr>
          <w:rFonts w:ascii="Times New Roman" w:hAnsi="Times New Roman" w:cs="Times New Roman"/>
          <w:sz w:val="24"/>
          <w:szCs w:val="24"/>
        </w:rPr>
        <w:t>On this note</w:t>
      </w:r>
      <w:r w:rsidRPr="005F15E9">
        <w:rPr>
          <w:rFonts w:ascii="Times New Roman" w:hAnsi="Times New Roman" w:cs="Times New Roman"/>
          <w:sz w:val="24"/>
          <w:szCs w:val="24"/>
        </w:rPr>
        <w:t xml:space="preserve">, </w:t>
      </w:r>
      <w:bookmarkStart w:id="2" w:name="_Hlk92101972"/>
      <w:r w:rsidRPr="005F15E9">
        <w:rPr>
          <w:rFonts w:ascii="Times New Roman" w:hAnsi="Times New Roman" w:cs="Times New Roman"/>
          <w:sz w:val="24"/>
          <w:szCs w:val="24"/>
        </w:rPr>
        <w:t xml:space="preserve">marketers and organizations are increasingly </w:t>
      </w:r>
      <w:r w:rsidR="006755E7" w:rsidRPr="005F15E9">
        <w:rPr>
          <w:rFonts w:ascii="Times New Roman" w:hAnsi="Times New Roman" w:cs="Times New Roman"/>
          <w:sz w:val="24"/>
          <w:szCs w:val="24"/>
        </w:rPr>
        <w:t xml:space="preserve">using labels and logos for </w:t>
      </w:r>
      <w:r w:rsidRPr="005F15E9">
        <w:rPr>
          <w:rFonts w:ascii="Times New Roman" w:hAnsi="Times New Roman" w:cs="Times New Roman"/>
          <w:sz w:val="24"/>
          <w:szCs w:val="24"/>
        </w:rPr>
        <w:t xml:space="preserve">integrating sustainability </w:t>
      </w:r>
      <w:r w:rsidR="006755E7" w:rsidRPr="005F15E9">
        <w:rPr>
          <w:rFonts w:ascii="Times New Roman" w:hAnsi="Times New Roman" w:cs="Times New Roman"/>
          <w:sz w:val="24"/>
          <w:szCs w:val="24"/>
        </w:rPr>
        <w:t>evidence</w:t>
      </w:r>
      <w:r w:rsidRPr="005F15E9">
        <w:rPr>
          <w:rFonts w:ascii="Times New Roman" w:hAnsi="Times New Roman" w:cs="Times New Roman"/>
          <w:sz w:val="24"/>
          <w:szCs w:val="24"/>
        </w:rPr>
        <w:t xml:space="preserve"> in their product offerings. </w:t>
      </w:r>
      <w:r w:rsidR="00D62B12" w:rsidRPr="005F15E9">
        <w:rPr>
          <w:rFonts w:ascii="Times New Roman" w:hAnsi="Times New Roman" w:cs="Times New Roman"/>
          <w:sz w:val="24"/>
          <w:szCs w:val="24"/>
          <w:highlight w:val="yellow"/>
        </w:rPr>
        <w:t>T</w:t>
      </w:r>
      <w:r w:rsidR="006755E7" w:rsidRPr="005F15E9">
        <w:rPr>
          <w:rFonts w:ascii="Times New Roman" w:hAnsi="Times New Roman" w:cs="Times New Roman"/>
          <w:sz w:val="24"/>
          <w:szCs w:val="24"/>
          <w:highlight w:val="yellow"/>
        </w:rPr>
        <w:t>his research</w:t>
      </w:r>
      <w:r w:rsidRPr="005F15E9">
        <w:rPr>
          <w:rFonts w:ascii="Times New Roman" w:hAnsi="Times New Roman" w:cs="Times New Roman"/>
          <w:sz w:val="24"/>
          <w:szCs w:val="24"/>
          <w:highlight w:val="yellow"/>
        </w:rPr>
        <w:t xml:space="preserve"> integrate</w:t>
      </w:r>
      <w:r w:rsidR="00D62B12" w:rsidRPr="005F15E9">
        <w:rPr>
          <w:rFonts w:ascii="Times New Roman" w:hAnsi="Times New Roman" w:cs="Times New Roman"/>
          <w:sz w:val="24"/>
          <w:szCs w:val="24"/>
          <w:highlight w:val="yellow"/>
        </w:rPr>
        <w:t>s</w:t>
      </w:r>
      <w:r w:rsidRPr="005F15E9">
        <w:rPr>
          <w:rFonts w:ascii="Times New Roman" w:hAnsi="Times New Roman" w:cs="Times New Roman"/>
          <w:sz w:val="24"/>
          <w:szCs w:val="24"/>
          <w:highlight w:val="yellow"/>
        </w:rPr>
        <w:t xml:space="preserve"> </w:t>
      </w:r>
      <w:r w:rsidR="006A2674" w:rsidRPr="005F15E9">
        <w:rPr>
          <w:rFonts w:ascii="Times New Roman" w:hAnsi="Times New Roman" w:cs="Times New Roman"/>
          <w:sz w:val="24"/>
          <w:szCs w:val="24"/>
          <w:highlight w:val="yellow"/>
        </w:rPr>
        <w:t xml:space="preserve">the </w:t>
      </w:r>
      <w:r w:rsidRPr="005F15E9">
        <w:rPr>
          <w:rFonts w:ascii="Times New Roman" w:hAnsi="Times New Roman" w:cs="Times New Roman"/>
          <w:sz w:val="24"/>
          <w:szCs w:val="24"/>
          <w:highlight w:val="yellow"/>
        </w:rPr>
        <w:t>theory of planned behaviour</w:t>
      </w:r>
      <w:r w:rsidR="00E40773" w:rsidRPr="005F15E9">
        <w:rPr>
          <w:rFonts w:ascii="Times New Roman" w:hAnsi="Times New Roman" w:cs="Times New Roman"/>
          <w:sz w:val="24"/>
          <w:szCs w:val="24"/>
          <w:highlight w:val="yellow"/>
        </w:rPr>
        <w:t xml:space="preserve"> (TPB)</w:t>
      </w:r>
      <w:r w:rsidRPr="005F15E9">
        <w:rPr>
          <w:rFonts w:ascii="Times New Roman" w:hAnsi="Times New Roman" w:cs="Times New Roman"/>
          <w:sz w:val="24"/>
          <w:szCs w:val="24"/>
        </w:rPr>
        <w:t xml:space="preserve"> with environmental concern, consumer effectiveness, consumer innovativeness and sustainable label awareness to determine how these affect </w:t>
      </w:r>
      <w:r w:rsidR="006A2674" w:rsidRPr="005F15E9">
        <w:rPr>
          <w:rFonts w:ascii="Times New Roman" w:hAnsi="Times New Roman" w:cs="Times New Roman"/>
          <w:sz w:val="24"/>
          <w:szCs w:val="24"/>
        </w:rPr>
        <w:t xml:space="preserve">the </w:t>
      </w:r>
      <w:r w:rsidRPr="005F15E9">
        <w:rPr>
          <w:rFonts w:ascii="Times New Roman" w:hAnsi="Times New Roman" w:cs="Times New Roman"/>
          <w:sz w:val="24"/>
          <w:szCs w:val="24"/>
        </w:rPr>
        <w:t xml:space="preserve">sustainable purchase behaviour for </w:t>
      </w:r>
      <w:r w:rsidR="00D62B12" w:rsidRPr="005F15E9">
        <w:rPr>
          <w:rFonts w:ascii="Times New Roman" w:hAnsi="Times New Roman" w:cs="Times New Roman"/>
          <w:sz w:val="24"/>
          <w:szCs w:val="24"/>
        </w:rPr>
        <w:t xml:space="preserve">food </w:t>
      </w:r>
      <w:r w:rsidRPr="005F15E9">
        <w:rPr>
          <w:rFonts w:ascii="Times New Roman" w:hAnsi="Times New Roman" w:cs="Times New Roman"/>
          <w:sz w:val="24"/>
          <w:szCs w:val="24"/>
        </w:rPr>
        <w:t>products in China. The findings of structural equation modelling using data gathered from 273 consumers indicate all the con</w:t>
      </w:r>
      <w:r w:rsidR="00400EA1" w:rsidRPr="005F15E9">
        <w:rPr>
          <w:rFonts w:ascii="Times New Roman" w:hAnsi="Times New Roman" w:cs="Times New Roman"/>
          <w:sz w:val="24"/>
          <w:szCs w:val="24"/>
        </w:rPr>
        <w:t xml:space="preserve">structs as significant, </w:t>
      </w:r>
      <w:r w:rsidR="00435BC8" w:rsidRPr="005F15E9">
        <w:rPr>
          <w:rFonts w:ascii="Times New Roman" w:hAnsi="Times New Roman" w:cs="Times New Roman"/>
          <w:sz w:val="24"/>
          <w:szCs w:val="24"/>
        </w:rPr>
        <w:t xml:space="preserve">with consumer innovativeness having </w:t>
      </w:r>
      <w:r w:rsidR="006A2674" w:rsidRPr="005F15E9">
        <w:rPr>
          <w:rFonts w:ascii="Times New Roman" w:hAnsi="Times New Roman" w:cs="Times New Roman"/>
          <w:sz w:val="24"/>
          <w:szCs w:val="24"/>
        </w:rPr>
        <w:t xml:space="preserve">a </w:t>
      </w:r>
      <w:r w:rsidR="00435BC8" w:rsidRPr="005F15E9">
        <w:rPr>
          <w:rFonts w:ascii="Times New Roman" w:hAnsi="Times New Roman" w:cs="Times New Roman"/>
          <w:sz w:val="24"/>
          <w:szCs w:val="24"/>
        </w:rPr>
        <w:t>negative and significant association</w:t>
      </w:r>
      <w:r w:rsidRPr="005F15E9">
        <w:rPr>
          <w:rFonts w:ascii="Times New Roman" w:hAnsi="Times New Roman" w:cs="Times New Roman"/>
          <w:sz w:val="24"/>
          <w:szCs w:val="24"/>
        </w:rPr>
        <w:t xml:space="preserve">. </w:t>
      </w:r>
      <w:r w:rsidR="003B1F10" w:rsidRPr="005F15E9">
        <w:rPr>
          <w:rFonts w:ascii="Times New Roman" w:hAnsi="Times New Roman" w:cs="Times New Roman"/>
          <w:sz w:val="24"/>
          <w:szCs w:val="24"/>
          <w:highlight w:val="yellow"/>
        </w:rPr>
        <w:t>The pres</w:t>
      </w:r>
      <w:r w:rsidR="00D73EE8" w:rsidRPr="005F15E9">
        <w:rPr>
          <w:rFonts w:ascii="Times New Roman" w:hAnsi="Times New Roman" w:cs="Times New Roman"/>
          <w:sz w:val="24"/>
          <w:szCs w:val="24"/>
          <w:highlight w:val="yellow"/>
        </w:rPr>
        <w:t xml:space="preserve">ent research expects to contribute to advancement in </w:t>
      </w:r>
      <w:r w:rsidR="00E40773" w:rsidRPr="005F15E9">
        <w:rPr>
          <w:rFonts w:ascii="Times New Roman" w:hAnsi="Times New Roman" w:cs="Times New Roman"/>
          <w:sz w:val="24"/>
          <w:szCs w:val="24"/>
          <w:highlight w:val="yellow"/>
        </w:rPr>
        <w:t>the literature on TPB and sustainable labelling</w:t>
      </w:r>
      <w:r w:rsidR="00D73EE8" w:rsidRPr="005F15E9" w:rsidDel="001C7652">
        <w:rPr>
          <w:rFonts w:ascii="Times New Roman" w:hAnsi="Times New Roman" w:cs="Times New Roman"/>
          <w:sz w:val="24"/>
          <w:szCs w:val="24"/>
          <w:highlight w:val="yellow"/>
        </w:rPr>
        <w:t xml:space="preserve"> </w:t>
      </w:r>
      <w:r w:rsidR="00D73EE8" w:rsidRPr="005F15E9">
        <w:rPr>
          <w:rFonts w:ascii="Times New Roman" w:hAnsi="Times New Roman" w:cs="Times New Roman"/>
          <w:sz w:val="24"/>
          <w:szCs w:val="24"/>
          <w:highlight w:val="yellow"/>
        </w:rPr>
        <w:t>b</w:t>
      </w:r>
      <w:r w:rsidR="00A72C80" w:rsidRPr="005F15E9">
        <w:rPr>
          <w:rFonts w:ascii="Times New Roman" w:hAnsi="Times New Roman" w:cs="Times New Roman"/>
          <w:sz w:val="24"/>
          <w:szCs w:val="24"/>
          <w:highlight w:val="yellow"/>
        </w:rPr>
        <w:t xml:space="preserve">y presenting a comprehensive </w:t>
      </w:r>
      <w:r w:rsidR="00E40773" w:rsidRPr="005F15E9">
        <w:rPr>
          <w:rFonts w:ascii="Times New Roman" w:hAnsi="Times New Roman" w:cs="Times New Roman"/>
          <w:sz w:val="24"/>
          <w:szCs w:val="24"/>
          <w:highlight w:val="yellow"/>
        </w:rPr>
        <w:t>and distinct model</w:t>
      </w:r>
      <w:r w:rsidR="00A72C80" w:rsidRPr="005F15E9">
        <w:rPr>
          <w:rFonts w:ascii="Times New Roman" w:hAnsi="Times New Roman" w:cs="Times New Roman"/>
          <w:sz w:val="24"/>
          <w:szCs w:val="24"/>
          <w:highlight w:val="yellow"/>
        </w:rPr>
        <w:t>.</w:t>
      </w:r>
      <w:r w:rsidR="00693BF5" w:rsidRPr="005F15E9">
        <w:rPr>
          <w:rFonts w:ascii="Times New Roman" w:hAnsi="Times New Roman" w:cs="Times New Roman"/>
          <w:sz w:val="24"/>
          <w:szCs w:val="24"/>
        </w:rPr>
        <w:t xml:space="preserve"> </w:t>
      </w:r>
      <w:r w:rsidR="001C7652" w:rsidRPr="005F15E9">
        <w:rPr>
          <w:rFonts w:ascii="Times New Roman" w:hAnsi="Times New Roman" w:cs="Times New Roman"/>
          <w:sz w:val="24"/>
          <w:szCs w:val="24"/>
        </w:rPr>
        <w:t xml:space="preserve">Given the importance of the factors highlighted in the current research, marketers can design appropriate strategies by </w:t>
      </w:r>
      <w:r w:rsidR="00D73EE8" w:rsidRPr="005F15E9">
        <w:rPr>
          <w:rFonts w:ascii="Times New Roman" w:hAnsi="Times New Roman" w:cs="Times New Roman"/>
          <w:sz w:val="24"/>
          <w:szCs w:val="24"/>
        </w:rPr>
        <w:t>leveraging</w:t>
      </w:r>
      <w:r w:rsidR="001C7652" w:rsidRPr="005F15E9">
        <w:rPr>
          <w:rFonts w:ascii="Times New Roman" w:hAnsi="Times New Roman" w:cs="Times New Roman"/>
          <w:sz w:val="24"/>
          <w:szCs w:val="24"/>
        </w:rPr>
        <w:t xml:space="preserve"> these determinants. </w:t>
      </w:r>
      <w:r w:rsidRPr="005F15E9">
        <w:rPr>
          <w:rFonts w:ascii="Times New Roman" w:hAnsi="Times New Roman" w:cs="Times New Roman"/>
          <w:sz w:val="24"/>
          <w:szCs w:val="24"/>
        </w:rPr>
        <w:t>T</w:t>
      </w:r>
      <w:r w:rsidR="009F4EA0" w:rsidRPr="005F15E9">
        <w:rPr>
          <w:rFonts w:ascii="Times New Roman" w:hAnsi="Times New Roman" w:cs="Times New Roman"/>
          <w:sz w:val="24"/>
          <w:szCs w:val="24"/>
        </w:rPr>
        <w:t>he outcomes imply</w:t>
      </w:r>
      <w:r w:rsidR="00400EA1" w:rsidRPr="005F15E9">
        <w:rPr>
          <w:rFonts w:ascii="Times New Roman" w:hAnsi="Times New Roman" w:cs="Times New Roman"/>
          <w:sz w:val="24"/>
          <w:szCs w:val="24"/>
        </w:rPr>
        <w:t xml:space="preserve"> that </w:t>
      </w:r>
      <w:r w:rsidRPr="005F15E9">
        <w:rPr>
          <w:rFonts w:ascii="Times New Roman" w:hAnsi="Times New Roman" w:cs="Times New Roman"/>
          <w:sz w:val="24"/>
          <w:szCs w:val="24"/>
        </w:rPr>
        <w:t xml:space="preserve">marketers and </w:t>
      </w:r>
      <w:proofErr w:type="gramStart"/>
      <w:r w:rsidR="0045292C" w:rsidRPr="005F15E9">
        <w:rPr>
          <w:rFonts w:ascii="Times New Roman" w:hAnsi="Times New Roman" w:cs="Times New Roman"/>
          <w:sz w:val="24"/>
          <w:szCs w:val="24"/>
        </w:rPr>
        <w:t>policy</w:t>
      </w:r>
      <w:r w:rsidR="00D73EE8" w:rsidRPr="005F15E9">
        <w:rPr>
          <w:rFonts w:ascii="Times New Roman" w:hAnsi="Times New Roman" w:cs="Times New Roman"/>
          <w:sz w:val="24"/>
          <w:szCs w:val="24"/>
        </w:rPr>
        <w:t>-</w:t>
      </w:r>
      <w:r w:rsidR="0045292C" w:rsidRPr="005F15E9">
        <w:rPr>
          <w:rFonts w:ascii="Times New Roman" w:hAnsi="Times New Roman" w:cs="Times New Roman"/>
          <w:sz w:val="24"/>
          <w:szCs w:val="24"/>
        </w:rPr>
        <w:t>makers</w:t>
      </w:r>
      <w:proofErr w:type="gramEnd"/>
      <w:r w:rsidRPr="005F15E9">
        <w:rPr>
          <w:rFonts w:ascii="Times New Roman" w:hAnsi="Times New Roman" w:cs="Times New Roman"/>
          <w:sz w:val="24"/>
          <w:szCs w:val="24"/>
        </w:rPr>
        <w:t xml:space="preserve"> need to make the consumers aware of sustainable labels and their favourable effects on </w:t>
      </w:r>
      <w:r w:rsidR="006A2674" w:rsidRPr="005F15E9">
        <w:rPr>
          <w:rFonts w:ascii="Times New Roman" w:hAnsi="Times New Roman" w:cs="Times New Roman"/>
          <w:sz w:val="24"/>
          <w:szCs w:val="24"/>
        </w:rPr>
        <w:t xml:space="preserve">the </w:t>
      </w:r>
      <w:r w:rsidRPr="005F15E9">
        <w:rPr>
          <w:rFonts w:ascii="Times New Roman" w:hAnsi="Times New Roman" w:cs="Times New Roman"/>
          <w:sz w:val="24"/>
          <w:szCs w:val="24"/>
        </w:rPr>
        <w:t xml:space="preserve">environment to </w:t>
      </w:r>
      <w:r w:rsidR="00400EA1" w:rsidRPr="005F15E9">
        <w:rPr>
          <w:rFonts w:ascii="Times New Roman" w:hAnsi="Times New Roman" w:cs="Times New Roman"/>
          <w:sz w:val="24"/>
          <w:szCs w:val="24"/>
        </w:rPr>
        <w:t>promote</w:t>
      </w:r>
      <w:r w:rsidRPr="005F15E9">
        <w:rPr>
          <w:rFonts w:ascii="Times New Roman" w:hAnsi="Times New Roman" w:cs="Times New Roman"/>
          <w:sz w:val="24"/>
          <w:szCs w:val="24"/>
        </w:rPr>
        <w:t xml:space="preserve"> sustainable consumer behaviour. </w:t>
      </w:r>
    </w:p>
    <w:bookmarkEnd w:id="2"/>
    <w:p w14:paraId="48D6349B" w14:textId="0DDE24A0" w:rsidR="00AF1057" w:rsidRPr="005F15E9" w:rsidRDefault="00E57B54" w:rsidP="00AF1057">
      <w:pPr>
        <w:spacing w:before="240" w:line="276" w:lineRule="auto"/>
        <w:jc w:val="both"/>
        <w:rPr>
          <w:rFonts w:ascii="Times New Roman" w:hAnsi="Times New Roman" w:cs="Times New Roman"/>
          <w:sz w:val="24"/>
          <w:szCs w:val="24"/>
        </w:rPr>
      </w:pPr>
      <w:r w:rsidRPr="005F15E9">
        <w:rPr>
          <w:rFonts w:ascii="Times New Roman" w:hAnsi="Times New Roman" w:cs="Times New Roman"/>
          <w:b/>
          <w:i/>
          <w:iCs/>
          <w:sz w:val="24"/>
          <w:szCs w:val="24"/>
        </w:rPr>
        <w:t>Keywords:</w:t>
      </w:r>
      <w:r w:rsidRPr="005F15E9">
        <w:rPr>
          <w:rFonts w:ascii="Times New Roman" w:hAnsi="Times New Roman" w:cs="Times New Roman"/>
          <w:sz w:val="24"/>
          <w:szCs w:val="24"/>
        </w:rPr>
        <w:t xml:space="preserve"> Sustainab</w:t>
      </w:r>
      <w:r w:rsidR="00325CD4" w:rsidRPr="005F15E9">
        <w:rPr>
          <w:rFonts w:ascii="Times New Roman" w:hAnsi="Times New Roman" w:cs="Times New Roman"/>
          <w:sz w:val="24"/>
          <w:szCs w:val="24"/>
        </w:rPr>
        <w:t>ility</w:t>
      </w:r>
      <w:r w:rsidR="00C80CAD" w:rsidRPr="005F15E9">
        <w:rPr>
          <w:rFonts w:ascii="Times New Roman" w:hAnsi="Times New Roman" w:cs="Times New Roman"/>
          <w:sz w:val="24"/>
          <w:szCs w:val="24"/>
        </w:rPr>
        <w:t xml:space="preserve">; Business Strategy; </w:t>
      </w:r>
      <w:r w:rsidR="00325CD4" w:rsidRPr="005F15E9">
        <w:rPr>
          <w:rFonts w:ascii="Times New Roman" w:hAnsi="Times New Roman" w:cs="Times New Roman"/>
          <w:sz w:val="24"/>
          <w:szCs w:val="24"/>
        </w:rPr>
        <w:t>Labels</w:t>
      </w:r>
      <w:r w:rsidR="00C80CAD" w:rsidRPr="005F15E9">
        <w:rPr>
          <w:rFonts w:ascii="Times New Roman" w:hAnsi="Times New Roman" w:cs="Times New Roman"/>
          <w:sz w:val="24"/>
          <w:szCs w:val="24"/>
        </w:rPr>
        <w:t xml:space="preserve">; </w:t>
      </w:r>
      <w:r w:rsidR="000028A0" w:rsidRPr="005F15E9">
        <w:rPr>
          <w:rFonts w:ascii="Times New Roman" w:hAnsi="Times New Roman" w:cs="Times New Roman"/>
          <w:sz w:val="24"/>
          <w:szCs w:val="24"/>
        </w:rPr>
        <w:t>T</w:t>
      </w:r>
      <w:r w:rsidR="00177D85" w:rsidRPr="005F15E9">
        <w:rPr>
          <w:rFonts w:ascii="Times New Roman" w:hAnsi="Times New Roman" w:cs="Times New Roman"/>
          <w:sz w:val="24"/>
          <w:szCs w:val="24"/>
        </w:rPr>
        <w:t xml:space="preserve">heory of </w:t>
      </w:r>
      <w:r w:rsidR="000028A0" w:rsidRPr="005F15E9">
        <w:rPr>
          <w:rFonts w:ascii="Times New Roman" w:hAnsi="Times New Roman" w:cs="Times New Roman"/>
          <w:sz w:val="24"/>
          <w:szCs w:val="24"/>
        </w:rPr>
        <w:t>P</w:t>
      </w:r>
      <w:r w:rsidR="00177D85" w:rsidRPr="005F15E9">
        <w:rPr>
          <w:rFonts w:ascii="Times New Roman" w:hAnsi="Times New Roman" w:cs="Times New Roman"/>
          <w:sz w:val="24"/>
          <w:szCs w:val="24"/>
        </w:rPr>
        <w:t xml:space="preserve">lanned </w:t>
      </w:r>
      <w:r w:rsidR="000028A0" w:rsidRPr="005F15E9">
        <w:rPr>
          <w:rFonts w:ascii="Times New Roman" w:hAnsi="Times New Roman" w:cs="Times New Roman"/>
          <w:sz w:val="24"/>
          <w:szCs w:val="24"/>
        </w:rPr>
        <w:t>B</w:t>
      </w:r>
      <w:r w:rsidR="00177D85" w:rsidRPr="005F15E9">
        <w:rPr>
          <w:rFonts w:ascii="Times New Roman" w:hAnsi="Times New Roman" w:cs="Times New Roman"/>
          <w:sz w:val="24"/>
          <w:szCs w:val="24"/>
        </w:rPr>
        <w:t>ehaviour</w:t>
      </w:r>
      <w:r w:rsidR="00C80CAD" w:rsidRPr="005F15E9">
        <w:rPr>
          <w:rFonts w:ascii="Times New Roman" w:hAnsi="Times New Roman" w:cs="Times New Roman"/>
          <w:sz w:val="24"/>
          <w:szCs w:val="24"/>
        </w:rPr>
        <w:t>;</w:t>
      </w:r>
      <w:r w:rsidR="000028A0" w:rsidRPr="005F15E9">
        <w:rPr>
          <w:rFonts w:ascii="Times New Roman" w:hAnsi="Times New Roman" w:cs="Times New Roman"/>
          <w:sz w:val="24"/>
          <w:szCs w:val="24"/>
        </w:rPr>
        <w:t xml:space="preserve"> Intention</w:t>
      </w:r>
      <w:r w:rsidR="00C80CAD" w:rsidRPr="005F15E9">
        <w:rPr>
          <w:rFonts w:ascii="Times New Roman" w:hAnsi="Times New Roman" w:cs="Times New Roman"/>
          <w:sz w:val="24"/>
          <w:szCs w:val="24"/>
        </w:rPr>
        <w:t xml:space="preserve">; </w:t>
      </w:r>
      <w:r w:rsidRPr="005F15E9">
        <w:rPr>
          <w:rFonts w:ascii="Times New Roman" w:hAnsi="Times New Roman" w:cs="Times New Roman"/>
          <w:sz w:val="24"/>
          <w:szCs w:val="24"/>
        </w:rPr>
        <w:t>Purchase Behaviour</w:t>
      </w:r>
      <w:r w:rsidR="00C80CAD" w:rsidRPr="005F15E9">
        <w:rPr>
          <w:rFonts w:ascii="Times New Roman" w:hAnsi="Times New Roman" w:cs="Times New Roman"/>
          <w:sz w:val="24"/>
          <w:szCs w:val="24"/>
        </w:rPr>
        <w:t xml:space="preserve">; </w:t>
      </w:r>
      <w:r w:rsidRPr="005F15E9">
        <w:rPr>
          <w:rFonts w:ascii="Times New Roman" w:hAnsi="Times New Roman" w:cs="Times New Roman"/>
          <w:sz w:val="24"/>
          <w:szCs w:val="24"/>
        </w:rPr>
        <w:t>Environment.</w:t>
      </w:r>
    </w:p>
    <w:p w14:paraId="5CAD09AE" w14:textId="77777777" w:rsidR="004760DD" w:rsidRPr="005F15E9" w:rsidRDefault="004760DD" w:rsidP="00AF1057">
      <w:pPr>
        <w:pStyle w:val="ListParagraph"/>
        <w:numPr>
          <w:ilvl w:val="0"/>
          <w:numId w:val="2"/>
        </w:numPr>
        <w:spacing w:before="240" w:line="276" w:lineRule="auto"/>
        <w:ind w:left="426"/>
        <w:rPr>
          <w:rFonts w:ascii="Times New Roman" w:hAnsi="Times New Roman" w:cs="Times New Roman"/>
          <w:b/>
          <w:sz w:val="24"/>
          <w:szCs w:val="24"/>
        </w:rPr>
      </w:pPr>
      <w:r w:rsidRPr="005F15E9">
        <w:rPr>
          <w:rFonts w:ascii="Times New Roman" w:hAnsi="Times New Roman" w:cs="Times New Roman"/>
          <w:b/>
          <w:sz w:val="24"/>
          <w:szCs w:val="24"/>
        </w:rPr>
        <w:t>Introduction</w:t>
      </w:r>
    </w:p>
    <w:p w14:paraId="75593D36" w14:textId="1DBE78EA" w:rsidR="004760DD" w:rsidRPr="005F15E9" w:rsidRDefault="00E72CD0" w:rsidP="00AF1057">
      <w:pPr>
        <w:spacing w:before="240" w:line="276" w:lineRule="auto"/>
        <w:jc w:val="both"/>
        <w:rPr>
          <w:rFonts w:ascii="Times New Roman" w:hAnsi="Times New Roman" w:cs="Times New Roman"/>
          <w:sz w:val="24"/>
          <w:szCs w:val="24"/>
        </w:rPr>
      </w:pPr>
      <w:r w:rsidRPr="005F15E9">
        <w:rPr>
          <w:rFonts w:ascii="Times New Roman" w:hAnsi="Times New Roman" w:cs="Times New Roman"/>
          <w:sz w:val="24"/>
          <w:szCs w:val="24"/>
          <w:highlight w:val="yellow"/>
        </w:rPr>
        <w:t xml:space="preserve">Over the </w:t>
      </w:r>
      <w:r w:rsidR="003B1F10" w:rsidRPr="005F15E9">
        <w:rPr>
          <w:rFonts w:ascii="Times New Roman" w:hAnsi="Times New Roman" w:cs="Times New Roman"/>
          <w:sz w:val="24"/>
          <w:szCs w:val="24"/>
          <w:highlight w:val="yellow"/>
        </w:rPr>
        <w:t>past</w:t>
      </w:r>
      <w:r w:rsidRPr="005F15E9">
        <w:rPr>
          <w:rFonts w:ascii="Times New Roman" w:hAnsi="Times New Roman" w:cs="Times New Roman"/>
          <w:sz w:val="24"/>
          <w:szCs w:val="24"/>
          <w:highlight w:val="yellow"/>
        </w:rPr>
        <w:t xml:space="preserve"> </w:t>
      </w:r>
      <w:r w:rsidR="006755E7" w:rsidRPr="005F15E9">
        <w:rPr>
          <w:rFonts w:ascii="Times New Roman" w:hAnsi="Times New Roman" w:cs="Times New Roman"/>
          <w:sz w:val="24"/>
          <w:szCs w:val="24"/>
          <w:highlight w:val="yellow"/>
        </w:rPr>
        <w:t xml:space="preserve">few </w:t>
      </w:r>
      <w:r w:rsidRPr="005F15E9">
        <w:rPr>
          <w:rFonts w:ascii="Times New Roman" w:hAnsi="Times New Roman" w:cs="Times New Roman"/>
          <w:sz w:val="24"/>
          <w:szCs w:val="24"/>
          <w:highlight w:val="yellow"/>
        </w:rPr>
        <w:t>decades, the demand for sustainable</w:t>
      </w:r>
      <w:r w:rsidR="006755E7" w:rsidRPr="005F15E9">
        <w:rPr>
          <w:rFonts w:ascii="Times New Roman" w:hAnsi="Times New Roman" w:cs="Times New Roman"/>
          <w:sz w:val="24"/>
          <w:szCs w:val="24"/>
          <w:highlight w:val="yellow"/>
        </w:rPr>
        <w:t>/organic</w:t>
      </w:r>
      <w:r w:rsidRPr="005F15E9">
        <w:rPr>
          <w:rFonts w:ascii="Times New Roman" w:hAnsi="Times New Roman" w:cs="Times New Roman"/>
          <w:sz w:val="24"/>
          <w:szCs w:val="24"/>
          <w:highlight w:val="yellow"/>
        </w:rPr>
        <w:t xml:space="preserve"> food has increased to a great extent</w:t>
      </w:r>
      <w:r w:rsidR="00E40773" w:rsidRPr="005F15E9">
        <w:rPr>
          <w:rFonts w:ascii="Times New Roman" w:hAnsi="Times New Roman" w:cs="Times New Roman"/>
          <w:sz w:val="24"/>
          <w:szCs w:val="24"/>
          <w:highlight w:val="yellow"/>
        </w:rPr>
        <w:t xml:space="preserve"> </w:t>
      </w:r>
      <w:r w:rsidR="00145308" w:rsidRPr="005F15E9">
        <w:rPr>
          <w:rFonts w:ascii="Times New Roman" w:hAnsi="Times New Roman" w:cs="Times New Roman"/>
          <w:sz w:val="24"/>
          <w:szCs w:val="24"/>
          <w:highlight w:val="yellow"/>
        </w:rPr>
        <w:fldChar w:fldCharType="begin" w:fldLock="1"/>
      </w:r>
      <w:r w:rsidR="000B635F" w:rsidRPr="005F15E9">
        <w:rPr>
          <w:rFonts w:ascii="Times New Roman" w:hAnsi="Times New Roman" w:cs="Times New Roman"/>
          <w:sz w:val="24"/>
          <w:szCs w:val="24"/>
          <w:highlight w:val="yellow"/>
        </w:rPr>
        <w:instrText>ADDIN CSL_CITATION {"citationItems":[{"id":"ITEM-1","itemData":{"DOI":"10.1016/j.jretconser.2019.101926","ISSN":"09696989","abstract":"This paper examines the antecedents of millennials' organic food purchasing. A conceptual framework, based on product characteristics, and consumers' concerns and consciousness, is proposed. Data collection was conducted through a survey in two culturally and socioeconomically distinct countries (Brazil vs. Spain) to increase the robustness and generalizability of the results. The results show that product characteristics and consumer concerns improve millennials’ health consciousness and increase their social consciousness, which, in turn, increase their willingness to pay a price premium and their purchase frequency of organic foods. The findings show that the proposed model has high validity, with only one significant difference between the two countries. Theoretical contributions and managerial implications are discussed.","author":[{"dropping-particle":"","family":"Molinillo","given":"Sebastian","non-dropping-particle":"","parse-names":false,"suffix":""},{"dropping-particle":"","family":"Vidal-Branco","given":"Murilo","non-dropping-particle":"","parse-names":false,"suffix":""},{"dropping-particle":"","family":"Japutra","given":"Arnold","non-dropping-particle":"","parse-names":false,"suffix":""}],"container-title":"Journal of Retailing and Consumer Services","id":"ITEM-1","issued":{"date-parts":[["2020","1","1"]]},"page":"101926","publisher":"Elsevier Ltd","title":"Understanding the drivers of organic foods purchasing of millennials: Evidence from Brazil and Spain","type":"article-journal","volume":"52"},"uris":["http://www.mendeley.com/documents/?uuid=c63d11b8-3698-470f-b641-ade2e565b36c"]}],"mendeley":{"formattedCitation":"(Molinillo, Vidal-Branco, &amp; Japutra, 2020)","manualFormatting":"(Molinillo et al., 2020)","plainTextFormattedCitation":"(Molinillo, Vidal-Branco, &amp; Japutra, 2020)","previouslyFormattedCitation":"(Molinillo, Vidal-Branco, &amp; Japutra, 2020)"},"properties":{"noteIndex":0},"schema":"https://github.com/citation-style-language/schema/raw/master/csl-citation.json"}</w:instrText>
      </w:r>
      <w:r w:rsidR="00145308" w:rsidRPr="005F15E9">
        <w:rPr>
          <w:rFonts w:ascii="Times New Roman" w:hAnsi="Times New Roman" w:cs="Times New Roman"/>
          <w:sz w:val="24"/>
          <w:szCs w:val="24"/>
          <w:highlight w:val="yellow"/>
        </w:rPr>
        <w:fldChar w:fldCharType="separate"/>
      </w:r>
      <w:r w:rsidR="00145308" w:rsidRPr="005F15E9">
        <w:rPr>
          <w:rFonts w:ascii="Times New Roman" w:hAnsi="Times New Roman" w:cs="Times New Roman"/>
          <w:noProof/>
          <w:sz w:val="24"/>
          <w:szCs w:val="24"/>
          <w:highlight w:val="yellow"/>
        </w:rPr>
        <w:t>(Molinillo</w:t>
      </w:r>
      <w:r w:rsidR="000B635F" w:rsidRPr="005F15E9">
        <w:rPr>
          <w:rFonts w:ascii="Times New Roman" w:hAnsi="Times New Roman" w:cs="Times New Roman"/>
          <w:noProof/>
          <w:sz w:val="24"/>
          <w:szCs w:val="24"/>
          <w:highlight w:val="yellow"/>
        </w:rPr>
        <w:t xml:space="preserve"> et al.</w:t>
      </w:r>
      <w:r w:rsidR="00145308" w:rsidRPr="005F15E9">
        <w:rPr>
          <w:rFonts w:ascii="Times New Roman" w:hAnsi="Times New Roman" w:cs="Times New Roman"/>
          <w:noProof/>
          <w:sz w:val="24"/>
          <w:szCs w:val="24"/>
          <w:highlight w:val="yellow"/>
        </w:rPr>
        <w:t>, 2020)</w:t>
      </w:r>
      <w:r w:rsidR="00145308" w:rsidRPr="005F15E9">
        <w:rPr>
          <w:rFonts w:ascii="Times New Roman" w:hAnsi="Times New Roman" w:cs="Times New Roman"/>
          <w:sz w:val="24"/>
          <w:szCs w:val="24"/>
          <w:highlight w:val="yellow"/>
        </w:rPr>
        <w:fldChar w:fldCharType="end"/>
      </w:r>
      <w:r w:rsidRPr="005F15E9">
        <w:rPr>
          <w:rFonts w:ascii="Times New Roman" w:hAnsi="Times New Roman" w:cs="Times New Roman"/>
          <w:sz w:val="24"/>
          <w:szCs w:val="24"/>
          <w:highlight w:val="yellow"/>
        </w:rPr>
        <w:t xml:space="preserve">. </w:t>
      </w:r>
      <w:r w:rsidR="004760DD" w:rsidRPr="005F15E9">
        <w:rPr>
          <w:rFonts w:ascii="Times New Roman" w:hAnsi="Times New Roman" w:cs="Times New Roman"/>
          <w:sz w:val="24"/>
          <w:szCs w:val="24"/>
          <w:highlight w:val="yellow"/>
        </w:rPr>
        <w:t>While individuals are increasingly be</w:t>
      </w:r>
      <w:r w:rsidR="00E45D26" w:rsidRPr="005F15E9">
        <w:rPr>
          <w:rFonts w:ascii="Times New Roman" w:hAnsi="Times New Roman" w:cs="Times New Roman"/>
          <w:sz w:val="24"/>
          <w:szCs w:val="24"/>
          <w:highlight w:val="yellow"/>
        </w:rPr>
        <w:t>com</w:t>
      </w:r>
      <w:r w:rsidR="004760DD" w:rsidRPr="005F15E9">
        <w:rPr>
          <w:rFonts w:ascii="Times New Roman" w:hAnsi="Times New Roman" w:cs="Times New Roman"/>
          <w:sz w:val="24"/>
          <w:szCs w:val="24"/>
          <w:highlight w:val="yellow"/>
        </w:rPr>
        <w:t>ing conscious of sustainability</w:t>
      </w:r>
      <w:r w:rsidR="006A2674" w:rsidRPr="005F15E9">
        <w:rPr>
          <w:rFonts w:ascii="Times New Roman" w:hAnsi="Times New Roman" w:cs="Times New Roman"/>
          <w:sz w:val="24"/>
          <w:szCs w:val="24"/>
          <w:highlight w:val="yellow"/>
        </w:rPr>
        <w:t>-</w:t>
      </w:r>
      <w:r w:rsidR="004760DD" w:rsidRPr="005F15E9">
        <w:rPr>
          <w:rFonts w:ascii="Times New Roman" w:hAnsi="Times New Roman" w:cs="Times New Roman"/>
          <w:sz w:val="24"/>
          <w:szCs w:val="24"/>
          <w:highlight w:val="yellow"/>
        </w:rPr>
        <w:t xml:space="preserve">related issues in general, there might be competing behaviours </w:t>
      </w:r>
      <w:r w:rsidR="00D73EE8" w:rsidRPr="005F15E9">
        <w:rPr>
          <w:rFonts w:ascii="Times New Roman" w:hAnsi="Times New Roman" w:cs="Times New Roman"/>
          <w:sz w:val="24"/>
          <w:szCs w:val="24"/>
          <w:highlight w:val="yellow"/>
        </w:rPr>
        <w:t>concerning</w:t>
      </w:r>
      <w:r w:rsidR="004760DD" w:rsidRPr="005F15E9">
        <w:rPr>
          <w:rFonts w:ascii="Times New Roman" w:hAnsi="Times New Roman" w:cs="Times New Roman"/>
          <w:sz w:val="24"/>
          <w:szCs w:val="24"/>
          <w:highlight w:val="yellow"/>
        </w:rPr>
        <w:t xml:space="preserve"> food choice due to the elements of health issues and sensory quality associated with food</w:t>
      </w:r>
      <w:r w:rsidR="00FD3F18" w:rsidRPr="005F15E9">
        <w:rPr>
          <w:rFonts w:ascii="Times New Roman" w:hAnsi="Times New Roman" w:cs="Times New Roman"/>
          <w:sz w:val="24"/>
          <w:szCs w:val="24"/>
          <w:highlight w:val="yellow"/>
        </w:rPr>
        <w:t>.</w:t>
      </w:r>
      <w:r w:rsidR="004760DD" w:rsidRPr="005F15E9">
        <w:rPr>
          <w:rFonts w:ascii="Times New Roman" w:hAnsi="Times New Roman" w:cs="Times New Roman"/>
          <w:sz w:val="24"/>
          <w:szCs w:val="24"/>
          <w:highlight w:val="yellow"/>
        </w:rPr>
        <w:t xml:space="preserve"> </w:t>
      </w:r>
      <w:r w:rsidR="00FD3F18" w:rsidRPr="005F15E9">
        <w:rPr>
          <w:rFonts w:ascii="Times New Roman" w:hAnsi="Times New Roman" w:cs="Times New Roman"/>
          <w:sz w:val="24"/>
          <w:szCs w:val="24"/>
          <w:highlight w:val="yellow"/>
        </w:rPr>
        <w:t>T</w:t>
      </w:r>
      <w:r w:rsidR="004760DD" w:rsidRPr="005F15E9">
        <w:rPr>
          <w:rFonts w:ascii="Times New Roman" w:hAnsi="Times New Roman" w:cs="Times New Roman"/>
          <w:sz w:val="24"/>
          <w:szCs w:val="24"/>
          <w:highlight w:val="yellow"/>
        </w:rPr>
        <w:t>herefore</w:t>
      </w:r>
      <w:r w:rsidR="00FD3F18" w:rsidRPr="005F15E9">
        <w:rPr>
          <w:rFonts w:ascii="Times New Roman" w:hAnsi="Times New Roman" w:cs="Times New Roman"/>
          <w:sz w:val="24"/>
          <w:szCs w:val="24"/>
          <w:highlight w:val="yellow"/>
        </w:rPr>
        <w:t>, this conflict</w:t>
      </w:r>
      <w:r w:rsidR="004760DD" w:rsidRPr="005F15E9">
        <w:rPr>
          <w:rFonts w:ascii="Times New Roman" w:hAnsi="Times New Roman" w:cs="Times New Roman"/>
          <w:sz w:val="24"/>
          <w:szCs w:val="24"/>
          <w:highlight w:val="yellow"/>
        </w:rPr>
        <w:t xml:space="preserve"> may not necessarily render the sustainability-related issues and concerns into actual behaviour </w:t>
      </w:r>
      <w:r w:rsidR="007E25DD" w:rsidRPr="005F15E9">
        <w:rPr>
          <w:rFonts w:ascii="Times New Roman" w:hAnsi="Times New Roman" w:cs="Times New Roman"/>
          <w:sz w:val="24"/>
          <w:szCs w:val="24"/>
          <w:highlight w:val="yellow"/>
        </w:rPr>
        <w:t xml:space="preserve"> </w:t>
      </w:r>
      <w:r w:rsidR="007E25DD" w:rsidRPr="005F15E9">
        <w:rPr>
          <w:rFonts w:ascii="Times New Roman" w:hAnsi="Times New Roman" w:cs="Times New Roman"/>
          <w:sz w:val="24"/>
          <w:szCs w:val="24"/>
          <w:highlight w:val="yellow"/>
        </w:rPr>
        <w:fldChar w:fldCharType="begin" w:fldLock="1"/>
      </w:r>
      <w:r w:rsidR="000B635F" w:rsidRPr="005F15E9">
        <w:rPr>
          <w:rFonts w:ascii="Times New Roman" w:hAnsi="Times New Roman" w:cs="Times New Roman"/>
          <w:sz w:val="24"/>
          <w:szCs w:val="24"/>
          <w:highlight w:val="yellow"/>
        </w:rPr>
        <w:instrText>ADDIN CSL_CITATION {"citationItems":[{"id":"ITEM-1","itemData":{"DOI":"10.1016/j.foodpol.2013.12.001","ISSN":"03069192","abstract":"This study investigates the relationship between consumer motivation, understanding and use of sustainability labels on food products (both environmental and ethical labels), which are increasingly appearing on food products. Data was collected by means of an online survey implemented in the UK, France, Germany, Spain, Sweden, and Poland, with a total sample size of 4408 respondents. Respondents expressed medium high to high levels of concern with sustainability issues at the general level, but lower levels of concern in the context of concrete food product choices. Understanding of the concept of sustainability was limited, but understanding of four selected labels (Fair Trade, Rainforest Alliance, Carbon Footprint, and Animal Welfare) was better, as some of them seem to be self-explanatory. The results indicated a low level of use, no matter whether use was measured as self-reported use of different types of information available on food labels or as use inferred from the results of a choice-based conjoint analysis. Hierarchical regression indicated that use is related to both motivation and understanding, and that both motivation, understanding and use are affected by demographic characteristics, human values as measured by the Schwartz value domains, and country differences. The results imply that sustainability labels currently do not play a major role in consumers' food choices, and future use of these labels will depend on the extent to which consumers' general concern about sustainability can be turned into actual behaviour. © 2013 The Authors.","author":[{"dropping-particle":"","family":"Grunert","given":"Klaus G.","non-dropping-particle":"","parse-names":false,"suffix":""},{"dropping-particle":"","family":"Hieke","given":"Sophie","non-dropping-particle":"","parse-names":false,"suffix":""},{"dropping-particle":"","family":"Wills","given":"Josephine","non-dropping-particle":"","parse-names":false,"suffix":""}],"container-title":"Food Policy","id":"ITEM-1","issued":{"date-parts":[["2014"]]},"page":"177-189","publisher":"Elsevier Ltd","title":"Sustainability labels on food products: Consumer motivation, understanding and use","type":"article-journal","volume":"44"},"uris":["http://www.mendeley.com/documents/?uuid=741a93ce-aa93-3296-9a03-48cb104a1ec0"]},{"id":"ITEM-2","itemData":{"DOI":"10.1016/J.JRETCONSER.2021.102907","ISSN":"0969-6989","abstract":"Green-certified vegetables are nutritious, attractive to the senses, and in line with the principles of sustainable development. The objectives of this study are to reveal the mechanism of green-certified vegetable consumption; that is, to explore the key influencing factors behind consumers' purchase intentions, purchase behavior, and willingness to pay for green-certified vegetables. Based on the Theory of Multi-attribute Attitudes and the Theory of Planned Behavior, a research framework of the consumption mechanism oriented to consumers' preferences regarding green-certified vegetable quality was established. By collecting 520 questionnaires from Beijing, China, the model was confirmed by the ordered logistic regression and interval linear regression method. The results showed that consumers have heterogeneous quality preferences, and their purchase intentions and purchase behavior levels are relatively high, with an average willingness to pay (WTP) of 138.58%. The key influencing factors driving consumers' purchase intentions, purchase behavior, and WTP include protein content belief, mineral content belief, vitamin content belief, organic vegetable safety belief, freshness belief, and taste belief. In addition, color belief and packaging quality belief significantly influenced consumers' WTP, while origin reputation belief and brand reputation belief significantly influenced consumers' purchase intention and purchase behavior. The findings of this study can guide the supply side of green-certified vegetables to improve product quality according to consumer demand, so as to promote the sustainable development of green-certified vegetables.","author":[{"dropping-particle":"","family":"Yin","given":"Zhengqing","non-dropping-particle":"","parse-names":false,"suffix":""},{"dropping-particle":"","family":"Li","given":"Bo","non-dropping-particle":"","parse-names":false,"suffix":""},{"dropping-particle":"","family":"Li","given":"Shufei","non-dropping-particle":"","parse-names":false,"suffix":""},{"dropping-particle":"","family":"Ding","given":"Junqi","non-dropping-particle":"","parse-names":false,"suffix":""},{"dropping-particle":"","family":"Zhang","given":"Lingxian","non-dropping-particle":"","parse-names":false,"suffix":""}],"container-title":"Journal of Retailing and Consumer Services","id":"ITEM-2","issued":{"date-parts":[["2022","5","1"]]},"page":"102907","publisher":"Pergamon","title":"Key influencing factors of green vegetable consumption in Beijing, China","type":"article-journal","volume":"66"},"uris":["http://www.mendeley.com/documents/?uuid=ef2ac3b8-2540-341e-bb74-d3769cf44582"]}],"mendeley":{"formattedCitation":"(Grunert, Hieke, &amp; Wills, 2014; Yin, Li, Li, Ding, &amp; Zhang, 2022)","manualFormatting":"(Grunert et al., 2014; Yin et al., 2022)","plainTextFormattedCitation":"(Grunert, Hieke, &amp; Wills, 2014; Yin, Li, Li, Ding, &amp; Zhang, 2022)","previouslyFormattedCitation":"(Grunert, Hieke, &amp; Wills, 2014; Yin, Li, Li, Ding, &amp; Zhang, 2022)"},"properties":{"noteIndex":0},"schema":"https://github.com/citation-style-language/schema/raw/master/csl-citation.json"}</w:instrText>
      </w:r>
      <w:r w:rsidR="007E25DD" w:rsidRPr="005F15E9">
        <w:rPr>
          <w:rFonts w:ascii="Times New Roman" w:hAnsi="Times New Roman" w:cs="Times New Roman"/>
          <w:sz w:val="24"/>
          <w:szCs w:val="24"/>
          <w:highlight w:val="yellow"/>
        </w:rPr>
        <w:fldChar w:fldCharType="separate"/>
      </w:r>
      <w:r w:rsidR="00CA1036" w:rsidRPr="005F15E9">
        <w:rPr>
          <w:rFonts w:ascii="Times New Roman" w:hAnsi="Times New Roman" w:cs="Times New Roman"/>
          <w:noProof/>
          <w:sz w:val="24"/>
          <w:szCs w:val="24"/>
          <w:highlight w:val="yellow"/>
        </w:rPr>
        <w:t>(Grunert</w:t>
      </w:r>
      <w:r w:rsidR="000B635F" w:rsidRPr="005F15E9">
        <w:rPr>
          <w:rFonts w:ascii="Times New Roman" w:hAnsi="Times New Roman" w:cs="Times New Roman"/>
          <w:noProof/>
          <w:sz w:val="24"/>
          <w:szCs w:val="24"/>
          <w:highlight w:val="yellow"/>
        </w:rPr>
        <w:t xml:space="preserve"> et al.</w:t>
      </w:r>
      <w:r w:rsidR="00CA1036" w:rsidRPr="005F15E9">
        <w:rPr>
          <w:rFonts w:ascii="Times New Roman" w:hAnsi="Times New Roman" w:cs="Times New Roman"/>
          <w:noProof/>
          <w:sz w:val="24"/>
          <w:szCs w:val="24"/>
          <w:highlight w:val="yellow"/>
        </w:rPr>
        <w:t>, 2014; Yin</w:t>
      </w:r>
      <w:r w:rsidR="000B635F" w:rsidRPr="005F15E9">
        <w:rPr>
          <w:rFonts w:ascii="Times New Roman" w:hAnsi="Times New Roman" w:cs="Times New Roman"/>
          <w:noProof/>
          <w:sz w:val="24"/>
          <w:szCs w:val="24"/>
          <w:highlight w:val="yellow"/>
        </w:rPr>
        <w:t xml:space="preserve"> et al.</w:t>
      </w:r>
      <w:r w:rsidR="00CA1036" w:rsidRPr="005F15E9">
        <w:rPr>
          <w:rFonts w:ascii="Times New Roman" w:hAnsi="Times New Roman" w:cs="Times New Roman"/>
          <w:noProof/>
          <w:sz w:val="24"/>
          <w:szCs w:val="24"/>
          <w:highlight w:val="yellow"/>
        </w:rPr>
        <w:t>, 2022)</w:t>
      </w:r>
      <w:r w:rsidR="007E25DD" w:rsidRPr="005F15E9">
        <w:rPr>
          <w:rFonts w:ascii="Times New Roman" w:hAnsi="Times New Roman" w:cs="Times New Roman"/>
          <w:sz w:val="24"/>
          <w:szCs w:val="24"/>
          <w:highlight w:val="yellow"/>
        </w:rPr>
        <w:fldChar w:fldCharType="end"/>
      </w:r>
      <w:r w:rsidR="004760DD" w:rsidRPr="005F15E9">
        <w:rPr>
          <w:rFonts w:ascii="Times New Roman" w:hAnsi="Times New Roman" w:cs="Times New Roman"/>
          <w:sz w:val="24"/>
          <w:szCs w:val="24"/>
        </w:rPr>
        <w:t xml:space="preserve">. </w:t>
      </w:r>
      <w:r w:rsidRPr="005F15E9">
        <w:rPr>
          <w:rFonts w:ascii="Times New Roman" w:hAnsi="Times New Roman" w:cs="Times New Roman"/>
          <w:sz w:val="24"/>
          <w:szCs w:val="24"/>
        </w:rPr>
        <w:t xml:space="preserve">The companies and regulatory bodies are increasingly communicating </w:t>
      </w:r>
      <w:r w:rsidR="006A2674" w:rsidRPr="005F15E9">
        <w:rPr>
          <w:rFonts w:ascii="Times New Roman" w:hAnsi="Times New Roman" w:cs="Times New Roman"/>
          <w:sz w:val="24"/>
          <w:szCs w:val="24"/>
        </w:rPr>
        <w:t xml:space="preserve">with </w:t>
      </w:r>
      <w:r w:rsidRPr="005F15E9">
        <w:rPr>
          <w:rFonts w:ascii="Times New Roman" w:hAnsi="Times New Roman" w:cs="Times New Roman"/>
          <w:sz w:val="24"/>
          <w:szCs w:val="24"/>
        </w:rPr>
        <w:t xml:space="preserve">the consumers </w:t>
      </w:r>
      <w:r w:rsidR="006755E7" w:rsidRPr="005F15E9">
        <w:rPr>
          <w:rFonts w:ascii="Times New Roman" w:hAnsi="Times New Roman" w:cs="Times New Roman"/>
          <w:sz w:val="24"/>
          <w:szCs w:val="24"/>
        </w:rPr>
        <w:t xml:space="preserve">regarding </w:t>
      </w:r>
      <w:r w:rsidRPr="005F15E9">
        <w:rPr>
          <w:rFonts w:ascii="Times New Roman" w:hAnsi="Times New Roman" w:cs="Times New Roman"/>
          <w:sz w:val="24"/>
          <w:szCs w:val="24"/>
        </w:rPr>
        <w:t xml:space="preserve">the social, </w:t>
      </w:r>
      <w:r w:rsidR="006755E7" w:rsidRPr="005F15E9">
        <w:rPr>
          <w:rFonts w:ascii="Times New Roman" w:hAnsi="Times New Roman" w:cs="Times New Roman"/>
          <w:sz w:val="24"/>
          <w:szCs w:val="24"/>
        </w:rPr>
        <w:t>ecological</w:t>
      </w:r>
      <w:r w:rsidRPr="005F15E9">
        <w:rPr>
          <w:rFonts w:ascii="Times New Roman" w:hAnsi="Times New Roman" w:cs="Times New Roman"/>
          <w:sz w:val="24"/>
          <w:szCs w:val="24"/>
        </w:rPr>
        <w:t xml:space="preserve">, and ethical value of the </w:t>
      </w:r>
      <w:r w:rsidR="006755E7" w:rsidRPr="005F15E9">
        <w:rPr>
          <w:rFonts w:ascii="Times New Roman" w:hAnsi="Times New Roman" w:cs="Times New Roman"/>
          <w:sz w:val="24"/>
          <w:szCs w:val="24"/>
        </w:rPr>
        <w:t xml:space="preserve">items </w:t>
      </w:r>
      <w:r w:rsidRPr="005F15E9">
        <w:rPr>
          <w:rFonts w:ascii="Times New Roman" w:hAnsi="Times New Roman" w:cs="Times New Roman"/>
          <w:sz w:val="24"/>
          <w:szCs w:val="24"/>
        </w:rPr>
        <w:t>they consume</w:t>
      </w:r>
      <w:r w:rsidR="00FD3F18" w:rsidRPr="005F15E9">
        <w:rPr>
          <w:rFonts w:ascii="Times New Roman" w:hAnsi="Times New Roman" w:cs="Times New Roman"/>
          <w:sz w:val="24"/>
          <w:szCs w:val="24"/>
        </w:rPr>
        <w:t xml:space="preserve"> </w:t>
      </w:r>
      <w:r w:rsidR="00FD3F18" w:rsidRPr="005F15E9">
        <w:rPr>
          <w:rFonts w:ascii="Times New Roman" w:hAnsi="Times New Roman" w:cs="Times New Roman"/>
          <w:sz w:val="24"/>
          <w:szCs w:val="24"/>
        </w:rPr>
        <w:fldChar w:fldCharType="begin" w:fldLock="1"/>
      </w:r>
      <w:r w:rsidR="00992370" w:rsidRPr="005F15E9">
        <w:rPr>
          <w:rFonts w:ascii="Times New Roman" w:hAnsi="Times New Roman" w:cs="Times New Roman"/>
          <w:sz w:val="24"/>
          <w:szCs w:val="24"/>
        </w:rPr>
        <w:instrText>ADDIN CSL_CITATION {"citationItems":[{"id":"ITEM-1","itemData":{"DOI":"10.1177/0013916521995473","ISSN":"1552390X","abstract":"This review assessed the effects of environmental labels on consumers’ demand for more sustainable food products. Six electronic databases were searched for experimental studies of ecolabels and fo...","author":[{"dropping-particle":"","family":"Potter","given":"Christina","non-dropping-particle":"","parse-names":false,"suffix":""},{"dropping-particle":"","family":"Bastounis","given":"Anastasios","non-dropping-particle":"","parse-names":false,"suffix":""},{"dropping-particle":"","family":"Hartmann-Boyce","given":"Jamie","non-dropping-particle":"","parse-names":false,"suffix":""},{"dropping-particle":"","family":"Stewart","given":"Cristina","non-dropping-particle":"","parse-names":false,"suffix":""},{"dropping-particle":"","family":"Frie","given":"Kerstin","non-dropping-particle":"","parse-names":false,"suffix":""},{"dropping-particle":"","family":"Tudor","given":"Kate","non-dropping-particle":"","parse-names":false,"suffix":""},{"dropping-particle":"","family":"Bianchi","given":"Filippo","non-dropping-particle":"","parse-names":false,"suffix":""},{"dropping-particle":"","family":"Cartwright","given":"Emma","non-dropping-particle":"","parse-names":false,"suffix":""},{"dropping-particle":"","family":"Cook","given":"Brian","non-dropping-particle":"","parse-names":false,"suffix":""},{"dropping-particle":"","family":"Rayner","given":"Mike","non-dropping-particle":"","parse-names":false,"suffix":""},{"dropping-particle":"","family":"Jebb","given":"Susan A.","non-dropping-particle":"","parse-names":false,"suffix":""}],"container-title":"Environment and Behavior","id":"ITEM-1","issue":"8","issued":{"date-parts":[["2021","2","20"]]},"page":"891-925","publisher":"SAGE PublicationsSage CA: Los Angeles, CA","title":"The Effects of Environmental Sustainability Labels on Selection, Purchase, and Consumption of Food and Drink Products: A Systematic Review:","type":"article-journal","volume":"53"},"uris":["http://www.mendeley.com/documents/?uuid=b22025ab-07fd-3262-92a5-abf0a9809dfc"]}],"mendeley":{"formattedCitation":"(Potter et al., 2021)","plainTextFormattedCitation":"(Potter et al., 2021)","previouslyFormattedCitation":"(Potter et al., 2021)"},"properties":{"noteIndex":0},"schema":"https://github.com/citation-style-language/schema/raw/master/csl-citation.json"}</w:instrText>
      </w:r>
      <w:r w:rsidR="00FD3F18" w:rsidRPr="005F15E9">
        <w:rPr>
          <w:rFonts w:ascii="Times New Roman" w:hAnsi="Times New Roman" w:cs="Times New Roman"/>
          <w:sz w:val="24"/>
          <w:szCs w:val="24"/>
        </w:rPr>
        <w:fldChar w:fldCharType="separate"/>
      </w:r>
      <w:r w:rsidR="00992370" w:rsidRPr="005F15E9">
        <w:rPr>
          <w:rFonts w:ascii="Times New Roman" w:hAnsi="Times New Roman" w:cs="Times New Roman"/>
          <w:noProof/>
          <w:sz w:val="24"/>
          <w:szCs w:val="24"/>
        </w:rPr>
        <w:t>(</w:t>
      </w:r>
      <w:r w:rsidR="00992370" w:rsidRPr="005F15E9">
        <w:rPr>
          <w:rFonts w:ascii="Times New Roman" w:hAnsi="Times New Roman" w:cs="Times New Roman"/>
          <w:noProof/>
          <w:sz w:val="24"/>
          <w:szCs w:val="24"/>
          <w:highlight w:val="yellow"/>
        </w:rPr>
        <w:t>Potter et al., 2021</w:t>
      </w:r>
      <w:r w:rsidR="00992370" w:rsidRPr="005F15E9">
        <w:rPr>
          <w:rFonts w:ascii="Times New Roman" w:hAnsi="Times New Roman" w:cs="Times New Roman"/>
          <w:noProof/>
          <w:sz w:val="24"/>
          <w:szCs w:val="24"/>
        </w:rPr>
        <w:t>)</w:t>
      </w:r>
      <w:r w:rsidR="00FD3F18" w:rsidRPr="005F15E9">
        <w:rPr>
          <w:rFonts w:ascii="Times New Roman" w:hAnsi="Times New Roman" w:cs="Times New Roman"/>
          <w:sz w:val="24"/>
          <w:szCs w:val="24"/>
        </w:rPr>
        <w:fldChar w:fldCharType="end"/>
      </w:r>
      <w:r w:rsidRPr="005F15E9">
        <w:rPr>
          <w:rFonts w:ascii="Times New Roman" w:hAnsi="Times New Roman" w:cs="Times New Roman"/>
          <w:sz w:val="24"/>
          <w:szCs w:val="24"/>
        </w:rPr>
        <w:t xml:space="preserve"> and</w:t>
      </w:r>
      <w:r w:rsidR="00D73EE8" w:rsidRPr="005F15E9">
        <w:rPr>
          <w:rFonts w:ascii="Times New Roman" w:hAnsi="Times New Roman" w:cs="Times New Roman"/>
          <w:sz w:val="24"/>
          <w:szCs w:val="24"/>
        </w:rPr>
        <w:t>,</w:t>
      </w:r>
      <w:r w:rsidRPr="005F15E9">
        <w:rPr>
          <w:rFonts w:ascii="Times New Roman" w:hAnsi="Times New Roman" w:cs="Times New Roman"/>
          <w:sz w:val="24"/>
          <w:szCs w:val="24"/>
        </w:rPr>
        <w:t xml:space="preserve"> more specifically</w:t>
      </w:r>
      <w:r w:rsidR="00D73EE8" w:rsidRPr="005F15E9">
        <w:rPr>
          <w:rFonts w:ascii="Times New Roman" w:hAnsi="Times New Roman" w:cs="Times New Roman"/>
          <w:sz w:val="24"/>
          <w:szCs w:val="24"/>
        </w:rPr>
        <w:t>,</w:t>
      </w:r>
      <w:r w:rsidRPr="005F15E9">
        <w:rPr>
          <w:rFonts w:ascii="Times New Roman" w:hAnsi="Times New Roman" w:cs="Times New Roman"/>
          <w:sz w:val="24"/>
          <w:szCs w:val="24"/>
        </w:rPr>
        <w:t xml:space="preserve"> the food products </w:t>
      </w:r>
      <w:r w:rsidRPr="005F15E9">
        <w:rPr>
          <w:rFonts w:ascii="Times New Roman" w:hAnsi="Times New Roman" w:cs="Times New Roman"/>
          <w:sz w:val="24"/>
          <w:szCs w:val="24"/>
        </w:rPr>
        <w:fldChar w:fldCharType="begin" w:fldLock="1"/>
      </w:r>
      <w:r w:rsidR="00881267" w:rsidRPr="005F15E9">
        <w:rPr>
          <w:rFonts w:ascii="Times New Roman" w:hAnsi="Times New Roman" w:cs="Times New Roman"/>
          <w:sz w:val="24"/>
          <w:szCs w:val="24"/>
        </w:rPr>
        <w:instrText>ADDIN CSL_CITATION {"citationItems":[{"id":"ITEM-1","itemData":{"DOI":"10.1016/B978-0-08-100596-5.22018-0","ISBN":"9780128126882","abstract":"Sustainable food production is crucial to achieve food security, and the demand for sustainable food is rapidly growing. Sustainability-related brands are a marketing instrument to convey to consumers the credence attributes of a food product, i.e. organic production, ethical features and so on. Effects of sustainability branding may include an increase of consumers’ attitude to purchase the product and a higher willingness to pay for it, the raise of consumers’ satisfaction upon purchase and the loyalty of consumers towards sustainability labelled products. To achieve these effects, promoting sustainability brands’ awareness and image is crucial, together with the spread of consumers’ knowledge about the impact of food production of sustainability issues, and the creation of a social environment where the culture of food sustainability is valued, thus pushing consumers to make sustainable food choices.","author":[{"dropping-particle":"","family":"Franco","given":"Silvio","non-dropping-particle":"","parse-names":false,"suffix":""},{"dropping-particle":"","family":"Cicatiello","given":"Clara","non-dropping-particle":"","parse-names":false,"suffix":""}],"container-title":"Encyclopedia of Food Security and Sustainability","id":"ITEM-1","issued":{"date-parts":[["2018","1","1"]]},"page":"27-31","publisher":"Elsevier","title":"The role of food marketing in increasing awareness of food security and sustainability: Food sustainability branding","type":"chapter"},"uris":["http://www.mendeley.com/documents/?uuid=85427421-4887-30b9-91d5-d78b4e5330d9"]},{"id":"ITEM-2","itemData":{"DOI":"10.1007/S11747-019-00663-9","ISSN":"1552-7824","abstract":"As consumers continue to struggle with issues related to unhealthy consumption, the goal of front-of-package (FOP) nutrition labels is to provide nutrition information in more understandable formats. The marketplace is filled with different FOP labels, but their true effects remain unclear, as does which label works best to change perceptions and behaviors. We address these issues through an interdisciplinary meta-analysis, generalizing the findings of 114 articles on the impact of FOP labels on outcomes such as consumers’ ability to identify healthier options, product perceptions, purchase behavior, and consumption. The results show that, although FOP labels help consumers to identify healthier products, their ability to nudge consumers toward healthier choices is more limited. Importantly, FOP labels may lead to halo effects, positively influencing not only virtue but also vice products, e.g., interpretive nutrient-specific labels improve health perceptions of both vice and virtue products, yet they influence only the purchase intention of virtues.","author":[{"dropping-particle":"","family":"Ikonen","given":"Iina","non-dropping-particle":"","parse-names":false,"suffix":""},{"dropping-particle":"","family":"Sotgiu","given":"Francesca","non-dropping-particle":"","parse-names":false,"suffix":""},{"dropping-particle":"","family":"Aydinli","given":"Aylin","non-dropping-particle":"","parse-names":false,"suffix":""},{"dropping-particle":"","family":"Verlegh","given":"Peeter W. J.","non-dropping-particle":"","parse-names":false,"suffix":""}],"container-title":"Journal of the Academy of Marketing Science 2019 48:3","id":"ITEM-2","issue":"3","issued":{"date-parts":[["2019","5","16"]]},"page":"360-383","publisher":"Springer","title":"Consumer effects of front-of-package nutrition labeling: an interdisciplinary meta-analysis","type":"article-journal","volume":"48"},"uris":["http://www.mendeley.com/documents/?uuid=0c936b5f-bf15-346f-9a7a-786d4f06c89a"]}],"mendeley":{"formattedCitation":"(Franco &amp; Cicatiello, 2018; Ikonen, Sotgiu, Aydinli, &amp; Verlegh, 2019)","manualFormatting":"(Franco &amp; Cicatiello, 2018; Ikonen et al., 2019)","plainTextFormattedCitation":"(Franco &amp; Cicatiello, 2018; Ikonen, Sotgiu, Aydinli, &amp; Verlegh, 2019)","previouslyFormattedCitation":"(Franco &amp; Cicatiello, 2018; Ikonen, Sotgiu, Aydinli, &amp; Verlegh, 2019)"},"properties":{"noteIndex":0},"schema":"https://github.com/citation-style-language/schema/raw/master/csl-citation.json"}</w:instrText>
      </w:r>
      <w:r w:rsidRPr="005F15E9">
        <w:rPr>
          <w:rFonts w:ascii="Times New Roman" w:hAnsi="Times New Roman" w:cs="Times New Roman"/>
          <w:sz w:val="24"/>
          <w:szCs w:val="24"/>
        </w:rPr>
        <w:fldChar w:fldCharType="separate"/>
      </w:r>
      <w:r w:rsidR="00461E55" w:rsidRPr="005F15E9">
        <w:rPr>
          <w:rFonts w:ascii="Times New Roman" w:hAnsi="Times New Roman" w:cs="Times New Roman"/>
          <w:noProof/>
          <w:sz w:val="24"/>
          <w:szCs w:val="24"/>
        </w:rPr>
        <w:t xml:space="preserve">(Franco &amp; Cicatiello, 2018; Ikonen </w:t>
      </w:r>
      <w:r w:rsidR="00177D85" w:rsidRPr="005F15E9">
        <w:rPr>
          <w:rFonts w:ascii="Times New Roman" w:hAnsi="Times New Roman" w:cs="Times New Roman"/>
          <w:noProof/>
          <w:sz w:val="24"/>
          <w:szCs w:val="24"/>
        </w:rPr>
        <w:t>et al.</w:t>
      </w:r>
      <w:r w:rsidR="00461E55" w:rsidRPr="005F15E9">
        <w:rPr>
          <w:rFonts w:ascii="Times New Roman" w:hAnsi="Times New Roman" w:cs="Times New Roman"/>
          <w:noProof/>
          <w:sz w:val="24"/>
          <w:szCs w:val="24"/>
        </w:rPr>
        <w:t>, 2019)</w:t>
      </w:r>
      <w:r w:rsidRPr="005F15E9">
        <w:rPr>
          <w:rFonts w:ascii="Times New Roman" w:hAnsi="Times New Roman" w:cs="Times New Roman"/>
          <w:sz w:val="24"/>
          <w:szCs w:val="24"/>
        </w:rPr>
        <w:fldChar w:fldCharType="end"/>
      </w:r>
      <w:r w:rsidRPr="005F15E9">
        <w:rPr>
          <w:rFonts w:ascii="Times New Roman" w:hAnsi="Times New Roman" w:cs="Times New Roman"/>
          <w:sz w:val="24"/>
          <w:szCs w:val="24"/>
        </w:rPr>
        <w:t xml:space="preserve">. </w:t>
      </w:r>
      <w:r w:rsidR="00FE166C" w:rsidRPr="005F15E9">
        <w:rPr>
          <w:rFonts w:ascii="Times New Roman" w:hAnsi="Times New Roman" w:cs="Times New Roman"/>
          <w:sz w:val="24"/>
          <w:szCs w:val="24"/>
        </w:rPr>
        <w:t>And mainly</w:t>
      </w:r>
      <w:r w:rsidR="00D73EE8" w:rsidRPr="005F15E9">
        <w:rPr>
          <w:rFonts w:ascii="Times New Roman" w:hAnsi="Times New Roman" w:cs="Times New Roman"/>
          <w:sz w:val="24"/>
          <w:szCs w:val="24"/>
        </w:rPr>
        <w:t>,</w:t>
      </w:r>
      <w:r w:rsidR="00FE166C" w:rsidRPr="005F15E9">
        <w:rPr>
          <w:rFonts w:ascii="Times New Roman" w:hAnsi="Times New Roman" w:cs="Times New Roman"/>
          <w:sz w:val="24"/>
          <w:szCs w:val="24"/>
        </w:rPr>
        <w:t xml:space="preserve"> such messages are communicated through logos and labels printed on the products marketed by the companies.</w:t>
      </w:r>
      <w:r w:rsidR="00D138B0" w:rsidRPr="005F15E9">
        <w:rPr>
          <w:rFonts w:ascii="Times New Roman" w:hAnsi="Times New Roman" w:cs="Times New Roman"/>
          <w:sz w:val="24"/>
          <w:szCs w:val="24"/>
        </w:rPr>
        <w:t xml:space="preserve"> </w:t>
      </w:r>
      <w:r w:rsidR="006A2674" w:rsidRPr="005F15E9">
        <w:rPr>
          <w:rFonts w:ascii="Times New Roman" w:hAnsi="Times New Roman" w:cs="Times New Roman"/>
          <w:sz w:val="24"/>
          <w:szCs w:val="24"/>
        </w:rPr>
        <w:t>S</w:t>
      </w:r>
      <w:r w:rsidR="00D138B0" w:rsidRPr="005F15E9">
        <w:rPr>
          <w:rFonts w:ascii="Times New Roman" w:hAnsi="Times New Roman" w:cs="Times New Roman"/>
          <w:sz w:val="24"/>
          <w:szCs w:val="24"/>
        </w:rPr>
        <w:t xml:space="preserve">ustainable labels are </w:t>
      </w:r>
      <w:r w:rsidR="00D73EE8" w:rsidRPr="005F15E9">
        <w:rPr>
          <w:rFonts w:ascii="Times New Roman" w:hAnsi="Times New Roman" w:cs="Times New Roman"/>
          <w:sz w:val="24"/>
          <w:szCs w:val="24"/>
        </w:rPr>
        <w:t xml:space="preserve">crucial </w:t>
      </w:r>
      <w:r w:rsidR="00D138B0" w:rsidRPr="005F15E9">
        <w:rPr>
          <w:rFonts w:ascii="Times New Roman" w:hAnsi="Times New Roman" w:cs="Times New Roman"/>
          <w:sz w:val="24"/>
          <w:szCs w:val="24"/>
        </w:rPr>
        <w:t xml:space="preserve">in informing the consumers and helping them evaluate the sustainability/green aspects of the food items to be purchased </w:t>
      </w:r>
      <w:r w:rsidR="00D138B0" w:rsidRPr="005F15E9">
        <w:rPr>
          <w:rFonts w:ascii="Times New Roman" w:hAnsi="Times New Roman" w:cs="Times New Roman"/>
          <w:sz w:val="24"/>
          <w:szCs w:val="24"/>
        </w:rPr>
        <w:fldChar w:fldCharType="begin" w:fldLock="1"/>
      </w:r>
      <w:r w:rsidR="000B635F" w:rsidRPr="005F15E9">
        <w:rPr>
          <w:rFonts w:ascii="Times New Roman" w:hAnsi="Times New Roman" w:cs="Times New Roman"/>
          <w:sz w:val="24"/>
          <w:szCs w:val="24"/>
        </w:rPr>
        <w:instrText>ADDIN CSL_CITATION {"citationItems":[{"id":"ITEM-1","itemData":{"DOI":"10.1108/BFJ-04-2021-0416","abstract":"Purpose-The objective of the present research is to identify the impact of food-related and packaging-related eco-labels on consumers' perceptions of food quality and safety when an ecological claim, which explains the eco-label meaning, is provided. Design/methodology/approach-One survey (N 5 472) plus one experimental lab study were used to test the hypotheses drawn from the elaboration likelihood model. The research employed a 2 (eco-label: MSC vs FSC) 3 2 (ecological claim: present vs absent) between-subjects design plus a control condition (i.e. absence of eco-label). Findings-When the ecological claim is absent, only food-related eco-labels were found to generate a higher food evaluation. However, when the ecological claim is present, both eco-label types (i.e. food-related and packaging-related) increased food perceptions of quality and safety because of higher feelings of pride. Originality/value-From a theoretical perspective, this research identifies both food-and packaging-related eco-labels as extrinsic cues able to affect consumers' perception of food quality and safety. Moreover, the findings of this study present practical implications for package design and health policymaking.","author":[{"dropping-particle":"","family":"Donato","given":"Carmela","non-dropping-particle":"","parse-names":false,"suffix":""},{"dropping-particle":"","family":"Carli","given":"Guido","non-dropping-particle":"","parse-names":false,"suffix":""},{"dropping-particle":"","family":"Aniello","given":"Alba D '","non-dropping-particle":"","parse-names":false,"suffix":""}],"container-title":"Article in British Food Journal","id":"ITEM-1","issued":{"date-parts":[["2021"]]},"title":"Tell me more and make me feel proud: the role of eco-labels and informational cues on consumers' food perceptions","type":"article-journal"},"uris":["http://www.mendeley.com/documents/?uuid=245fe4ed-5866-32ff-9b41-d90c3c64f75e"]}],"mendeley":{"formattedCitation":"(Donato, Carli, &amp; Aniello, 2021)","manualFormatting":"(Donato et al., 2021)","plainTextFormattedCitation":"(Donato, Carli, &amp; Aniello, 2021)","previouslyFormattedCitation":"(Donato, Carli, &amp; Aniello, 2021)"},"properties":{"noteIndex":0},"schema":"https://github.com/citation-style-language/schema/raw/master/csl-citation.json"}</w:instrText>
      </w:r>
      <w:r w:rsidR="00D138B0" w:rsidRPr="005F15E9">
        <w:rPr>
          <w:rFonts w:ascii="Times New Roman" w:hAnsi="Times New Roman" w:cs="Times New Roman"/>
          <w:sz w:val="24"/>
          <w:szCs w:val="24"/>
        </w:rPr>
        <w:fldChar w:fldCharType="separate"/>
      </w:r>
      <w:r w:rsidR="00FD3F18" w:rsidRPr="005F15E9">
        <w:rPr>
          <w:rFonts w:ascii="Times New Roman" w:hAnsi="Times New Roman" w:cs="Times New Roman"/>
          <w:noProof/>
          <w:sz w:val="24"/>
          <w:szCs w:val="24"/>
        </w:rPr>
        <w:t>(Donato</w:t>
      </w:r>
      <w:r w:rsidR="000B635F" w:rsidRPr="005F15E9">
        <w:rPr>
          <w:rFonts w:ascii="Times New Roman" w:hAnsi="Times New Roman" w:cs="Times New Roman"/>
          <w:noProof/>
          <w:sz w:val="24"/>
          <w:szCs w:val="24"/>
        </w:rPr>
        <w:t xml:space="preserve"> et al.</w:t>
      </w:r>
      <w:r w:rsidR="00FD3F18" w:rsidRPr="005F15E9">
        <w:rPr>
          <w:rFonts w:ascii="Times New Roman" w:hAnsi="Times New Roman" w:cs="Times New Roman"/>
          <w:noProof/>
          <w:sz w:val="24"/>
          <w:szCs w:val="24"/>
        </w:rPr>
        <w:t>, 2021)</w:t>
      </w:r>
      <w:r w:rsidR="00D138B0" w:rsidRPr="005F15E9">
        <w:rPr>
          <w:rFonts w:ascii="Times New Roman" w:hAnsi="Times New Roman" w:cs="Times New Roman"/>
          <w:sz w:val="24"/>
          <w:szCs w:val="24"/>
        </w:rPr>
        <w:fldChar w:fldCharType="end"/>
      </w:r>
      <w:r w:rsidR="00D138B0" w:rsidRPr="005F15E9">
        <w:rPr>
          <w:rFonts w:ascii="Times New Roman" w:hAnsi="Times New Roman" w:cs="Times New Roman"/>
          <w:sz w:val="24"/>
          <w:szCs w:val="24"/>
        </w:rPr>
        <w:t xml:space="preserve">. These labels act as effective tools of communication regarding the presence of </w:t>
      </w:r>
      <w:r w:rsidR="00D138B0" w:rsidRPr="005F15E9">
        <w:rPr>
          <w:rFonts w:ascii="Times New Roman" w:hAnsi="Times New Roman" w:cs="Times New Roman"/>
          <w:sz w:val="24"/>
          <w:szCs w:val="24"/>
        </w:rPr>
        <w:lastRenderedPageBreak/>
        <w:t xml:space="preserve">sustainability facets in food to better guide consumer food choices in the purchasing landscape.   </w:t>
      </w:r>
      <w:r w:rsidR="0067014B" w:rsidRPr="005F15E9">
        <w:rPr>
          <w:rFonts w:ascii="Times New Roman" w:hAnsi="Times New Roman" w:cs="Times New Roman"/>
          <w:sz w:val="24"/>
          <w:szCs w:val="24"/>
        </w:rPr>
        <w:t xml:space="preserve"> </w:t>
      </w:r>
    </w:p>
    <w:p w14:paraId="7B8E3B1F" w14:textId="1CD40B83" w:rsidR="005D47CB" w:rsidRPr="005F15E9" w:rsidRDefault="00152B96"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highlight w:val="yellow"/>
        </w:rPr>
        <w:t xml:space="preserve">Ranging from supply chain actors to the end-consumers, the stakeholders are steadily expecting the businesses to shift their focus towards environment-friendliness and reduced carbon footprints in view of having global impact </w:t>
      </w:r>
      <w:r w:rsidR="000B635F" w:rsidRPr="005F15E9">
        <w:rPr>
          <w:rFonts w:ascii="Times New Roman" w:hAnsi="Times New Roman" w:cs="Times New Roman"/>
          <w:sz w:val="24"/>
          <w:szCs w:val="24"/>
          <w:highlight w:val="yellow"/>
        </w:rPr>
        <w:fldChar w:fldCharType="begin" w:fldLock="1"/>
      </w:r>
      <w:r w:rsidR="000B635F" w:rsidRPr="005F15E9">
        <w:rPr>
          <w:rFonts w:ascii="Times New Roman" w:hAnsi="Times New Roman" w:cs="Times New Roman"/>
          <w:sz w:val="24"/>
          <w:szCs w:val="24"/>
          <w:highlight w:val="yellow"/>
        </w:rPr>
        <w:instrText>ADDIN CSL_CITATION {"citationItems":[{"id":"ITEM-1","itemData":{"DOI":"10.1002/BSE.2977","ISSN":"1099-0836","abstract":"Despite the burgeoning literature on environmental strategy, research is scarce on how environmental collaboration influences responsible innovation. Our study closes this gap by investigating the impact of environmental collaboration on firm performance through the mediating mechanism of responsible innovation. Using data collected from 225 firms, the results show that a firm's level of environmental collaboration influences responsible innovation. The findings also reveal that the impact of environmental collaboration on responsible innovation is greater when stakeholder pressure is higher than when it is low. Finally, we find that the relationship between environmental collaboration on firm performance is mediated by responsible innovation. These findings extend the environmental strategy and responsible innovation research and practice.","author":[{"dropping-particle":"","family":"Adomako","given":"Samuel","non-dropping-particle":"","parse-names":false,"suffix":""},{"dropping-particle":"","family":"Tran","given":"Mai Dong","non-dropping-particle":"","parse-names":false,"suffix":""}],"container-title":"Business Strategy and the Environment","id":"ITEM-1","issued":{"date-parts":[["2022"]]},"page":"1-10","publisher":"John Wiley &amp; Sons, Ltd","title":"Environmental collaboration, responsible innovation, and firm performance: The moderating role of stakeholder pressure","type":"article-journal","volume":"2022"},"uris":["http://www.mendeley.com/documents/?uuid=5e10de13-62e9-3cd9-ad5a-f68c29e3947e"]}],"mendeley":{"formattedCitation":"(Adomako &amp; Tran, 2022)","manualFormatting":"(Adomako &amp; Tran, 2022","plainTextFormattedCitation":"(Adomako &amp; Tran, 2022)","previouslyFormattedCitation":"(Adomako &amp; Tran, 2022)"},"properties":{"noteIndex":0},"schema":"https://github.com/citation-style-language/schema/raw/master/csl-citation.json"}</w:instrText>
      </w:r>
      <w:r w:rsidR="000B635F" w:rsidRPr="005F15E9">
        <w:rPr>
          <w:rFonts w:ascii="Times New Roman" w:hAnsi="Times New Roman" w:cs="Times New Roman"/>
          <w:sz w:val="24"/>
          <w:szCs w:val="24"/>
          <w:highlight w:val="yellow"/>
        </w:rPr>
        <w:fldChar w:fldCharType="separate"/>
      </w:r>
      <w:r w:rsidR="000B635F" w:rsidRPr="005F15E9">
        <w:rPr>
          <w:rFonts w:ascii="Times New Roman" w:hAnsi="Times New Roman" w:cs="Times New Roman"/>
          <w:noProof/>
          <w:sz w:val="24"/>
          <w:szCs w:val="24"/>
          <w:highlight w:val="yellow"/>
        </w:rPr>
        <w:t>(Adomako &amp; Tran, 2022</w:t>
      </w:r>
      <w:r w:rsidR="000B635F" w:rsidRPr="005F15E9">
        <w:rPr>
          <w:rFonts w:ascii="Times New Roman" w:hAnsi="Times New Roman" w:cs="Times New Roman"/>
          <w:sz w:val="24"/>
          <w:szCs w:val="24"/>
          <w:highlight w:val="yellow"/>
        </w:rPr>
        <w:fldChar w:fldCharType="end"/>
      </w:r>
      <w:r w:rsidR="000B635F" w:rsidRPr="005F15E9">
        <w:rPr>
          <w:rFonts w:ascii="Times New Roman" w:hAnsi="Times New Roman" w:cs="Times New Roman"/>
          <w:sz w:val="24"/>
          <w:szCs w:val="24"/>
          <w:highlight w:val="yellow"/>
        </w:rPr>
        <w:t>;</w:t>
      </w:r>
      <w:r w:rsidR="000B635F" w:rsidRPr="005F15E9">
        <w:rPr>
          <w:rFonts w:ascii="Times New Roman" w:hAnsi="Times New Roman" w:cs="Times New Roman"/>
          <w:sz w:val="24"/>
          <w:szCs w:val="24"/>
          <w:highlight w:val="yellow"/>
        </w:rPr>
        <w:fldChar w:fldCharType="begin" w:fldLock="1"/>
      </w:r>
      <w:r w:rsidR="000B635F" w:rsidRPr="005F15E9">
        <w:rPr>
          <w:rFonts w:ascii="Times New Roman" w:hAnsi="Times New Roman" w:cs="Times New Roman"/>
          <w:sz w:val="24"/>
          <w:szCs w:val="24"/>
          <w:highlight w:val="yellow"/>
        </w:rPr>
        <w:instrText>ADDIN CSL_CITATION {"citationItems":[{"id":"ITEM-1","itemData":{"DOI":"10.1007/S11747-021-00806-X/TABLES/2","ISSN":"15527824","author":[{"dropping-particle":"","family":"Ruyter","given":"Ko","non-dropping-particle":"de","parse-names":false,"suffix":""},{"dropping-particle":"","family":"Keeling","given":"Debbie Isobel","non-dropping-particle":"","parse-names":false,"suffix":""},{"dropping-particle":"","family":"Plangger","given":"Kirk","non-dropping-particle":"","parse-names":false,"suffix":""},{"dropping-particle":"","family":"Montecchi","given":"Matteo","non-dropping-particle":"","parse-names":false,"suffix":""},{"dropping-particle":"","family":"Scott","given":"Maura L.","non-dropping-particle":"","parse-names":false,"suffix":""},{"dropping-particle":"","family":"Dahl","given":"Darren W.","non-dropping-particle":"","parse-names":false,"suffix":""}],"container-title":"Journal of the Academy of Marketing Science","id":"ITEM-1","issue":"1","issued":{"date-parts":[["2022","1","1"]]},"page":"13-21","publisher":"Springer","title":"Reimagining marketing strategy: driving the debate on grand challenges","type":"article-journal","volume":"50"},"uris":["http://www.mendeley.com/documents/?uuid=f59d5151-82d1-3e95-bca9-2608ec03af2a"]}],"mendeley":{"formattedCitation":"(de Ruyter et al., 2022)","manualFormatting":" de Ruyter et al., 2022)","plainTextFormattedCitation":"(de Ruyter et al., 2022)","previouslyFormattedCitation":"(de Ruyter et al., 2022)"},"properties":{"noteIndex":0},"schema":"https://github.com/citation-style-language/schema/raw/master/csl-citation.json"}</w:instrText>
      </w:r>
      <w:r w:rsidR="000B635F" w:rsidRPr="005F15E9">
        <w:rPr>
          <w:rFonts w:ascii="Times New Roman" w:hAnsi="Times New Roman" w:cs="Times New Roman"/>
          <w:sz w:val="24"/>
          <w:szCs w:val="24"/>
          <w:highlight w:val="yellow"/>
        </w:rPr>
        <w:fldChar w:fldCharType="separate"/>
      </w:r>
      <w:r w:rsidR="000B635F" w:rsidRPr="005F15E9">
        <w:rPr>
          <w:rFonts w:ascii="Times New Roman" w:hAnsi="Times New Roman" w:cs="Times New Roman"/>
          <w:noProof/>
          <w:sz w:val="24"/>
          <w:szCs w:val="24"/>
          <w:highlight w:val="yellow"/>
        </w:rPr>
        <w:t xml:space="preserve"> de Ruyter et al., 2022)</w:t>
      </w:r>
      <w:r w:rsidR="000B635F" w:rsidRPr="005F15E9">
        <w:rPr>
          <w:rFonts w:ascii="Times New Roman" w:hAnsi="Times New Roman" w:cs="Times New Roman"/>
          <w:sz w:val="24"/>
          <w:szCs w:val="24"/>
          <w:highlight w:val="yellow"/>
        </w:rPr>
        <w:fldChar w:fldCharType="end"/>
      </w:r>
      <w:r w:rsidRPr="005F15E9">
        <w:rPr>
          <w:rFonts w:ascii="Times New Roman" w:hAnsi="Times New Roman" w:cs="Times New Roman"/>
          <w:sz w:val="24"/>
          <w:szCs w:val="24"/>
          <w:highlight w:val="yellow"/>
        </w:rPr>
        <w:t>. Consequently, the strategy formulation and implementation across all the areas such as supply chain and marketing are being redefined to incorporate the aspects of climate change, sustainability, human values, and the global impact at large</w:t>
      </w:r>
      <w:r w:rsidR="00BE65C7" w:rsidRPr="005F15E9">
        <w:rPr>
          <w:rFonts w:ascii="Times New Roman" w:hAnsi="Times New Roman" w:cs="Times New Roman"/>
          <w:sz w:val="24"/>
          <w:szCs w:val="24"/>
          <w:highlight w:val="yellow"/>
        </w:rPr>
        <w:t xml:space="preserve"> </w:t>
      </w:r>
      <w:r w:rsidR="00BE65C7" w:rsidRPr="005F15E9">
        <w:rPr>
          <w:rFonts w:ascii="Times New Roman" w:hAnsi="Times New Roman" w:cs="Times New Roman"/>
          <w:sz w:val="24"/>
          <w:szCs w:val="24"/>
          <w:highlight w:val="yellow"/>
        </w:rPr>
        <w:fldChar w:fldCharType="begin" w:fldLock="1"/>
      </w:r>
      <w:r w:rsidR="000B635F" w:rsidRPr="005F15E9">
        <w:rPr>
          <w:rFonts w:ascii="Times New Roman" w:hAnsi="Times New Roman" w:cs="Times New Roman"/>
          <w:sz w:val="24"/>
          <w:szCs w:val="24"/>
          <w:highlight w:val="yellow"/>
        </w:rPr>
        <w:instrText>ADDIN CSL_CITATION {"citationItems":[{"id":"ITEM-1","itemData":{"DOI":"10.1002/BSE.2978","ISSN":"1099-0836","abstract":"Sustainability is not just a “buzzword” but refers to the ideal business strategy for encouraging sustainable behavior for remaining relevant and competitive. Managers of organizations are increasingly expected to duly consider and demonstrate the desired social and environmental intentions of translating leadership strategies into sustainable practices. Studies on employees' voluntary environmental behavior (VEB) are increasing in number, in that it is believed that behavior can contribute to achieving organizational sustainability strategy. However, despite the studies being published on this emerging field, leadership is a missing link regarding the psychological mechanism through which VEB can be defined and refined. Drawing on the theories of social learning and social exchange, this study seeks to establish the impact of ecocentric leadership (EL) on VEB and the mediating role of psychological green climate (PGC) in this nexus. Data were collected from wide-ranging business organizations in Bangladesh through a self-administered survey questionnaire. The results indicate that EL wields a significant direct influence on VEB. Moreover, EL through the mediating effect of PGC indirectly shapes VEB. The study contributes original insights to the discussions and debates on strategic leadership and climate accountability. Implications of ecocentric strategic leadership and recommendations for future research are discussed.","author":[{"dropping-particle":"","family":"Biswas","given":"Shetu Ranjan","non-dropping-particle":"","parse-names":false,"suffix":""},{"dropping-particle":"","family":"Uddin","given":"Md Aftab","non-dropping-particle":"","parse-names":false,"suffix":""},{"dropping-particle":"","family":"Bhattacharjee","given":"Swadip","non-dropping-particle":"","parse-names":false,"suffix":""},{"dropping-particle":"","family":"Dey","given":"Mouri","non-dropping-particle":"","parse-names":false,"suffix":""},{"dropping-particle":"","family":"Rana","given":"Tarek","non-dropping-particle":"","parse-names":false,"suffix":""}],"container-title":"Business Strategy and the Environment","id":"ITEM-1","issued":{"date-parts":[["2022"]]},"publisher":"John Wiley &amp; Sons, Ltd","title":"Ecocentric leadership and voluntary environmental behavior for promoting sustainability strategy: The role of psychological green climate","type":"article-journal"},"uris":["http://www.mendeley.com/documents/?uuid=4491c7b7-e21b-30f4-8b14-21e81d4b081d"]}],"mendeley":{"formattedCitation":"(S. R. Biswas, Uddin, Bhattacharjee, Dey, &amp; Rana, 2022)","manualFormatting":"( Biswas et al., 2022","plainTextFormattedCitation":"(S. R. Biswas, Uddin, Bhattacharjee, Dey, &amp; Rana, 2022)","previouslyFormattedCitation":"(S. R. Biswas, Uddin, Bhattacharjee, Dey, &amp; Rana, 2022)"},"properties":{"noteIndex":0},"schema":"https://github.com/citation-style-language/schema/raw/master/csl-citation.json"}</w:instrText>
      </w:r>
      <w:r w:rsidR="00BE65C7" w:rsidRPr="005F15E9">
        <w:rPr>
          <w:rFonts w:ascii="Times New Roman" w:hAnsi="Times New Roman" w:cs="Times New Roman"/>
          <w:sz w:val="24"/>
          <w:szCs w:val="24"/>
          <w:highlight w:val="yellow"/>
        </w:rPr>
        <w:fldChar w:fldCharType="separate"/>
      </w:r>
      <w:r w:rsidR="005E619F" w:rsidRPr="005F15E9">
        <w:rPr>
          <w:rFonts w:ascii="Times New Roman" w:hAnsi="Times New Roman" w:cs="Times New Roman"/>
          <w:noProof/>
          <w:sz w:val="24"/>
          <w:szCs w:val="24"/>
          <w:highlight w:val="yellow"/>
        </w:rPr>
        <w:t>(</w:t>
      </w:r>
      <w:r w:rsidR="00BE65C7" w:rsidRPr="005F15E9">
        <w:rPr>
          <w:rFonts w:ascii="Times New Roman" w:hAnsi="Times New Roman" w:cs="Times New Roman"/>
          <w:noProof/>
          <w:sz w:val="24"/>
          <w:szCs w:val="24"/>
          <w:highlight w:val="yellow"/>
        </w:rPr>
        <w:t>Biswas</w:t>
      </w:r>
      <w:r w:rsidR="000B635F" w:rsidRPr="005F15E9">
        <w:rPr>
          <w:rFonts w:ascii="Times New Roman" w:hAnsi="Times New Roman" w:cs="Times New Roman"/>
          <w:noProof/>
          <w:sz w:val="24"/>
          <w:szCs w:val="24"/>
          <w:highlight w:val="yellow"/>
        </w:rPr>
        <w:t xml:space="preserve"> et al.</w:t>
      </w:r>
      <w:r w:rsidR="00BE65C7" w:rsidRPr="005F15E9">
        <w:rPr>
          <w:rFonts w:ascii="Times New Roman" w:hAnsi="Times New Roman" w:cs="Times New Roman"/>
          <w:noProof/>
          <w:sz w:val="24"/>
          <w:szCs w:val="24"/>
          <w:highlight w:val="yellow"/>
        </w:rPr>
        <w:t>, 2022</w:t>
      </w:r>
      <w:r w:rsidR="00BE65C7" w:rsidRPr="005F15E9">
        <w:rPr>
          <w:rFonts w:ascii="Times New Roman" w:hAnsi="Times New Roman" w:cs="Times New Roman"/>
          <w:sz w:val="24"/>
          <w:szCs w:val="24"/>
          <w:highlight w:val="yellow"/>
        </w:rPr>
        <w:fldChar w:fldCharType="end"/>
      </w:r>
      <w:r w:rsidR="000B635F" w:rsidRPr="005F15E9">
        <w:rPr>
          <w:rFonts w:ascii="Times New Roman" w:hAnsi="Times New Roman" w:cs="Times New Roman"/>
          <w:sz w:val="24"/>
          <w:szCs w:val="24"/>
          <w:highlight w:val="yellow"/>
        </w:rPr>
        <w:t>;</w:t>
      </w:r>
      <w:r w:rsidR="000E04E3">
        <w:rPr>
          <w:rFonts w:ascii="Times New Roman" w:hAnsi="Times New Roman" w:cs="Times New Roman"/>
          <w:sz w:val="24"/>
          <w:szCs w:val="24"/>
          <w:highlight w:val="yellow"/>
        </w:rPr>
        <w:t xml:space="preserve"> Shen et al., 2020;</w:t>
      </w:r>
      <w:r w:rsidR="000B635F" w:rsidRPr="005F15E9">
        <w:rPr>
          <w:rFonts w:ascii="Times New Roman" w:hAnsi="Times New Roman" w:cs="Times New Roman"/>
          <w:sz w:val="24"/>
          <w:szCs w:val="24"/>
          <w:highlight w:val="yellow"/>
        </w:rPr>
        <w:t xml:space="preserve"> </w:t>
      </w:r>
      <w:r w:rsidR="000B635F" w:rsidRPr="005F15E9">
        <w:rPr>
          <w:rFonts w:ascii="Times New Roman" w:hAnsi="Times New Roman" w:cs="Times New Roman"/>
          <w:sz w:val="24"/>
          <w:szCs w:val="24"/>
          <w:highlight w:val="yellow"/>
        </w:rPr>
        <w:fldChar w:fldCharType="begin" w:fldLock="1"/>
      </w:r>
      <w:r w:rsidR="00692EFC" w:rsidRPr="005F15E9">
        <w:rPr>
          <w:rFonts w:ascii="Times New Roman" w:hAnsi="Times New Roman" w:cs="Times New Roman"/>
          <w:sz w:val="24"/>
          <w:szCs w:val="24"/>
          <w:highlight w:val="yellow"/>
        </w:rPr>
        <w:instrText>ADDIN CSL_CITATION {"citationItems":[{"id":"ITEM-1","itemData":{"DOI":"10.1109/ACCESS.2021.3050550","ISSN":"21693536","abstract":"The decision making of product greenness and pricing strategy is important to achieve sustainable competitiveness of supply chain systems. Behavioral studies find that individual preferences, such as altruism and fairness, can affect the decision and performance of the supply chain significantly. However, the previous widely adopted assumption contradicts the private, asymmetric, and diverse behaviors in reality. This paper considers a green supply chain with asymmetric heterogeneous preferences, in which the manufacturer does not know whether the behavioral type of the retailer is self-interest or altruistic. The optimal decisions on product greenness and pricing strategy of the supply chain under asymmetric heterogeneous preferences are obtained with a game analytic model of incomplete information. The impact of asymmetric preferences on product greenness, price, and supply chain performance is attained by comparing the results under symmetric and asymmetric scenarios. How heterogeneous preferences change the impact of asymmetric preferences is presented with sensitivity analysis. The case study illustrates and verifies the impact of asymmetric preferences, and its sensitivity with respect to heterogeneous preferences. The findings show that asymmetric preferences will reduce the product greenness and wholesale price decided by the manufacturer, will enhance the retail price decided by the self-interest retailer, and meanwhile reduce that decided by the altruistic retailer. Moreover, asymmetric preferences will decrease the manufacturer's profit, reduce the self-interest retailer's profit, and enhance the altruistic retailer's profit while reducing the altruistic retailer's utility. Their influence extents will increase in the heterogeneity of preferences with few exceptions in cases of the self-interest retailer's profit and the altruistic retailer's utility. The theoretical findings generate some managerial implications, by which for example it is necessary to adjust promptly the estimation about the behavior types of supply chain partners.","author":[{"dropping-particle":"","family":"Wei","given":"Guangxing","non-dropping-particle":"","parse-names":false,"suffix":""},{"dropping-particle":"","family":"Chen","given":"Xi","non-dropping-particle":"","parse-names":false,"suffix":""},{"dropping-particle":"","family":"Qin","given":"Xinghong","non-dropping-particle":"","parse-names":false,"suffix":""}],"container-title":"IEEE Access","id":"ITEM-1","issued":{"date-parts":[["2021"]]},"page":"11563-11584","publisher":"Institute of Electrical and Electronics Engineers Inc.","title":"Product Greenness and Pricing Strategy of Supply Chain Incorporating Asymmetric Heterogeneous Preferences","type":"article-journal","volume":"9"},"uris":["http://www.mendeley.com/documents/?uuid=067db9db-adc0-3d4f-a49e-3d3c59637f90"]}],"mendeley":{"formattedCitation":"(Wei, Chen, &amp; Qin, 2021)","manualFormatting":"Wei et al., 2021)","plainTextFormattedCitation":"(Wei, Chen, &amp; Qin, 2021)","previouslyFormattedCitation":"(Wei, Chen, &amp; Qin, 2021)"},"properties":{"noteIndex":0},"schema":"https://github.com/citation-style-language/schema/raw/master/csl-citation.json"}</w:instrText>
      </w:r>
      <w:r w:rsidR="000B635F" w:rsidRPr="005F15E9">
        <w:rPr>
          <w:rFonts w:ascii="Times New Roman" w:hAnsi="Times New Roman" w:cs="Times New Roman"/>
          <w:sz w:val="24"/>
          <w:szCs w:val="24"/>
          <w:highlight w:val="yellow"/>
        </w:rPr>
        <w:fldChar w:fldCharType="separate"/>
      </w:r>
      <w:r w:rsidR="000B635F" w:rsidRPr="005F15E9">
        <w:rPr>
          <w:rFonts w:ascii="Times New Roman" w:hAnsi="Times New Roman" w:cs="Times New Roman"/>
          <w:noProof/>
          <w:sz w:val="24"/>
          <w:szCs w:val="24"/>
          <w:highlight w:val="yellow"/>
        </w:rPr>
        <w:t>Wei et al., 2021)</w:t>
      </w:r>
      <w:r w:rsidR="000B635F" w:rsidRPr="005F15E9">
        <w:rPr>
          <w:rFonts w:ascii="Times New Roman" w:hAnsi="Times New Roman" w:cs="Times New Roman"/>
          <w:sz w:val="24"/>
          <w:szCs w:val="24"/>
          <w:highlight w:val="yellow"/>
        </w:rPr>
        <w:fldChar w:fldCharType="end"/>
      </w:r>
      <w:r w:rsidRPr="005F15E9">
        <w:rPr>
          <w:rFonts w:ascii="Times New Roman" w:hAnsi="Times New Roman" w:cs="Times New Roman"/>
          <w:sz w:val="24"/>
          <w:szCs w:val="24"/>
          <w:highlight w:val="yellow"/>
        </w:rPr>
        <w:t>. Sustainable/green marketing constitute an important strategy on this vein</w:t>
      </w:r>
      <w:r w:rsidR="002757E4" w:rsidRPr="005F15E9">
        <w:rPr>
          <w:rFonts w:ascii="Times New Roman" w:hAnsi="Times New Roman" w:cs="Times New Roman"/>
          <w:sz w:val="24"/>
          <w:szCs w:val="24"/>
          <w:highlight w:val="yellow"/>
        </w:rPr>
        <w:t xml:space="preserve"> </w:t>
      </w:r>
      <w:r w:rsidR="002757E4" w:rsidRPr="005F15E9">
        <w:rPr>
          <w:rFonts w:ascii="Times New Roman" w:hAnsi="Times New Roman" w:cs="Times New Roman"/>
          <w:sz w:val="24"/>
          <w:szCs w:val="24"/>
          <w:highlight w:val="yellow"/>
        </w:rPr>
        <w:fldChar w:fldCharType="begin" w:fldLock="1"/>
      </w:r>
      <w:r w:rsidR="002757E4" w:rsidRPr="005F15E9">
        <w:rPr>
          <w:rFonts w:ascii="Times New Roman" w:hAnsi="Times New Roman" w:cs="Times New Roman"/>
          <w:sz w:val="24"/>
          <w:szCs w:val="24"/>
          <w:highlight w:val="yellow"/>
        </w:rPr>
        <w:instrText>ADDIN CSL_CITATION {"citationItems":[{"id":"ITEM-1","itemData":{"DOI":"10.1177/18393349211069152","ISSN":"1441-3582","abstract":"Although research has explored ways to encourage sustainable consumption, many problems of unsustainable consumption remain, suggesting a need to reconsider current approaches to managing sustainab...","author":[{"dropping-particle":"","family":"Lim","given":"Weng Marc","non-dropping-particle":"","parse-names":false,"suffix":""}],"container-title":"https://doi.org/10.1177/18393349211069152","id":"ITEM-1","issued":{"date-parts":[["2022","1","27"]]},"page":"183933492110691","publisher":"SAGE PublicationsSage UK: London, England","title":"The Sustainability Pyramid: A Hierarchical Approach to Greater Sustainability and the United Nations Sustainable Development Goals With Implications for Marketing Theory, Practice, and Public Policy:","type":"article-journal"},"uris":["http://www.mendeley.com/documents/?uuid=daca50e2-d318-38d0-8c1f-2efe1fcb0384"]}],"mendeley":{"formattedCitation":"(Lim, 2022)","plainTextFormattedCitation":"(Lim, 2022)","previouslyFormattedCitation":"(Lim, 2022)"},"properties":{"noteIndex":0},"schema":"https://github.com/citation-style-language/schema/raw/master/csl-citation.json"}</w:instrText>
      </w:r>
      <w:r w:rsidR="002757E4" w:rsidRPr="005F15E9">
        <w:rPr>
          <w:rFonts w:ascii="Times New Roman" w:hAnsi="Times New Roman" w:cs="Times New Roman"/>
          <w:sz w:val="24"/>
          <w:szCs w:val="24"/>
          <w:highlight w:val="yellow"/>
        </w:rPr>
        <w:fldChar w:fldCharType="separate"/>
      </w:r>
      <w:r w:rsidR="002757E4" w:rsidRPr="005F15E9">
        <w:rPr>
          <w:rFonts w:ascii="Times New Roman" w:hAnsi="Times New Roman" w:cs="Times New Roman"/>
          <w:noProof/>
          <w:sz w:val="24"/>
          <w:szCs w:val="24"/>
          <w:highlight w:val="yellow"/>
        </w:rPr>
        <w:t>(Lim, 2022)</w:t>
      </w:r>
      <w:r w:rsidR="002757E4" w:rsidRPr="005F15E9">
        <w:rPr>
          <w:rFonts w:ascii="Times New Roman" w:hAnsi="Times New Roman" w:cs="Times New Roman"/>
          <w:sz w:val="24"/>
          <w:szCs w:val="24"/>
          <w:highlight w:val="yellow"/>
        </w:rPr>
        <w:fldChar w:fldCharType="end"/>
      </w:r>
      <w:r w:rsidRPr="005F15E9">
        <w:rPr>
          <w:rFonts w:ascii="Times New Roman" w:hAnsi="Times New Roman" w:cs="Times New Roman"/>
          <w:sz w:val="24"/>
          <w:szCs w:val="24"/>
        </w:rPr>
        <w:t xml:space="preserve">. </w:t>
      </w:r>
      <w:r w:rsidR="00F40673" w:rsidRPr="005F15E9">
        <w:rPr>
          <w:rFonts w:ascii="Times New Roman" w:hAnsi="Times New Roman" w:cs="Times New Roman"/>
          <w:sz w:val="24"/>
          <w:szCs w:val="24"/>
        </w:rPr>
        <w:t xml:space="preserve">Among the various aspects of green marketing, </w:t>
      </w:r>
      <w:r w:rsidR="00441E62" w:rsidRPr="005F15E9">
        <w:rPr>
          <w:rFonts w:ascii="Times New Roman" w:hAnsi="Times New Roman" w:cs="Times New Roman"/>
          <w:sz w:val="24"/>
          <w:szCs w:val="24"/>
        </w:rPr>
        <w:t xml:space="preserve">that are </w:t>
      </w:r>
      <w:r w:rsidR="00F40673" w:rsidRPr="005F15E9">
        <w:rPr>
          <w:rFonts w:ascii="Times New Roman" w:hAnsi="Times New Roman" w:cs="Times New Roman"/>
          <w:sz w:val="24"/>
          <w:szCs w:val="24"/>
        </w:rPr>
        <w:t xml:space="preserve">focused on creating demand for eco-friendly products while maximizing the profits to attain environmental sustainability </w:t>
      </w:r>
      <w:r w:rsidR="00F40673" w:rsidRPr="005F15E9">
        <w:rPr>
          <w:rFonts w:ascii="Times New Roman" w:hAnsi="Times New Roman" w:cs="Times New Roman"/>
          <w:sz w:val="24"/>
          <w:szCs w:val="24"/>
        </w:rPr>
        <w:fldChar w:fldCharType="begin" w:fldLock="1"/>
      </w:r>
      <w:r w:rsidR="00EF00CB" w:rsidRPr="005F15E9">
        <w:rPr>
          <w:rFonts w:ascii="Times New Roman" w:hAnsi="Times New Roman" w:cs="Times New Roman"/>
          <w:sz w:val="24"/>
          <w:szCs w:val="24"/>
        </w:rPr>
        <w:instrText>ADDIN CSL_CITATION {"citationItems":[{"id":"ITEM-1","itemData":{"DOI":"10.1002/bsd2.12","ISSN":"25723170","abstract":"Green buying behaviour can stimulate firms and society in the pursuit of sustainability while balancing the demand and supply side of the business cycle with addressing the ecological and social benefits. The objective of this paper is to understand and test the integrative model of green buying behaviour in the Indian and Asian context of sustainable consumption. The model is tested by applying structural equation modeling of path analysis using the total of 410 valid responses. The data were collected from Uttar Pradesh (India) through a structured questionnaire using the purposive convenient sampling. The results validate that “green purchase behaviour” is significantly determined by “green purchase intention,” which in turn significantly and positively influenced by “attitude towards green products.” The results also revealed that the measure of “environmental concern” and “perceived consumer effectiveness” were found to be positive and significant predictor of attitude towards green products, however, “perceived environmental knowledge” was not significantly related to attitude towards green products and perceived consumer effectiveness in the model. The discussion and implications are manifested towards sustainable consumption in the context of emerging target markets.","author":[{"dropping-particle":"","family":"Jaiswal","given":"Deepak","non-dropping-particle":"","parse-names":false,"suffix":""},{"dropping-particle":"","family":"Singh","given":"Bhagwan","non-dropping-particle":"","parse-names":false,"suffix":""}],"container-title":"Business Strategy and Development","id":"ITEM-1","issue":"1","issued":{"date-parts":[["2018"]]},"page":"64-73","title":"Toward sustainable consumption: Investigating the determinants of green buying behaviour of Indian consumers","type":"article-journal","volume":"1"},"uris":["http://www.mendeley.com/documents/?uuid=b1069699-0b36-4b71-ac2a-bbd85bc1d593"]}],"mendeley":{"formattedCitation":"(Jaiswal &amp; Singh, 2018)","plainTextFormattedCitation":"(Jaiswal &amp; Singh, 2018)","previouslyFormattedCitation":"(Jaiswal &amp; Singh, 2018)"},"properties":{"noteIndex":0},"schema":"https://github.com/citation-style-language/schema/raw/master/csl-citation.json"}</w:instrText>
      </w:r>
      <w:r w:rsidR="00F40673" w:rsidRPr="005F15E9">
        <w:rPr>
          <w:rFonts w:ascii="Times New Roman" w:hAnsi="Times New Roman" w:cs="Times New Roman"/>
          <w:sz w:val="24"/>
          <w:szCs w:val="24"/>
        </w:rPr>
        <w:fldChar w:fldCharType="separate"/>
      </w:r>
      <w:r w:rsidR="00F40673" w:rsidRPr="005F15E9">
        <w:rPr>
          <w:rFonts w:ascii="Times New Roman" w:hAnsi="Times New Roman" w:cs="Times New Roman"/>
          <w:noProof/>
          <w:sz w:val="24"/>
          <w:szCs w:val="24"/>
        </w:rPr>
        <w:t>(Jaiswal &amp; Singh, 2018)</w:t>
      </w:r>
      <w:r w:rsidR="00F40673" w:rsidRPr="005F15E9">
        <w:rPr>
          <w:rFonts w:ascii="Times New Roman" w:hAnsi="Times New Roman" w:cs="Times New Roman"/>
          <w:sz w:val="24"/>
          <w:szCs w:val="24"/>
        </w:rPr>
        <w:fldChar w:fldCharType="end"/>
      </w:r>
      <w:r w:rsidR="00F40673" w:rsidRPr="005F15E9">
        <w:rPr>
          <w:rFonts w:ascii="Times New Roman" w:hAnsi="Times New Roman" w:cs="Times New Roman"/>
          <w:sz w:val="24"/>
          <w:szCs w:val="24"/>
        </w:rPr>
        <w:t xml:space="preserve">, sustainable labelling has been considered vital for achieving its objectives. </w:t>
      </w:r>
      <w:r w:rsidR="000937E3" w:rsidRPr="005F15E9">
        <w:rPr>
          <w:rFonts w:ascii="Times New Roman" w:hAnsi="Times New Roman" w:cs="Times New Roman"/>
          <w:sz w:val="24"/>
          <w:szCs w:val="24"/>
        </w:rPr>
        <w:t xml:space="preserve">Sustainable labels, also known as </w:t>
      </w:r>
      <w:r w:rsidR="002B31C5" w:rsidRPr="005F15E9">
        <w:rPr>
          <w:rFonts w:ascii="Times New Roman" w:hAnsi="Times New Roman" w:cs="Times New Roman"/>
          <w:sz w:val="24"/>
          <w:szCs w:val="24"/>
        </w:rPr>
        <w:t>“green labels”, “eco-friendly labels”,</w:t>
      </w:r>
      <w:r w:rsidR="00F40673" w:rsidRPr="005F15E9">
        <w:rPr>
          <w:rFonts w:ascii="Times New Roman" w:hAnsi="Times New Roman" w:cs="Times New Roman"/>
          <w:sz w:val="24"/>
          <w:szCs w:val="24"/>
        </w:rPr>
        <w:t xml:space="preserve"> “eco-labels”,</w:t>
      </w:r>
      <w:r w:rsidR="002B31C5" w:rsidRPr="005F15E9">
        <w:rPr>
          <w:rFonts w:ascii="Times New Roman" w:hAnsi="Times New Roman" w:cs="Times New Roman"/>
          <w:sz w:val="24"/>
          <w:szCs w:val="24"/>
        </w:rPr>
        <w:t xml:space="preserve"> “environment-friendly labels” and “organic labels”, can be very useful in communicating and motivating the consumers towards sustainable consumption.</w:t>
      </w:r>
      <w:r w:rsidR="009A304E" w:rsidRPr="005F15E9">
        <w:rPr>
          <w:rFonts w:ascii="Times New Roman" w:hAnsi="Times New Roman" w:cs="Times New Roman"/>
          <w:sz w:val="24"/>
          <w:szCs w:val="24"/>
        </w:rPr>
        <w:t xml:space="preserve"> The labels can help the consumers know about the hidden product and process attributes concerning the sustainability element in manufacturing or trading of the products they are interested in </w:t>
      </w:r>
      <w:r w:rsidR="009A304E" w:rsidRPr="005F15E9">
        <w:rPr>
          <w:rFonts w:ascii="Times New Roman" w:hAnsi="Times New Roman" w:cs="Times New Roman"/>
          <w:sz w:val="24"/>
          <w:szCs w:val="24"/>
        </w:rPr>
        <w:fldChar w:fldCharType="begin" w:fldLock="1"/>
      </w:r>
      <w:r w:rsidR="008B5D5A" w:rsidRPr="005F15E9">
        <w:rPr>
          <w:rFonts w:ascii="Times New Roman" w:hAnsi="Times New Roman" w:cs="Times New Roman"/>
          <w:sz w:val="24"/>
          <w:szCs w:val="24"/>
        </w:rPr>
        <w:instrText>ADDIN CSL_CITATION {"citationItems":[{"id":"ITEM-1","itemData":{"DOI":"10.1016/j.jclepro.2016.07.156","ISSN":"09596526","abstract":"Labelling is an important cue for consumers as it helps to quickly communicate information about a product or production process. However, the majority of labels on the market are binary, such as labels that indicate whether a product was produced using animal welfare friendly standards or not or whether it was produced organically or not. Yet, there are many intermediate qualities that binary labels do not display. In turn, this could lead to a market failure. A multi-level label can show different process standards of products explicitly. Nonetheless, before launching a multi-level labelling system, it should be tested if a multi-level labelling system can shift market shares in favour of the labelled products. Using a consumer study with 1538 German consumers and the example of animal welfare the shares of product choices are calculated. Two comparisons of the shares of product choices will be made, one between no label and a binary label and the other between no label and a multi-level label. The results suggest that a multi-level labelling system achieves higher market shares, therefore boosts sustainability attributes and can result in higher revenues or sales. The results deliver important information for policymakers and industry.","author":[{"dropping-particle":"","family":"Weinrich","given":"Ramona","non-dropping-particle":"","parse-names":false,"suffix":""},{"dropping-particle":"","family":"Spiller","given":"Achim","non-dropping-particle":"","parse-names":false,"suffix":""}],"container-title":"Journal of Cleaner Production","id":"ITEM-1","issued":{"date-parts":[["2016","11","20"]]},"page":"1138-1148","publisher":"Elsevier Ltd","title":"Developing food labelling strategies: Multi-level labelling","type":"article-journal","volume":"137"},"uris":["http://www.mendeley.com/documents/?uuid=e04ec75b-0f5c-3814-9058-f9b45a52e653"]}],"mendeley":{"formattedCitation":"(Weinrich &amp; Spiller, 2016)","plainTextFormattedCitation":"(Weinrich &amp; Spiller, 2016)","previouslyFormattedCitation":"(Weinrich &amp; Spiller, 2016)"},"properties":{"noteIndex":0},"schema":"https://github.com/citation-style-language/schema/raw/master/csl-citation.json"}</w:instrText>
      </w:r>
      <w:r w:rsidR="009A304E" w:rsidRPr="005F15E9">
        <w:rPr>
          <w:rFonts w:ascii="Times New Roman" w:hAnsi="Times New Roman" w:cs="Times New Roman"/>
          <w:sz w:val="24"/>
          <w:szCs w:val="24"/>
        </w:rPr>
        <w:fldChar w:fldCharType="separate"/>
      </w:r>
      <w:r w:rsidR="009A304E" w:rsidRPr="005F15E9">
        <w:rPr>
          <w:rFonts w:ascii="Times New Roman" w:hAnsi="Times New Roman" w:cs="Times New Roman"/>
          <w:noProof/>
          <w:sz w:val="24"/>
          <w:szCs w:val="24"/>
        </w:rPr>
        <w:t>(Weinrich &amp; Spiller, 2016)</w:t>
      </w:r>
      <w:r w:rsidR="009A304E" w:rsidRPr="005F15E9">
        <w:rPr>
          <w:rFonts w:ascii="Times New Roman" w:hAnsi="Times New Roman" w:cs="Times New Roman"/>
          <w:sz w:val="24"/>
          <w:szCs w:val="24"/>
        </w:rPr>
        <w:fldChar w:fldCharType="end"/>
      </w:r>
      <w:r w:rsidR="009A304E" w:rsidRPr="005F15E9">
        <w:rPr>
          <w:rFonts w:ascii="Times New Roman" w:hAnsi="Times New Roman" w:cs="Times New Roman"/>
          <w:sz w:val="24"/>
          <w:szCs w:val="24"/>
        </w:rPr>
        <w:t>.</w:t>
      </w:r>
      <w:r w:rsidR="002B31C5" w:rsidRPr="005F15E9">
        <w:rPr>
          <w:rFonts w:ascii="Times New Roman" w:hAnsi="Times New Roman" w:cs="Times New Roman"/>
          <w:sz w:val="24"/>
          <w:szCs w:val="24"/>
        </w:rPr>
        <w:t xml:space="preserve"> </w:t>
      </w:r>
      <w:r w:rsidR="00795BA1" w:rsidRPr="005F15E9">
        <w:rPr>
          <w:rFonts w:ascii="Times New Roman" w:hAnsi="Times New Roman" w:cs="Times New Roman"/>
          <w:sz w:val="24"/>
          <w:szCs w:val="24"/>
        </w:rPr>
        <w:t xml:space="preserve">This can be viewed as a distinct strategy to manage and reshape the </w:t>
      </w:r>
      <w:r w:rsidR="006755E7" w:rsidRPr="005F15E9">
        <w:rPr>
          <w:rFonts w:ascii="Times New Roman" w:hAnsi="Times New Roman" w:cs="Times New Roman"/>
          <w:sz w:val="24"/>
          <w:szCs w:val="24"/>
        </w:rPr>
        <w:t xml:space="preserve">economy’s </w:t>
      </w:r>
      <w:r w:rsidR="00795BA1" w:rsidRPr="005F15E9">
        <w:rPr>
          <w:rFonts w:ascii="Times New Roman" w:hAnsi="Times New Roman" w:cs="Times New Roman"/>
          <w:sz w:val="24"/>
          <w:szCs w:val="24"/>
        </w:rPr>
        <w:t xml:space="preserve">demand side while focusing on social and environmental </w:t>
      </w:r>
      <w:r w:rsidR="006755E7" w:rsidRPr="005F15E9">
        <w:rPr>
          <w:rFonts w:ascii="Times New Roman" w:hAnsi="Times New Roman" w:cs="Times New Roman"/>
          <w:sz w:val="24"/>
          <w:szCs w:val="24"/>
        </w:rPr>
        <w:t>welfare</w:t>
      </w:r>
      <w:r w:rsidR="00795BA1" w:rsidRPr="005F15E9">
        <w:rPr>
          <w:rFonts w:ascii="Times New Roman" w:hAnsi="Times New Roman" w:cs="Times New Roman"/>
          <w:sz w:val="24"/>
          <w:szCs w:val="24"/>
        </w:rPr>
        <w:t xml:space="preserve"> in addition to economic prosperity </w:t>
      </w:r>
      <w:r w:rsidR="00992370" w:rsidRPr="005F15E9">
        <w:rPr>
          <w:rFonts w:ascii="Times New Roman" w:hAnsi="Times New Roman" w:cs="Times New Roman"/>
          <w:sz w:val="24"/>
          <w:szCs w:val="24"/>
        </w:rPr>
        <w:fldChar w:fldCharType="begin" w:fldLock="1"/>
      </w:r>
      <w:r w:rsidR="00992370" w:rsidRPr="005F15E9">
        <w:rPr>
          <w:rFonts w:ascii="Times New Roman" w:hAnsi="Times New Roman" w:cs="Times New Roman"/>
          <w:sz w:val="24"/>
          <w:szCs w:val="24"/>
        </w:rPr>
        <w:instrText>ADDIN CSL_CITATION {"citationItems":[{"id":"ITEM-1","itemData":{"DOI":"10.1177/0013916521995473","ISSN":"1552390X","abstract":"This review assessed the effects of environmental labels on consumers’ demand for more sustainable food products. Six electronic databases were searched for experimental studies of ecolabels and fo...","author":[{"dropping-particle":"","family":"Potter","given":"Christina","non-dropping-particle":"","parse-names":false,"suffix":""},{"dropping-particle":"","family":"Bastounis","given":"Anastasios","non-dropping-particle":"","parse-names":false,"suffix":""},{"dropping-particle":"","family":"Hartmann-Boyce","given":"Jamie","non-dropping-particle":"","parse-names":false,"suffix":""},{"dropping-particle":"","family":"Stewart","given":"Cristina","non-dropping-particle":"","parse-names":false,"suffix":""},{"dropping-particle":"","family":"Frie","given":"Kerstin","non-dropping-particle":"","parse-names":false,"suffix":""},{"dropping-particle":"","family":"Tudor","given":"Kate","non-dropping-particle":"","parse-names":false,"suffix":""},{"dropping-particle":"","family":"Bianchi","given":"Filippo","non-dropping-particle":"","parse-names":false,"suffix":""},{"dropping-particle":"","family":"Cartwright","given":"Emma","non-dropping-particle":"","parse-names":false,"suffix":""},{"dropping-particle":"","family":"Cook","given":"Brian","non-dropping-particle":"","parse-names":false,"suffix":""},{"dropping-particle":"","family":"Rayner","given":"Mike","non-dropping-particle":"","parse-names":false,"suffix":""},{"dropping-particle":"","family":"Jebb","given":"Susan A.","non-dropping-particle":"","parse-names":false,"suffix":""}],"container-title":"Environment and Behavior","id":"ITEM-1","issue":"8","issued":{"date-parts":[["2021","2","20"]]},"page":"891-925","publisher":"SAGE PublicationsSage CA: Los Angeles, CA","title":"The Effects of Environmental Sustainability Labels on Selection, Purchase, and Consumption of Food and Drink Products: A Systematic Review:","type":"article-journal","volume":"53"},"uris":["http://www.mendeley.com/documents/?uuid=8aac6361-60fc-3bf5-83ac-a4bc87c1a5d6"]}],"mendeley":{"formattedCitation":"(Potter et al., 2021)","plainTextFormattedCitation":"(Potter et al., 2021)","previouslyFormattedCitation":"(Potter et al., 2021)"},"properties":{"noteIndex":0},"schema":"https://github.com/citation-style-language/schema/raw/master/csl-citation.json"}</w:instrText>
      </w:r>
      <w:r w:rsidR="00992370" w:rsidRPr="005F15E9">
        <w:rPr>
          <w:rFonts w:ascii="Times New Roman" w:hAnsi="Times New Roman" w:cs="Times New Roman"/>
          <w:sz w:val="24"/>
          <w:szCs w:val="24"/>
        </w:rPr>
        <w:fldChar w:fldCharType="separate"/>
      </w:r>
      <w:r w:rsidR="00992370" w:rsidRPr="005F15E9">
        <w:rPr>
          <w:rFonts w:ascii="Times New Roman" w:hAnsi="Times New Roman" w:cs="Times New Roman"/>
          <w:noProof/>
          <w:sz w:val="24"/>
          <w:szCs w:val="24"/>
        </w:rPr>
        <w:t>(Potter et al., 2021)</w:t>
      </w:r>
      <w:r w:rsidR="00992370" w:rsidRPr="005F15E9">
        <w:rPr>
          <w:rFonts w:ascii="Times New Roman" w:hAnsi="Times New Roman" w:cs="Times New Roman"/>
          <w:sz w:val="24"/>
          <w:szCs w:val="24"/>
        </w:rPr>
        <w:fldChar w:fldCharType="end"/>
      </w:r>
      <w:r w:rsidR="00795BA1" w:rsidRPr="005F15E9">
        <w:rPr>
          <w:rFonts w:ascii="Times New Roman" w:hAnsi="Times New Roman" w:cs="Times New Roman"/>
          <w:sz w:val="24"/>
          <w:szCs w:val="24"/>
        </w:rPr>
        <w:t xml:space="preserve">. </w:t>
      </w:r>
    </w:p>
    <w:p w14:paraId="1A7F13DE" w14:textId="2FC8A95E" w:rsidR="003F21D2" w:rsidRPr="005F15E9" w:rsidRDefault="008B5D5A"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With rising consumer concerns for sustainability, dairy companies have also started to make relevant claims using labels while marketing their products </w:t>
      </w:r>
      <w:r w:rsidRPr="005F15E9">
        <w:rPr>
          <w:rFonts w:ascii="Times New Roman" w:hAnsi="Times New Roman" w:cs="Times New Roman"/>
          <w:sz w:val="24"/>
          <w:szCs w:val="24"/>
        </w:rPr>
        <w:fldChar w:fldCharType="begin" w:fldLock="1"/>
      </w:r>
      <w:r w:rsidR="00881267" w:rsidRPr="005F15E9">
        <w:rPr>
          <w:rFonts w:ascii="Times New Roman" w:hAnsi="Times New Roman" w:cs="Times New Roman"/>
          <w:sz w:val="24"/>
          <w:szCs w:val="24"/>
        </w:rPr>
        <w:instrText>ADDIN CSL_CITATION {"citationItems":[{"id":"ITEM-1","itemData":{"DOI":"10.3168/jds.2020-18406","ISSN":"15253198","PMID":"33069414","abstract":"Plant-based dairy alternative beverage sales have increased in recent years. Plant-based dairy alternatives often advertise on a platform of sustainability and environmental commitment. To successfully position and market dairy products in this competitive environment, dairy companies must understand the consumer definition of and importance placed on sustainability, as well as communicate sustainability information effectively. The objective of this study was to characterize consumer perception of the sustainability of milk and dried dairy ingredients and their respective plant-based alternatives. Focus groups and 2 online surveys were conducted. In the first survey, maximum difference scaling was used to rank the importance of specific dairy product attributes to sustainability, along with an exercise in which respondents selected whether a fluid milk or protein powder product was sustainable. A follow-up survey included 2 exercises in which respondents selected whether generic dairy products or dried dairy ingredients were sustainable, natural, healthy, trustworthy, or ethical. Over half of dairy product consumers reported that they looked for sustainability-related information. Consumers who purchased both plant-based dairy alternative and dairy products placed a higher self-reported importance on sustainability than those who purchased dairy products only. Focus group and survey maximum difference scaling results identified 5 key attributes for sustainability: minimal carbon footprint/greenhouse gas emissions, few/no preservatives, animal happiness and welfare, and simple/minimal ingredients. Plant-based dairy alternatives followed by fluid milk and protein powders were considered more sustainable than dairy products, but package type and organic status also played a role in consumer sustainability perception. Product labels were the most common source of sustainability information, although consumers also sought information on websites affiliated and unaffiliated with dairy companies. There was cognitive overlap among the terms sustainable, natural, healthy, ethical, and trustworthy as they relate to dairy products, but consumers used the terms distinctly. Consumers perceived differences in these terms between general categories of dairy as well as among products in a specific dairy category. Dairy companies may be able to differentiate themselves by helping consumers make these choices by simplifying sustainability-related messaging and by mainta…","author":[{"dropping-particle":"","family":"Schiano","given":"A. N.","non-dropping-particle":"","parse-names":false,"suffix":""},{"dropping-particle":"","family":"Harwood","given":"W. S.","non-dropping-particle":"","parse-names":false,"suffix":""},{"dropping-particle":"","family":"Gerard","given":"P. D.","non-dropping-particle":"","parse-names":false,"suffix":""},{"dropping-particle":"","family":"Drake","given":"M. A.","non-dropping-particle":"","parse-names":false,"suffix":""}],"container-title":"Journal of Dairy Science","id":"ITEM-1","issue":"12","issued":{"date-parts":[["2020","12","1"]]},"page":"11228-11243","publisher":"Elsevier Inc.","title":"Consumer perception of the sustainability of dairy products and plant-based dairy alternatives","type":"article-journal","volume":"103"},"uris":["http://www.mendeley.com/documents/?uuid=ef2d90af-43f8-317a-87f9-dea2d442ae35"]}],"mendeley":{"formattedCitation":"(Schiano, Harwood, Gerard, &amp; Drake, 2020)","manualFormatting":"(Schiano et al., 2020)","plainTextFormattedCitation":"(Schiano, Harwood, Gerard, &amp; Drake, 2020)","previouslyFormattedCitation":"(Schiano, Harwood, Gerard, &amp; Drake, 2020)"},"properties":{"noteIndex":0},"schema":"https://github.com/citation-style-language/schema/raw/master/csl-citation.json"}</w:instrText>
      </w:r>
      <w:r w:rsidRPr="005F15E9">
        <w:rPr>
          <w:rFonts w:ascii="Times New Roman" w:hAnsi="Times New Roman" w:cs="Times New Roman"/>
          <w:sz w:val="24"/>
          <w:szCs w:val="24"/>
        </w:rPr>
        <w:fldChar w:fldCharType="separate"/>
      </w:r>
      <w:r w:rsidRPr="005F15E9">
        <w:rPr>
          <w:rFonts w:ascii="Times New Roman" w:hAnsi="Times New Roman" w:cs="Times New Roman"/>
          <w:noProof/>
          <w:sz w:val="24"/>
          <w:szCs w:val="24"/>
        </w:rPr>
        <w:t>(Schiano</w:t>
      </w:r>
      <w:r w:rsidR="00177D85" w:rsidRPr="005F15E9">
        <w:rPr>
          <w:rFonts w:ascii="Times New Roman" w:hAnsi="Times New Roman" w:cs="Times New Roman"/>
          <w:noProof/>
          <w:sz w:val="24"/>
          <w:szCs w:val="24"/>
        </w:rPr>
        <w:t xml:space="preserve"> et al.</w:t>
      </w:r>
      <w:r w:rsidRPr="005F15E9">
        <w:rPr>
          <w:rFonts w:ascii="Times New Roman" w:hAnsi="Times New Roman" w:cs="Times New Roman"/>
          <w:noProof/>
          <w:sz w:val="24"/>
          <w:szCs w:val="24"/>
        </w:rPr>
        <w:t>, 2020)</w:t>
      </w:r>
      <w:r w:rsidRPr="005F15E9">
        <w:rPr>
          <w:rFonts w:ascii="Times New Roman" w:hAnsi="Times New Roman" w:cs="Times New Roman"/>
          <w:sz w:val="24"/>
          <w:szCs w:val="24"/>
        </w:rPr>
        <w:fldChar w:fldCharType="end"/>
      </w:r>
      <w:r w:rsidRPr="005F15E9">
        <w:rPr>
          <w:rFonts w:ascii="Times New Roman" w:hAnsi="Times New Roman" w:cs="Times New Roman"/>
          <w:sz w:val="24"/>
          <w:szCs w:val="24"/>
        </w:rPr>
        <w:t>.</w:t>
      </w:r>
      <w:r w:rsidR="00D553CB" w:rsidRPr="005F15E9">
        <w:rPr>
          <w:rFonts w:ascii="Times New Roman" w:hAnsi="Times New Roman" w:cs="Times New Roman"/>
          <w:sz w:val="24"/>
          <w:szCs w:val="24"/>
        </w:rPr>
        <w:t xml:space="preserve"> </w:t>
      </w:r>
      <w:r w:rsidR="006755E7" w:rsidRPr="005F15E9">
        <w:rPr>
          <w:rFonts w:ascii="Times New Roman" w:hAnsi="Times New Roman" w:cs="Times New Roman"/>
          <w:sz w:val="24"/>
          <w:szCs w:val="24"/>
        </w:rPr>
        <w:t>For</w:t>
      </w:r>
      <w:r w:rsidR="00D553CB" w:rsidRPr="005F15E9">
        <w:rPr>
          <w:rFonts w:ascii="Times New Roman" w:hAnsi="Times New Roman" w:cs="Times New Roman"/>
          <w:sz w:val="24"/>
          <w:szCs w:val="24"/>
        </w:rPr>
        <w:t xml:space="preserve"> </w:t>
      </w:r>
      <w:r w:rsidR="006755E7" w:rsidRPr="005F15E9">
        <w:rPr>
          <w:rFonts w:ascii="Times New Roman" w:hAnsi="Times New Roman" w:cs="Times New Roman"/>
          <w:sz w:val="24"/>
          <w:szCs w:val="24"/>
        </w:rPr>
        <w:t xml:space="preserve">well </w:t>
      </w:r>
      <w:r w:rsidR="00D553CB" w:rsidRPr="005F15E9">
        <w:rPr>
          <w:rFonts w:ascii="Times New Roman" w:hAnsi="Times New Roman" w:cs="Times New Roman"/>
          <w:sz w:val="24"/>
          <w:szCs w:val="24"/>
        </w:rPr>
        <w:t>position</w:t>
      </w:r>
      <w:r w:rsidR="006755E7" w:rsidRPr="005F15E9">
        <w:rPr>
          <w:rFonts w:ascii="Times New Roman" w:hAnsi="Times New Roman" w:cs="Times New Roman"/>
          <w:sz w:val="24"/>
          <w:szCs w:val="24"/>
        </w:rPr>
        <w:t>ing of</w:t>
      </w:r>
      <w:r w:rsidR="00D553CB" w:rsidRPr="005F15E9">
        <w:rPr>
          <w:rFonts w:ascii="Times New Roman" w:hAnsi="Times New Roman" w:cs="Times New Roman"/>
          <w:sz w:val="24"/>
          <w:szCs w:val="24"/>
        </w:rPr>
        <w:t xml:space="preserve"> the dairy products in the market, </w:t>
      </w:r>
      <w:r w:rsidR="006A2674" w:rsidRPr="005F15E9">
        <w:rPr>
          <w:rFonts w:ascii="Times New Roman" w:hAnsi="Times New Roman" w:cs="Times New Roman"/>
          <w:sz w:val="24"/>
          <w:szCs w:val="24"/>
        </w:rPr>
        <w:t>the dairy companies need</w:t>
      </w:r>
      <w:r w:rsidR="00D553CB" w:rsidRPr="005F15E9">
        <w:rPr>
          <w:rFonts w:ascii="Times New Roman" w:hAnsi="Times New Roman" w:cs="Times New Roman"/>
          <w:sz w:val="24"/>
          <w:szCs w:val="24"/>
        </w:rPr>
        <w:t xml:space="preserve"> to understand what importance </w:t>
      </w:r>
      <w:r w:rsidR="000C7700" w:rsidRPr="005F15E9">
        <w:rPr>
          <w:rFonts w:ascii="Times New Roman" w:hAnsi="Times New Roman" w:cs="Times New Roman"/>
          <w:sz w:val="24"/>
          <w:szCs w:val="24"/>
        </w:rPr>
        <w:t>consumers</w:t>
      </w:r>
      <w:r w:rsidR="004B6F92" w:rsidRPr="005F15E9">
        <w:rPr>
          <w:rFonts w:ascii="Times New Roman" w:hAnsi="Times New Roman" w:cs="Times New Roman"/>
          <w:sz w:val="24"/>
          <w:szCs w:val="24"/>
        </w:rPr>
        <w:t xml:space="preserve"> assign to the sustainable</w:t>
      </w:r>
      <w:r w:rsidR="00D553CB" w:rsidRPr="005F15E9">
        <w:rPr>
          <w:rFonts w:ascii="Times New Roman" w:hAnsi="Times New Roman" w:cs="Times New Roman"/>
          <w:sz w:val="24"/>
          <w:szCs w:val="24"/>
        </w:rPr>
        <w:t xml:space="preserve"> element in the product.</w:t>
      </w:r>
      <w:r w:rsidRPr="005F15E9">
        <w:rPr>
          <w:rFonts w:ascii="Times New Roman" w:hAnsi="Times New Roman" w:cs="Times New Roman"/>
          <w:sz w:val="24"/>
          <w:szCs w:val="24"/>
        </w:rPr>
        <w:t xml:space="preserve"> </w:t>
      </w:r>
      <w:r w:rsidR="004B6F92" w:rsidRPr="005F15E9">
        <w:rPr>
          <w:rFonts w:ascii="Times New Roman" w:hAnsi="Times New Roman" w:cs="Times New Roman"/>
          <w:sz w:val="24"/>
          <w:szCs w:val="24"/>
        </w:rPr>
        <w:t xml:space="preserve">The empirical evidence shows that the consumers assign different levels of importance to the sustainability-oriented features/attributes for different categories of products </w:t>
      </w:r>
      <w:r w:rsidR="004B6F92" w:rsidRPr="005F15E9">
        <w:rPr>
          <w:rFonts w:ascii="Times New Roman" w:hAnsi="Times New Roman" w:cs="Times New Roman"/>
          <w:sz w:val="24"/>
          <w:szCs w:val="24"/>
        </w:rPr>
        <w:fldChar w:fldCharType="begin" w:fldLock="1"/>
      </w:r>
      <w:r w:rsidR="00243ED9" w:rsidRPr="005F15E9">
        <w:rPr>
          <w:rFonts w:ascii="Times New Roman" w:hAnsi="Times New Roman" w:cs="Times New Roman"/>
          <w:sz w:val="24"/>
          <w:szCs w:val="24"/>
        </w:rPr>
        <w:instrText>ADDIN CSL_CITATION {"citationItems":[{"id":"ITEM-1","itemData":{"DOI":"10.3168/jds.2020-18406","ISSN":"15253198","PMID":"33069414","abstract":"Plant-based dairy alternative beverage sales have increased in recent years. Plant-based dairy alternatives often advertise on a platform of sustainability and environmental commitment. To successfully position and market dairy products in this competitive environment, dairy companies must understand the consumer definition of and importance placed on sustainability, as well as communicate sustainability information effectively. The objective of this study was to characterize consumer perception of the sustainability of milk and dried dairy ingredients and their respective plant-based alternatives. Focus groups and 2 online surveys were conducted. In the first survey, maximum difference scaling was used to rank the importance of specific dairy product attributes to sustainability, along with an exercise in which respondents selected whether a fluid milk or protein powder product was sustainable. A follow-up survey included 2 exercises in which respondents selected whether generic dairy products or dried dairy ingredients were sustainable, natural, healthy, trustworthy, or ethical. Over half of dairy product consumers reported that they looked for sustainability-related information. Consumers who purchased both plant-based dairy alternative and dairy products placed a higher self-reported importance on sustainability than those who purchased dairy products only. Focus group and survey maximum difference scaling results identified 5 key attributes for sustainability: minimal carbon footprint/greenhouse gas emissions, few/no preservatives, animal happiness and welfare, and simple/minimal ingredients. Plant-based dairy alternatives followed by fluid milk and protein powders were considered more sustainable than dairy products, but package type and organic status also played a role in consumer sustainability perception. Product labels were the most common source of sustainability information, although consumers also sought information on websites affiliated and unaffiliated with dairy companies. There was cognitive overlap among the terms sustainable, natural, healthy, ethical, and trustworthy as they relate to dairy products, but consumers used the terms distinctly. Consumers perceived differences in these terms between general categories of dairy as well as among products in a specific dairy category. Dairy companies may be able to differentiate themselves by helping consumers make these choices by simplifying sustainability-related messaging and by mainta…","author":[{"dropping-particle":"","family":"Schiano","given":"A. N.","non-dropping-particle":"","parse-names":false,"suffix":""},{"dropping-particle":"","family":"Harwood","given":"W. S.","non-dropping-particle":"","parse-names":false,"suffix":""},{"dropping-particle":"","family":"Gerard","given":"P. D.","non-dropping-particle":"","parse-names":false,"suffix":""},{"dropping-particle":"","family":"Drake","given":"M. A.","non-dropping-particle":"","parse-names":false,"suffix":""}],"container-title":"Journal of Dairy Science","id":"ITEM-1","issue":"12","issued":{"date-parts":[["2020","12","1"]]},"page":"11228-11243","publisher":"Elsevier Inc.","title":"Consumer perception of the sustainability of dairy products and plant-based dairy alternatives","type":"article-journal","volume":"103"},"uris":["http://www.mendeley.com/documents/?uuid=ef2d90af-43f8-317a-87f9-dea2d442ae35"]},{"id":"ITEM-2","itemData":{"DOI":"10.1016/j.aquaculture.2020.736111","ISSN":"00448486","abstract":"Product labelling with eco-certifications is market-based incentive tool for sustainable aquaculture, thus mitigating negative environmental impacts. The aims of this study are to investigate: i) whether consumers prefer eco-labelled (eco-certified) shrimps over conventional (non-certified) shrimp; and ii) whether consumers prefer specific eco-label (eco-certification logo) over others. The study used a discrete choice experiment method and the structured interviews with 353 consumers in Khanh Hoa province and Ho Chi Minh city, Vietnam. The results show that a majority of consumers prefer shrimp product. They place higher value on eco-labelled shrimps compared to conventional shrimp. Despite the heterogeneity in preference for eco-labelled shrimp products, highest premium is recorded for farmed shrimp labelled with ASC logo – a third-party certification. Meanwhile, the shrimp labelled with VietG.A.P logo, Vietnamese government certification, has lowest premium. Consumers, who believe that the contribution of individual actions is significant for better aquaculture practices, are willing to pay more for eco-labbelled shrimps. The findings provide scientific evidences on how consumer participation is supporting the transition to sustainable aquaculture in Vietnam. Policy implications for policymakers in terms of sustainable aquaculture development in Vietnam and for marketers designing the effective marketing strategies in the retail food sector are also discussed.","author":[{"dropping-particle":"","family":"Xuan","given":"Bui Bich","non-dropping-particle":"","parse-names":false,"suffix":""}],"container-title":"Aquaculture","id":"ITEM-2","issued":{"date-parts":[["2021","2","15"]]},"publisher":"Elsevier B.V.","title":"Consumer preference for eco-labelled aquaculture products in Vietnam","type":"article-journal","volume":"532"},"uris":["http://www.mendeley.com/documents/?uuid=9bcffe01-60b3-300b-b2e2-26e98500da93"]},{"id":"ITEM-3","itemData":{"DOI":"10.1016/j.ecolecon.2015.07.011","ISSN":"09218009","abstract":"Sustainability labels are important tools that help consumers assess the sustainability aspects of food. While past studies have focused on visual attention to nutrition information, no study has investigated the visual attention paid by consumers to the sustainability information on food. Our study contributes to the need to better understand consumers' attention to sustainability information when making food choices. The objective was to explore the importance that consumers attach to sustainability attributes and investigate how this relates to the visual attention paid to these attributes during the choice decision and to willingness-to-pay (WTP). Visual attention during the decision making process was measured in terms of fixation time and fixation count, which were then analyzed in relation to the stated attribute importance. Our results suggest that consumer segments with differences in stated attribute importance, visually attend differently to these attributes. Higher valued attributes also exhibited higher visual attention. Our results suggest that consumers who spend more time attending to and fixate more on sustainability attributes value them more.","author":[{"dropping-particle":"","family":"Loo","given":"Ellen J.","non-dropping-particle":"Van","parse-names":false,"suffix":""},{"dropping-particle":"","family":"Caputo","given":"Vincenzina","non-dropping-particle":"","parse-names":false,"suffix":""},{"dropping-particle":"","family":"Nayga","given":"Rodolfo M.","non-dropping-particle":"","parse-names":false,"suffix":""},{"dropping-particle":"","family":"Seo","given":"Han Seok","non-dropping-particle":"","parse-names":false,"suffix":""},{"dropping-particle":"","family":"Zhang","given":"Baoyue","non-dropping-particle":"","parse-names":false,"suffix":""},{"dropping-particle":"","family":"Verbeke","given":"Wim","non-dropping-particle":"","parse-names":false,"suffix":""}],"container-title":"Ecological Economics","id":"ITEM-3","issued":{"date-parts":[["2015"]]},"page":"215-225","publisher":"Elsevier B.V.","title":"Sustainability labels on coffee: Consumer preferences, willingness-to-pay and visual attention to attributes","type":"article-journal","volume":"118"},"uris":["http://www.mendeley.com/documents/?uuid=d6ff5bd2-03e0-4935-a62f-e95d0952cbf5"]}],"mendeley":{"formattedCitation":"(Schiano et al., 2020; Van Loo et al., 2015; Xuan, 2021)","plainTextFormattedCitation":"(Schiano et al., 2020; Van Loo et al., 2015; Xuan, 2021)","previouslyFormattedCitation":"(Schiano et al., 2020; Van Loo et al., 2015; Xuan, 2021)"},"properties":{"noteIndex":0},"schema":"https://github.com/citation-style-language/schema/raw/master/csl-citation.json"}</w:instrText>
      </w:r>
      <w:r w:rsidR="004B6F92" w:rsidRPr="005F15E9">
        <w:rPr>
          <w:rFonts w:ascii="Times New Roman" w:hAnsi="Times New Roman" w:cs="Times New Roman"/>
          <w:sz w:val="24"/>
          <w:szCs w:val="24"/>
        </w:rPr>
        <w:fldChar w:fldCharType="separate"/>
      </w:r>
      <w:r w:rsidR="00FD3F18" w:rsidRPr="005F15E9">
        <w:rPr>
          <w:rFonts w:ascii="Times New Roman" w:hAnsi="Times New Roman" w:cs="Times New Roman"/>
          <w:noProof/>
          <w:sz w:val="24"/>
          <w:szCs w:val="24"/>
        </w:rPr>
        <w:t>(Schiano et al., 2020; Van Loo et al., 2015; Xuan, 2021)</w:t>
      </w:r>
      <w:r w:rsidR="004B6F92" w:rsidRPr="005F15E9">
        <w:rPr>
          <w:rFonts w:ascii="Times New Roman" w:hAnsi="Times New Roman" w:cs="Times New Roman"/>
          <w:sz w:val="24"/>
          <w:szCs w:val="24"/>
        </w:rPr>
        <w:fldChar w:fldCharType="end"/>
      </w:r>
      <w:r w:rsidR="004B6F92" w:rsidRPr="005F15E9">
        <w:rPr>
          <w:rFonts w:ascii="Times New Roman" w:hAnsi="Times New Roman" w:cs="Times New Roman"/>
          <w:sz w:val="24"/>
          <w:szCs w:val="24"/>
        </w:rPr>
        <w:t xml:space="preserve">, and </w:t>
      </w:r>
      <w:r w:rsidR="006755E7" w:rsidRPr="005F15E9">
        <w:rPr>
          <w:rFonts w:ascii="Times New Roman" w:hAnsi="Times New Roman" w:cs="Times New Roman"/>
          <w:sz w:val="24"/>
          <w:szCs w:val="24"/>
        </w:rPr>
        <w:t>the</w:t>
      </w:r>
      <w:r w:rsidR="004B6F92" w:rsidRPr="005F15E9">
        <w:rPr>
          <w:rFonts w:ascii="Times New Roman" w:hAnsi="Times New Roman" w:cs="Times New Roman"/>
          <w:sz w:val="24"/>
          <w:szCs w:val="24"/>
        </w:rPr>
        <w:t xml:space="preserve"> research focused on dairy </w:t>
      </w:r>
      <w:r w:rsidR="006755E7" w:rsidRPr="005F15E9">
        <w:rPr>
          <w:rFonts w:ascii="Times New Roman" w:hAnsi="Times New Roman" w:cs="Times New Roman"/>
          <w:sz w:val="24"/>
          <w:szCs w:val="24"/>
        </w:rPr>
        <w:t>produces</w:t>
      </w:r>
      <w:r w:rsidR="004B6F92" w:rsidRPr="005F15E9">
        <w:rPr>
          <w:rFonts w:ascii="Times New Roman" w:hAnsi="Times New Roman" w:cs="Times New Roman"/>
          <w:sz w:val="24"/>
          <w:szCs w:val="24"/>
        </w:rPr>
        <w:t xml:space="preserve"> in this respect</w:t>
      </w:r>
      <w:r w:rsidR="006755E7" w:rsidRPr="005F15E9">
        <w:rPr>
          <w:rFonts w:ascii="Times New Roman" w:hAnsi="Times New Roman" w:cs="Times New Roman"/>
          <w:sz w:val="24"/>
          <w:szCs w:val="24"/>
        </w:rPr>
        <w:t xml:space="preserve"> is scarce</w:t>
      </w:r>
      <w:r w:rsidR="004B6F92" w:rsidRPr="005F15E9">
        <w:rPr>
          <w:rFonts w:ascii="Times New Roman" w:hAnsi="Times New Roman" w:cs="Times New Roman"/>
          <w:sz w:val="24"/>
          <w:szCs w:val="24"/>
        </w:rPr>
        <w:t>.</w:t>
      </w:r>
      <w:r w:rsidR="00601B09" w:rsidRPr="005F15E9">
        <w:rPr>
          <w:rFonts w:ascii="Times New Roman" w:hAnsi="Times New Roman" w:cs="Times New Roman"/>
          <w:sz w:val="24"/>
          <w:szCs w:val="24"/>
        </w:rPr>
        <w:t xml:space="preserve"> For instance, the beliefs of the adverse effects of consuming dairy products on the environment and animal welfare as well as the health concerns associated with its consumption can have </w:t>
      </w:r>
      <w:r w:rsidR="006A2674" w:rsidRPr="005F15E9">
        <w:rPr>
          <w:rFonts w:ascii="Times New Roman" w:hAnsi="Times New Roman" w:cs="Times New Roman"/>
          <w:sz w:val="24"/>
          <w:szCs w:val="24"/>
        </w:rPr>
        <w:t xml:space="preserve">a </w:t>
      </w:r>
      <w:r w:rsidR="00601B09" w:rsidRPr="005F15E9">
        <w:rPr>
          <w:rFonts w:ascii="Times New Roman" w:hAnsi="Times New Roman" w:cs="Times New Roman"/>
          <w:sz w:val="24"/>
          <w:szCs w:val="24"/>
        </w:rPr>
        <w:t>significant bearing on the dairy food products market.</w:t>
      </w:r>
      <w:r w:rsidR="005D47CB" w:rsidRPr="005F15E9">
        <w:rPr>
          <w:rFonts w:ascii="Times New Roman" w:hAnsi="Times New Roman" w:cs="Times New Roman"/>
          <w:sz w:val="24"/>
          <w:szCs w:val="24"/>
        </w:rPr>
        <w:t xml:space="preserve"> </w:t>
      </w:r>
      <w:r w:rsidR="00CE21B4" w:rsidRPr="005F15E9">
        <w:rPr>
          <w:rFonts w:ascii="Times New Roman" w:hAnsi="Times New Roman" w:cs="Times New Roman"/>
          <w:sz w:val="24"/>
          <w:szCs w:val="24"/>
        </w:rPr>
        <w:t xml:space="preserve">It has been argued that consumers assume sustainable dairy products to be superior to their conventional counterparts in terms of various dimensions such as sustainability, more natural, </w:t>
      </w:r>
      <w:r w:rsidR="006755E7" w:rsidRPr="005F15E9">
        <w:rPr>
          <w:rFonts w:ascii="Times New Roman" w:hAnsi="Times New Roman" w:cs="Times New Roman"/>
          <w:sz w:val="24"/>
          <w:szCs w:val="24"/>
        </w:rPr>
        <w:t>assur</w:t>
      </w:r>
      <w:r w:rsidR="00441E62" w:rsidRPr="005F15E9">
        <w:rPr>
          <w:rFonts w:ascii="Times New Roman" w:hAnsi="Times New Roman" w:cs="Times New Roman"/>
          <w:sz w:val="24"/>
          <w:szCs w:val="24"/>
        </w:rPr>
        <w:t>ance of</w:t>
      </w:r>
      <w:r w:rsidR="00CE21B4" w:rsidRPr="005F15E9">
        <w:rPr>
          <w:rFonts w:ascii="Times New Roman" w:hAnsi="Times New Roman" w:cs="Times New Roman"/>
          <w:sz w:val="24"/>
          <w:szCs w:val="24"/>
        </w:rPr>
        <w:t xml:space="preserve"> animal welfare, better for the environment</w:t>
      </w:r>
      <w:r w:rsidR="006755E7" w:rsidRPr="005F15E9">
        <w:rPr>
          <w:rFonts w:ascii="Times New Roman" w:hAnsi="Times New Roman" w:cs="Times New Roman"/>
          <w:sz w:val="24"/>
          <w:szCs w:val="24"/>
        </w:rPr>
        <w:t>al well-being</w:t>
      </w:r>
      <w:r w:rsidR="00CE21B4" w:rsidRPr="005F15E9">
        <w:rPr>
          <w:rFonts w:ascii="Times New Roman" w:hAnsi="Times New Roman" w:cs="Times New Roman"/>
          <w:sz w:val="24"/>
          <w:szCs w:val="24"/>
        </w:rPr>
        <w:t>,</w:t>
      </w:r>
      <w:r w:rsidR="005F15E9" w:rsidRPr="005F15E9">
        <w:rPr>
          <w:rFonts w:ascii="Times New Roman" w:hAnsi="Times New Roman" w:cs="Times New Roman"/>
          <w:sz w:val="24"/>
          <w:szCs w:val="24"/>
        </w:rPr>
        <w:t xml:space="preserve"> and healthier</w:t>
      </w:r>
      <w:r w:rsidR="000B635F" w:rsidRPr="005F15E9">
        <w:rPr>
          <w:rFonts w:ascii="Times New Roman" w:hAnsi="Times New Roman" w:cs="Times New Roman"/>
          <w:sz w:val="24"/>
          <w:szCs w:val="24"/>
        </w:rPr>
        <w:t xml:space="preserve"> </w:t>
      </w:r>
      <w:r w:rsidR="000B635F" w:rsidRPr="005F15E9">
        <w:rPr>
          <w:rFonts w:ascii="Times New Roman" w:hAnsi="Times New Roman" w:cs="Times New Roman"/>
          <w:sz w:val="24"/>
          <w:szCs w:val="24"/>
        </w:rPr>
        <w:fldChar w:fldCharType="begin" w:fldLock="1"/>
      </w:r>
      <w:r w:rsidR="00692EFC" w:rsidRPr="005F15E9">
        <w:rPr>
          <w:rFonts w:ascii="Times New Roman" w:hAnsi="Times New Roman" w:cs="Times New Roman"/>
          <w:sz w:val="24"/>
          <w:szCs w:val="24"/>
        </w:rPr>
        <w:instrText>ADDIN CSL_CITATION {"citationItems":[{"id":"ITEM-1","itemData":{"DOI":"10.3168/jds.2020-18406","ISSN":"15253198","PMID":"33069414","abstract":"Plant-based dairy alternative beverage sales have increased in recent years. Plant-based dairy alternatives often advertise on a platform of sustainability and environmental commitment. To successfully position and market dairy products in this competitive environment, dairy companies must understand the consumer definition of and importance placed on sustainability, as well as communicate sustainability information effectively. The objective of this study was to characterize consumer perception of the sustainability of milk and dried dairy ingredients and their respective plant-based alternatives. Focus groups and 2 online surveys were conducted. In the first survey, maximum difference scaling was used to rank the importance of specific dairy product attributes to sustainability, along with an exercise in which respondents selected whether a fluid milk or protein powder product was sustainable. A follow-up survey included 2 exercises in which respondents selected whether generic dairy products or dried dairy ingredients were sustainable, natural, healthy, trustworthy, or ethical. Over half of dairy product consumers reported that they looked for sustainability-related information. Consumers who purchased both plant-based dairy alternative and dairy products placed a higher self-reported importance on sustainability than those who purchased dairy products only. Focus group and survey maximum difference scaling results identified 5 key attributes for sustainability: minimal carbon footprint/greenhouse gas emissions, few/no preservatives, animal happiness and welfare, and simple/minimal ingredients. Plant-based dairy alternatives followed by fluid milk and protein powders were considered more sustainable than dairy products, but package type and organic status also played a role in consumer sustainability perception. Product labels were the most common source of sustainability information, although consumers also sought information on websites affiliated and unaffiliated with dairy companies. There was cognitive overlap among the terms sustainable, natural, healthy, ethical, and trustworthy as they relate to dairy products, but consumers used the terms distinctly. Consumers perceived differences in these terms between general categories of dairy as well as among products in a specific dairy category. Dairy companies may be able to differentiate themselves by helping consumers make these choices by simplifying sustainability-related messaging and by mainta…","author":[{"dropping-particle":"","family":"Schiano","given":"A. N.","non-dropping-particle":"","parse-names":false,"suffix":""},{"dropping-particle":"","family":"Harwood","given":"W. S.","non-dropping-particle":"","parse-names":false,"suffix":""},{"dropping-particle":"","family":"Gerard","given":"P. D.","non-dropping-particle":"","parse-names":false,"suffix":""},{"dropping-particle":"","family":"Drake","given":"M. A.","non-dropping-particle":"","parse-names":false,"suffix":""}],"container-title":"Journal of Dairy Science","id":"ITEM-1","issue":"12","issued":{"date-parts":[["2020","12","1"]]},"page":"11228-11243","publisher":"Elsevier Inc.","title":"Consumer perception of the sustainability of dairy products and plant-based dairy alternatives","type":"article-journal","volume":"103"},"uris":["http://www.mendeley.com/documents/?uuid=ef2d90af-43f8-317a-87f9-dea2d442ae35"]}],"mendeley":{"formattedCitation":"(Schiano et al., 2020)","manualFormatting":"(Schiano et al., 2020","plainTextFormattedCitation":"(Schiano et al., 2020)","previouslyFormattedCitation":"(Schiano et al., 2020)"},"properties":{"noteIndex":0},"schema":"https://github.com/citation-style-language/schema/raw/master/csl-citation.json"}</w:instrText>
      </w:r>
      <w:r w:rsidR="000B635F" w:rsidRPr="005F15E9">
        <w:rPr>
          <w:rFonts w:ascii="Times New Roman" w:hAnsi="Times New Roman" w:cs="Times New Roman"/>
          <w:sz w:val="24"/>
          <w:szCs w:val="24"/>
        </w:rPr>
        <w:fldChar w:fldCharType="separate"/>
      </w:r>
      <w:r w:rsidR="000B635F" w:rsidRPr="005F15E9">
        <w:rPr>
          <w:rFonts w:ascii="Times New Roman" w:hAnsi="Times New Roman" w:cs="Times New Roman"/>
          <w:noProof/>
          <w:sz w:val="24"/>
          <w:szCs w:val="24"/>
        </w:rPr>
        <w:t>(Schiano et al., 2020</w:t>
      </w:r>
      <w:r w:rsidR="000B635F" w:rsidRPr="005F15E9">
        <w:rPr>
          <w:rFonts w:ascii="Times New Roman" w:hAnsi="Times New Roman" w:cs="Times New Roman"/>
          <w:sz w:val="24"/>
          <w:szCs w:val="24"/>
        </w:rPr>
        <w:fldChar w:fldCharType="end"/>
      </w:r>
      <w:r w:rsidR="000B635F" w:rsidRPr="005F15E9">
        <w:rPr>
          <w:rFonts w:ascii="Times New Roman" w:hAnsi="Times New Roman" w:cs="Times New Roman"/>
          <w:sz w:val="24"/>
          <w:szCs w:val="24"/>
        </w:rPr>
        <w:t>;</w:t>
      </w:r>
      <w:r w:rsidR="00CA1036" w:rsidRPr="005F15E9">
        <w:rPr>
          <w:rFonts w:ascii="Times New Roman" w:hAnsi="Times New Roman" w:cs="Times New Roman"/>
          <w:sz w:val="24"/>
          <w:szCs w:val="24"/>
        </w:rPr>
        <w:fldChar w:fldCharType="begin" w:fldLock="1"/>
      </w:r>
      <w:r w:rsidR="00692EFC" w:rsidRPr="005F15E9">
        <w:rPr>
          <w:rFonts w:ascii="Times New Roman" w:hAnsi="Times New Roman" w:cs="Times New Roman"/>
          <w:sz w:val="24"/>
          <w:szCs w:val="24"/>
        </w:rPr>
        <w:instrText>ADDIN CSL_CITATION {"citationItems":[{"id":"ITEM-1","itemData":{"DOI":"10.1016/J.RESCONREC.2021.106111","ISSN":"0921-3449","abstract":"Plastic pollution is one of the most urgent worldwide environmental issues that humans need to address. Despite the awareness of the harm that plastic pollution brings to our planet, environmental impact is the least important consideration for consumers when making their daily choices regarding plastic packaging. It is less known how to motivate consumers, especially those of generation Z, who are considered to be more concerned with the environment than previous generations, to engage in plastic pollution reduction and increase their intention to recycle in China. Drawing upon Protection Motivation Theory, we investigate the impacts of individual motivators (self-esteem, self-actualization, and self-expression) and collective motivators (social optimism, social pessimism, and Confucianism) on consumers’ environmental concern (threat appraisal) and how these drivers eventually influence consumers’ engagement and recycling intention (coping appraisal). Our findings reveal that engagement and recycling intentions are driven primarily by self-expression and social pessimism, respectively. Environmental concerns play a significant role in mediating these relationships. We offer important theoretical and practical implications for policymakers.","author":[{"dropping-particle":"","family":"Wang","given":"Weisha","non-dropping-particle":"","parse-names":false,"suffix":""},{"dropping-particle":"","family":"Mo","given":"Tingting","non-dropping-particle":"","parse-names":false,"suffix":""},{"dropping-particle":"","family":"Wang","given":"Yichuan","non-dropping-particle":"","parse-names":false,"suffix":""}],"container-title":"Resources, Conservation and Recycling","id":"ITEM-1","issued":{"date-parts":[["2022","4","1"]]},"page":"106111","publisher":"Elsevier","title":"Better self and better us: Exploring the individual and collective motivations for China's Generation Z consumers to reduce plastic pollution","type":"article-journal","volume":"179"},"uris":["http://www.mendeley.com/documents/?uuid=96698859-ccf2-3cf1-b2cf-7748eed7ed55"]}],"mendeley":{"formattedCitation":"(W. Wang, Mo, &amp; Wang, 2022)","manualFormatting":"  Wang et al., 2022)","plainTextFormattedCitation":"(W. Wang, Mo, &amp; Wang, 2022)","previouslyFormattedCitation":"(W. Wang, Mo, &amp; Wang, 2022)"},"properties":{"noteIndex":0},"schema":"https://github.com/citation-style-language/schema/raw/master/csl-citation.json"}</w:instrText>
      </w:r>
      <w:r w:rsidR="00CA1036" w:rsidRPr="005F15E9">
        <w:rPr>
          <w:rFonts w:ascii="Times New Roman" w:hAnsi="Times New Roman" w:cs="Times New Roman"/>
          <w:sz w:val="24"/>
          <w:szCs w:val="24"/>
        </w:rPr>
        <w:fldChar w:fldCharType="separate"/>
      </w:r>
      <w:r w:rsidR="000B635F" w:rsidRPr="005F15E9">
        <w:rPr>
          <w:rFonts w:ascii="Times New Roman" w:hAnsi="Times New Roman" w:cs="Times New Roman"/>
          <w:noProof/>
          <w:sz w:val="24"/>
          <w:szCs w:val="24"/>
        </w:rPr>
        <w:t xml:space="preserve"> </w:t>
      </w:r>
      <w:r w:rsidR="00CA1036" w:rsidRPr="005F15E9">
        <w:rPr>
          <w:rFonts w:ascii="Times New Roman" w:hAnsi="Times New Roman" w:cs="Times New Roman"/>
          <w:noProof/>
          <w:sz w:val="24"/>
          <w:szCs w:val="24"/>
        </w:rPr>
        <w:t xml:space="preserve"> </w:t>
      </w:r>
      <w:r w:rsidR="00CA1036" w:rsidRPr="005F15E9">
        <w:rPr>
          <w:rFonts w:ascii="Times New Roman" w:hAnsi="Times New Roman" w:cs="Times New Roman"/>
          <w:noProof/>
          <w:sz w:val="24"/>
          <w:szCs w:val="24"/>
          <w:highlight w:val="yellow"/>
        </w:rPr>
        <w:t>Wang</w:t>
      </w:r>
      <w:r w:rsidR="000B635F" w:rsidRPr="005F15E9">
        <w:rPr>
          <w:rFonts w:ascii="Times New Roman" w:hAnsi="Times New Roman" w:cs="Times New Roman"/>
          <w:noProof/>
          <w:sz w:val="24"/>
          <w:szCs w:val="24"/>
          <w:highlight w:val="yellow"/>
        </w:rPr>
        <w:t xml:space="preserve"> et al.</w:t>
      </w:r>
      <w:r w:rsidR="00CA1036" w:rsidRPr="005F15E9">
        <w:rPr>
          <w:rFonts w:ascii="Times New Roman" w:hAnsi="Times New Roman" w:cs="Times New Roman"/>
          <w:noProof/>
          <w:sz w:val="24"/>
          <w:szCs w:val="24"/>
          <w:highlight w:val="yellow"/>
        </w:rPr>
        <w:t>, 2022)</w:t>
      </w:r>
      <w:r w:rsidR="00CA1036" w:rsidRPr="005F15E9">
        <w:rPr>
          <w:rFonts w:ascii="Times New Roman" w:hAnsi="Times New Roman" w:cs="Times New Roman"/>
          <w:sz w:val="24"/>
          <w:szCs w:val="24"/>
        </w:rPr>
        <w:fldChar w:fldCharType="end"/>
      </w:r>
      <w:r w:rsidR="00CE21B4" w:rsidRPr="005F15E9">
        <w:rPr>
          <w:rFonts w:ascii="Times New Roman" w:hAnsi="Times New Roman" w:cs="Times New Roman"/>
          <w:sz w:val="24"/>
          <w:szCs w:val="24"/>
        </w:rPr>
        <w:t>.</w:t>
      </w:r>
      <w:r w:rsidR="00A000B1" w:rsidRPr="005F15E9">
        <w:rPr>
          <w:rFonts w:ascii="Times New Roman" w:hAnsi="Times New Roman" w:cs="Times New Roman"/>
          <w:sz w:val="24"/>
          <w:szCs w:val="24"/>
        </w:rPr>
        <w:t xml:space="preserve"> Therefore, for dairy product marketers, labelling can be viewed as an authentic and understandable way to communicate sustainability information to its consumers to successfully market</w:t>
      </w:r>
      <w:r w:rsidR="00441E62" w:rsidRPr="005F15E9">
        <w:rPr>
          <w:rFonts w:ascii="Times New Roman" w:hAnsi="Times New Roman" w:cs="Times New Roman"/>
          <w:sz w:val="24"/>
          <w:szCs w:val="24"/>
        </w:rPr>
        <w:t xml:space="preserve"> and position</w:t>
      </w:r>
      <w:r w:rsidR="00A000B1" w:rsidRPr="005F15E9">
        <w:rPr>
          <w:rFonts w:ascii="Times New Roman" w:hAnsi="Times New Roman" w:cs="Times New Roman"/>
          <w:sz w:val="24"/>
          <w:szCs w:val="24"/>
        </w:rPr>
        <w:t xml:space="preserve"> their products </w:t>
      </w:r>
      <w:r w:rsidR="00A000B1" w:rsidRPr="005F15E9">
        <w:rPr>
          <w:rFonts w:ascii="Times New Roman" w:hAnsi="Times New Roman" w:cs="Times New Roman"/>
          <w:sz w:val="24"/>
          <w:szCs w:val="24"/>
        </w:rPr>
        <w:fldChar w:fldCharType="begin" w:fldLock="1"/>
      </w:r>
      <w:r w:rsidR="00EF3140" w:rsidRPr="005F15E9">
        <w:rPr>
          <w:rFonts w:ascii="Times New Roman" w:hAnsi="Times New Roman" w:cs="Times New Roman"/>
          <w:sz w:val="24"/>
          <w:szCs w:val="24"/>
        </w:rPr>
        <w:instrText>ADDIN CSL_CITATION {"citationItems":[{"id":"ITEM-1","itemData":{"DOI":"10.3168/jds.2020-18406","ISSN":"15253198","PMID":"33069414","abstract":"Plant-based dairy alternative beverage sales have increased in recent years. Plant-based dairy alternatives often advertise on a platform of sustainability and environmental commitment. To successfully position and market dairy products in this competitive environment, dairy companies must understand the consumer definition of and importance placed on sustainability, as well as communicate sustainability information effectively. The objective of this study was to characterize consumer perception of the sustainability of milk and dried dairy ingredients and their respective plant-based alternatives. Focus groups and 2 online surveys were conducted. In the first survey, maximum difference scaling was used to rank the importance of specific dairy product attributes to sustainability, along with an exercise in which respondents selected whether a fluid milk or protein powder product was sustainable. A follow-up survey included 2 exercises in which respondents selected whether generic dairy products or dried dairy ingredients were sustainable, natural, healthy, trustworthy, or ethical. Over half of dairy product consumers reported that they looked for sustainability-related information. Consumers who purchased both plant-based dairy alternative and dairy products placed a higher self-reported importance on sustainability than those who purchased dairy products only. Focus group and survey maximum difference scaling results identified 5 key attributes for sustainability: minimal carbon footprint/greenhouse gas emissions, few/no preservatives, animal happiness and welfare, and simple/minimal ingredients. Plant-based dairy alternatives followed by fluid milk and protein powders were considered more sustainable than dairy products, but package type and organic status also played a role in consumer sustainability perception. Product labels were the most common source of sustainability information, although consumers also sought information on websites affiliated and unaffiliated with dairy companies. There was cognitive overlap among the terms sustainable, natural, healthy, ethical, and trustworthy as they relate to dairy products, but consumers used the terms distinctly. Consumers perceived differences in these terms between general categories of dairy as well as among products in a specific dairy category. Dairy companies may be able to differentiate themselves by helping consumers make these choices by simplifying sustainability-related messaging and by mainta…","author":[{"dropping-particle":"","family":"Schiano","given":"A. N.","non-dropping-particle":"","parse-names":false,"suffix":""},{"dropping-particle":"","family":"Harwood","given":"W. S.","non-dropping-particle":"","parse-names":false,"suffix":""},{"dropping-particle":"","family":"Gerard","given":"P. D.","non-dropping-particle":"","parse-names":false,"suffix":""},{"dropping-particle":"","family":"Drake","given":"M. A.","non-dropping-particle":"","parse-names":false,"suffix":""}],"container-title":"Journal of Dairy Science","id":"ITEM-1","issue":"12","issued":{"date-parts":[["2020","12","1"]]},"page":"11228-11243","publisher":"Elsevier Inc.","title":"Consumer perception of the sustainability of dairy products and plant-based dairy alternatives","type":"article-journal","volume":"103"},"uris":["http://www.mendeley.com/documents/?uuid=ef2d90af-43f8-317a-87f9-dea2d442ae35"]}],"mendeley":{"formattedCitation":"(Schiano et al., 2020)","plainTextFormattedCitation":"(Schiano et al., 2020)","previouslyFormattedCitation":"(Schiano et al., 2020)"},"properties":{"noteIndex":0},"schema":"https://github.com/citation-style-language/schema/raw/master/csl-citation.json"}</w:instrText>
      </w:r>
      <w:r w:rsidR="00A000B1" w:rsidRPr="005F15E9">
        <w:rPr>
          <w:rFonts w:ascii="Times New Roman" w:hAnsi="Times New Roman" w:cs="Times New Roman"/>
          <w:sz w:val="24"/>
          <w:szCs w:val="24"/>
        </w:rPr>
        <w:fldChar w:fldCharType="separate"/>
      </w:r>
      <w:r w:rsidR="00A000B1" w:rsidRPr="005F15E9">
        <w:rPr>
          <w:rFonts w:ascii="Times New Roman" w:hAnsi="Times New Roman" w:cs="Times New Roman"/>
          <w:noProof/>
          <w:sz w:val="24"/>
          <w:szCs w:val="24"/>
        </w:rPr>
        <w:t>(Schiano et al., 2020)</w:t>
      </w:r>
      <w:r w:rsidR="00A000B1" w:rsidRPr="005F15E9">
        <w:rPr>
          <w:rFonts w:ascii="Times New Roman" w:hAnsi="Times New Roman" w:cs="Times New Roman"/>
          <w:sz w:val="24"/>
          <w:szCs w:val="24"/>
        </w:rPr>
        <w:fldChar w:fldCharType="end"/>
      </w:r>
      <w:r w:rsidR="00A000B1" w:rsidRPr="005F15E9">
        <w:rPr>
          <w:rFonts w:ascii="Times New Roman" w:hAnsi="Times New Roman" w:cs="Times New Roman"/>
          <w:sz w:val="24"/>
          <w:szCs w:val="24"/>
        </w:rPr>
        <w:t>.</w:t>
      </w:r>
      <w:r w:rsidR="00055C24" w:rsidRPr="005F15E9">
        <w:rPr>
          <w:rFonts w:ascii="Times New Roman" w:hAnsi="Times New Roman" w:cs="Times New Roman"/>
          <w:sz w:val="24"/>
          <w:szCs w:val="24"/>
        </w:rPr>
        <w:t xml:space="preserve"> In addition, research argues that there are generational differences in </w:t>
      </w:r>
      <w:r w:rsidR="00D73EE8" w:rsidRPr="005F15E9">
        <w:rPr>
          <w:rFonts w:ascii="Times New Roman" w:hAnsi="Times New Roman" w:cs="Times New Roman"/>
          <w:sz w:val="24"/>
          <w:szCs w:val="24"/>
        </w:rPr>
        <w:t xml:space="preserve">consumers’ </w:t>
      </w:r>
      <w:r w:rsidR="00055C24" w:rsidRPr="005F15E9">
        <w:rPr>
          <w:rFonts w:ascii="Times New Roman" w:hAnsi="Times New Roman" w:cs="Times New Roman"/>
          <w:sz w:val="24"/>
          <w:szCs w:val="24"/>
        </w:rPr>
        <w:t>sustainable consumption patterns</w:t>
      </w:r>
      <w:r w:rsidR="00D73EE8" w:rsidRPr="005F15E9">
        <w:rPr>
          <w:rFonts w:ascii="Times New Roman" w:hAnsi="Times New Roman" w:cs="Times New Roman"/>
          <w:sz w:val="24"/>
          <w:szCs w:val="24"/>
        </w:rPr>
        <w:t>,</w:t>
      </w:r>
      <w:r w:rsidR="00055C24" w:rsidRPr="005F15E9">
        <w:rPr>
          <w:rFonts w:ascii="Times New Roman" w:hAnsi="Times New Roman" w:cs="Times New Roman"/>
          <w:sz w:val="24"/>
          <w:szCs w:val="24"/>
        </w:rPr>
        <w:t xml:space="preserve"> and millennials are viewed as one of the most interesting generations in this respect </w:t>
      </w:r>
      <w:r w:rsidR="00055C24" w:rsidRPr="005F15E9">
        <w:rPr>
          <w:rFonts w:ascii="Times New Roman" w:hAnsi="Times New Roman" w:cs="Times New Roman"/>
          <w:sz w:val="24"/>
          <w:szCs w:val="24"/>
        </w:rPr>
        <w:fldChar w:fldCharType="begin" w:fldLock="1"/>
      </w:r>
      <w:r w:rsidR="007E25DD" w:rsidRPr="005F15E9">
        <w:rPr>
          <w:rFonts w:ascii="Times New Roman" w:hAnsi="Times New Roman" w:cs="Times New Roman"/>
          <w:sz w:val="24"/>
          <w:szCs w:val="24"/>
        </w:rPr>
        <w:instrText>ADDIN CSL_CITATION {"citationItems":[{"id":"ITEM-1","itemData":{"DOI":"10.1016/j.jretconser.2019.101926","ISSN":"09696989","abstract":"This paper examines the antecedents of millennials' organic food purchasing. A conceptual framework, based on product characteristics, and consumers' concerns and consciousness, is proposed. Data collection was conducted through a survey in two culturally and socioeconomically distinct countries (Brazil vs. Spain) to increase the robustness and generalizability of the results. The results show that product characteristics and consumer concerns improve millennials’ health consciousness and increase their social consciousness, which, in turn, increase their willingness to pay a price premium and their purchase frequency of organic foods. The findings show that the proposed model has high validity, with only one significant difference between the two countries. Theoretical contributions and managerial implications are discussed.","author":[{"dropping-particle":"","family":"Molinillo","given":"Sebastian","non-dropping-particle":"","parse-names":false,"suffix":""},{"dropping-particle":"","family":"Vidal-Branco","given":"Murilo","non-dropping-particle":"","parse-names":false,"suffix":""},{"dropping-particle":"","family":"Japutra","given":"Arnold","non-dropping-particle":"","parse-names":false,"suffix":""}],"container-title":"Journal of Retailing and Consumer Services","id":"ITEM-1","issued":{"date-parts":[["2020","1","1"]]},"page":"101926","publisher":"Elsevier Ltd","title":"Understanding the drivers of organic foods purchasing of millennials: Evidence from Brazil and Spain","type":"article-journal","volume":"52"},"uris":["http://www.mendeley.com/documents/?uuid=c63d11b8-3698-470f-b641-ade2e565b36c"]}],"mendeley":{"formattedCitation":"(Molinillo et al., 2020)","manualFormatting":"(Molinillo et al., 2020)","plainTextFormattedCitation":"(Molinillo et al., 2020)","previouslyFormattedCitation":"(Molinillo et al., 2020)"},"properties":{"noteIndex":0},"schema":"https://github.com/citation-style-language/schema/raw/master/csl-citation.json"}</w:instrText>
      </w:r>
      <w:r w:rsidR="00055C24" w:rsidRPr="005F15E9">
        <w:rPr>
          <w:rFonts w:ascii="Times New Roman" w:hAnsi="Times New Roman" w:cs="Times New Roman"/>
          <w:sz w:val="24"/>
          <w:szCs w:val="24"/>
        </w:rPr>
        <w:fldChar w:fldCharType="separate"/>
      </w:r>
      <w:r w:rsidR="00055C24" w:rsidRPr="005F15E9">
        <w:rPr>
          <w:rFonts w:ascii="Times New Roman" w:hAnsi="Times New Roman" w:cs="Times New Roman"/>
          <w:noProof/>
          <w:sz w:val="24"/>
          <w:szCs w:val="24"/>
        </w:rPr>
        <w:t xml:space="preserve">(Molinillo </w:t>
      </w:r>
      <w:r w:rsidR="00177D85" w:rsidRPr="005F15E9">
        <w:rPr>
          <w:rFonts w:ascii="Times New Roman" w:hAnsi="Times New Roman" w:cs="Times New Roman"/>
          <w:noProof/>
          <w:sz w:val="24"/>
          <w:szCs w:val="24"/>
        </w:rPr>
        <w:t>et al.</w:t>
      </w:r>
      <w:r w:rsidR="00055C24" w:rsidRPr="005F15E9">
        <w:rPr>
          <w:rFonts w:ascii="Times New Roman" w:hAnsi="Times New Roman" w:cs="Times New Roman"/>
          <w:noProof/>
          <w:sz w:val="24"/>
          <w:szCs w:val="24"/>
        </w:rPr>
        <w:t>, 2020)</w:t>
      </w:r>
      <w:r w:rsidR="00055C24" w:rsidRPr="005F15E9">
        <w:rPr>
          <w:rFonts w:ascii="Times New Roman" w:hAnsi="Times New Roman" w:cs="Times New Roman"/>
          <w:sz w:val="24"/>
          <w:szCs w:val="24"/>
        </w:rPr>
        <w:fldChar w:fldCharType="end"/>
      </w:r>
      <w:r w:rsidR="00055C24" w:rsidRPr="005F15E9">
        <w:rPr>
          <w:rFonts w:ascii="Times New Roman" w:hAnsi="Times New Roman" w:cs="Times New Roman"/>
          <w:sz w:val="24"/>
          <w:szCs w:val="24"/>
        </w:rPr>
        <w:t>.</w:t>
      </w:r>
      <w:r w:rsidR="002678DB" w:rsidRPr="005F15E9">
        <w:rPr>
          <w:rFonts w:ascii="Times New Roman" w:hAnsi="Times New Roman" w:cs="Times New Roman"/>
          <w:sz w:val="24"/>
          <w:szCs w:val="24"/>
        </w:rPr>
        <w:t xml:space="preserve"> The younger generation is usually more inclined towards solving social problems and environmental issues as compared to other generations </w:t>
      </w:r>
      <w:r w:rsidR="006105BF" w:rsidRPr="005F15E9">
        <w:rPr>
          <w:rFonts w:ascii="Times New Roman" w:hAnsi="Times New Roman" w:cs="Times New Roman"/>
          <w:sz w:val="24"/>
          <w:szCs w:val="24"/>
        </w:rPr>
        <w:fldChar w:fldCharType="begin" w:fldLock="1"/>
      </w:r>
      <w:r w:rsidR="006105BF" w:rsidRPr="005F15E9">
        <w:rPr>
          <w:rFonts w:ascii="Times New Roman" w:hAnsi="Times New Roman" w:cs="Times New Roman"/>
          <w:sz w:val="24"/>
          <w:szCs w:val="24"/>
        </w:rPr>
        <w:instrText>ADDIN CSL_CITATION {"citationItems":[{"id":"ITEM-1","itemData":{"DOI":"10.1108/JCM-07-2013-0650","ISSN":"0736-3761","abstract":"– Although Generation Y has been extensively examined in the popular and academic literature, there have not been any studies to date that have identified the psychographic profile of this market segment using the VALS scale. The purpose of the research presented in this paper is to provide a segment characterization of Generation Y using the VALS typology and provide insights into the media habits of this population. , – The research sample consisted of subjects from Generation Y that were drawn from a population of college students. To determine the VALS types, participants completed the VALS survey in addition to responding to questions related to demographics and media habits. , – The results contribute to the literature by providing for the first time a segmented characterization of Generation Y consumers. The research provides a detailed perspective of this important market segment and provides marketers with insights on their values, attitudes, and media habits.","author":[{"dropping-particle":"","family":"Valentine","given":"Dawn B.","non-dropping-particle":"","parse-names":false,"suffix":""},{"dropping-particle":"","family":"Powers","given":"Thomas L.","non-dropping-particle":"","parse-names":false,"suffix":""}],"container-title":"Journal of Consumer Marketing","id":"ITEM-1","issue":"7","issued":{"date-parts":[["2013"]]},"page":"597-606","publisher":"Emerald Group Publishing Limited","title":"Generation Y values and lifestyle segments","type":"article-journal","volume":"30"},"uris":["http://www.mendeley.com/documents/?uuid=6cb8e86f-ab72-3499-a35f-e03c97a07794"]}],"mendeley":{"formattedCitation":"(Valentine &amp; Powers, 2013)","plainTextFormattedCitation":"(Valentine &amp; Powers, 2013)","previouslyFormattedCitation":"(Valentine &amp; Powers, 2013)"},"properties":{"noteIndex":0},"schema":"https://github.com/citation-style-language/schema/raw/master/csl-citation.json"}</w:instrText>
      </w:r>
      <w:r w:rsidR="006105BF" w:rsidRPr="005F15E9">
        <w:rPr>
          <w:rFonts w:ascii="Times New Roman" w:hAnsi="Times New Roman" w:cs="Times New Roman"/>
          <w:sz w:val="24"/>
          <w:szCs w:val="24"/>
        </w:rPr>
        <w:fldChar w:fldCharType="separate"/>
      </w:r>
      <w:r w:rsidR="006105BF" w:rsidRPr="005F15E9">
        <w:rPr>
          <w:rFonts w:ascii="Times New Roman" w:hAnsi="Times New Roman" w:cs="Times New Roman"/>
          <w:noProof/>
          <w:sz w:val="24"/>
          <w:szCs w:val="24"/>
        </w:rPr>
        <w:t>(Valentine &amp; Powers, 2013)</w:t>
      </w:r>
      <w:r w:rsidR="006105BF" w:rsidRPr="005F15E9">
        <w:rPr>
          <w:rFonts w:ascii="Times New Roman" w:hAnsi="Times New Roman" w:cs="Times New Roman"/>
          <w:sz w:val="24"/>
          <w:szCs w:val="24"/>
        </w:rPr>
        <w:fldChar w:fldCharType="end"/>
      </w:r>
      <w:r w:rsidR="002678DB" w:rsidRPr="005F15E9">
        <w:rPr>
          <w:rFonts w:ascii="Times New Roman" w:hAnsi="Times New Roman" w:cs="Times New Roman"/>
          <w:sz w:val="24"/>
          <w:szCs w:val="24"/>
        </w:rPr>
        <w:t xml:space="preserve"> and</w:t>
      </w:r>
      <w:r w:rsidR="00D73EE8" w:rsidRPr="005F15E9">
        <w:rPr>
          <w:rFonts w:ascii="Times New Roman" w:hAnsi="Times New Roman" w:cs="Times New Roman"/>
          <w:sz w:val="24"/>
          <w:szCs w:val="24"/>
        </w:rPr>
        <w:t>,</w:t>
      </w:r>
      <w:r w:rsidR="002678DB" w:rsidRPr="005F15E9">
        <w:rPr>
          <w:rFonts w:ascii="Times New Roman" w:hAnsi="Times New Roman" w:cs="Times New Roman"/>
          <w:sz w:val="24"/>
          <w:szCs w:val="24"/>
        </w:rPr>
        <w:t xml:space="preserve"> therefore, can be targeted to promote such behaviours. </w:t>
      </w:r>
      <w:r w:rsidR="00D90DC0" w:rsidRPr="005F15E9">
        <w:rPr>
          <w:rFonts w:ascii="Times New Roman" w:hAnsi="Times New Roman" w:cs="Times New Roman"/>
          <w:sz w:val="24"/>
          <w:szCs w:val="24"/>
        </w:rPr>
        <w:t xml:space="preserve">The millennials are also considered to be leading the transformation of </w:t>
      </w:r>
      <w:r w:rsidR="006A2674" w:rsidRPr="005F15E9">
        <w:rPr>
          <w:rFonts w:ascii="Times New Roman" w:hAnsi="Times New Roman" w:cs="Times New Roman"/>
          <w:sz w:val="24"/>
          <w:szCs w:val="24"/>
        </w:rPr>
        <w:t xml:space="preserve">the </w:t>
      </w:r>
      <w:r w:rsidR="00D90DC0" w:rsidRPr="005F15E9">
        <w:rPr>
          <w:rFonts w:ascii="Times New Roman" w:hAnsi="Times New Roman" w:cs="Times New Roman"/>
          <w:sz w:val="24"/>
          <w:szCs w:val="24"/>
        </w:rPr>
        <w:t>marketing landscape</w:t>
      </w:r>
      <w:r w:rsidR="00D73EE8" w:rsidRPr="005F15E9">
        <w:rPr>
          <w:rFonts w:ascii="Times New Roman" w:hAnsi="Times New Roman" w:cs="Times New Roman"/>
          <w:sz w:val="24"/>
          <w:szCs w:val="24"/>
        </w:rPr>
        <w:t>,</w:t>
      </w:r>
      <w:r w:rsidR="00D90DC0" w:rsidRPr="005F15E9">
        <w:rPr>
          <w:rFonts w:ascii="Times New Roman" w:hAnsi="Times New Roman" w:cs="Times New Roman"/>
          <w:sz w:val="24"/>
          <w:szCs w:val="24"/>
        </w:rPr>
        <w:t xml:space="preserve"> and they exert crucial influence on the buying behaviour of other generations as well. Despite the </w:t>
      </w:r>
      <w:r w:rsidR="00D90DC0" w:rsidRPr="005F15E9">
        <w:rPr>
          <w:rFonts w:ascii="Times New Roman" w:hAnsi="Times New Roman" w:cs="Times New Roman"/>
          <w:sz w:val="24"/>
          <w:szCs w:val="24"/>
        </w:rPr>
        <w:lastRenderedPageBreak/>
        <w:t xml:space="preserve">relevance of this generation in shaping sustainable marketing efforts and sustainable labelling being a newer method to communicate sustainability information to the consumers </w:t>
      </w:r>
      <w:r w:rsidR="00D90DC0" w:rsidRPr="005F15E9">
        <w:rPr>
          <w:rFonts w:ascii="Times New Roman" w:hAnsi="Times New Roman" w:cs="Times New Roman"/>
          <w:sz w:val="24"/>
          <w:szCs w:val="24"/>
        </w:rPr>
        <w:fldChar w:fldCharType="begin" w:fldLock="1"/>
      </w:r>
      <w:r w:rsidR="00D27B9B" w:rsidRPr="005F15E9">
        <w:rPr>
          <w:rFonts w:ascii="Times New Roman" w:hAnsi="Times New Roman" w:cs="Times New Roman"/>
          <w:sz w:val="24"/>
          <w:szCs w:val="24"/>
        </w:rPr>
        <w:instrText>ADDIN CSL_CITATION {"citationItems":[{"id":"ITEM-1","itemData":{"DOI":"10.1016/j.jbusres.2018.01.050","ISSN":"01482963","abstract":"The environmental conscientiousness food trend is only expected to increase as consumers demand more information on the environmental and social impacts of their food purchases. Drawing from consumers' lay theories and the match-up hypothesis, this study examines the influence of the interaction between healthiness and sustainability levels on consumer product evaluations. In particular, it argues that the fit between healthiness and sustainability (both high or both low) drives consumer buying preferences as well as product perceptions. However, a general skepticism in sustainability claims moderates this effect.","author":[{"dropping-particle":"","family":"Cho","given":"Yoon Na","non-dropping-particle":"","parse-names":false,"suffix":""},{"dropping-particle":"","family":"Baskin","given":"Ernest","non-dropping-particle":"","parse-names":false,"suffix":""}],"container-title":"Journal of Business Research","id":"ITEM-1","issued":{"date-parts":[["2018","5","1"]]},"page":"119-129","publisher":"Elsevier Inc.","title":"It's a match when green meets healthy in sustainability labeling","type":"article-journal","volume":"86"},"uris":["http://www.mendeley.com/documents/?uuid=af433ca8-d1f4-378f-9b2b-4c5179a0a165"]},{"id":"ITEM-2","itemData":{"DOI":"10.1080/03670244.2020.1865339","abstract":"This study aims to understand antecedents of students’ and science educators’ purchasing behaviors for eco-labeled foods with the extended Theory of Planned Behavior (TPB) model including self-identity, personal norm, willingness to pay, and eco-label knowledge in the Turkish context. A web-based survey was used to collect data from 3,393 people including middle school students, high school students, pre-service science teachers, science teachers, and academic staff. The results revealed that both the original (32%) and extended (37%) TPB models successfully explained intentions to purchase eco-labeled foods. In addition, personal norm, eco-label knowledge, and intention explained 25% of the variance in purchase behaviors indicating an acceptable explanatory power. In the original TPB model, attitude and perceived behavioral control had positive influence on intention, and in addition to those factors, willingness to pay and self-identity had a positive effect on intention in the extended TPB model. However, subjective norm had no significant influence on intention for both models. As a result, the study has important practical implications for policy and curriculum makers, education stakeholders, and science educators.","author":[{"dropping-particle":"","family":"Ateş","given":"H.","non-dropping-particle":"","parse-names":false,"suffix":""}],"container-title":"Ecology of Food and Nutrition","id":"ITEM-2","issued":{"date-parts":[["2021"]]},"title":"Understanding Students’ and Science Educators’ Eco-Labeled Food Purchase Behaviors: Extension of Theory of Planned Behavior with Self-Identity, Personal Norm, Willingness to Pay, and Eco-Label Knowledge","type":"article-journal"},"uris":["http://www.mendeley.com/documents/?uuid=e2057d66-5009-4f24-acf8-a98267d4ad19"]}],"mendeley":{"formattedCitation":"(Ateş, 2021; Cho &amp; Baskin, 2018)","plainTextFormattedCitation":"(Ateş, 2021; Cho &amp; Baskin, 2018)","previouslyFormattedCitation":"(Ateş, 2021; Cho &amp; Baskin, 2018)"},"properties":{"noteIndex":0},"schema":"https://github.com/citation-style-language/schema/raw/master/csl-citation.json"}</w:instrText>
      </w:r>
      <w:r w:rsidR="00D90DC0" w:rsidRPr="005F15E9">
        <w:rPr>
          <w:rFonts w:ascii="Times New Roman" w:hAnsi="Times New Roman" w:cs="Times New Roman"/>
          <w:sz w:val="24"/>
          <w:szCs w:val="24"/>
        </w:rPr>
        <w:fldChar w:fldCharType="separate"/>
      </w:r>
      <w:r w:rsidR="00D90DC0" w:rsidRPr="005F15E9">
        <w:rPr>
          <w:rFonts w:ascii="Times New Roman" w:hAnsi="Times New Roman" w:cs="Times New Roman"/>
          <w:noProof/>
          <w:sz w:val="24"/>
          <w:szCs w:val="24"/>
        </w:rPr>
        <w:t>(Ateş, 2021; Cho &amp; Baskin, 2018)</w:t>
      </w:r>
      <w:r w:rsidR="00D90DC0" w:rsidRPr="005F15E9">
        <w:rPr>
          <w:rFonts w:ascii="Times New Roman" w:hAnsi="Times New Roman" w:cs="Times New Roman"/>
          <w:sz w:val="24"/>
          <w:szCs w:val="24"/>
        </w:rPr>
        <w:fldChar w:fldCharType="end"/>
      </w:r>
      <w:r w:rsidR="00D90DC0" w:rsidRPr="005F15E9">
        <w:rPr>
          <w:rFonts w:ascii="Times New Roman" w:hAnsi="Times New Roman" w:cs="Times New Roman"/>
          <w:sz w:val="24"/>
          <w:szCs w:val="24"/>
        </w:rPr>
        <w:t xml:space="preserve">, very few studies have examined their perspective in this regard. </w:t>
      </w:r>
      <w:r w:rsidR="007B0054" w:rsidRPr="005F15E9">
        <w:rPr>
          <w:rFonts w:ascii="Times New Roman" w:hAnsi="Times New Roman" w:cs="Times New Roman"/>
          <w:sz w:val="24"/>
          <w:szCs w:val="24"/>
          <w:highlight w:val="yellow"/>
        </w:rPr>
        <w:t>Therefore, this research attempts to contribute to emerging literature in the field by touching a less researched aspect of sustainable labelling for shaping sustainable consumption towards the general objective of sustainable development.</w:t>
      </w:r>
      <w:r w:rsidR="00D90DC0" w:rsidRPr="005F15E9">
        <w:rPr>
          <w:rFonts w:ascii="Times New Roman" w:hAnsi="Times New Roman" w:cs="Times New Roman"/>
          <w:sz w:val="24"/>
          <w:szCs w:val="24"/>
        </w:rPr>
        <w:t xml:space="preserve">    </w:t>
      </w:r>
    </w:p>
    <w:p w14:paraId="53A7AE18" w14:textId="7536042E" w:rsidR="00177D85" w:rsidRPr="005F15E9" w:rsidRDefault="002B31C5" w:rsidP="00AF1057">
      <w:pPr>
        <w:spacing w:line="276" w:lineRule="auto"/>
        <w:jc w:val="both"/>
        <w:rPr>
          <w:rFonts w:ascii="Times New Roman" w:hAnsi="Times New Roman" w:cs="Times New Roman"/>
          <w:sz w:val="24"/>
          <w:szCs w:val="24"/>
          <w:highlight w:val="yellow"/>
        </w:rPr>
      </w:pPr>
      <w:r w:rsidRPr="005F15E9">
        <w:rPr>
          <w:rFonts w:ascii="Times New Roman" w:hAnsi="Times New Roman" w:cs="Times New Roman"/>
          <w:sz w:val="24"/>
          <w:szCs w:val="24"/>
        </w:rPr>
        <w:t>One of the most robust model</w:t>
      </w:r>
      <w:r w:rsidR="006A2674" w:rsidRPr="005F15E9">
        <w:rPr>
          <w:rFonts w:ascii="Times New Roman" w:hAnsi="Times New Roman" w:cs="Times New Roman"/>
          <w:sz w:val="24"/>
          <w:szCs w:val="24"/>
        </w:rPr>
        <w:t>s</w:t>
      </w:r>
      <w:r w:rsidRPr="005F15E9">
        <w:rPr>
          <w:rFonts w:ascii="Times New Roman" w:hAnsi="Times New Roman" w:cs="Times New Roman"/>
          <w:sz w:val="24"/>
          <w:szCs w:val="24"/>
        </w:rPr>
        <w:t xml:space="preserve"> to understand and examine organic consumption and sustainable/green consumer behaviour has been the Theory of Planned Behaviour </w:t>
      </w:r>
      <w:r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16/j.ecolecon.2016.12.019","ISSN":"09218009","abstract":"The green consumption among individuals can be an effective way to minimize the negative impact of consumption on the environment. The research related to green consumption behavior in developing nations such as India is few and far between. Considering this, researchers in the present study have attempted to understand the consumer behavior to buy green products in context of a developing nation; India. The study has used the Theory of Planned Behavior (TPB) and further extended the TPB including additional constructs namely; perceived value and willingness to pay premium (WPP) and measured its appropriateness in determining consumer green purchase intention and behavior. A total of 620 usable responses were collected with the help of a questionnaire survey using the convenience sampling approach. Structural Equation Modeling (SEM) was used to evaluate the strength of relationships among constructs. The findings reported that TPB fully supported the consumers' intention to buy green products which in turn influences their green purchase behavior. Inclusion of additional constructs was supported in the TPB as it has improved the predicted power of the TPB framework in predicting consumer green purchase intention and behavior. At the end, discussion and implications have been discussed.","author":[{"dropping-particle":"","family":"Yadav","given":"Rambalak","non-dropping-particle":"","parse-names":false,"suffix":""},{"dropping-particle":"","family":"Pathak","given":"Govind S.","non-dropping-particle":"","parse-names":false,"suffix":""}],"container-title":"Ecological Economics","id":"ITEM-1","issued":{"date-parts":[["2017"]]},"page":"114-122","publisher":"Elsevier B.V.","title":"Determinants of Consumers' Green Purchase Behavior in a Developing Nation: Applying and Extending the Theory of Planned Behavior","type":"article-journal","volume":"134"},"uris":["http://www.mendeley.com/documents/?uuid=a8600d73-f707-4140-a891-6b679c33a707"]},{"id":"ITEM-2","itemData":{"DOI":"10.1016/j.jretconser.2020.102418","ISSN":"09696989","abstract":"The increasing urbanization and changing consumption patterns are putting great strain on environmental sustainability. The consumption patterns need to be reformed due to the great contribution to rising carbon emissions. The customers are also becoming aware of the various environmental issues. The current research developed and tested a conceptual framework to scrutinize the antecedents of customers' intentions to adopt environmentally sustainable banking services and activities. Following the theory of planned behaviour (TPB), this paper incorporated the constructs namely trust, environmental consciousness, and perceived behavioural outcomes in addition to its basic variables. The data were gathered from a cross-sectional sample of 440 Indian bank customers using a survey method. PLS-based structural equation modelling technique was employed to test the research model. The results indicated that TPB constructs exert significant influence on customers’ behavioural intention. The environmental consciousness was marked as a highly significant predictor of perceived behavioural outcomes which in turn was found to be a significant determinant of trust as well as behavioural intention. Moreover, the attitude was found to be a significant outcome of trust and environmental consciousness. This research puts forth the theoretical as well as managerial implications and provides directions for further research in the concerned thrust area.","author":[{"dropping-particle":"","family":"Taneja","given":"Shilpa","non-dropping-particle":"","parse-names":false,"suffix":""},{"dropping-particle":"","family":"Ali","given":"Liaqat","non-dropping-particle":"","parse-names":false,"suffix":""}],"container-title":"Journal of Retailing and Consumer Services","id":"ITEM-2","issued":{"date-parts":[["2021","3","1"]]},"page":"102418","publisher":"Elsevier Ltd","title":"Determinants of customers’ intentions towards environmentally sustainable banking: Testing the structural model","type":"article-journal","volume":"59"},"uris":["http://www.mendeley.com/documents/?uuid=ef6b2634-e546-308c-b034-1f8db4ed4a36"]}],"mendeley":{"formattedCitation":"(Taneja &amp; Ali, 2021a; Yadav &amp; Pathak, 2017)","plainTextFormattedCitation":"(Taneja &amp; Ali, 2021a; Yadav &amp; Pathak, 2017)","previouslyFormattedCitation":"(Taneja &amp; Ali, 2021a; Yadav &amp; Pathak, 2017)"},"properties":{"noteIndex":0},"schema":"https://github.com/citation-style-language/schema/raw/master/csl-citation.json"}</w:instrText>
      </w:r>
      <w:r w:rsidRPr="005F15E9">
        <w:rPr>
          <w:rFonts w:ascii="Times New Roman" w:hAnsi="Times New Roman" w:cs="Times New Roman"/>
          <w:sz w:val="24"/>
          <w:szCs w:val="24"/>
        </w:rPr>
        <w:fldChar w:fldCharType="separate"/>
      </w:r>
      <w:r w:rsidR="0035707E" w:rsidRPr="005F15E9">
        <w:rPr>
          <w:rFonts w:ascii="Times New Roman" w:hAnsi="Times New Roman" w:cs="Times New Roman"/>
          <w:noProof/>
          <w:sz w:val="24"/>
          <w:szCs w:val="24"/>
        </w:rPr>
        <w:t>(Taneja &amp; Ali, 2021a; Yadav &amp; Pathak, 2017)</w:t>
      </w:r>
      <w:r w:rsidRPr="005F15E9">
        <w:rPr>
          <w:rFonts w:ascii="Times New Roman" w:hAnsi="Times New Roman" w:cs="Times New Roman"/>
          <w:sz w:val="24"/>
          <w:szCs w:val="24"/>
        </w:rPr>
        <w:fldChar w:fldCharType="end"/>
      </w:r>
      <w:r w:rsidRPr="005F15E9">
        <w:rPr>
          <w:rFonts w:ascii="Times New Roman" w:hAnsi="Times New Roman" w:cs="Times New Roman"/>
          <w:sz w:val="24"/>
          <w:szCs w:val="24"/>
        </w:rPr>
        <w:t xml:space="preserve">. </w:t>
      </w:r>
      <w:r w:rsidR="00EF00CB" w:rsidRPr="005F15E9">
        <w:rPr>
          <w:rFonts w:ascii="Times New Roman" w:hAnsi="Times New Roman" w:cs="Times New Roman"/>
          <w:sz w:val="24"/>
          <w:szCs w:val="24"/>
        </w:rPr>
        <w:t xml:space="preserve">By establishing linkages between the cognitive variables, i.e. </w:t>
      </w:r>
      <w:r w:rsidR="006755E7" w:rsidRPr="005F15E9">
        <w:rPr>
          <w:rFonts w:ascii="Times New Roman" w:hAnsi="Times New Roman" w:cs="Times New Roman"/>
          <w:sz w:val="24"/>
          <w:szCs w:val="24"/>
        </w:rPr>
        <w:t xml:space="preserve">subjective norms, </w:t>
      </w:r>
      <w:r w:rsidR="00EF00CB" w:rsidRPr="005F15E9">
        <w:rPr>
          <w:rFonts w:ascii="Times New Roman" w:hAnsi="Times New Roman" w:cs="Times New Roman"/>
          <w:sz w:val="24"/>
          <w:szCs w:val="24"/>
        </w:rPr>
        <w:t xml:space="preserve">attitude, perceived behavioural control, and behavioural intention </w:t>
      </w:r>
      <w:r w:rsidR="001819C8" w:rsidRPr="005F15E9">
        <w:rPr>
          <w:rFonts w:ascii="Times New Roman" w:hAnsi="Times New Roman" w:cs="Times New Roman"/>
          <w:sz w:val="24"/>
          <w:szCs w:val="24"/>
        </w:rPr>
        <w:t xml:space="preserve">as </w:t>
      </w:r>
      <w:r w:rsidR="00EF00CB" w:rsidRPr="005F15E9">
        <w:rPr>
          <w:rFonts w:ascii="Times New Roman" w:hAnsi="Times New Roman" w:cs="Times New Roman"/>
          <w:sz w:val="24"/>
          <w:szCs w:val="24"/>
        </w:rPr>
        <w:t xml:space="preserve">prescribed by </w:t>
      </w:r>
      <w:bookmarkStart w:id="3" w:name="_Hlk93084260"/>
      <w:r w:rsidR="003E1724" w:rsidRPr="005F15E9">
        <w:rPr>
          <w:rFonts w:ascii="Times New Roman" w:hAnsi="Times New Roman" w:cs="Times New Roman"/>
          <w:sz w:val="24"/>
          <w:szCs w:val="24"/>
        </w:rPr>
        <w:t>TPB</w:t>
      </w:r>
      <w:bookmarkEnd w:id="3"/>
      <w:r w:rsidR="003E1724" w:rsidRPr="005F15E9">
        <w:rPr>
          <w:rFonts w:ascii="Times New Roman" w:hAnsi="Times New Roman" w:cs="Times New Roman"/>
          <w:sz w:val="24"/>
          <w:szCs w:val="24"/>
        </w:rPr>
        <w:t xml:space="preserve"> </w:t>
      </w:r>
      <w:r w:rsidR="00EF00CB" w:rsidRPr="005F15E9">
        <w:rPr>
          <w:rFonts w:ascii="Times New Roman" w:hAnsi="Times New Roman" w:cs="Times New Roman"/>
          <w:sz w:val="24"/>
          <w:szCs w:val="24"/>
        </w:rPr>
        <w:fldChar w:fldCharType="begin" w:fldLock="1"/>
      </w:r>
      <w:r w:rsidR="000346BE" w:rsidRPr="005F15E9">
        <w:rPr>
          <w:rFonts w:ascii="Times New Roman" w:hAnsi="Times New Roman" w:cs="Times New Roman"/>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12","1"]]},"page":"179-211","publisher":"Academic Press","title":"The theory of planned behavior","type":"article-journal","volume":"50"},"uris":["http://www.mendeley.com/documents/?uuid=88b48bd8-4fc2-3408-89d2-f29b3e3185c0"]}],"mendeley":{"formattedCitation":"(Ajzen, 1991)","plainTextFormattedCitation":"(Ajzen, 1991)","previouslyFormattedCitation":"(Ajzen, 1991)"},"properties":{"noteIndex":0},"schema":"https://github.com/citation-style-language/schema/raw/master/csl-citation.json"}</w:instrText>
      </w:r>
      <w:r w:rsidR="00EF00CB" w:rsidRPr="005F15E9">
        <w:rPr>
          <w:rFonts w:ascii="Times New Roman" w:hAnsi="Times New Roman" w:cs="Times New Roman"/>
          <w:sz w:val="24"/>
          <w:szCs w:val="24"/>
        </w:rPr>
        <w:fldChar w:fldCharType="separate"/>
      </w:r>
      <w:r w:rsidR="00EF00CB" w:rsidRPr="005F15E9">
        <w:rPr>
          <w:rFonts w:ascii="Times New Roman" w:hAnsi="Times New Roman" w:cs="Times New Roman"/>
          <w:noProof/>
          <w:sz w:val="24"/>
          <w:szCs w:val="24"/>
        </w:rPr>
        <w:t>(Ajzen, 1991)</w:t>
      </w:r>
      <w:r w:rsidR="00EF00CB" w:rsidRPr="005F15E9">
        <w:rPr>
          <w:rFonts w:ascii="Times New Roman" w:hAnsi="Times New Roman" w:cs="Times New Roman"/>
          <w:sz w:val="24"/>
          <w:szCs w:val="24"/>
        </w:rPr>
        <w:fldChar w:fldCharType="end"/>
      </w:r>
      <w:r w:rsidR="00EF00CB" w:rsidRPr="005F15E9">
        <w:rPr>
          <w:rFonts w:ascii="Times New Roman" w:hAnsi="Times New Roman" w:cs="Times New Roman"/>
          <w:sz w:val="24"/>
          <w:szCs w:val="24"/>
        </w:rPr>
        <w:t xml:space="preserve">, the researchers are increasingly applying this model to describe the attitude-intention relationships </w:t>
      </w:r>
      <w:r w:rsidR="00D73EE8" w:rsidRPr="005F15E9">
        <w:rPr>
          <w:rFonts w:ascii="Times New Roman" w:hAnsi="Times New Roman" w:cs="Times New Roman"/>
          <w:sz w:val="24"/>
          <w:szCs w:val="24"/>
        </w:rPr>
        <w:t>concerning</w:t>
      </w:r>
      <w:r w:rsidR="00EF00CB" w:rsidRPr="005F15E9">
        <w:rPr>
          <w:rFonts w:ascii="Times New Roman" w:hAnsi="Times New Roman" w:cs="Times New Roman"/>
          <w:sz w:val="24"/>
          <w:szCs w:val="24"/>
        </w:rPr>
        <w:t xml:space="preserve"> sustainable consumer behaviour. </w:t>
      </w:r>
      <w:r w:rsidR="001819C8" w:rsidRPr="005F15E9">
        <w:rPr>
          <w:rFonts w:ascii="Times New Roman" w:hAnsi="Times New Roman" w:cs="Times New Roman"/>
          <w:sz w:val="24"/>
          <w:szCs w:val="24"/>
        </w:rPr>
        <w:t>However</w:t>
      </w:r>
      <w:r w:rsidR="006A2674" w:rsidRPr="005F15E9">
        <w:rPr>
          <w:rFonts w:ascii="Times New Roman" w:hAnsi="Times New Roman" w:cs="Times New Roman"/>
          <w:sz w:val="24"/>
          <w:szCs w:val="24"/>
        </w:rPr>
        <w:t>,</w:t>
      </w:r>
      <w:r w:rsidR="000346BE" w:rsidRPr="005F15E9">
        <w:rPr>
          <w:rFonts w:ascii="Times New Roman" w:hAnsi="Times New Roman" w:cs="Times New Roman"/>
          <w:sz w:val="24"/>
          <w:szCs w:val="24"/>
        </w:rPr>
        <w:t xml:space="preserve"> very little literature exists that </w:t>
      </w:r>
      <w:r w:rsidR="006A2674" w:rsidRPr="005F15E9">
        <w:rPr>
          <w:rFonts w:ascii="Times New Roman" w:hAnsi="Times New Roman" w:cs="Times New Roman"/>
          <w:sz w:val="24"/>
          <w:szCs w:val="24"/>
        </w:rPr>
        <w:t xml:space="preserve">is </w:t>
      </w:r>
      <w:r w:rsidR="000346BE" w:rsidRPr="005F15E9">
        <w:rPr>
          <w:rFonts w:ascii="Times New Roman" w:hAnsi="Times New Roman" w:cs="Times New Roman"/>
          <w:sz w:val="24"/>
          <w:szCs w:val="24"/>
        </w:rPr>
        <w:t xml:space="preserve">considered to explain the relationships of attitude, intention and behaviour concerning sustainable consumer behaviour </w:t>
      </w:r>
      <w:r w:rsidR="000346BE" w:rsidRPr="005F15E9">
        <w:rPr>
          <w:rFonts w:ascii="Times New Roman" w:hAnsi="Times New Roman" w:cs="Times New Roman"/>
          <w:sz w:val="24"/>
          <w:szCs w:val="24"/>
        </w:rPr>
        <w:fldChar w:fldCharType="begin" w:fldLock="1"/>
      </w:r>
      <w:r w:rsidR="00692EFC" w:rsidRPr="005F15E9">
        <w:rPr>
          <w:rFonts w:ascii="Times New Roman" w:hAnsi="Times New Roman" w:cs="Times New Roman"/>
          <w:sz w:val="24"/>
          <w:szCs w:val="24"/>
        </w:rPr>
        <w:instrText>ADDIN CSL_CITATION {"citationItems":[{"id":"ITEM-1","itemData":{"DOI":"10.1002/bsd2.12","ISSN":"25723170","abstract":"Green buying behaviour can stimulate firms and society in the pursuit of sustainability while balancing the demand and supply side of the business cycle with addressing the ecological and social benefits. The objective of this paper is to understand and test the integrative model of green buying behaviour in the Indian and Asian context of sustainable consumption. The model is tested by applying structural equation modeling of path analysis using the total of 410 valid responses. The data were collected from Uttar Pradesh (India) through a structured questionnaire using the purposive convenient sampling. The results validate that “green purchase behaviour” is significantly determined by “green purchase intention,” which in turn significantly and positively influenced by “attitude towards green products.” The results also revealed that the measure of “environmental concern” and “perceived consumer effectiveness” were found to be positive and significant predictor of attitude towards green products, however, “perceived environmental knowledge” was not significantly related to attitude towards green products and perceived consumer effectiveness in the model. The discussion and implications are manifested towards sustainable consumption in the context of emerging target markets.","author":[{"dropping-particle":"","family":"Jaiswal","given":"Deepak","non-dropping-particle":"","parse-names":false,"suffix":""},{"dropping-particle":"","family":"Singh","given":"Bhagwan","non-dropping-particle":"","parse-names":false,"suffix":""}],"container-title":"Business Strategy and Development","id":"ITEM-1","issue":"1","issued":{"date-parts":[["2018"]]},"page":"64-73","title":"Toward sustainable consumption: Investigating the determinants of green buying behaviour of Indian consumers","type":"article-journal","volume":"1"},"uris":["http://www.mendeley.com/documents/?uuid=b1069699-0b36-4b71-ac2a-bbd85bc1d593"]},{"id":"ITEM-2","itemData":{"DOI":"10.1108/JPBM-09-2020-3091/FULL/XML","ISSN":"10610421","abstract":"Purpose: This study aims to examine whether, and how, perceived product scarcity strengthens the attitude–behavior relation in the case of sustainable luxury products. Design/methodology/approach: Three online studies were conducted to examine the moderating role of perceived product scarcity on the attitude–willingness to pay (WTP) relationship in the case of sustainable luxury products. A preliminary study (n = 208) examined the existence of an attitude–WTP gap toward a sustainable luxury product (i.e. a bag). Study 1 (n = 171) investigated the moderating effect of perceived scarcity induced by a limited quantity message on the relationship between consumer attitude and the WTP for a sustainable luxury product (i.e. a pair of shoes). Study 2 (n = 558) replicated these findings using a different product category (i.e. a wallet) while controlling for demographic variables and examined the moderating role of consumer characteristics on the scarcity effect. Findings: Consumers’ perceived scarcity for sustainable luxury products positively moderated the relationship between product attitudes and their WTP for the products. The moderating effect of perceived scarcity was significant for consumers regardless of their tendency toward socially responsible consumption and their preference for product innovativeness. Meanwhile, the scarcity effect was influenced by the consumers’ attitude toward the brand of sustainable products. Practical implications: This research provides empirical evidence for marketers with clear managerial implications concerning how to immediately promote consumers’ acceptance of sustainable luxury products. Originality/value: This study is the first to examine the role of scarcity strategy on strengthening the attitude–behavior relation for sustainable luxury products.","author":[{"dropping-particle":"","family":"Park","given":"Jaewoo","non-dropping-particle":"","parse-names":false,"suffix":""},{"dropping-particle":"","family":"Eom","given":"Hyo Jin","non-dropping-particle":"","parse-names":false,"suffix":""},{"dropping-particle":"","family":"Spence","given":"Charles","non-dropping-particle":"","parse-names":false,"suffix":""}],"container-title":"Journal of Product and Brand Management","id":"ITEM-2","issued":{"date-parts":[["2022"]]},"publisher":"Emerald Group Holdings Ltd.","title":"The effect of perceived scarcity on strengthening the attitude–behavior relation for sustainable luxury products","type":"article-journal"},"uris":["http://www.mendeley.com/documents/?uuid=1b70b5d8-5e6d-39ba-980b-15ef713c13ff"]}],"mendeley":{"formattedCitation":"(Jaiswal &amp; Singh, 2018; Park, Eom, &amp; Spence, 2022)","manualFormatting":"(Jaiswal &amp; Singh, 2018; Park et al., 2022)","plainTextFormattedCitation":"(Jaiswal &amp; Singh, 2018; Park, Eom, &amp; Spence, 2022)","previouslyFormattedCitation":"(Jaiswal &amp; Singh, 2018; Park, Eom, &amp; Spence, 2022)"},"properties":{"noteIndex":0},"schema":"https://github.com/citation-style-language/schema/raw/master/csl-citation.json"}</w:instrText>
      </w:r>
      <w:r w:rsidR="000346BE" w:rsidRPr="005F15E9">
        <w:rPr>
          <w:rFonts w:ascii="Times New Roman" w:hAnsi="Times New Roman" w:cs="Times New Roman"/>
          <w:sz w:val="24"/>
          <w:szCs w:val="24"/>
        </w:rPr>
        <w:fldChar w:fldCharType="separate"/>
      </w:r>
      <w:r w:rsidR="00097C1A" w:rsidRPr="005F15E9">
        <w:rPr>
          <w:rFonts w:ascii="Times New Roman" w:hAnsi="Times New Roman" w:cs="Times New Roman"/>
          <w:noProof/>
          <w:sz w:val="24"/>
          <w:szCs w:val="24"/>
        </w:rPr>
        <w:t xml:space="preserve">(Jaiswal &amp; Singh, 2018; </w:t>
      </w:r>
      <w:r w:rsidR="00097C1A" w:rsidRPr="005F15E9">
        <w:rPr>
          <w:rFonts w:ascii="Times New Roman" w:hAnsi="Times New Roman" w:cs="Times New Roman"/>
          <w:noProof/>
          <w:sz w:val="24"/>
          <w:szCs w:val="24"/>
          <w:highlight w:val="yellow"/>
        </w:rPr>
        <w:t>Park</w:t>
      </w:r>
      <w:r w:rsidR="000B635F" w:rsidRPr="005F15E9">
        <w:rPr>
          <w:rFonts w:ascii="Times New Roman" w:hAnsi="Times New Roman" w:cs="Times New Roman"/>
          <w:noProof/>
          <w:sz w:val="24"/>
          <w:szCs w:val="24"/>
          <w:highlight w:val="yellow"/>
        </w:rPr>
        <w:t xml:space="preserve"> et al.</w:t>
      </w:r>
      <w:r w:rsidR="00097C1A" w:rsidRPr="005F15E9">
        <w:rPr>
          <w:rFonts w:ascii="Times New Roman" w:hAnsi="Times New Roman" w:cs="Times New Roman"/>
          <w:noProof/>
          <w:sz w:val="24"/>
          <w:szCs w:val="24"/>
          <w:highlight w:val="yellow"/>
        </w:rPr>
        <w:t>, 2022</w:t>
      </w:r>
      <w:r w:rsidR="00097C1A" w:rsidRPr="005F15E9">
        <w:rPr>
          <w:rFonts w:ascii="Times New Roman" w:hAnsi="Times New Roman" w:cs="Times New Roman"/>
          <w:noProof/>
          <w:sz w:val="24"/>
          <w:szCs w:val="24"/>
        </w:rPr>
        <w:t>)</w:t>
      </w:r>
      <w:r w:rsidR="000346BE" w:rsidRPr="005F15E9">
        <w:rPr>
          <w:rFonts w:ascii="Times New Roman" w:hAnsi="Times New Roman" w:cs="Times New Roman"/>
          <w:sz w:val="24"/>
          <w:szCs w:val="24"/>
        </w:rPr>
        <w:fldChar w:fldCharType="end"/>
      </w:r>
      <w:r w:rsidR="000346BE" w:rsidRPr="005F15E9">
        <w:rPr>
          <w:rFonts w:ascii="Times New Roman" w:hAnsi="Times New Roman" w:cs="Times New Roman"/>
          <w:sz w:val="24"/>
          <w:szCs w:val="24"/>
        </w:rPr>
        <w:t xml:space="preserve">. In addition, scholars in this field have stressed upon investigating other cognitive constructs including environmental and psychological variables such as environmental concerns &amp; knowledge, environmental outcomes, consumer innovativeness, consumer effectiveness, and eco-label knowledge/awareness </w:t>
      </w:r>
      <w:r w:rsidR="006755E7" w:rsidRPr="005F15E9">
        <w:rPr>
          <w:rFonts w:ascii="Times New Roman" w:hAnsi="Times New Roman" w:cs="Times New Roman"/>
          <w:sz w:val="24"/>
          <w:szCs w:val="24"/>
        </w:rPr>
        <w:t xml:space="preserve">for </w:t>
      </w:r>
      <w:r w:rsidR="000346BE" w:rsidRPr="005F15E9">
        <w:rPr>
          <w:rFonts w:ascii="Times New Roman" w:hAnsi="Times New Roman" w:cs="Times New Roman"/>
          <w:sz w:val="24"/>
          <w:szCs w:val="24"/>
        </w:rPr>
        <w:t>improv</w:t>
      </w:r>
      <w:r w:rsidR="006755E7" w:rsidRPr="005F15E9">
        <w:rPr>
          <w:rFonts w:ascii="Times New Roman" w:hAnsi="Times New Roman" w:cs="Times New Roman"/>
          <w:sz w:val="24"/>
          <w:szCs w:val="24"/>
        </w:rPr>
        <w:t>ing</w:t>
      </w:r>
      <w:r w:rsidR="000346BE" w:rsidRPr="005F15E9">
        <w:rPr>
          <w:rFonts w:ascii="Times New Roman" w:hAnsi="Times New Roman" w:cs="Times New Roman"/>
          <w:sz w:val="24"/>
          <w:szCs w:val="24"/>
        </w:rPr>
        <w:t xml:space="preserve"> the </w:t>
      </w:r>
      <w:r w:rsidR="006755E7" w:rsidRPr="005F15E9">
        <w:rPr>
          <w:rFonts w:ascii="Times New Roman" w:hAnsi="Times New Roman" w:cs="Times New Roman"/>
          <w:sz w:val="24"/>
          <w:szCs w:val="24"/>
        </w:rPr>
        <w:t xml:space="preserve">explanatory </w:t>
      </w:r>
      <w:r w:rsidR="00F723D0" w:rsidRPr="005F15E9">
        <w:rPr>
          <w:rFonts w:ascii="Times New Roman" w:hAnsi="Times New Roman" w:cs="Times New Roman"/>
          <w:sz w:val="24"/>
          <w:szCs w:val="24"/>
        </w:rPr>
        <w:t xml:space="preserve">power of </w:t>
      </w:r>
      <w:r w:rsidR="006755E7" w:rsidRPr="005F15E9">
        <w:rPr>
          <w:rFonts w:ascii="Times New Roman" w:hAnsi="Times New Roman" w:cs="Times New Roman"/>
          <w:sz w:val="24"/>
          <w:szCs w:val="24"/>
        </w:rPr>
        <w:t xml:space="preserve">this theory </w:t>
      </w:r>
      <w:r w:rsidR="00F723D0" w:rsidRPr="005F15E9">
        <w:rPr>
          <w:rFonts w:ascii="Times New Roman" w:hAnsi="Times New Roman" w:cs="Times New Roman"/>
          <w:sz w:val="24"/>
          <w:szCs w:val="24"/>
        </w:rPr>
        <w:t>and to better describe the interrelationships of various important factors</w:t>
      </w:r>
      <w:r w:rsidR="004A576C" w:rsidRPr="005F15E9">
        <w:rPr>
          <w:rFonts w:ascii="Times New Roman" w:hAnsi="Times New Roman" w:cs="Times New Roman"/>
          <w:sz w:val="24"/>
          <w:szCs w:val="24"/>
        </w:rPr>
        <w:t xml:space="preserve"> </w:t>
      </w:r>
      <w:r w:rsidR="000B635F"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16/j.jretconser.2017.11.008","ISSN":"09696989","abstract":"The purpose of this empirical study is to operationalize the relationship of cognitive factors influencing on green purchase intention directly and indirectly via the mediating role of attitude towards green products which in turn investigated with green purchasing behaviour in order to validate the proposed research model in the Indian context of ecologically friendly buying behaviour. The model is based on ‘attitude-intention-behaviour’ and analysed by using structural equation modeling (SEM) from that data collected of 351 Indian consumers. The findings unveiled that Green purchase intention (GPI) was significantly and directly driven by Attitude towards green products (AGP), Environmental concern (EC), and Perceived consumer effectiveness (PCE) directly and indirectly via the mediating the role of AGP however, perceived environmental knowledge (PEK) was found to be insignificant effect on both AGP and GPI in this study. Moreover the measure of GPI was found to be the fundamental predictor of Green purchase behaviour (GPB) in the model. Hence, the present model provides valuable inputs to policymakers and marketers to design from the perspective of green marketing policies and strategies in order to cope with the indigenous Indian context.","author":[{"dropping-particle":"","family":"Jaiswal","given":"Deepak","non-dropping-particle":"","parse-names":false,"suffix":""},{"dropping-particle":"","family":"Kant","given":"Rishi","non-dropping-particle":"","parse-names":false,"suffix":""}],"container-title":"Journal of Retailing and Consumer Services","id":"ITEM-1","issue":"December 2017","issued":{"date-parts":[["2018"]]},"page":"60-69","publisher":"Elsevier Ltd","title":"Green purchasing behaviour: A conceptual framework and empirical investigation of Indian consumers","type":"article-journal","volume":"41"},"uris":["http://www.mendeley.com/documents/?uuid=59c34cf4-633b-4ad0-b90b-ad9390e7df51"]},{"id":"ITEM-2","itemData":{"DOI":"10.1016/j.jretconser.2020.102418","ISSN":"09696989","abstract":"The increasing urbanization and changing consumption patterns are putting great strain on environmental sustainability. The consumption patterns need to be reformed due to the great contribution to rising carbon emissions. The customers are also becoming aware of the various environmental issues. The current research developed and tested a conceptual framework to scrutinize the antecedents of customers' intentions to adopt environmentally sustainable banking services and activities. Following the theory of planned behaviour (TPB), this paper incorporated the constructs namely trust, environmental consciousness, and perceived behavioural outcomes in addition to its basic variables. The data were gathered from a cross-sectional sample of 440 Indian bank customers using a survey method. PLS-based structural equation modelling technique was employed to test the research model. The results indicated that TPB constructs exert significant influence on customers’ behavioural intention. The environmental consciousness was marked as a highly significant predictor of perceived behavioural outcomes which in turn was found to be a significant determinant of trust as well as behavioural intention. Moreover, the attitude was found to be a significant outcome of trust and environmental consciousness. This research puts forth the theoretical as well as managerial implications and provides directions for further research in the concerned thrust area.","author":[{"dropping-particle":"","family":"Taneja","given":"Shilpa","non-dropping-particle":"","parse-names":false,"suffix":""},{"dropping-particle":"","family":"Ali","given":"Liaqat","non-dropping-particle":"","parse-names":false,"suffix":""}],"container-title":"Journal of Retailing and Consumer Services","id":"ITEM-2","issued":{"date-parts":[["2021","3","1"]]},"page":"102418","publisher":"Elsevier Ltd","title":"Determinants of customers’ intentions towards environmentally sustainable banking: Testing the structural model","type":"article-journal","volume":"59"},"uris":["http://www.mendeley.com/documents/?uuid=ef6b2634-e546-308c-b034-1f8db4ed4a36"]},{"id":"ITEM-3","itemData":{"DOI":"10.1016/j.ecolecon.2016.12.019","ISSN":"09218009","abstract":"The green consumption among individuals can be an effective way to minimize the negative impact of consumption on the environment. The research related to green consumption behavior in developing nations such as India is few and far between. Considering this, researchers in the present study have attempted to understand the consumer behavior to buy green products in context of a developing nation; India. The study has used the Theory of Planned Behavior (TPB) and further extended the TPB including additional constructs namely; perceived value and willingness to pay premium (WPP) and measured its appropriateness in determining consumer green purchase intention and behavior. A total of 620 usable responses were collected with the help of a questionnaire survey using the convenience sampling approach. Structural Equation Modeling (SEM) was used to evaluate the strength of relationships among constructs. The findings reported that TPB fully supported the consumers' intention to buy green products which in turn influences their green purchase behavior. Inclusion of additional constructs was supported in the TPB as it has improved the predicted power of the TPB framework in predicting consumer green purchase intention and behavior. At the end, discussion and implications have been discussed.","author":[{"dropping-particle":"","family":"Yadav","given":"Rambalak","non-dropping-particle":"","parse-names":false,"suffix":""},{"dropping-particle":"","family":"Pathak","given":"Govind S.","non-dropping-particle":"","parse-names":false,"suffix":""}],"container-title":"Ecological Economics","id":"ITEM-3","issued":{"date-parts":[["2017"]]},"page":"114-122","publisher":"Elsevier B.V.","title":"Determinants of Consumers' Green Purchase Behavior in a Developing Nation: Applying and Extending the Theory of Planned Behavior","type":"article-journal","volume":"134"},"uris":["http://www.mendeley.com/documents/?uuid=a8600d73-f707-4140-a891-6b679c33a707"]}],"mendeley":{"formattedCitation":"(Jaiswal &amp; Kant, 2018; Taneja &amp; Ali, 2021a; Yadav &amp; Pathak, 2017)","manualFormatting":"(Jaiswal &amp; Kant, 2018; Taneja &amp; Ali, 2021; Yadav &amp; Pathak, 2017","plainTextFormattedCitation":"(Jaiswal &amp; Kant, 2018; Taneja &amp; Ali, 2021a; Yadav &amp; Pathak, 2017)","previouslyFormattedCitation":"(Jaiswal &amp; Kant, 2018; Taneja &amp; Ali, 2021a; Yadav &amp; Pathak, 2017)"},"properties":{"noteIndex":0},"schema":"https://github.com/citation-style-language/schema/raw/master/csl-citation.json"}</w:instrText>
      </w:r>
      <w:r w:rsidR="000B635F" w:rsidRPr="005F15E9">
        <w:rPr>
          <w:rFonts w:ascii="Times New Roman" w:hAnsi="Times New Roman" w:cs="Times New Roman"/>
          <w:sz w:val="24"/>
          <w:szCs w:val="24"/>
        </w:rPr>
        <w:fldChar w:fldCharType="separate"/>
      </w:r>
      <w:r w:rsidR="000B635F" w:rsidRPr="005F15E9">
        <w:rPr>
          <w:rFonts w:ascii="Times New Roman" w:hAnsi="Times New Roman" w:cs="Times New Roman"/>
          <w:noProof/>
          <w:sz w:val="24"/>
          <w:szCs w:val="24"/>
        </w:rPr>
        <w:t>(Jaiswal &amp; Kant, 2018; Taneja &amp; Ali, 2021; Yadav &amp; Pathak, 2017</w:t>
      </w:r>
      <w:r w:rsidR="000B635F" w:rsidRPr="005F15E9">
        <w:rPr>
          <w:rFonts w:ascii="Times New Roman" w:hAnsi="Times New Roman" w:cs="Times New Roman"/>
          <w:sz w:val="24"/>
          <w:szCs w:val="24"/>
        </w:rPr>
        <w:fldChar w:fldCharType="end"/>
      </w:r>
      <w:r w:rsidR="000B635F" w:rsidRPr="005F15E9">
        <w:rPr>
          <w:rFonts w:ascii="Times New Roman" w:hAnsi="Times New Roman" w:cs="Times New Roman"/>
          <w:sz w:val="24"/>
          <w:szCs w:val="24"/>
        </w:rPr>
        <w:t xml:space="preserve">; </w:t>
      </w:r>
      <w:r w:rsidR="004A576C" w:rsidRPr="005F15E9">
        <w:rPr>
          <w:rFonts w:ascii="Times New Roman" w:hAnsi="Times New Roman" w:cs="Times New Roman"/>
          <w:sz w:val="24"/>
          <w:szCs w:val="24"/>
        </w:rPr>
        <w:fldChar w:fldCharType="begin" w:fldLock="1"/>
      </w:r>
      <w:r w:rsidR="00692EFC" w:rsidRPr="005F15E9">
        <w:rPr>
          <w:rFonts w:ascii="Times New Roman" w:hAnsi="Times New Roman" w:cs="Times New Roman"/>
          <w:sz w:val="24"/>
          <w:szCs w:val="24"/>
        </w:rPr>
        <w:instrText>ADDIN CSL_CITATION {"citationItems":[{"id":"ITEM-1","itemData":{"DOI":"10.1016/J.JRETCONSER.2021.102907","ISSN":"0969-6989","abstract":"Green-certified vegetables are nutritious, attractive to the senses, and in line with the principles of sustainable development. The objectives of this study are to reveal the mechanism of green-certified vegetable consumption; that is, to explore the key influencing factors behind consumers' purchase intentions, purchase behavior, and willingness to pay for green-certified vegetables. Based on the Theory of Multi-attribute Attitudes and the Theory of Planned Behavior, a research framework of the consumption mechanism oriented to consumers' preferences regarding green-certified vegetable quality was established. By collecting 520 questionnaires from Beijing, China, the model was confirmed by the ordered logistic regression and interval linear regression method. The results showed that consumers have heterogeneous quality preferences, and their purchase intentions and purchase behavior levels are relatively high, with an average willingness to pay (WTP) of 138.58%. The key influencing factors driving consumers' purchase intentions, purchase behavior, and WTP include protein content belief, mineral content belief, vitamin content belief, organic vegetable safety belief, freshness belief, and taste belief. In addition, color belief and packaging quality belief significantly influenced consumers' WTP, while origin reputation belief and brand reputation belief significantly influenced consumers' purchase intention and purchase behavior. The findings of this study can guide the supply side of green-certified vegetables to improve product quality according to consumer demand, so as to promote the sustainable development of green-certified vegetables.","author":[{"dropping-particle":"","family":"Yin","given":"Zhengqing","non-dropping-particle":"","parse-names":false,"suffix":""},{"dropping-particle":"","family":"Li","given":"Bo","non-dropping-particle":"","parse-names":false,"suffix":""},{"dropping-particle":"","family":"Li","given":"Shufei","non-dropping-particle":"","parse-names":false,"suffix":""},{"dropping-particle":"","family":"Ding","given":"Junqi","non-dropping-particle":"","parse-names":false,"suffix":""},{"dropping-particle":"","family":"Zhang","given":"Lingxian","non-dropping-particle":"","parse-names":false,"suffix":""}],"container-title":"Journal of Retailing and Consumer Services","id":"ITEM-1","issued":{"date-parts":[["2022","5","1"]]},"page":"102907","publisher":"Pergamon","title":"Key influencing factors of green vegetable consumption in Beijing, China","type":"article-journal","volume":"66"},"uris":["http://www.mendeley.com/documents/?uuid=06d1c891-72f7-3b4b-831d-5ecedd58fb4d"]}],"mendeley":{"formattedCitation":"(Yin et al., 2022)","manualFormatting":"Yin et al., 2022)","plainTextFormattedCitation":"(Yin et al., 2022)","previouslyFormattedCitation":"(Yin et al., 2022)"},"properties":{"noteIndex":0},"schema":"https://github.com/citation-style-language/schema/raw/master/csl-citation.json"}</w:instrText>
      </w:r>
      <w:r w:rsidR="004A576C" w:rsidRPr="005F15E9">
        <w:rPr>
          <w:rFonts w:ascii="Times New Roman" w:hAnsi="Times New Roman" w:cs="Times New Roman"/>
          <w:sz w:val="24"/>
          <w:szCs w:val="24"/>
        </w:rPr>
        <w:fldChar w:fldCharType="separate"/>
      </w:r>
      <w:r w:rsidR="004A576C" w:rsidRPr="005F15E9">
        <w:rPr>
          <w:rFonts w:ascii="Times New Roman" w:hAnsi="Times New Roman" w:cs="Times New Roman"/>
          <w:noProof/>
          <w:sz w:val="24"/>
          <w:szCs w:val="24"/>
          <w:highlight w:val="yellow"/>
        </w:rPr>
        <w:t>Yin et al.,</w:t>
      </w:r>
      <w:r w:rsidR="004A576C" w:rsidRPr="005F15E9">
        <w:rPr>
          <w:rFonts w:ascii="Times New Roman" w:hAnsi="Times New Roman" w:cs="Times New Roman"/>
          <w:noProof/>
          <w:sz w:val="24"/>
          <w:szCs w:val="24"/>
        </w:rPr>
        <w:t xml:space="preserve"> </w:t>
      </w:r>
      <w:r w:rsidR="004A576C" w:rsidRPr="005F15E9">
        <w:rPr>
          <w:rFonts w:ascii="Times New Roman" w:hAnsi="Times New Roman" w:cs="Times New Roman"/>
          <w:noProof/>
          <w:sz w:val="24"/>
          <w:szCs w:val="24"/>
          <w:highlight w:val="yellow"/>
        </w:rPr>
        <w:t>2022</w:t>
      </w:r>
      <w:r w:rsidR="004A576C" w:rsidRPr="005F15E9">
        <w:rPr>
          <w:rFonts w:ascii="Times New Roman" w:hAnsi="Times New Roman" w:cs="Times New Roman"/>
          <w:noProof/>
          <w:sz w:val="24"/>
          <w:szCs w:val="24"/>
        </w:rPr>
        <w:t>)</w:t>
      </w:r>
      <w:r w:rsidR="004A576C" w:rsidRPr="005F15E9">
        <w:rPr>
          <w:rFonts w:ascii="Times New Roman" w:hAnsi="Times New Roman" w:cs="Times New Roman"/>
          <w:sz w:val="24"/>
          <w:szCs w:val="24"/>
        </w:rPr>
        <w:fldChar w:fldCharType="end"/>
      </w:r>
      <w:r w:rsidR="00F723D0" w:rsidRPr="005F15E9">
        <w:rPr>
          <w:rFonts w:ascii="Times New Roman" w:hAnsi="Times New Roman" w:cs="Times New Roman"/>
          <w:sz w:val="24"/>
          <w:szCs w:val="24"/>
        </w:rPr>
        <w:t>.</w:t>
      </w:r>
      <w:r w:rsidR="001E0B30" w:rsidRPr="005F15E9">
        <w:rPr>
          <w:rFonts w:ascii="Times New Roman" w:hAnsi="Times New Roman" w:cs="Times New Roman"/>
          <w:sz w:val="24"/>
          <w:szCs w:val="24"/>
        </w:rPr>
        <w:t xml:space="preserve"> </w:t>
      </w:r>
      <w:r w:rsidR="001E0B30" w:rsidRPr="005F15E9">
        <w:rPr>
          <w:rFonts w:ascii="Times New Roman" w:hAnsi="Times New Roman" w:cs="Times New Roman"/>
          <w:sz w:val="24"/>
          <w:szCs w:val="24"/>
          <w:highlight w:val="yellow"/>
        </w:rPr>
        <w:t>Although many previous studies are mainly concerned about examining various antecedents to purchasing green</w:t>
      </w:r>
      <w:r w:rsidR="003B1F10" w:rsidRPr="005F15E9">
        <w:rPr>
          <w:rFonts w:ascii="Times New Roman" w:hAnsi="Times New Roman" w:cs="Times New Roman"/>
          <w:sz w:val="24"/>
          <w:szCs w:val="24"/>
          <w:highlight w:val="yellow"/>
        </w:rPr>
        <w:t>/sustainable/</w:t>
      </w:r>
      <w:r w:rsidR="001E0B30" w:rsidRPr="005F15E9">
        <w:rPr>
          <w:rFonts w:ascii="Times New Roman" w:hAnsi="Times New Roman" w:cs="Times New Roman"/>
          <w:sz w:val="24"/>
          <w:szCs w:val="24"/>
          <w:highlight w:val="yellow"/>
        </w:rPr>
        <w:t>environment</w:t>
      </w:r>
      <w:r w:rsidR="00177D85" w:rsidRPr="005F15E9">
        <w:rPr>
          <w:rFonts w:ascii="Times New Roman" w:hAnsi="Times New Roman" w:cs="Times New Roman"/>
          <w:sz w:val="24"/>
          <w:szCs w:val="24"/>
          <w:highlight w:val="yellow"/>
        </w:rPr>
        <w:t>-friendly</w:t>
      </w:r>
      <w:r w:rsidR="001E0B30" w:rsidRPr="005F15E9">
        <w:rPr>
          <w:rFonts w:ascii="Times New Roman" w:hAnsi="Times New Roman" w:cs="Times New Roman"/>
          <w:sz w:val="24"/>
          <w:szCs w:val="24"/>
          <w:highlight w:val="yellow"/>
        </w:rPr>
        <w:t xml:space="preserve"> products for different categories, the </w:t>
      </w:r>
      <w:r w:rsidR="006755E7" w:rsidRPr="005F15E9">
        <w:rPr>
          <w:rFonts w:ascii="Times New Roman" w:hAnsi="Times New Roman" w:cs="Times New Roman"/>
          <w:sz w:val="24"/>
          <w:szCs w:val="24"/>
          <w:highlight w:val="yellow"/>
        </w:rPr>
        <w:t xml:space="preserve">role </w:t>
      </w:r>
      <w:r w:rsidR="001E0B30" w:rsidRPr="005F15E9">
        <w:rPr>
          <w:rFonts w:ascii="Times New Roman" w:hAnsi="Times New Roman" w:cs="Times New Roman"/>
          <w:sz w:val="24"/>
          <w:szCs w:val="24"/>
          <w:highlight w:val="yellow"/>
        </w:rPr>
        <w:t xml:space="preserve">of sustainable labelling </w:t>
      </w:r>
      <w:r w:rsidR="006755E7" w:rsidRPr="005F15E9">
        <w:rPr>
          <w:rFonts w:ascii="Times New Roman" w:hAnsi="Times New Roman" w:cs="Times New Roman"/>
          <w:sz w:val="24"/>
          <w:szCs w:val="24"/>
          <w:highlight w:val="yellow"/>
        </w:rPr>
        <w:t xml:space="preserve">in </w:t>
      </w:r>
      <w:r w:rsidR="001E0B30" w:rsidRPr="005F15E9">
        <w:rPr>
          <w:rFonts w:ascii="Times New Roman" w:hAnsi="Times New Roman" w:cs="Times New Roman"/>
          <w:sz w:val="24"/>
          <w:szCs w:val="24"/>
          <w:highlight w:val="yellow"/>
        </w:rPr>
        <w:t>sustainable consumer behaviour is often overlooked in the literature.</w:t>
      </w:r>
      <w:r w:rsidR="00402AB3" w:rsidRPr="005F15E9">
        <w:rPr>
          <w:rFonts w:ascii="Times New Roman" w:hAnsi="Times New Roman" w:cs="Times New Roman"/>
          <w:sz w:val="24"/>
          <w:szCs w:val="24"/>
        </w:rPr>
        <w:t xml:space="preserve"> </w:t>
      </w:r>
      <w:r w:rsidR="00D90DC0" w:rsidRPr="005F15E9">
        <w:rPr>
          <w:rFonts w:ascii="Times New Roman" w:hAnsi="Times New Roman" w:cs="Times New Roman"/>
          <w:sz w:val="24"/>
          <w:szCs w:val="24"/>
          <w:highlight w:val="yellow"/>
        </w:rPr>
        <w:t>To address the research gaps identified through a</w:t>
      </w:r>
      <w:r w:rsidR="006755E7" w:rsidRPr="005F15E9">
        <w:rPr>
          <w:rFonts w:ascii="Times New Roman" w:hAnsi="Times New Roman" w:cs="Times New Roman"/>
          <w:sz w:val="24"/>
          <w:szCs w:val="24"/>
          <w:highlight w:val="yellow"/>
        </w:rPr>
        <w:t>n</w:t>
      </w:r>
      <w:r w:rsidR="00D90DC0" w:rsidRPr="005F15E9">
        <w:rPr>
          <w:rFonts w:ascii="Times New Roman" w:hAnsi="Times New Roman" w:cs="Times New Roman"/>
          <w:sz w:val="24"/>
          <w:szCs w:val="24"/>
          <w:highlight w:val="yellow"/>
        </w:rPr>
        <w:t xml:space="preserve"> </w:t>
      </w:r>
      <w:r w:rsidR="006755E7" w:rsidRPr="005F15E9">
        <w:rPr>
          <w:rFonts w:ascii="Times New Roman" w:hAnsi="Times New Roman" w:cs="Times New Roman"/>
          <w:sz w:val="24"/>
          <w:szCs w:val="24"/>
          <w:highlight w:val="yellow"/>
        </w:rPr>
        <w:t>ample</w:t>
      </w:r>
      <w:r w:rsidR="00D90DC0" w:rsidRPr="005F15E9">
        <w:rPr>
          <w:rFonts w:ascii="Times New Roman" w:hAnsi="Times New Roman" w:cs="Times New Roman"/>
          <w:sz w:val="24"/>
          <w:szCs w:val="24"/>
          <w:highlight w:val="yellow"/>
        </w:rPr>
        <w:t xml:space="preserve"> review of </w:t>
      </w:r>
      <w:r w:rsidR="006755E7" w:rsidRPr="005F15E9">
        <w:rPr>
          <w:rFonts w:ascii="Times New Roman" w:hAnsi="Times New Roman" w:cs="Times New Roman"/>
          <w:sz w:val="24"/>
          <w:szCs w:val="24"/>
          <w:highlight w:val="yellow"/>
        </w:rPr>
        <w:t>pertinent</w:t>
      </w:r>
      <w:r w:rsidR="00D90DC0" w:rsidRPr="005F15E9">
        <w:rPr>
          <w:rFonts w:ascii="Times New Roman" w:hAnsi="Times New Roman" w:cs="Times New Roman"/>
          <w:sz w:val="24"/>
          <w:szCs w:val="24"/>
          <w:highlight w:val="yellow"/>
        </w:rPr>
        <w:t xml:space="preserve"> literature</w:t>
      </w:r>
      <w:r w:rsidR="00402AB3" w:rsidRPr="005F15E9">
        <w:rPr>
          <w:rFonts w:ascii="Times New Roman" w:hAnsi="Times New Roman" w:cs="Times New Roman"/>
          <w:sz w:val="24"/>
          <w:szCs w:val="24"/>
          <w:highlight w:val="yellow"/>
        </w:rPr>
        <w:t xml:space="preserve">, </w:t>
      </w:r>
      <w:r w:rsidR="00055C24" w:rsidRPr="005F15E9">
        <w:rPr>
          <w:rFonts w:ascii="Times New Roman" w:hAnsi="Times New Roman" w:cs="Times New Roman"/>
          <w:sz w:val="24"/>
          <w:szCs w:val="24"/>
          <w:highlight w:val="yellow"/>
        </w:rPr>
        <w:t>this research</w:t>
      </w:r>
      <w:r w:rsidR="00177D85" w:rsidRPr="005F15E9">
        <w:rPr>
          <w:rFonts w:ascii="Times New Roman" w:hAnsi="Times New Roman" w:cs="Times New Roman"/>
          <w:sz w:val="24"/>
          <w:szCs w:val="24"/>
          <w:highlight w:val="yellow"/>
        </w:rPr>
        <w:t xml:space="preserve"> attempts to </w:t>
      </w:r>
      <w:r w:rsidR="006755E7" w:rsidRPr="005F15E9">
        <w:rPr>
          <w:rFonts w:ascii="Times New Roman" w:hAnsi="Times New Roman" w:cs="Times New Roman"/>
          <w:sz w:val="24"/>
          <w:szCs w:val="24"/>
          <w:highlight w:val="yellow"/>
        </w:rPr>
        <w:t xml:space="preserve">answer </w:t>
      </w:r>
      <w:r w:rsidR="00177D85" w:rsidRPr="005F15E9">
        <w:rPr>
          <w:rFonts w:ascii="Times New Roman" w:hAnsi="Times New Roman" w:cs="Times New Roman"/>
          <w:sz w:val="24"/>
          <w:szCs w:val="24"/>
          <w:highlight w:val="yellow"/>
        </w:rPr>
        <w:t>the research questions</w:t>
      </w:r>
      <w:r w:rsidR="006755E7" w:rsidRPr="005F15E9">
        <w:rPr>
          <w:rFonts w:ascii="Times New Roman" w:hAnsi="Times New Roman" w:cs="Times New Roman"/>
          <w:sz w:val="24"/>
          <w:szCs w:val="24"/>
          <w:highlight w:val="yellow"/>
        </w:rPr>
        <w:t xml:space="preserve"> framed, as follow</w:t>
      </w:r>
      <w:r w:rsidR="00177D85" w:rsidRPr="005F15E9">
        <w:rPr>
          <w:rFonts w:ascii="Times New Roman" w:hAnsi="Times New Roman" w:cs="Times New Roman"/>
          <w:sz w:val="24"/>
          <w:szCs w:val="24"/>
          <w:highlight w:val="yellow"/>
        </w:rPr>
        <w:t>:</w:t>
      </w:r>
    </w:p>
    <w:p w14:paraId="2D1F87E2" w14:textId="4C057E32" w:rsidR="00177D85" w:rsidRPr="005F15E9" w:rsidRDefault="00177D85" w:rsidP="00AF1057">
      <w:pPr>
        <w:spacing w:line="276" w:lineRule="auto"/>
        <w:jc w:val="both"/>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RQ1: How do consumers perceive </w:t>
      </w:r>
      <w:r w:rsidR="004A576C" w:rsidRPr="005F15E9">
        <w:rPr>
          <w:rFonts w:ascii="Times New Roman" w:hAnsi="Times New Roman" w:cs="Times New Roman"/>
          <w:sz w:val="24"/>
          <w:szCs w:val="24"/>
          <w:highlight w:val="yellow"/>
        </w:rPr>
        <w:t xml:space="preserve">about </w:t>
      </w:r>
      <w:r w:rsidR="006755E7" w:rsidRPr="005F15E9">
        <w:rPr>
          <w:rFonts w:ascii="Times New Roman" w:hAnsi="Times New Roman" w:cs="Times New Roman"/>
          <w:sz w:val="24"/>
          <w:szCs w:val="24"/>
          <w:highlight w:val="yellow"/>
        </w:rPr>
        <w:t xml:space="preserve">the </w:t>
      </w:r>
      <w:r w:rsidRPr="005F15E9">
        <w:rPr>
          <w:rFonts w:ascii="Times New Roman" w:hAnsi="Times New Roman" w:cs="Times New Roman"/>
          <w:sz w:val="24"/>
          <w:szCs w:val="24"/>
          <w:highlight w:val="yellow"/>
        </w:rPr>
        <w:t>sustainable labelled products?</w:t>
      </w:r>
    </w:p>
    <w:p w14:paraId="2705BA63" w14:textId="1C327768" w:rsidR="00177D85" w:rsidRPr="005F15E9" w:rsidRDefault="00177D85" w:rsidP="00AF1057">
      <w:pPr>
        <w:spacing w:line="276" w:lineRule="auto"/>
        <w:jc w:val="both"/>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RQ2: What are the various behavioural </w:t>
      </w:r>
      <w:r w:rsidR="006755E7" w:rsidRPr="005F15E9">
        <w:rPr>
          <w:rFonts w:ascii="Times New Roman" w:hAnsi="Times New Roman" w:cs="Times New Roman"/>
          <w:sz w:val="24"/>
          <w:szCs w:val="24"/>
          <w:highlight w:val="yellow"/>
        </w:rPr>
        <w:t xml:space="preserve">dimensions </w:t>
      </w:r>
      <w:r w:rsidRPr="005F15E9">
        <w:rPr>
          <w:rFonts w:ascii="Times New Roman" w:hAnsi="Times New Roman" w:cs="Times New Roman"/>
          <w:sz w:val="24"/>
          <w:szCs w:val="24"/>
          <w:highlight w:val="yellow"/>
        </w:rPr>
        <w:t>that determine sustainable consumption for such products?</w:t>
      </w:r>
    </w:p>
    <w:p w14:paraId="4CAD81D3" w14:textId="571B9C02" w:rsidR="00177D85" w:rsidRPr="005F15E9" w:rsidRDefault="00177D85" w:rsidP="00AF1057">
      <w:pPr>
        <w:spacing w:line="276" w:lineRule="auto"/>
        <w:jc w:val="both"/>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RQ3: How do the various </w:t>
      </w:r>
      <w:r w:rsidR="003A46BB" w:rsidRPr="005F15E9">
        <w:rPr>
          <w:rFonts w:ascii="Times New Roman" w:hAnsi="Times New Roman" w:cs="Times New Roman"/>
          <w:sz w:val="24"/>
          <w:szCs w:val="24"/>
          <w:highlight w:val="yellow"/>
        </w:rPr>
        <w:t>factor</w:t>
      </w:r>
      <w:r w:rsidRPr="005F15E9">
        <w:rPr>
          <w:rFonts w:ascii="Times New Roman" w:hAnsi="Times New Roman" w:cs="Times New Roman"/>
          <w:sz w:val="24"/>
          <w:szCs w:val="24"/>
          <w:highlight w:val="yellow"/>
        </w:rPr>
        <w:t xml:space="preserve">s exert influence on purchase intention and behaviour </w:t>
      </w:r>
      <w:r w:rsidR="006755E7" w:rsidRPr="005F15E9">
        <w:rPr>
          <w:rFonts w:ascii="Times New Roman" w:hAnsi="Times New Roman" w:cs="Times New Roman"/>
          <w:sz w:val="24"/>
          <w:szCs w:val="24"/>
          <w:highlight w:val="yellow"/>
        </w:rPr>
        <w:t xml:space="preserve">concerning </w:t>
      </w:r>
      <w:r w:rsidRPr="005F15E9">
        <w:rPr>
          <w:rFonts w:ascii="Times New Roman" w:hAnsi="Times New Roman" w:cs="Times New Roman"/>
          <w:sz w:val="24"/>
          <w:szCs w:val="24"/>
          <w:highlight w:val="yellow"/>
        </w:rPr>
        <w:t>sustainable labelled products?</w:t>
      </w:r>
    </w:p>
    <w:p w14:paraId="2B702DCF" w14:textId="344B56BE" w:rsidR="00177D85" w:rsidRPr="005F15E9" w:rsidRDefault="00177D85" w:rsidP="00AF1057">
      <w:pPr>
        <w:spacing w:line="276" w:lineRule="auto"/>
        <w:jc w:val="both"/>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Thus, </w:t>
      </w:r>
      <w:r w:rsidR="00D73EE8" w:rsidRPr="005F15E9">
        <w:rPr>
          <w:rFonts w:ascii="Times New Roman" w:hAnsi="Times New Roman" w:cs="Times New Roman"/>
          <w:sz w:val="24"/>
          <w:szCs w:val="24"/>
          <w:highlight w:val="yellow"/>
        </w:rPr>
        <w:t xml:space="preserve">the </w:t>
      </w:r>
      <w:r w:rsidRPr="005F15E9">
        <w:rPr>
          <w:rFonts w:ascii="Times New Roman" w:hAnsi="Times New Roman" w:cs="Times New Roman"/>
          <w:sz w:val="24"/>
          <w:szCs w:val="24"/>
          <w:highlight w:val="yellow"/>
        </w:rPr>
        <w:t>followi</w:t>
      </w:r>
      <w:r w:rsidR="00D73EE8" w:rsidRPr="005F15E9">
        <w:rPr>
          <w:rFonts w:ascii="Times New Roman" w:hAnsi="Times New Roman" w:cs="Times New Roman"/>
          <w:sz w:val="24"/>
          <w:szCs w:val="24"/>
          <w:highlight w:val="yellow"/>
        </w:rPr>
        <w:t>ng research objectives</w:t>
      </w:r>
      <w:r w:rsidR="00D62B12" w:rsidRPr="005F15E9">
        <w:rPr>
          <w:rFonts w:ascii="Times New Roman" w:hAnsi="Times New Roman" w:cs="Times New Roman"/>
          <w:sz w:val="24"/>
          <w:szCs w:val="24"/>
          <w:highlight w:val="yellow"/>
        </w:rPr>
        <w:t xml:space="preserve"> are specified</w:t>
      </w:r>
      <w:r w:rsidR="00D73EE8" w:rsidRPr="005F15E9">
        <w:rPr>
          <w:rFonts w:ascii="Times New Roman" w:hAnsi="Times New Roman" w:cs="Times New Roman"/>
          <w:sz w:val="24"/>
          <w:szCs w:val="24"/>
          <w:highlight w:val="yellow"/>
        </w:rPr>
        <w:t xml:space="preserve"> to </w:t>
      </w:r>
      <w:proofErr w:type="spellStart"/>
      <w:r w:rsidR="00D73EE8" w:rsidRPr="005F15E9">
        <w:rPr>
          <w:rFonts w:ascii="Times New Roman" w:hAnsi="Times New Roman" w:cs="Times New Roman"/>
          <w:sz w:val="24"/>
          <w:szCs w:val="24"/>
          <w:highlight w:val="yellow"/>
        </w:rPr>
        <w:t>analyz</w:t>
      </w:r>
      <w:r w:rsidRPr="005F15E9">
        <w:rPr>
          <w:rFonts w:ascii="Times New Roman" w:hAnsi="Times New Roman" w:cs="Times New Roman"/>
          <w:sz w:val="24"/>
          <w:szCs w:val="24"/>
          <w:highlight w:val="yellow"/>
        </w:rPr>
        <w:t>e</w:t>
      </w:r>
      <w:proofErr w:type="spellEnd"/>
      <w:r w:rsidRPr="005F15E9">
        <w:rPr>
          <w:rFonts w:ascii="Times New Roman" w:hAnsi="Times New Roman" w:cs="Times New Roman"/>
          <w:sz w:val="24"/>
          <w:szCs w:val="24"/>
          <w:highlight w:val="yellow"/>
        </w:rPr>
        <w:t xml:space="preserve"> these questions:</w:t>
      </w:r>
    </w:p>
    <w:p w14:paraId="60ABD8A8" w14:textId="5FF8868D" w:rsidR="00177D85" w:rsidRPr="005F15E9" w:rsidRDefault="00177D85" w:rsidP="003102F0">
      <w:pPr>
        <w:pStyle w:val="ListParagraph"/>
        <w:numPr>
          <w:ilvl w:val="0"/>
          <w:numId w:val="3"/>
        </w:numPr>
        <w:spacing w:line="276" w:lineRule="auto"/>
        <w:ind w:left="426"/>
        <w:jc w:val="both"/>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To discover consumers’ perception</w:t>
      </w:r>
      <w:r w:rsidR="00D73EE8" w:rsidRPr="005F15E9">
        <w:rPr>
          <w:rFonts w:ascii="Times New Roman" w:hAnsi="Times New Roman" w:cs="Times New Roman"/>
          <w:sz w:val="24"/>
          <w:szCs w:val="24"/>
          <w:highlight w:val="yellow"/>
        </w:rPr>
        <w:t>s</w:t>
      </w:r>
      <w:r w:rsidRPr="005F15E9">
        <w:rPr>
          <w:rFonts w:ascii="Times New Roman" w:hAnsi="Times New Roman" w:cs="Times New Roman"/>
          <w:sz w:val="24"/>
          <w:szCs w:val="24"/>
          <w:highlight w:val="yellow"/>
        </w:rPr>
        <w:t xml:space="preserve"> regarding sustainable labelled products.</w:t>
      </w:r>
    </w:p>
    <w:p w14:paraId="33D44BE8" w14:textId="77777777" w:rsidR="00177D85" w:rsidRPr="005F15E9" w:rsidRDefault="00177D85" w:rsidP="003102F0">
      <w:pPr>
        <w:pStyle w:val="ListParagraph"/>
        <w:numPr>
          <w:ilvl w:val="0"/>
          <w:numId w:val="3"/>
        </w:numPr>
        <w:spacing w:line="276" w:lineRule="auto"/>
        <w:ind w:left="426"/>
        <w:jc w:val="both"/>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To identify the factors vital for shaping the consumption of sustainable labelled products.</w:t>
      </w:r>
    </w:p>
    <w:p w14:paraId="13033DF3" w14:textId="5C4EBF9D" w:rsidR="00177D85" w:rsidRPr="005F15E9" w:rsidRDefault="00177D85" w:rsidP="003102F0">
      <w:pPr>
        <w:pStyle w:val="ListParagraph"/>
        <w:numPr>
          <w:ilvl w:val="0"/>
          <w:numId w:val="3"/>
        </w:numPr>
        <w:spacing w:line="276" w:lineRule="auto"/>
        <w:ind w:left="426"/>
        <w:jc w:val="both"/>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To conduct an empirical investigation of the relational linkages among the identified factors that can be leveraged to address the attitude-intention-behaviour gap in </w:t>
      </w:r>
      <w:r w:rsidR="00D73EE8" w:rsidRPr="005F15E9">
        <w:rPr>
          <w:rFonts w:ascii="Times New Roman" w:hAnsi="Times New Roman" w:cs="Times New Roman"/>
          <w:sz w:val="24"/>
          <w:szCs w:val="24"/>
          <w:highlight w:val="yellow"/>
        </w:rPr>
        <w:t xml:space="preserve">the </w:t>
      </w:r>
      <w:r w:rsidRPr="005F15E9">
        <w:rPr>
          <w:rFonts w:ascii="Times New Roman" w:hAnsi="Times New Roman" w:cs="Times New Roman"/>
          <w:sz w:val="24"/>
          <w:szCs w:val="24"/>
          <w:highlight w:val="yellow"/>
        </w:rPr>
        <w:t>adoption of sustainable labelled products.</w:t>
      </w:r>
    </w:p>
    <w:p w14:paraId="1829EC04" w14:textId="6B3E4684" w:rsidR="000937E3" w:rsidRPr="005F15E9" w:rsidRDefault="00177D85"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For this purpose, </w:t>
      </w:r>
      <w:r w:rsidR="00D62B12" w:rsidRPr="005F15E9">
        <w:rPr>
          <w:rFonts w:ascii="Times New Roman" w:hAnsi="Times New Roman" w:cs="Times New Roman"/>
          <w:sz w:val="24"/>
          <w:szCs w:val="24"/>
        </w:rPr>
        <w:t xml:space="preserve">this study </w:t>
      </w:r>
      <w:r w:rsidR="00055C24" w:rsidRPr="005F15E9">
        <w:rPr>
          <w:rFonts w:ascii="Times New Roman" w:hAnsi="Times New Roman" w:cs="Times New Roman"/>
          <w:sz w:val="24"/>
          <w:szCs w:val="24"/>
        </w:rPr>
        <w:t xml:space="preserve">adopted a mixed-method approach to understanding </w:t>
      </w:r>
      <w:r w:rsidR="00D90DC0" w:rsidRPr="005F15E9">
        <w:rPr>
          <w:rFonts w:ascii="Times New Roman" w:hAnsi="Times New Roman" w:cs="Times New Roman"/>
          <w:sz w:val="24"/>
          <w:szCs w:val="24"/>
        </w:rPr>
        <w:t xml:space="preserve">what influence sustainable labels exert on </w:t>
      </w:r>
      <w:r w:rsidRPr="005F15E9">
        <w:rPr>
          <w:rFonts w:ascii="Times New Roman" w:hAnsi="Times New Roman" w:cs="Times New Roman"/>
          <w:sz w:val="24"/>
          <w:szCs w:val="24"/>
        </w:rPr>
        <w:t>consumer</w:t>
      </w:r>
      <w:r w:rsidR="00D90DC0" w:rsidRPr="005F15E9">
        <w:rPr>
          <w:rFonts w:ascii="Times New Roman" w:hAnsi="Times New Roman" w:cs="Times New Roman"/>
          <w:sz w:val="24"/>
          <w:szCs w:val="24"/>
        </w:rPr>
        <w:t xml:space="preserve"> behaviour for sustainable dairy food products.</w:t>
      </w:r>
      <w:r w:rsidR="009D3C41" w:rsidRPr="005F15E9">
        <w:rPr>
          <w:rFonts w:ascii="Times New Roman" w:hAnsi="Times New Roman" w:cs="Times New Roman"/>
          <w:sz w:val="24"/>
          <w:szCs w:val="24"/>
        </w:rPr>
        <w:t xml:space="preserve"> </w:t>
      </w:r>
      <w:r w:rsidR="00D62B12" w:rsidRPr="005F15E9">
        <w:rPr>
          <w:rFonts w:ascii="Times New Roman" w:hAnsi="Times New Roman" w:cs="Times New Roman"/>
          <w:sz w:val="24"/>
          <w:szCs w:val="24"/>
          <w:highlight w:val="yellow"/>
        </w:rPr>
        <w:t>A</w:t>
      </w:r>
      <w:r w:rsidR="009D3C41" w:rsidRPr="005F15E9">
        <w:rPr>
          <w:rFonts w:ascii="Times New Roman" w:hAnsi="Times New Roman" w:cs="Times New Roman"/>
          <w:sz w:val="24"/>
          <w:szCs w:val="24"/>
          <w:highlight w:val="yellow"/>
        </w:rPr>
        <w:t xml:space="preserve"> mix of qualitative and quantitative methods</w:t>
      </w:r>
      <w:r w:rsidR="00D62B12" w:rsidRPr="005F15E9">
        <w:rPr>
          <w:rFonts w:ascii="Times New Roman" w:hAnsi="Times New Roman" w:cs="Times New Roman"/>
          <w:sz w:val="24"/>
          <w:szCs w:val="24"/>
          <w:highlight w:val="yellow"/>
        </w:rPr>
        <w:t xml:space="preserve"> are employed</w:t>
      </w:r>
      <w:r w:rsidR="009D3C41" w:rsidRPr="005F15E9">
        <w:rPr>
          <w:rFonts w:ascii="Times New Roman" w:hAnsi="Times New Roman" w:cs="Times New Roman"/>
          <w:sz w:val="24"/>
          <w:szCs w:val="24"/>
          <w:highlight w:val="yellow"/>
        </w:rPr>
        <w:t xml:space="preserve"> because the former helps gain profound understanding into the phenomena under consideration and develop robust scales to </w:t>
      </w:r>
      <w:r w:rsidR="009D3C41" w:rsidRPr="005F15E9">
        <w:rPr>
          <w:rFonts w:ascii="Times New Roman" w:hAnsi="Times New Roman" w:cs="Times New Roman"/>
          <w:sz w:val="24"/>
          <w:szCs w:val="24"/>
          <w:highlight w:val="yellow"/>
        </w:rPr>
        <w:lastRenderedPageBreak/>
        <w:t>measure it, where the latter assists in testing and validating the identified measures and proposed relationships</w:t>
      </w:r>
      <w:r w:rsidR="00D62B12" w:rsidRPr="005F15E9">
        <w:rPr>
          <w:rFonts w:ascii="Times New Roman" w:hAnsi="Times New Roman" w:cs="Times New Roman"/>
          <w:sz w:val="24"/>
          <w:szCs w:val="24"/>
          <w:highlight w:val="yellow"/>
        </w:rPr>
        <w:t xml:space="preserve"> </w:t>
      </w:r>
      <w:r w:rsidR="00D62B12" w:rsidRPr="005F15E9">
        <w:rPr>
          <w:rFonts w:ascii="Times New Roman" w:hAnsi="Times New Roman" w:cs="Times New Roman"/>
          <w:sz w:val="24"/>
          <w:szCs w:val="24"/>
          <w:highlight w:val="yellow"/>
        </w:rPr>
        <w:fldChar w:fldCharType="begin" w:fldLock="1"/>
      </w:r>
      <w:r w:rsidR="00D62B12" w:rsidRPr="005F15E9">
        <w:rPr>
          <w:rFonts w:ascii="Times New Roman" w:hAnsi="Times New Roman" w:cs="Times New Roman"/>
          <w:sz w:val="24"/>
          <w:szCs w:val="24"/>
          <w:highlight w:val="yellow"/>
        </w:rPr>
        <w:instrText>ADDIN CSL_CITATION {"citationItems":[{"id":"ITEM-1","itemData":{"DOI":"10.1016/J.REDEEN.2016.05.001","ISSN":"2444-8451","author":[{"dropping-particle":"","family":"Molina-Azorin","given":"Jose F.","non-dropping-particle":"","parse-names":false,"suffix":""}],"container-title":"European Journal of Management and Business Economics","id":"ITEM-1","issue":"2","issued":{"date-parts":[["2016","5","8"]]},"page":"37-38","publisher":"Elsevier","title":"Mixed methods research: An opportunity to improve our studies and our research skills","type":"article-journal","volume":"25"},"uris":["http://www.mendeley.com/documents/?uuid=db305e27-90e9-3169-9b4a-c38a4dc868e7"]}],"mendeley":{"formattedCitation":"(Molina-Azorin, 2016)","plainTextFormattedCitation":"(Molina-Azorin, 2016)","previouslyFormattedCitation":"(Molina-Azorin, 2016)"},"properties":{"noteIndex":0},"schema":"https://github.com/citation-style-language/schema/raw/master/csl-citation.json"}</w:instrText>
      </w:r>
      <w:r w:rsidR="00D62B12" w:rsidRPr="005F15E9">
        <w:rPr>
          <w:rFonts w:ascii="Times New Roman" w:hAnsi="Times New Roman" w:cs="Times New Roman"/>
          <w:sz w:val="24"/>
          <w:szCs w:val="24"/>
          <w:highlight w:val="yellow"/>
        </w:rPr>
        <w:fldChar w:fldCharType="separate"/>
      </w:r>
      <w:r w:rsidR="00D62B12" w:rsidRPr="005F15E9">
        <w:rPr>
          <w:rFonts w:ascii="Times New Roman" w:hAnsi="Times New Roman" w:cs="Times New Roman"/>
          <w:noProof/>
          <w:sz w:val="24"/>
          <w:szCs w:val="24"/>
          <w:highlight w:val="yellow"/>
        </w:rPr>
        <w:t>(Molina-Azorin, 2016)</w:t>
      </w:r>
      <w:r w:rsidR="00D62B12" w:rsidRPr="005F15E9">
        <w:rPr>
          <w:rFonts w:ascii="Times New Roman" w:hAnsi="Times New Roman" w:cs="Times New Roman"/>
          <w:sz w:val="24"/>
          <w:szCs w:val="24"/>
          <w:highlight w:val="yellow"/>
        </w:rPr>
        <w:fldChar w:fldCharType="end"/>
      </w:r>
      <w:r w:rsidR="009D3C41" w:rsidRPr="005F15E9">
        <w:rPr>
          <w:rFonts w:ascii="Times New Roman" w:hAnsi="Times New Roman" w:cs="Times New Roman"/>
          <w:sz w:val="24"/>
          <w:szCs w:val="24"/>
          <w:highlight w:val="yellow"/>
        </w:rPr>
        <w:t>.</w:t>
      </w:r>
      <w:r w:rsidR="00D90DC0" w:rsidRPr="005F15E9">
        <w:rPr>
          <w:rFonts w:ascii="Times New Roman" w:hAnsi="Times New Roman" w:cs="Times New Roman"/>
          <w:sz w:val="24"/>
          <w:szCs w:val="24"/>
          <w:highlight w:val="yellow"/>
        </w:rPr>
        <w:t xml:space="preserve"> </w:t>
      </w:r>
      <w:r w:rsidR="00D62B12" w:rsidRPr="005F15E9">
        <w:rPr>
          <w:rFonts w:ascii="Times New Roman" w:hAnsi="Times New Roman" w:cs="Times New Roman"/>
          <w:sz w:val="24"/>
          <w:szCs w:val="24"/>
          <w:highlight w:val="yellow"/>
        </w:rPr>
        <w:t>To this end</w:t>
      </w:r>
      <w:r w:rsidR="00D90DC0" w:rsidRPr="005F15E9">
        <w:rPr>
          <w:rFonts w:ascii="Times New Roman" w:hAnsi="Times New Roman" w:cs="Times New Roman"/>
          <w:sz w:val="24"/>
          <w:szCs w:val="24"/>
          <w:highlight w:val="yellow"/>
        </w:rPr>
        <w:t xml:space="preserve">, </w:t>
      </w:r>
      <w:r w:rsidR="00D62B12" w:rsidRPr="005F15E9">
        <w:rPr>
          <w:rFonts w:ascii="Times New Roman" w:hAnsi="Times New Roman" w:cs="Times New Roman"/>
          <w:sz w:val="24"/>
          <w:szCs w:val="24"/>
          <w:highlight w:val="yellow"/>
        </w:rPr>
        <w:t>the research</w:t>
      </w:r>
      <w:r w:rsidR="00D62B12" w:rsidRPr="005F15E9">
        <w:rPr>
          <w:rFonts w:ascii="Times New Roman" w:hAnsi="Times New Roman" w:cs="Times New Roman"/>
          <w:sz w:val="24"/>
          <w:szCs w:val="24"/>
        </w:rPr>
        <w:t xml:space="preserve"> </w:t>
      </w:r>
      <w:r w:rsidR="00D90DC0" w:rsidRPr="005F15E9">
        <w:rPr>
          <w:rFonts w:ascii="Times New Roman" w:hAnsi="Times New Roman" w:cs="Times New Roman"/>
          <w:sz w:val="24"/>
          <w:szCs w:val="24"/>
        </w:rPr>
        <w:t>developed a theoretical framework by integrating TPB and other important constructs</w:t>
      </w:r>
      <w:r w:rsidRPr="005F15E9">
        <w:rPr>
          <w:rFonts w:ascii="Times New Roman" w:hAnsi="Times New Roman" w:cs="Times New Roman"/>
          <w:sz w:val="24"/>
          <w:szCs w:val="24"/>
        </w:rPr>
        <w:t xml:space="preserve"> identified from the literature and empirical examination</w:t>
      </w:r>
      <w:r w:rsidR="00D90DC0" w:rsidRPr="005F15E9">
        <w:rPr>
          <w:rFonts w:ascii="Times New Roman" w:hAnsi="Times New Roman" w:cs="Times New Roman"/>
          <w:sz w:val="24"/>
          <w:szCs w:val="24"/>
        </w:rPr>
        <w:t xml:space="preserve">, </w:t>
      </w:r>
      <w:proofErr w:type="gramStart"/>
      <w:r w:rsidR="00D90DC0" w:rsidRPr="005F15E9">
        <w:rPr>
          <w:rFonts w:ascii="Times New Roman" w:hAnsi="Times New Roman" w:cs="Times New Roman"/>
          <w:sz w:val="24"/>
          <w:szCs w:val="24"/>
        </w:rPr>
        <w:t>i.e.</w:t>
      </w:r>
      <w:proofErr w:type="gramEnd"/>
      <w:r w:rsidR="00D90DC0" w:rsidRPr="005F15E9">
        <w:rPr>
          <w:rFonts w:ascii="Times New Roman" w:hAnsi="Times New Roman" w:cs="Times New Roman"/>
          <w:sz w:val="24"/>
          <w:szCs w:val="24"/>
        </w:rPr>
        <w:t xml:space="preserve"> environmental concern, consumer effectiveness, consumer innovativeness, and sustainable label awareness. </w:t>
      </w:r>
    </w:p>
    <w:p w14:paraId="1B500A0E" w14:textId="79A31687" w:rsidR="00392241" w:rsidRPr="005F15E9" w:rsidRDefault="00392241"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The paper is </w:t>
      </w:r>
      <w:r w:rsidR="006755E7" w:rsidRPr="005F15E9">
        <w:rPr>
          <w:rFonts w:ascii="Times New Roman" w:hAnsi="Times New Roman" w:cs="Times New Roman"/>
          <w:sz w:val="24"/>
          <w:szCs w:val="24"/>
        </w:rPr>
        <w:t xml:space="preserve">organized </w:t>
      </w:r>
      <w:r w:rsidRPr="005F15E9">
        <w:rPr>
          <w:rFonts w:ascii="Times New Roman" w:hAnsi="Times New Roman" w:cs="Times New Roman"/>
          <w:sz w:val="24"/>
          <w:szCs w:val="24"/>
        </w:rPr>
        <w:t xml:space="preserve">as follow. </w:t>
      </w:r>
      <w:proofErr w:type="gramStart"/>
      <w:r w:rsidR="006755E7" w:rsidRPr="005F15E9">
        <w:rPr>
          <w:rFonts w:ascii="Times New Roman" w:hAnsi="Times New Roman" w:cs="Times New Roman"/>
          <w:sz w:val="24"/>
          <w:szCs w:val="24"/>
        </w:rPr>
        <w:t>Subsequent</w:t>
      </w:r>
      <w:r w:rsidRPr="005F15E9">
        <w:rPr>
          <w:rFonts w:ascii="Times New Roman" w:hAnsi="Times New Roman" w:cs="Times New Roman"/>
          <w:sz w:val="24"/>
          <w:szCs w:val="24"/>
        </w:rPr>
        <w:t xml:space="preserve"> </w:t>
      </w:r>
      <w:r w:rsidR="006755E7" w:rsidRPr="005F15E9">
        <w:rPr>
          <w:rFonts w:ascii="Times New Roman" w:hAnsi="Times New Roman" w:cs="Times New Roman"/>
          <w:sz w:val="24"/>
          <w:szCs w:val="24"/>
        </w:rPr>
        <w:t>to</w:t>
      </w:r>
      <w:proofErr w:type="gramEnd"/>
      <w:r w:rsidR="006755E7" w:rsidRPr="005F15E9">
        <w:rPr>
          <w:rFonts w:ascii="Times New Roman" w:hAnsi="Times New Roman" w:cs="Times New Roman"/>
          <w:sz w:val="24"/>
          <w:szCs w:val="24"/>
        </w:rPr>
        <w:t xml:space="preserve"> </w:t>
      </w:r>
      <w:r w:rsidRPr="005F15E9">
        <w:rPr>
          <w:rFonts w:ascii="Times New Roman" w:hAnsi="Times New Roman" w:cs="Times New Roman"/>
          <w:sz w:val="24"/>
          <w:szCs w:val="24"/>
        </w:rPr>
        <w:t xml:space="preserve">the introduction in preceding section, </w:t>
      </w:r>
      <w:r w:rsidR="003B1F10" w:rsidRPr="005F15E9">
        <w:rPr>
          <w:rFonts w:ascii="Times New Roman" w:hAnsi="Times New Roman" w:cs="Times New Roman"/>
          <w:sz w:val="24"/>
          <w:szCs w:val="24"/>
        </w:rPr>
        <w:t>S</w:t>
      </w:r>
      <w:r w:rsidRPr="005F15E9">
        <w:rPr>
          <w:rFonts w:ascii="Times New Roman" w:hAnsi="Times New Roman" w:cs="Times New Roman"/>
          <w:sz w:val="24"/>
          <w:szCs w:val="24"/>
        </w:rPr>
        <w:t>ection</w:t>
      </w:r>
      <w:r w:rsidR="003B1F10" w:rsidRPr="005F15E9">
        <w:rPr>
          <w:rFonts w:ascii="Times New Roman" w:hAnsi="Times New Roman" w:cs="Times New Roman"/>
          <w:sz w:val="24"/>
          <w:szCs w:val="24"/>
        </w:rPr>
        <w:t xml:space="preserve"> 2</w:t>
      </w:r>
      <w:r w:rsidRPr="005F15E9">
        <w:rPr>
          <w:rFonts w:ascii="Times New Roman" w:hAnsi="Times New Roman" w:cs="Times New Roman"/>
          <w:sz w:val="24"/>
          <w:szCs w:val="24"/>
        </w:rPr>
        <w:t xml:space="preserve"> deliberates the theoretical background of research. </w:t>
      </w:r>
      <w:r w:rsidR="003B1F10" w:rsidRPr="005F15E9">
        <w:rPr>
          <w:rFonts w:ascii="Times New Roman" w:hAnsi="Times New Roman" w:cs="Times New Roman"/>
          <w:sz w:val="24"/>
          <w:szCs w:val="24"/>
        </w:rPr>
        <w:t>S</w:t>
      </w:r>
      <w:r w:rsidRPr="005F15E9">
        <w:rPr>
          <w:rFonts w:ascii="Times New Roman" w:hAnsi="Times New Roman" w:cs="Times New Roman"/>
          <w:sz w:val="24"/>
          <w:szCs w:val="24"/>
        </w:rPr>
        <w:t>ection</w:t>
      </w:r>
      <w:r w:rsidR="003B1F10" w:rsidRPr="005F15E9">
        <w:rPr>
          <w:rFonts w:ascii="Times New Roman" w:hAnsi="Times New Roman" w:cs="Times New Roman"/>
          <w:sz w:val="24"/>
          <w:szCs w:val="24"/>
        </w:rPr>
        <w:t xml:space="preserve"> 3</w:t>
      </w:r>
      <w:r w:rsidRPr="005F15E9">
        <w:rPr>
          <w:rFonts w:ascii="Times New Roman" w:hAnsi="Times New Roman" w:cs="Times New Roman"/>
          <w:sz w:val="24"/>
          <w:szCs w:val="24"/>
        </w:rPr>
        <w:t xml:space="preserve"> defines the study constructs and </w:t>
      </w:r>
      <w:r w:rsidR="006A2674" w:rsidRPr="005F15E9">
        <w:rPr>
          <w:rFonts w:ascii="Times New Roman" w:hAnsi="Times New Roman" w:cs="Times New Roman"/>
          <w:sz w:val="24"/>
          <w:szCs w:val="24"/>
        </w:rPr>
        <w:t xml:space="preserve">the </w:t>
      </w:r>
      <w:r w:rsidRPr="005F15E9">
        <w:rPr>
          <w:rFonts w:ascii="Times New Roman" w:hAnsi="Times New Roman" w:cs="Times New Roman"/>
          <w:sz w:val="24"/>
          <w:szCs w:val="24"/>
        </w:rPr>
        <w:t xml:space="preserve">framing of hypotheses. The methods employed for the research are explained in </w:t>
      </w:r>
      <w:r w:rsidR="006A2674" w:rsidRPr="005F15E9">
        <w:rPr>
          <w:rFonts w:ascii="Times New Roman" w:hAnsi="Times New Roman" w:cs="Times New Roman"/>
          <w:sz w:val="24"/>
          <w:szCs w:val="24"/>
        </w:rPr>
        <w:t xml:space="preserve">the </w:t>
      </w:r>
      <w:r w:rsidRPr="005F15E9">
        <w:rPr>
          <w:rFonts w:ascii="Times New Roman" w:hAnsi="Times New Roman" w:cs="Times New Roman"/>
          <w:sz w:val="24"/>
          <w:szCs w:val="24"/>
        </w:rPr>
        <w:t xml:space="preserve">fourth section. Section 5 presents the main results extracted from the analysis, followed by </w:t>
      </w:r>
      <w:r w:rsidR="006755E7" w:rsidRPr="005F15E9">
        <w:rPr>
          <w:rFonts w:ascii="Times New Roman" w:hAnsi="Times New Roman" w:cs="Times New Roman"/>
          <w:sz w:val="24"/>
          <w:szCs w:val="24"/>
        </w:rPr>
        <w:t xml:space="preserve">Section 6 </w:t>
      </w:r>
      <w:r w:rsidRPr="005F15E9">
        <w:rPr>
          <w:rFonts w:ascii="Times New Roman" w:hAnsi="Times New Roman" w:cs="Times New Roman"/>
          <w:sz w:val="24"/>
          <w:szCs w:val="24"/>
        </w:rPr>
        <w:t>discuss</w:t>
      </w:r>
      <w:r w:rsidR="006755E7" w:rsidRPr="005F15E9">
        <w:rPr>
          <w:rFonts w:ascii="Times New Roman" w:hAnsi="Times New Roman" w:cs="Times New Roman"/>
          <w:sz w:val="24"/>
          <w:szCs w:val="24"/>
        </w:rPr>
        <w:t>ing</w:t>
      </w:r>
      <w:r w:rsidRPr="005F15E9">
        <w:rPr>
          <w:rFonts w:ascii="Times New Roman" w:hAnsi="Times New Roman" w:cs="Times New Roman"/>
          <w:sz w:val="24"/>
          <w:szCs w:val="24"/>
        </w:rPr>
        <w:t xml:space="preserve"> the findings. Implications of the research are discussed in Section 7</w:t>
      </w:r>
      <w:r w:rsidR="003A46BB" w:rsidRPr="005F15E9">
        <w:rPr>
          <w:rFonts w:ascii="Times New Roman" w:hAnsi="Times New Roman" w:cs="Times New Roman"/>
          <w:sz w:val="24"/>
          <w:szCs w:val="24"/>
        </w:rPr>
        <w:t>,</w:t>
      </w:r>
      <w:r w:rsidRPr="005F15E9">
        <w:rPr>
          <w:rFonts w:ascii="Times New Roman" w:hAnsi="Times New Roman" w:cs="Times New Roman"/>
          <w:sz w:val="24"/>
          <w:szCs w:val="24"/>
        </w:rPr>
        <w:t xml:space="preserve"> and </w:t>
      </w:r>
      <w:r w:rsidR="003A46BB" w:rsidRPr="005F15E9">
        <w:rPr>
          <w:rFonts w:ascii="Times New Roman" w:hAnsi="Times New Roman" w:cs="Times New Roman"/>
          <w:sz w:val="24"/>
          <w:szCs w:val="24"/>
          <w:highlight w:val="yellow"/>
        </w:rPr>
        <w:t xml:space="preserve">Section 8 concludes the paper </w:t>
      </w:r>
      <w:r w:rsidR="004A576C" w:rsidRPr="005F15E9">
        <w:rPr>
          <w:rFonts w:ascii="Times New Roman" w:hAnsi="Times New Roman" w:cs="Times New Roman"/>
          <w:sz w:val="24"/>
          <w:szCs w:val="24"/>
          <w:highlight w:val="yellow"/>
        </w:rPr>
        <w:t>and discusses</w:t>
      </w:r>
      <w:r w:rsidRPr="005F15E9">
        <w:rPr>
          <w:rFonts w:ascii="Times New Roman" w:hAnsi="Times New Roman" w:cs="Times New Roman"/>
          <w:sz w:val="24"/>
          <w:szCs w:val="24"/>
          <w:highlight w:val="yellow"/>
        </w:rPr>
        <w:t xml:space="preserve"> the limitations and </w:t>
      </w:r>
      <w:r w:rsidR="006755E7" w:rsidRPr="005F15E9">
        <w:rPr>
          <w:rFonts w:ascii="Times New Roman" w:hAnsi="Times New Roman" w:cs="Times New Roman"/>
          <w:sz w:val="24"/>
          <w:szCs w:val="24"/>
          <w:highlight w:val="yellow"/>
        </w:rPr>
        <w:t>future research</w:t>
      </w:r>
      <w:r w:rsidR="003B1F10" w:rsidRPr="005F15E9">
        <w:rPr>
          <w:rFonts w:ascii="Times New Roman" w:hAnsi="Times New Roman" w:cs="Times New Roman"/>
          <w:sz w:val="24"/>
          <w:szCs w:val="24"/>
          <w:highlight w:val="yellow"/>
        </w:rPr>
        <w:t xml:space="preserve"> </w:t>
      </w:r>
      <w:r w:rsidR="004A576C" w:rsidRPr="005F15E9">
        <w:rPr>
          <w:rFonts w:ascii="Times New Roman" w:hAnsi="Times New Roman" w:cs="Times New Roman"/>
          <w:sz w:val="24"/>
          <w:szCs w:val="24"/>
          <w:highlight w:val="yellow"/>
        </w:rPr>
        <w:t>directions</w:t>
      </w:r>
      <w:r w:rsidRPr="005F15E9">
        <w:rPr>
          <w:rFonts w:ascii="Times New Roman" w:hAnsi="Times New Roman" w:cs="Times New Roman"/>
          <w:sz w:val="24"/>
          <w:szCs w:val="24"/>
          <w:highlight w:val="yellow"/>
        </w:rPr>
        <w:t>.</w:t>
      </w:r>
      <w:r w:rsidRPr="005F15E9">
        <w:rPr>
          <w:rFonts w:ascii="Times New Roman" w:hAnsi="Times New Roman" w:cs="Times New Roman"/>
          <w:sz w:val="24"/>
          <w:szCs w:val="24"/>
        </w:rPr>
        <w:t xml:space="preserve"> </w:t>
      </w:r>
    </w:p>
    <w:p w14:paraId="689E8231" w14:textId="33CB1EF3" w:rsidR="00601B09" w:rsidRPr="005F15E9" w:rsidRDefault="00FD3F18" w:rsidP="00AF1057">
      <w:pPr>
        <w:pStyle w:val="ListParagraph"/>
        <w:numPr>
          <w:ilvl w:val="0"/>
          <w:numId w:val="2"/>
        </w:numPr>
        <w:spacing w:before="240" w:line="276" w:lineRule="auto"/>
        <w:ind w:left="426"/>
        <w:jc w:val="both"/>
        <w:rPr>
          <w:rFonts w:ascii="Times New Roman" w:hAnsi="Times New Roman" w:cs="Times New Roman"/>
          <w:b/>
          <w:sz w:val="24"/>
          <w:szCs w:val="24"/>
        </w:rPr>
      </w:pPr>
      <w:bookmarkStart w:id="4" w:name="_Hlk93084502"/>
      <w:r w:rsidRPr="005F15E9">
        <w:rPr>
          <w:rFonts w:ascii="Times New Roman" w:hAnsi="Times New Roman" w:cs="Times New Roman"/>
          <w:b/>
          <w:sz w:val="24"/>
          <w:szCs w:val="24"/>
          <w:highlight w:val="yellow"/>
        </w:rPr>
        <w:t>Literature Review</w:t>
      </w:r>
    </w:p>
    <w:bookmarkEnd w:id="4"/>
    <w:p w14:paraId="23F57A1A" w14:textId="308F690D" w:rsidR="005C5018" w:rsidRPr="005F15E9" w:rsidRDefault="006755E7"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Earlier </w:t>
      </w:r>
      <w:r w:rsidR="00EF3140" w:rsidRPr="005F15E9">
        <w:rPr>
          <w:rFonts w:ascii="Times New Roman" w:hAnsi="Times New Roman" w:cs="Times New Roman"/>
          <w:sz w:val="24"/>
          <w:szCs w:val="24"/>
        </w:rPr>
        <w:t xml:space="preserve">research has investigated the diverse effects of sustainability-related attributes of different product categories on consumer choices </w:t>
      </w:r>
      <w:r w:rsidR="00EF3140" w:rsidRPr="005F15E9">
        <w:rPr>
          <w:rFonts w:ascii="Times New Roman" w:hAnsi="Times New Roman" w:cs="Times New Roman"/>
          <w:sz w:val="24"/>
          <w:szCs w:val="24"/>
        </w:rPr>
        <w:fldChar w:fldCharType="begin" w:fldLock="1"/>
      </w:r>
      <w:r w:rsidR="00881267" w:rsidRPr="005F15E9">
        <w:rPr>
          <w:rFonts w:ascii="Times New Roman" w:hAnsi="Times New Roman" w:cs="Times New Roman"/>
          <w:sz w:val="24"/>
          <w:szCs w:val="24"/>
        </w:rPr>
        <w:instrText>ADDIN CSL_CITATION {"citationItems":[{"id":"ITEM-1","itemData":{"DOI":"10.1016/j.jbusres.2018.01.050","ISSN":"01482963","abstract":"The environmental conscientiousness food trend is only expected to increase as consumers demand more information on the environmental and social impacts of their food purchases. Drawing from consumers' lay theories and the match-up hypothesis, this study examines the influence of the interaction between healthiness and sustainability levels on consumer product evaluations. In particular, it argues that the fit between healthiness and sustainability (both high or both low) drives consumer buying preferences as well as product perceptions. However, a general skepticism in sustainability claims moderates this effect.","author":[{"dropping-particle":"","family":"Cho","given":"Yoon Na","non-dropping-particle":"","parse-names":false,"suffix":""},{"dropping-particle":"","family":"Baskin","given":"Ernest","non-dropping-particle":"","parse-names":false,"suffix":""}],"container-title":"Journal of Business Research","id":"ITEM-1","issued":{"date-parts":[["2018","5","1"]]},"page":"119-129","publisher":"Elsevier Inc.","title":"It's a match when green meets healthy in sustainability labeling","type":"article-journal","volume":"86"},"uris":["http://www.mendeley.com/documents/?uuid=af433ca8-d1f4-378f-9b2b-4c5179a0a165"]},{"id":"ITEM-2","itemData":{"DOI":"10.3390/su13031356","ISSN":"20711050","abstract":"Sustainable development is a global objective that aims to address the societal challenge of climate action, the environment, resource efficiency, and raw materials. In this sense, an important strategy is the promotion of green packaging, that is, the use of sustainable materials and designs for the packaging of goods. In recent years, many research works have been published in the specialised area covering the different perspectives and dimensions of green packaging. However, to our knowledge, no previous investigations have analysed the research activity on green packaging from business and consumer perspectives. The present study intends to fill this gap by analysing all of the publications found in the Scopus database with the help of visual analytic tools, including word clouds and Gephi network visualization software. More specifically, our study analyses the impact of green packaging from business and consumer viewpoints, including some specific issues such as the design and materials used in green packaging, green packaging costs, marketing strategies and corporate social responsibility related to green packaging, and the impact of green packaging in waste management, the circular economy, logistics, and supply chain management. The results obtained reveal the growing interest of scholars and researchers in all of these dimensions, as is made patently clear by the increasing number of journal publications in recent years. The practical implications of this study are significant, given the growing awareness among companies and consumers about the importance of the promotion of sustainable development through green packaging alternatives. More specifically, the results of this research could be very useful for all of those agents who are interested in learning about the main lines of research being developed in the field of green packaging.","author":[{"dropping-particle":"","family":"Wandosell","given":"Gonzalo","non-dropping-particle":"","parse-names":false,"suffix":""},{"dropping-particle":"","family":"Parra-Meroño","given":"María C.","non-dropping-particle":"","parse-names":false,"suffix":""},{"dropping-particle":"","family":"Alcayde","given":"Alfredo","non-dropping-particle":"","parse-names":false,"suffix":""},{"dropping-particle":"","family":"Baños","given":"Raúl","non-dropping-particle":"","parse-names":false,"suffix":""}],"container-title":"Sustainability (Switzerland)","id":"ITEM-2","issue":"3","issued":{"date-parts":[["2021","2","1"]]},"page":"1-19","publisher":"MDPI AG","title":"Green packaging from consumer and business perspectives","type":"article","volume":"13"},"uris":["http://www.mendeley.com/documents/?uuid=0ce8523d-f483-3754-96b7-bb175a482b0a"]}],"mendeley":{"formattedCitation":"(Cho &amp; Baskin, 2018; Wandosell, Parra-Meroño, Alcayde, &amp; Baños, 2021)","manualFormatting":"(Cho &amp; Baskin, 2018; Wandosell et al., 2021)","plainTextFormattedCitation":"(Cho &amp; Baskin, 2018; Wandosell, Parra-Meroño, Alcayde, &amp; Baños, 2021)","previouslyFormattedCitation":"(Cho &amp; Baskin, 2018; Wandosell, Parra-Meroño, Alcayde, &amp; Baños, 2021)"},"properties":{"noteIndex":0},"schema":"https://github.com/citation-style-language/schema/raw/master/csl-citation.json"}</w:instrText>
      </w:r>
      <w:r w:rsidR="00EF3140" w:rsidRPr="005F15E9">
        <w:rPr>
          <w:rFonts w:ascii="Times New Roman" w:hAnsi="Times New Roman" w:cs="Times New Roman"/>
          <w:sz w:val="24"/>
          <w:szCs w:val="24"/>
        </w:rPr>
        <w:fldChar w:fldCharType="separate"/>
      </w:r>
      <w:r w:rsidR="00A84654" w:rsidRPr="005F15E9">
        <w:rPr>
          <w:rFonts w:ascii="Times New Roman" w:hAnsi="Times New Roman" w:cs="Times New Roman"/>
          <w:noProof/>
          <w:sz w:val="24"/>
          <w:szCs w:val="24"/>
        </w:rPr>
        <w:t>(Cho &amp; Baskin, 2018; Wandosell</w:t>
      </w:r>
      <w:r w:rsidR="00177D85" w:rsidRPr="005F15E9">
        <w:rPr>
          <w:rFonts w:ascii="Times New Roman" w:hAnsi="Times New Roman" w:cs="Times New Roman"/>
          <w:noProof/>
          <w:sz w:val="24"/>
          <w:szCs w:val="24"/>
        </w:rPr>
        <w:t xml:space="preserve"> et al.</w:t>
      </w:r>
      <w:r w:rsidR="00A84654" w:rsidRPr="005F15E9">
        <w:rPr>
          <w:rFonts w:ascii="Times New Roman" w:hAnsi="Times New Roman" w:cs="Times New Roman"/>
          <w:noProof/>
          <w:sz w:val="24"/>
          <w:szCs w:val="24"/>
        </w:rPr>
        <w:t>, 2021)</w:t>
      </w:r>
      <w:r w:rsidR="00EF3140" w:rsidRPr="005F15E9">
        <w:rPr>
          <w:rFonts w:ascii="Times New Roman" w:hAnsi="Times New Roman" w:cs="Times New Roman"/>
          <w:sz w:val="24"/>
          <w:szCs w:val="24"/>
        </w:rPr>
        <w:fldChar w:fldCharType="end"/>
      </w:r>
      <w:r w:rsidR="00EF3140" w:rsidRPr="005F15E9">
        <w:rPr>
          <w:rFonts w:ascii="Times New Roman" w:hAnsi="Times New Roman" w:cs="Times New Roman"/>
          <w:sz w:val="24"/>
          <w:szCs w:val="24"/>
        </w:rPr>
        <w:t>. The presence of such attributes in the product might lead them to shape more sustainable purchasing and consumer behaviours</w:t>
      </w:r>
      <w:r w:rsidR="000B4FFE" w:rsidRPr="005F15E9">
        <w:rPr>
          <w:rFonts w:ascii="Times New Roman" w:hAnsi="Times New Roman" w:cs="Times New Roman"/>
          <w:sz w:val="24"/>
          <w:szCs w:val="24"/>
        </w:rPr>
        <w:t xml:space="preserve"> </w:t>
      </w:r>
      <w:r w:rsidR="004B6C97" w:rsidRPr="005F15E9">
        <w:rPr>
          <w:rFonts w:ascii="Times New Roman" w:hAnsi="Times New Roman" w:cs="Times New Roman"/>
          <w:noProof/>
          <w:sz w:val="24"/>
          <w:szCs w:val="24"/>
        </w:rPr>
        <w:fldChar w:fldCharType="begin" w:fldLock="1"/>
      </w:r>
      <w:r w:rsidR="002D373D" w:rsidRPr="005F15E9">
        <w:rPr>
          <w:rFonts w:ascii="Times New Roman" w:hAnsi="Times New Roman" w:cs="Times New Roman"/>
          <w:noProof/>
          <w:sz w:val="24"/>
          <w:szCs w:val="24"/>
        </w:rPr>
        <w:instrText>ADDIN CSL_CITATION {"citationItems":[{"id":"ITEM-1","itemData":{"DOI":"10.1016/J.JRETAI.2015.02.003","ISSN":"0022-4359","abstract":"Using a cost-benefit approach, this study is the first to jointly investigate supply-side factors and consumer characteristics that drive or hinder organic purchases. With scanner data that track actual purchase behavior in 28 product categories, the authors find that organic products are less popular in vice categories and categories with high promotional intensity and more popular in fresh versus processed categories. Biospheric values that reflect a person's concern for the environment and animal welfare increase organic purchases. Quality and health motives drive organic purchases only in certain categories, in particular categories with a low promotional intensity. Egoism and price consciousness act as barriers to organic purchases.","author":[{"dropping-particle":"","family":"Doorn","given":"Jenny","non-dropping-particle":"Van","parse-names":false,"suffix":""},{"dropping-particle":"","family":"Verhoef","given":"Peter C.","non-dropping-particle":"","parse-names":false,"suffix":""}],"container-title":"Journal of Retailing","id":"ITEM-1","issue":"3","issued":{"date-parts":[["2015","9","1"]]},"page":"436-450","publisher":"JAI","title":"Drivers of and Barriers to Organic Purchase Behavior","type":"article-journal","volume":"91"},"uris":["http://www.mendeley.com/documents/?uuid=e7aa2ec6-d3f8-3450-a1b3-1c45eb3629d1"]}],"mendeley":{"formattedCitation":"(Van Doorn &amp; Verhoef, 2015)","plainTextFormattedCitation":"(Van Doorn &amp; Verhoef, 2015)","previouslyFormattedCitation":"(Van Doorn &amp; Verhoef, 2015)"},"properties":{"noteIndex":0},"schema":"https://github.com/citation-style-language/schema/raw/master/csl-citation.json"}</w:instrText>
      </w:r>
      <w:r w:rsidR="004B6C97" w:rsidRPr="005F15E9">
        <w:rPr>
          <w:rFonts w:ascii="Times New Roman" w:hAnsi="Times New Roman" w:cs="Times New Roman"/>
          <w:noProof/>
          <w:sz w:val="24"/>
          <w:szCs w:val="24"/>
        </w:rPr>
        <w:fldChar w:fldCharType="separate"/>
      </w:r>
      <w:r w:rsidR="004B6C97" w:rsidRPr="005F15E9">
        <w:rPr>
          <w:rFonts w:ascii="Times New Roman" w:hAnsi="Times New Roman" w:cs="Times New Roman"/>
          <w:noProof/>
          <w:sz w:val="24"/>
          <w:szCs w:val="24"/>
        </w:rPr>
        <w:t>(Van Doorn &amp; Verhoef, 2015)</w:t>
      </w:r>
      <w:r w:rsidR="004B6C97" w:rsidRPr="005F15E9">
        <w:rPr>
          <w:rFonts w:ascii="Times New Roman" w:hAnsi="Times New Roman" w:cs="Times New Roman"/>
          <w:noProof/>
          <w:sz w:val="24"/>
          <w:szCs w:val="24"/>
        </w:rPr>
        <w:fldChar w:fldCharType="end"/>
      </w:r>
      <w:r w:rsidR="003A4EA5" w:rsidRPr="005F15E9">
        <w:rPr>
          <w:rFonts w:ascii="Times New Roman" w:hAnsi="Times New Roman" w:cs="Times New Roman"/>
          <w:sz w:val="24"/>
          <w:szCs w:val="24"/>
        </w:rPr>
        <w:t>.</w:t>
      </w:r>
      <w:r w:rsidR="00992823" w:rsidRPr="005F15E9">
        <w:rPr>
          <w:rFonts w:ascii="Times New Roman" w:hAnsi="Times New Roman" w:cs="Times New Roman"/>
          <w:sz w:val="24"/>
          <w:szCs w:val="24"/>
        </w:rPr>
        <w:t xml:space="preserve"> </w:t>
      </w:r>
      <w:r w:rsidR="00C24A50" w:rsidRPr="005F15E9">
        <w:rPr>
          <w:rFonts w:ascii="Times New Roman" w:hAnsi="Times New Roman" w:cs="Times New Roman"/>
          <w:sz w:val="24"/>
          <w:szCs w:val="24"/>
        </w:rPr>
        <w:t xml:space="preserve">Consumers are increasingly depicting awareness and preferences for environmental and social sustainability and are </w:t>
      </w:r>
      <w:r w:rsidRPr="005F15E9">
        <w:rPr>
          <w:rFonts w:ascii="Times New Roman" w:hAnsi="Times New Roman" w:cs="Times New Roman"/>
          <w:sz w:val="24"/>
          <w:szCs w:val="24"/>
        </w:rPr>
        <w:t>gradually</w:t>
      </w:r>
      <w:r w:rsidR="00C24A50" w:rsidRPr="005F15E9">
        <w:rPr>
          <w:rFonts w:ascii="Times New Roman" w:hAnsi="Times New Roman" w:cs="Times New Roman"/>
          <w:sz w:val="24"/>
          <w:szCs w:val="24"/>
        </w:rPr>
        <w:t xml:space="preserve"> </w:t>
      </w:r>
      <w:r w:rsidRPr="005F15E9">
        <w:rPr>
          <w:rFonts w:ascii="Times New Roman" w:hAnsi="Times New Roman" w:cs="Times New Roman"/>
          <w:sz w:val="24"/>
          <w:szCs w:val="24"/>
        </w:rPr>
        <w:t xml:space="preserve">portraying greater </w:t>
      </w:r>
      <w:r w:rsidR="00C24A50" w:rsidRPr="005F15E9">
        <w:rPr>
          <w:rFonts w:ascii="Times New Roman" w:hAnsi="Times New Roman" w:cs="Times New Roman"/>
          <w:sz w:val="24"/>
          <w:szCs w:val="24"/>
        </w:rPr>
        <w:t>willing</w:t>
      </w:r>
      <w:r w:rsidRPr="005F15E9">
        <w:rPr>
          <w:rFonts w:ascii="Times New Roman" w:hAnsi="Times New Roman" w:cs="Times New Roman"/>
          <w:sz w:val="24"/>
          <w:szCs w:val="24"/>
        </w:rPr>
        <w:t>ness</w:t>
      </w:r>
      <w:r w:rsidR="00C24A50" w:rsidRPr="005F15E9">
        <w:rPr>
          <w:rFonts w:ascii="Times New Roman" w:hAnsi="Times New Roman" w:cs="Times New Roman"/>
          <w:sz w:val="24"/>
          <w:szCs w:val="24"/>
        </w:rPr>
        <w:t xml:space="preserve"> to pay for sustainable products and services</w:t>
      </w:r>
      <w:r w:rsidR="00204ED8" w:rsidRPr="005F15E9">
        <w:rPr>
          <w:rFonts w:ascii="Times New Roman" w:hAnsi="Times New Roman" w:cs="Times New Roman"/>
          <w:sz w:val="24"/>
          <w:szCs w:val="24"/>
        </w:rPr>
        <w:t xml:space="preserve"> </w:t>
      </w:r>
      <w:r w:rsidR="00C24A50" w:rsidRPr="005F15E9">
        <w:rPr>
          <w:rFonts w:ascii="Times New Roman" w:hAnsi="Times New Roman" w:cs="Times New Roman"/>
          <w:sz w:val="24"/>
          <w:szCs w:val="24"/>
        </w:rPr>
        <w:fldChar w:fldCharType="begin" w:fldLock="1"/>
      </w:r>
      <w:r w:rsidR="00881267" w:rsidRPr="005F15E9">
        <w:rPr>
          <w:rFonts w:ascii="Times New Roman" w:hAnsi="Times New Roman" w:cs="Times New Roman"/>
          <w:sz w:val="24"/>
          <w:szCs w:val="24"/>
        </w:rPr>
        <w:instrText>ADDIN CSL_CITATION {"citationItems":[{"id":"ITEM-1","itemData":{"DOI":"10.1016/j.appet.2016.02.162","ISSN":"10958304","PMID":"26944229","abstract":"This paper examines consumers’ knowledge and lifestyle profiles and preferences regarding two environmentally labeled food staples, potatoes and ground beef. Data from online choice experiments conducted in Canada and Germany are analyzed through latent class choice modeling to identify the influence of consumer knowledge (subjective and objective knowledge as well as usage experience) on environmentally sustainable choices. We find that irrespective of product or country under investigation, high subjective and objective knowledge levels drive environmentally sustainable food choices. Subjective knowledge was found to be more important in this context. Usage experience had relatively little impact on environmentally sustainable choices. Our results suggest that about 20% of consumers in both countries are ready to adopt footprint labels in their food choices. Another 10–20% could be targeted by enhancing subjective knowledge, for example through targeted marketing campaigns.","author":[{"dropping-particle":"","family":"Peschel","given":"Anne O.","non-dropping-particle":"","parse-names":false,"suffix":""},{"dropping-particle":"","family":"Grebitus","given":"Carola","non-dropping-particle":"","parse-names":false,"suffix":""},{"dropping-particle":"","family":"Steiner","given":"Bodo","non-dropping-particle":"","parse-names":false,"suffix":""},{"dropping-particle":"","family":"Veeman","given":"Michele","non-dropping-particle":"","parse-names":false,"suffix":""}],"container-title":"Appetite","id":"ITEM-1","issued":{"date-parts":[["2016"]]},"page":"78-91","publisher":"Elsevier Ltd","title":"How does consumer knowledge affect environmentally sustainable choices? Evidence from a cross-country latent class analysis of food labels","type":"article-journal","volume":"106"},"uris":["http://www.mendeley.com/documents/?uuid=17f6d002-dd8e-4aba-81ac-a337e68b6133"]}],"mendeley":{"formattedCitation":"(Peschel, Grebitus, Steiner, &amp; Veeman, 2016)","manualFormatting":"(Peschel et al., 2016)","plainTextFormattedCitation":"(Peschel, Grebitus, Steiner, &amp; Veeman, 2016)","previouslyFormattedCitation":"(Peschel, Grebitus, Steiner, &amp; Veeman, 2016)"},"properties":{"noteIndex":0},"schema":"https://github.com/citation-style-language/schema/raw/master/csl-citation.json"}</w:instrText>
      </w:r>
      <w:r w:rsidR="00C24A50" w:rsidRPr="005F15E9">
        <w:rPr>
          <w:rFonts w:ascii="Times New Roman" w:hAnsi="Times New Roman" w:cs="Times New Roman"/>
          <w:sz w:val="24"/>
          <w:szCs w:val="24"/>
        </w:rPr>
        <w:fldChar w:fldCharType="separate"/>
      </w:r>
      <w:r w:rsidR="00C24A50" w:rsidRPr="005F15E9">
        <w:rPr>
          <w:rFonts w:ascii="Times New Roman" w:hAnsi="Times New Roman" w:cs="Times New Roman"/>
          <w:noProof/>
          <w:sz w:val="24"/>
          <w:szCs w:val="24"/>
        </w:rPr>
        <w:t xml:space="preserve">(Peschel </w:t>
      </w:r>
      <w:r w:rsidR="00177D85" w:rsidRPr="005F15E9">
        <w:rPr>
          <w:rFonts w:ascii="Times New Roman" w:hAnsi="Times New Roman" w:cs="Times New Roman"/>
          <w:noProof/>
          <w:sz w:val="24"/>
          <w:szCs w:val="24"/>
        </w:rPr>
        <w:t>et al.</w:t>
      </w:r>
      <w:r w:rsidR="00C24A50" w:rsidRPr="005F15E9">
        <w:rPr>
          <w:rFonts w:ascii="Times New Roman" w:hAnsi="Times New Roman" w:cs="Times New Roman"/>
          <w:noProof/>
          <w:sz w:val="24"/>
          <w:szCs w:val="24"/>
        </w:rPr>
        <w:t>, 2016)</w:t>
      </w:r>
      <w:r w:rsidR="00C24A50" w:rsidRPr="005F15E9">
        <w:rPr>
          <w:rFonts w:ascii="Times New Roman" w:hAnsi="Times New Roman" w:cs="Times New Roman"/>
          <w:sz w:val="24"/>
          <w:szCs w:val="24"/>
        </w:rPr>
        <w:fldChar w:fldCharType="end"/>
      </w:r>
      <w:r w:rsidR="00C24A50" w:rsidRPr="005F15E9">
        <w:rPr>
          <w:rFonts w:ascii="Times New Roman" w:hAnsi="Times New Roman" w:cs="Times New Roman"/>
          <w:sz w:val="24"/>
          <w:szCs w:val="24"/>
        </w:rPr>
        <w:t xml:space="preserve">. </w:t>
      </w:r>
      <w:r w:rsidRPr="005F15E9">
        <w:rPr>
          <w:rFonts w:ascii="Times New Roman" w:hAnsi="Times New Roman" w:cs="Times New Roman"/>
          <w:sz w:val="24"/>
          <w:szCs w:val="24"/>
        </w:rPr>
        <w:t>Various prior scholars have supported t</w:t>
      </w:r>
      <w:r w:rsidR="004D53E0" w:rsidRPr="005F15E9">
        <w:rPr>
          <w:rFonts w:ascii="Times New Roman" w:hAnsi="Times New Roman" w:cs="Times New Roman"/>
          <w:sz w:val="24"/>
          <w:szCs w:val="24"/>
        </w:rPr>
        <w:t xml:space="preserve">he idea that sustainable labels help </w:t>
      </w:r>
      <w:r w:rsidR="00D73EE8" w:rsidRPr="005F15E9">
        <w:rPr>
          <w:rFonts w:ascii="Times New Roman" w:hAnsi="Times New Roman" w:cs="Times New Roman"/>
          <w:sz w:val="24"/>
          <w:szCs w:val="24"/>
        </w:rPr>
        <w:t>reduce</w:t>
      </w:r>
      <w:r w:rsidR="004D53E0" w:rsidRPr="005F15E9">
        <w:rPr>
          <w:rFonts w:ascii="Times New Roman" w:hAnsi="Times New Roman" w:cs="Times New Roman"/>
          <w:sz w:val="24"/>
          <w:szCs w:val="24"/>
        </w:rPr>
        <w:t xml:space="preserve"> information </w:t>
      </w:r>
      <w:r w:rsidRPr="005F15E9">
        <w:rPr>
          <w:rFonts w:ascii="Times New Roman" w:hAnsi="Times New Roman" w:cs="Times New Roman"/>
          <w:sz w:val="24"/>
          <w:szCs w:val="24"/>
        </w:rPr>
        <w:t>irregularity</w:t>
      </w:r>
      <w:r w:rsidR="004D53E0" w:rsidRPr="005F15E9">
        <w:rPr>
          <w:rFonts w:ascii="Times New Roman" w:hAnsi="Times New Roman" w:cs="Times New Roman"/>
          <w:sz w:val="24"/>
          <w:szCs w:val="24"/>
        </w:rPr>
        <w:t xml:space="preserve"> </w:t>
      </w:r>
      <w:r w:rsidRPr="005F15E9">
        <w:rPr>
          <w:rFonts w:ascii="Times New Roman" w:hAnsi="Times New Roman" w:cs="Times New Roman"/>
          <w:sz w:val="24"/>
          <w:szCs w:val="24"/>
        </w:rPr>
        <w:t xml:space="preserve">across </w:t>
      </w:r>
      <w:r w:rsidR="004D53E0" w:rsidRPr="005F15E9">
        <w:rPr>
          <w:rFonts w:ascii="Times New Roman" w:hAnsi="Times New Roman" w:cs="Times New Roman"/>
          <w:sz w:val="24"/>
          <w:szCs w:val="24"/>
        </w:rPr>
        <w:t>the demand</w:t>
      </w:r>
      <w:r w:rsidRPr="005F15E9">
        <w:rPr>
          <w:rFonts w:ascii="Times New Roman" w:hAnsi="Times New Roman" w:cs="Times New Roman"/>
          <w:sz w:val="24"/>
          <w:szCs w:val="24"/>
        </w:rPr>
        <w:t xml:space="preserve"> and supply</w:t>
      </w:r>
      <w:r w:rsidR="004D53E0" w:rsidRPr="005F15E9">
        <w:rPr>
          <w:rFonts w:ascii="Times New Roman" w:hAnsi="Times New Roman" w:cs="Times New Roman"/>
          <w:sz w:val="24"/>
          <w:szCs w:val="24"/>
        </w:rPr>
        <w:t xml:space="preserve">-side </w:t>
      </w:r>
      <w:r w:rsidRPr="005F15E9">
        <w:rPr>
          <w:rFonts w:ascii="Times New Roman" w:hAnsi="Times New Roman" w:cs="Times New Roman"/>
          <w:sz w:val="24"/>
          <w:szCs w:val="24"/>
        </w:rPr>
        <w:t>outlooks</w:t>
      </w:r>
      <w:r w:rsidR="004D53E0" w:rsidRPr="005F15E9">
        <w:rPr>
          <w:rFonts w:ascii="Times New Roman" w:hAnsi="Times New Roman" w:cs="Times New Roman"/>
          <w:sz w:val="24"/>
          <w:szCs w:val="24"/>
        </w:rPr>
        <w:t xml:space="preserve"> </w:t>
      </w:r>
      <w:r w:rsidRPr="005F15E9">
        <w:rPr>
          <w:rFonts w:ascii="Times New Roman" w:hAnsi="Times New Roman" w:cs="Times New Roman"/>
          <w:sz w:val="24"/>
          <w:szCs w:val="24"/>
        </w:rPr>
        <w:t xml:space="preserve">concerning </w:t>
      </w:r>
      <w:r w:rsidR="00FC5988" w:rsidRPr="005F15E9">
        <w:rPr>
          <w:rFonts w:ascii="Times New Roman" w:hAnsi="Times New Roman" w:cs="Times New Roman"/>
          <w:sz w:val="24"/>
          <w:szCs w:val="24"/>
        </w:rPr>
        <w:t xml:space="preserve">environmental issues </w:t>
      </w:r>
      <w:r w:rsidR="00FC5988" w:rsidRPr="005F15E9">
        <w:rPr>
          <w:rFonts w:ascii="Times New Roman" w:hAnsi="Times New Roman" w:cs="Times New Roman"/>
          <w:sz w:val="24"/>
          <w:szCs w:val="24"/>
        </w:rPr>
        <w:fldChar w:fldCharType="begin" w:fldLock="1"/>
      </w:r>
      <w:r w:rsidR="00D73EE8" w:rsidRPr="005F15E9">
        <w:rPr>
          <w:rFonts w:ascii="Times New Roman" w:hAnsi="Times New Roman" w:cs="Times New Roman"/>
          <w:sz w:val="24"/>
          <w:szCs w:val="24"/>
        </w:rPr>
        <w:instrText>ADDIN CSL_CITATION {"citationItems":[{"id":"ITEM-1","itemData":{"DOI":"10.1016/j.spc.2018.09.005","ISSN":"23525509","abstract":"The increasing demand for sustainable food products has driven manufacturers to adopt many sustainability claims, certifications, messages and other information tools to differentiate their goods. The results of an online survey, conducted in southern Italy on a sample of 305 individuals aged between 18 and 26 years, reveal that the level of visibility of sustainability labels is low. In particular, Rainforest Alliance certification and Libera Terra have never been noted by large shares of respondents (respectively 75% and 68%). Moreover, the degree of understanding of these labels is generally low, except for the organic one. The correct definition is stated only by 15% of interviewees for Fair Trade; 25% for Libera Terra and 16% for Rainforest Alliance. Furthermore, there is a significant relationship (χ&lt;0.05) between visibility and understanding for all the labels; suggesting that label visibility strongly impacts the probability of having a higher understanding. Findings suggest that food firms should be cautious investing in sustainability labels unless they are combined with effective information policies to increase familiarity among specific market segments.","author":[{"dropping-particle":"","family":"Annunziata","given":"Azzurra","non-dropping-particle":"","parse-names":false,"suffix":""},{"dropping-particle":"","family":"Mariani","given":"Angela","non-dropping-particle":"","parse-names":false,"suffix":""},{"dropping-particle":"","family":"Vecchio","given":"Riccardo","non-dropping-particle":"","parse-names":false,"suffix":""}],"container-title":"Sustainable Production and Consumption","id":"ITEM-1","issued":{"date-parts":[["2019","1","1"]]},"page":"108-115","publisher":"Elsevier B.V.","title":"Effectiveness of sustainability labels in guiding food choices: Analysis of visibility and understanding among young adults","type":"article-journal","volume":"17"},"uris":["http://www.mendeley.com/documents/?uuid=a44ba37f-ac44-3e83-ae90-b98afec194d5"]},{"id":"ITEM-2","itemData":{"DOI":"10.1016/J.SPC.2016.05.001","ISSN":"2352-5509","abstract":"Recent studies show that consumers have increasing concerns about the environmental and social impacts of products within their consumption patterns. Nonetheless, insufficient information makes them unable to conduct sustainable consumption. Indeed, in addition to eco-labels, approaches that have been applied in the industrial engineering area could probably provide the needed information. This study firstly focused on looking for criteria that a proper approach should meet to provide the necessary information for consumers. Five consumer-focused criteria were developed based on the criteria for developing household sustainable consumption (HSC) indicators. Then, this study also scanned a broad range of available approaches and conducted an in-depth exploration of the extent to which these sustainability assessment approaches could meet the criteria. The results showed that current approaches rarely focus on one product that the consumers are facing, and very few approaches include sustainability-related information related to the production process and supply chain of the product even though consumers are generating more demand for this information. Additionally, it is necessary to develop better and simpler patterns of presenting this information. Promising research and policy-making suggestions are summarized in the end. This is an important fundamental study in the research domain of sustainable production and consumption and will help both academic researchers and decision-makers get an overview of current approaches.","author":[{"dropping-particle":"","family":"Shao","given":"Jing","non-dropping-particle":"","parse-names":false,"suffix":""}],"container-title":"Sustainable Production and Consumption","id":"ITEM-2","issued":{"date-parts":[["2016","7","1"]]},"page":"79-93","publisher":"Elsevier","title":"Are present sustainability assessment approaches capable of promoting sustainable consumption? A cross-section review on information transferring approaches","type":"article-journal","volume":"7"},"uris":["http://www.mendeley.com/documents/?uuid=d4ce8396-3672-3258-b83f-ddcc76ae7889"]}],"mendeley":{"formattedCitation":"(Annunziata, Mariani, &amp; Vecchio, 2019; Shao, 2016)","manualFormatting":"(Annunziata et al., 2019; Shao, 2016)","plainTextFormattedCitation":"(Annunziata, Mariani, &amp; Vecchio, 2019; Shao, 2016)","previouslyFormattedCitation":"(Annunziata, Mariani, &amp; Vecchio, 2019; Shao, 2016)"},"properties":{"noteIndex":0},"schema":"https://github.com/citation-style-language/schema/raw/master/csl-citation.json"}</w:instrText>
      </w:r>
      <w:r w:rsidR="00FC5988" w:rsidRPr="005F15E9">
        <w:rPr>
          <w:rFonts w:ascii="Times New Roman" w:hAnsi="Times New Roman" w:cs="Times New Roman"/>
          <w:sz w:val="24"/>
          <w:szCs w:val="24"/>
        </w:rPr>
        <w:fldChar w:fldCharType="separate"/>
      </w:r>
      <w:r w:rsidR="00F47C45" w:rsidRPr="005F15E9">
        <w:rPr>
          <w:rFonts w:ascii="Times New Roman" w:hAnsi="Times New Roman" w:cs="Times New Roman"/>
          <w:noProof/>
          <w:sz w:val="24"/>
          <w:szCs w:val="24"/>
        </w:rPr>
        <w:t>(Annunziata</w:t>
      </w:r>
      <w:r w:rsidR="00177D85" w:rsidRPr="005F15E9">
        <w:rPr>
          <w:rFonts w:ascii="Times New Roman" w:hAnsi="Times New Roman" w:cs="Times New Roman"/>
          <w:noProof/>
          <w:sz w:val="24"/>
          <w:szCs w:val="24"/>
        </w:rPr>
        <w:t xml:space="preserve"> et al.</w:t>
      </w:r>
      <w:r w:rsidR="00D73EE8" w:rsidRPr="005F15E9">
        <w:rPr>
          <w:rFonts w:ascii="Times New Roman" w:hAnsi="Times New Roman" w:cs="Times New Roman"/>
          <w:noProof/>
          <w:sz w:val="24"/>
          <w:szCs w:val="24"/>
        </w:rPr>
        <w:t>,</w:t>
      </w:r>
      <w:r w:rsidR="00F47C45" w:rsidRPr="005F15E9">
        <w:rPr>
          <w:rFonts w:ascii="Times New Roman" w:hAnsi="Times New Roman" w:cs="Times New Roman"/>
          <w:noProof/>
          <w:sz w:val="24"/>
          <w:szCs w:val="24"/>
        </w:rPr>
        <w:t xml:space="preserve"> 2019; Shao, 2016)</w:t>
      </w:r>
      <w:r w:rsidR="00FC5988" w:rsidRPr="005F15E9">
        <w:rPr>
          <w:rFonts w:ascii="Times New Roman" w:hAnsi="Times New Roman" w:cs="Times New Roman"/>
          <w:sz w:val="24"/>
          <w:szCs w:val="24"/>
        </w:rPr>
        <w:fldChar w:fldCharType="end"/>
      </w:r>
      <w:r w:rsidR="00FC5988" w:rsidRPr="005F15E9">
        <w:rPr>
          <w:rFonts w:ascii="Times New Roman" w:hAnsi="Times New Roman" w:cs="Times New Roman"/>
          <w:sz w:val="24"/>
          <w:szCs w:val="24"/>
        </w:rPr>
        <w:t>.</w:t>
      </w:r>
      <w:r w:rsidR="00317BA4" w:rsidRPr="005F15E9">
        <w:rPr>
          <w:rFonts w:ascii="Times New Roman" w:hAnsi="Times New Roman" w:cs="Times New Roman"/>
          <w:sz w:val="24"/>
          <w:szCs w:val="24"/>
        </w:rPr>
        <w:t xml:space="preserve"> Labels can play an </w:t>
      </w:r>
      <w:r w:rsidR="00D73EE8" w:rsidRPr="005F15E9">
        <w:rPr>
          <w:rFonts w:ascii="Times New Roman" w:hAnsi="Times New Roman" w:cs="Times New Roman"/>
          <w:sz w:val="24"/>
          <w:szCs w:val="24"/>
        </w:rPr>
        <w:t xml:space="preserve">essential </w:t>
      </w:r>
      <w:r w:rsidR="00317BA4" w:rsidRPr="005F15E9">
        <w:rPr>
          <w:rFonts w:ascii="Times New Roman" w:hAnsi="Times New Roman" w:cs="Times New Roman"/>
          <w:sz w:val="24"/>
          <w:szCs w:val="24"/>
        </w:rPr>
        <w:t>part in filling this information gap by communicating sustainability information regarding the focal product to the consumers.</w:t>
      </w:r>
      <w:r w:rsidR="00FC5988" w:rsidRPr="005F15E9">
        <w:rPr>
          <w:rFonts w:ascii="Times New Roman" w:hAnsi="Times New Roman" w:cs="Times New Roman"/>
          <w:sz w:val="24"/>
          <w:szCs w:val="24"/>
        </w:rPr>
        <w:t xml:space="preserve"> </w:t>
      </w:r>
      <w:r w:rsidR="008A184C" w:rsidRPr="005F15E9">
        <w:rPr>
          <w:rFonts w:ascii="Times New Roman" w:hAnsi="Times New Roman" w:cs="Times New Roman"/>
          <w:sz w:val="24"/>
          <w:szCs w:val="24"/>
        </w:rPr>
        <w:t xml:space="preserve">Since </w:t>
      </w:r>
      <w:r w:rsidR="006A2674" w:rsidRPr="005F15E9">
        <w:rPr>
          <w:rFonts w:ascii="Times New Roman" w:hAnsi="Times New Roman" w:cs="Times New Roman"/>
          <w:sz w:val="24"/>
          <w:szCs w:val="24"/>
        </w:rPr>
        <w:t xml:space="preserve">the </w:t>
      </w:r>
      <w:r w:rsidR="008A184C" w:rsidRPr="005F15E9">
        <w:rPr>
          <w:rFonts w:ascii="Times New Roman" w:hAnsi="Times New Roman" w:cs="Times New Roman"/>
          <w:sz w:val="24"/>
          <w:szCs w:val="24"/>
        </w:rPr>
        <w:t xml:space="preserve">adoption of sustainability labelling is a costly alternative for the manufacturers and traders because of </w:t>
      </w:r>
      <w:r w:rsidR="006A2674" w:rsidRPr="005F15E9">
        <w:rPr>
          <w:rFonts w:ascii="Times New Roman" w:hAnsi="Times New Roman" w:cs="Times New Roman"/>
          <w:sz w:val="24"/>
          <w:szCs w:val="24"/>
        </w:rPr>
        <w:t xml:space="preserve">the </w:t>
      </w:r>
      <w:r w:rsidR="008A184C" w:rsidRPr="005F15E9">
        <w:rPr>
          <w:rFonts w:ascii="Times New Roman" w:hAnsi="Times New Roman" w:cs="Times New Roman"/>
          <w:sz w:val="24"/>
          <w:szCs w:val="24"/>
        </w:rPr>
        <w:t xml:space="preserve">high cost and imposition of stringent standards, the consumers need to be </w:t>
      </w:r>
      <w:r w:rsidRPr="005F15E9">
        <w:rPr>
          <w:rFonts w:ascii="Times New Roman" w:hAnsi="Times New Roman" w:cs="Times New Roman"/>
          <w:sz w:val="24"/>
          <w:szCs w:val="24"/>
        </w:rPr>
        <w:t xml:space="preserve">made </w:t>
      </w:r>
      <w:r w:rsidR="008A184C" w:rsidRPr="005F15E9">
        <w:rPr>
          <w:rFonts w:ascii="Times New Roman" w:hAnsi="Times New Roman" w:cs="Times New Roman"/>
          <w:sz w:val="24"/>
          <w:szCs w:val="24"/>
        </w:rPr>
        <w:t xml:space="preserve">willing to pay more </w:t>
      </w:r>
      <w:r w:rsidRPr="005F15E9">
        <w:rPr>
          <w:rFonts w:ascii="Times New Roman" w:hAnsi="Times New Roman" w:cs="Times New Roman"/>
          <w:sz w:val="24"/>
          <w:szCs w:val="24"/>
        </w:rPr>
        <w:t>to buy</w:t>
      </w:r>
      <w:r w:rsidR="008A184C" w:rsidRPr="005F15E9">
        <w:rPr>
          <w:rFonts w:ascii="Times New Roman" w:hAnsi="Times New Roman" w:cs="Times New Roman"/>
          <w:sz w:val="24"/>
          <w:szCs w:val="24"/>
        </w:rPr>
        <w:t xml:space="preserve"> sustainabl</w:t>
      </w:r>
      <w:r w:rsidR="004A576C" w:rsidRPr="005F15E9">
        <w:rPr>
          <w:rFonts w:ascii="Times New Roman" w:hAnsi="Times New Roman" w:cs="Times New Roman"/>
          <w:sz w:val="24"/>
          <w:szCs w:val="24"/>
        </w:rPr>
        <w:t>e</w:t>
      </w:r>
      <w:r w:rsidR="008A184C" w:rsidRPr="005F15E9">
        <w:rPr>
          <w:rFonts w:ascii="Times New Roman" w:hAnsi="Times New Roman" w:cs="Times New Roman"/>
          <w:sz w:val="24"/>
          <w:szCs w:val="24"/>
        </w:rPr>
        <w:t xml:space="preserve"> labelled products </w:t>
      </w:r>
      <w:r w:rsidR="008A184C" w:rsidRPr="005F15E9">
        <w:rPr>
          <w:rFonts w:ascii="Times New Roman" w:hAnsi="Times New Roman" w:cs="Times New Roman"/>
          <w:sz w:val="24"/>
          <w:szCs w:val="24"/>
        </w:rPr>
        <w:fldChar w:fldCharType="begin" w:fldLock="1"/>
      </w:r>
      <w:r w:rsidR="00243ED9" w:rsidRPr="005F15E9">
        <w:rPr>
          <w:rFonts w:ascii="Times New Roman" w:hAnsi="Times New Roman" w:cs="Times New Roman"/>
          <w:sz w:val="24"/>
          <w:szCs w:val="24"/>
        </w:rPr>
        <w:instrText>ADDIN CSL_CITATION {"citationItems":[{"id":"ITEM-1","itemData":{"DOI":"10.1016/j.ecolecon.2015.07.011","ISSN":"09218009","abstract":"Sustainability labels are important tools that help consumers assess the sustainability aspects of food. While past studies have focused on visual attention to nutrition information, no study has investigated the visual attention paid by consumers to the sustainability information on food. Our study contributes to the need to better understand consumers' attention to sustainability information when making food choices. The objective was to explore the importance that consumers attach to sustainability attributes and investigate how this relates to the visual attention paid to these attributes during the choice decision and to willingness-to-pay (WTP). Visual attention during the decision making process was measured in terms of fixation time and fixation count, which were then analyzed in relation to the stated attribute importance. Our results suggest that consumer segments with differences in stated attribute importance, visually attend differently to these attributes. Higher valued attributes also exhibited higher visual attention. Our results suggest that consumers who spend more time attending to and fixate more on sustainability attributes value them more.","author":[{"dropping-particle":"","family":"Loo","given":"Ellen J.","non-dropping-particle":"Van","parse-names":false,"suffix":""},{"dropping-particle":"","family":"Caputo","given":"Vincenzina","non-dropping-particle":"","parse-names":false,"suffix":""},{"dropping-particle":"","family":"Nayga","given":"Rodolfo M.","non-dropping-particle":"","parse-names":false,"suffix":""},{"dropping-particle":"","family":"Seo","given":"Han Seok","non-dropping-particle":"","parse-names":false,"suffix":""},{"dropping-particle":"","family":"Zhang","given":"Baoyue","non-dropping-particle":"","parse-names":false,"suffix":""},{"dropping-particle":"","family":"Verbeke","given":"Wim","non-dropping-particle":"","parse-names":false,"suffix":""}],"container-title":"Ecological Economics","id":"ITEM-1","issued":{"date-parts":[["2015"]]},"page":"215-225","publisher":"Elsevier B.V.","title":"Sustainability labels on coffee: Consumer preferences, willingness-to-pay and visual attention to attributes","type":"article-journal","volume":"118"},"uris":["http://www.mendeley.com/documents/?uuid=d6ff5bd2-03e0-4935-a62f-e95d0952cbf5"]}],"mendeley":{"formattedCitation":"(Van Loo et al., 2015)","plainTextFormattedCitation":"(Van Loo et al., 2015)","previouslyFormattedCitation":"(Van Loo et al., 2015)"},"properties":{"noteIndex":0},"schema":"https://github.com/citation-style-language/schema/raw/master/csl-citation.json"}</w:instrText>
      </w:r>
      <w:r w:rsidR="008A184C" w:rsidRPr="005F15E9">
        <w:rPr>
          <w:rFonts w:ascii="Times New Roman" w:hAnsi="Times New Roman" w:cs="Times New Roman"/>
          <w:sz w:val="24"/>
          <w:szCs w:val="24"/>
        </w:rPr>
        <w:fldChar w:fldCharType="separate"/>
      </w:r>
      <w:r w:rsidR="00FD3F18" w:rsidRPr="005F15E9">
        <w:rPr>
          <w:rFonts w:ascii="Times New Roman" w:hAnsi="Times New Roman" w:cs="Times New Roman"/>
          <w:noProof/>
          <w:sz w:val="24"/>
          <w:szCs w:val="24"/>
        </w:rPr>
        <w:t>(Van Loo et al., 2015)</w:t>
      </w:r>
      <w:r w:rsidR="008A184C" w:rsidRPr="005F15E9">
        <w:rPr>
          <w:rFonts w:ascii="Times New Roman" w:hAnsi="Times New Roman" w:cs="Times New Roman"/>
          <w:sz w:val="24"/>
          <w:szCs w:val="24"/>
        </w:rPr>
        <w:fldChar w:fldCharType="end"/>
      </w:r>
      <w:r w:rsidR="008A184C" w:rsidRPr="005F15E9">
        <w:rPr>
          <w:rFonts w:ascii="Times New Roman" w:hAnsi="Times New Roman" w:cs="Times New Roman"/>
          <w:sz w:val="24"/>
          <w:szCs w:val="24"/>
        </w:rPr>
        <w:t xml:space="preserve">. </w:t>
      </w:r>
      <w:r w:rsidR="0060043D" w:rsidRPr="005F15E9">
        <w:rPr>
          <w:rFonts w:ascii="Times New Roman" w:hAnsi="Times New Roman" w:cs="Times New Roman"/>
          <w:sz w:val="24"/>
          <w:szCs w:val="24"/>
        </w:rPr>
        <w:t xml:space="preserve">Consequently, the firms </w:t>
      </w:r>
      <w:r w:rsidR="00D73EE8" w:rsidRPr="005F15E9">
        <w:rPr>
          <w:rFonts w:ascii="Times New Roman" w:hAnsi="Times New Roman" w:cs="Times New Roman"/>
          <w:sz w:val="24"/>
          <w:szCs w:val="24"/>
        </w:rPr>
        <w:t>using</w:t>
      </w:r>
      <w:r w:rsidR="0060043D" w:rsidRPr="005F15E9">
        <w:rPr>
          <w:rFonts w:ascii="Times New Roman" w:hAnsi="Times New Roman" w:cs="Times New Roman"/>
          <w:sz w:val="24"/>
          <w:szCs w:val="24"/>
        </w:rPr>
        <w:t xml:space="preserve"> sustainable labels can attract environmentally conscious consumers and improve their financial position by earning </w:t>
      </w:r>
      <w:r w:rsidR="006A2674" w:rsidRPr="005F15E9">
        <w:rPr>
          <w:rFonts w:ascii="Times New Roman" w:hAnsi="Times New Roman" w:cs="Times New Roman"/>
          <w:sz w:val="24"/>
          <w:szCs w:val="24"/>
        </w:rPr>
        <w:t xml:space="preserve">a </w:t>
      </w:r>
      <w:r w:rsidR="0060043D" w:rsidRPr="005F15E9">
        <w:rPr>
          <w:rFonts w:ascii="Times New Roman" w:hAnsi="Times New Roman" w:cs="Times New Roman"/>
          <w:sz w:val="24"/>
          <w:szCs w:val="24"/>
        </w:rPr>
        <w:t xml:space="preserve">price premium against </w:t>
      </w:r>
      <w:r w:rsidR="006A2674" w:rsidRPr="005F15E9">
        <w:rPr>
          <w:rFonts w:ascii="Times New Roman" w:hAnsi="Times New Roman" w:cs="Times New Roman"/>
          <w:sz w:val="24"/>
          <w:szCs w:val="24"/>
        </w:rPr>
        <w:t>them</w:t>
      </w:r>
      <w:r w:rsidR="0060043D" w:rsidRPr="005F15E9">
        <w:rPr>
          <w:rFonts w:ascii="Times New Roman" w:hAnsi="Times New Roman" w:cs="Times New Roman"/>
          <w:sz w:val="24"/>
          <w:szCs w:val="24"/>
        </w:rPr>
        <w:t xml:space="preserve"> </w:t>
      </w:r>
      <w:r w:rsidR="0060043D" w:rsidRPr="005F15E9">
        <w:rPr>
          <w:rFonts w:ascii="Times New Roman" w:hAnsi="Times New Roman" w:cs="Times New Roman"/>
          <w:sz w:val="24"/>
          <w:szCs w:val="24"/>
        </w:rPr>
        <w:fldChar w:fldCharType="begin" w:fldLock="1"/>
      </w:r>
      <w:r w:rsidR="00881267" w:rsidRPr="005F15E9">
        <w:rPr>
          <w:rFonts w:ascii="Times New Roman" w:hAnsi="Times New Roman" w:cs="Times New Roman"/>
          <w:sz w:val="24"/>
          <w:szCs w:val="24"/>
        </w:rPr>
        <w:instrText>ADDIN CSL_CITATION {"citationItems":[{"id":"ITEM-1","itemData":{"DOI":"10.1016/j.jclepro.2019.119807","ISSN":"09596526","abstract":"Industrial pollution is a big concern in many manufacturing sectors including textile sector. Recently, voluntary actions for environmental protection have gained their importance. Eco-labeling is one of the most important schemes of voluntary environmental actions and has been recognized as an effective measure to reduce industrial pollution. This paper analyzes the effect of eco-labels on the textile firms’ environmental and financial performance. Three stage least squares regression is applied using data from 128 firms listed in Pakistan Stock Exchange. Results reveal that eco-labels have a significant positive effect on textile firms’ environmental and financial performance. This indicates that eco-labels promote the sustainable growth of textile firms. Furthermore, financial performance, material cost, and age have a significant positive effect on the environmental performance of textile firms whereas machinery and size have a significant negative effect on the environmental performance. Likewise, debt-equity ratio and size of the firm have a significant positive effect on the financial performance of the textile firms wheras the environmental performance, machinery, and age of the firms have a significant negative effect on the financial performance.","author":[{"dropping-particle":"","family":"Hayat","given":"Naveed","non-dropping-particle":"","parse-names":false,"suffix":""},{"dropping-particle":"","family":"Hussain","given":"Anwar","non-dropping-particle":"","parse-names":false,"suffix":""},{"dropping-particle":"","family":"Lohano","given":"Heman D.","non-dropping-particle":"","parse-names":false,"suffix":""}],"container-title":"Journal of Cleaner Production","id":"ITEM-1","issued":{"date-parts":[["2020","4","10"]]},"publisher":"Elsevier Ltd","title":"Eco-labeling and sustainability: A case of textile industry in Pakistan","type":"article-journal","volume":"252"},"uris":["http://www.mendeley.com/documents/?uuid=5bd86936-5d33-3d5c-95bb-b1b4994ecb2d"]}],"mendeley":{"formattedCitation":"(Hayat, Hussain, &amp; Lohano, 2020)","manualFormatting":"(Hayat et al., 2020)","plainTextFormattedCitation":"(Hayat, Hussain, &amp; Lohano, 2020)","previouslyFormattedCitation":"(Hayat, Hussain, &amp; Lohano, 2020)"},"properties":{"noteIndex":0},"schema":"https://github.com/citation-style-language/schema/raw/master/csl-citation.json"}</w:instrText>
      </w:r>
      <w:r w:rsidR="0060043D" w:rsidRPr="005F15E9">
        <w:rPr>
          <w:rFonts w:ascii="Times New Roman" w:hAnsi="Times New Roman" w:cs="Times New Roman"/>
          <w:sz w:val="24"/>
          <w:szCs w:val="24"/>
        </w:rPr>
        <w:fldChar w:fldCharType="separate"/>
      </w:r>
      <w:r w:rsidR="0060043D" w:rsidRPr="005F15E9">
        <w:rPr>
          <w:rFonts w:ascii="Times New Roman" w:hAnsi="Times New Roman" w:cs="Times New Roman"/>
          <w:noProof/>
          <w:sz w:val="24"/>
          <w:szCs w:val="24"/>
        </w:rPr>
        <w:t>(Hayat</w:t>
      </w:r>
      <w:r w:rsidR="00177D85" w:rsidRPr="005F15E9">
        <w:rPr>
          <w:rFonts w:ascii="Times New Roman" w:hAnsi="Times New Roman" w:cs="Times New Roman"/>
          <w:noProof/>
          <w:sz w:val="24"/>
          <w:szCs w:val="24"/>
        </w:rPr>
        <w:t xml:space="preserve"> et al.</w:t>
      </w:r>
      <w:r w:rsidR="0060043D" w:rsidRPr="005F15E9">
        <w:rPr>
          <w:rFonts w:ascii="Times New Roman" w:hAnsi="Times New Roman" w:cs="Times New Roman"/>
          <w:noProof/>
          <w:sz w:val="24"/>
          <w:szCs w:val="24"/>
        </w:rPr>
        <w:t>, 2020)</w:t>
      </w:r>
      <w:r w:rsidR="0060043D" w:rsidRPr="005F15E9">
        <w:rPr>
          <w:rFonts w:ascii="Times New Roman" w:hAnsi="Times New Roman" w:cs="Times New Roman"/>
          <w:sz w:val="24"/>
          <w:szCs w:val="24"/>
        </w:rPr>
        <w:fldChar w:fldCharType="end"/>
      </w:r>
      <w:r w:rsidR="0060043D" w:rsidRPr="005F15E9">
        <w:rPr>
          <w:rFonts w:ascii="Times New Roman" w:hAnsi="Times New Roman" w:cs="Times New Roman"/>
          <w:sz w:val="24"/>
          <w:szCs w:val="24"/>
        </w:rPr>
        <w:t xml:space="preserve">. </w:t>
      </w:r>
      <w:r w:rsidR="00056FF2" w:rsidRPr="005F15E9">
        <w:rPr>
          <w:rFonts w:ascii="Times New Roman" w:hAnsi="Times New Roman" w:cs="Times New Roman"/>
          <w:sz w:val="24"/>
          <w:szCs w:val="24"/>
        </w:rPr>
        <w:t>In addition, the companies use sustainable labels</w:t>
      </w:r>
      <w:r w:rsidRPr="005F15E9">
        <w:rPr>
          <w:rFonts w:ascii="Times New Roman" w:hAnsi="Times New Roman" w:cs="Times New Roman"/>
          <w:sz w:val="24"/>
          <w:szCs w:val="24"/>
        </w:rPr>
        <w:t>/logos</w:t>
      </w:r>
      <w:r w:rsidR="00056FF2" w:rsidRPr="005F15E9">
        <w:rPr>
          <w:rFonts w:ascii="Times New Roman" w:hAnsi="Times New Roman" w:cs="Times New Roman"/>
          <w:sz w:val="24"/>
          <w:szCs w:val="24"/>
        </w:rPr>
        <w:t xml:space="preserve"> </w:t>
      </w:r>
      <w:r w:rsidRPr="005F15E9">
        <w:rPr>
          <w:rFonts w:ascii="Times New Roman" w:hAnsi="Times New Roman" w:cs="Times New Roman"/>
          <w:sz w:val="24"/>
          <w:szCs w:val="24"/>
        </w:rPr>
        <w:t xml:space="preserve">for </w:t>
      </w:r>
      <w:r w:rsidR="00056FF2" w:rsidRPr="005F15E9">
        <w:rPr>
          <w:rFonts w:ascii="Times New Roman" w:hAnsi="Times New Roman" w:cs="Times New Roman"/>
          <w:sz w:val="24"/>
          <w:szCs w:val="24"/>
        </w:rPr>
        <w:t>their products to gain consumer</w:t>
      </w:r>
      <w:r w:rsidRPr="005F15E9">
        <w:rPr>
          <w:rFonts w:ascii="Times New Roman" w:hAnsi="Times New Roman" w:cs="Times New Roman"/>
          <w:sz w:val="24"/>
          <w:szCs w:val="24"/>
        </w:rPr>
        <w:t>s’</w:t>
      </w:r>
      <w:r w:rsidR="00056FF2" w:rsidRPr="005F15E9">
        <w:rPr>
          <w:rFonts w:ascii="Times New Roman" w:hAnsi="Times New Roman" w:cs="Times New Roman"/>
          <w:sz w:val="24"/>
          <w:szCs w:val="24"/>
        </w:rPr>
        <w:t xml:space="preserve"> trust and to reduce the information asymmetry associated with </w:t>
      </w:r>
      <w:r w:rsidR="006A2674" w:rsidRPr="005F15E9">
        <w:rPr>
          <w:rFonts w:ascii="Times New Roman" w:hAnsi="Times New Roman" w:cs="Times New Roman"/>
          <w:sz w:val="24"/>
          <w:szCs w:val="24"/>
        </w:rPr>
        <w:t xml:space="preserve">the </w:t>
      </w:r>
      <w:r w:rsidR="00056FF2" w:rsidRPr="005F15E9">
        <w:rPr>
          <w:rFonts w:ascii="Times New Roman" w:hAnsi="Times New Roman" w:cs="Times New Roman"/>
          <w:sz w:val="24"/>
          <w:szCs w:val="24"/>
        </w:rPr>
        <w:t xml:space="preserve">sustainability of the product marketed </w:t>
      </w:r>
      <w:r w:rsidR="00685E0C" w:rsidRPr="005F15E9">
        <w:rPr>
          <w:rFonts w:ascii="Times New Roman" w:hAnsi="Times New Roman" w:cs="Times New Roman"/>
          <w:sz w:val="24"/>
          <w:szCs w:val="24"/>
        </w:rPr>
        <w:t xml:space="preserve"> </w:t>
      </w:r>
      <w:r w:rsidR="00685E0C" w:rsidRPr="005F15E9">
        <w:rPr>
          <w:rFonts w:ascii="Times New Roman" w:hAnsi="Times New Roman" w:cs="Times New Roman"/>
          <w:sz w:val="24"/>
          <w:szCs w:val="24"/>
        </w:rPr>
        <w:fldChar w:fldCharType="begin" w:fldLock="1"/>
      </w:r>
      <w:r w:rsidR="00692EFC" w:rsidRPr="005F15E9">
        <w:rPr>
          <w:rFonts w:ascii="Times New Roman" w:hAnsi="Times New Roman" w:cs="Times New Roman"/>
          <w:sz w:val="24"/>
          <w:szCs w:val="24"/>
        </w:rPr>
        <w:instrText>ADDIN CSL_CITATION {"citationItems":[{"id":"ITEM-1","itemData":{"DOI":"10.1016/j.jbusres.2019.10.048","ISSN":"01482963","abstract":"Although sustainable product companies provide various environmental cues to promote consumer purchasing, these cues do not have the intended effect in many cases. Therefore, this study investigates the effect of the following on purchase intention: interaction between representative environmental cues, that is, sustainable label and traceability, and interaction between sustainable label and consumer knowledge of certification. The results demonstrate that consumers’ purchase intention is highest when sustainable label and traceability information are provided simultaneously. Moreover, when consumer knowledge is high, purchase intention increases only when a sustainable label is provided. However, when consumer knowledge is low, purchase intention increases with a non-sustainable label. Furthermore, perceived risk and product efficacy dually mediate the effect of these interactions on purchase intention. The results imply that purchase intention can be increased by providing more transparent and diverse environmental cues based on information technology, and by increasing consumers’ certification knowledge.","author":[{"dropping-particle":"","family":"Lee","given":"Eung Jin","non-dropping-particle":"","parse-names":false,"suffix":""},{"dropping-particle":"","family":"Bae","given":"Joonheui","non-dropping-particle":"","parse-names":false,"suffix":""},{"dropping-particle":"","family":"Kim","given":"Kyung Hoon","non-dropping-particle":"","parse-names":false,"suffix":""}],"container-title":"Journal of Business Research","id":"ITEM-1","issue":"January","issued":{"date-parts":[["2020"]]},"page":"425-433","publisher":"Elsevier","title":"The effect of environmental cues on the purchase intention of sustainable products","type":"article-journal","volume":"120"},"uris":["http://www.mendeley.com/documents/?uuid=8601c76a-af51-4c2a-90d6-8b992381e5cc"]},{"id":"ITEM-2","itemData":{"DOI":"10.1002/BSE.2888","ISSN":"1099-0836","abstract":"Companies are increasingly making efforts to become more sustainable. In this research, we investigate the effect that these efforts have on consumer trusting beliefs in companies. In one correlational study and two controlled experiments (n = 2174), we test the relationship between sustainability improvements and trusting beliefs and the mediating mechanisms explaining this relationship. Results reveal that perceived innovativeness and self-connection with the company are mechanisms explaining the effect. Furthermore, in the first experiment, we test whether the effect on trusting beliefs requires a comprehensive change or if a small sustainability improvement is equally effective. In the second experiment, we address whether sustainability improvements are more effective than other types of improvements in terms of building trust. Our findings have important theoretical implications for the understanding of how sustainability efforts build trust and practical implications for companies aiming to trust among consumers.","author":[{"dropping-particle":"","family":"Jørgensen","given":"Sveinung","non-dropping-particle":"","parse-names":false,"suffix":""},{"dropping-particle":"","family":"Pedersen","given":"Lars Jacob Tynes","non-dropping-particle":"","parse-names":false,"suffix":""},{"dropping-particle":"","family":"Skard","given":"Siv","non-dropping-particle":"","parse-names":false,"suffix":""}],"container-title":"Business Strategy and the Environment","id":"ITEM-2","issue":"1","issued":{"date-parts":[["2022","1","1"]]},"page":"297-311","publisher":"John Wiley &amp; Sons, Ltd","title":"How going green builds trusting beliefs","type":"article-journal","volume":"31"},"uris":["http://www.mendeley.com/documents/?uuid=0d921ffd-8e88-36d6-8446-e275566e9608"]}],"mendeley":{"formattedCitation":"(Jørgensen, Pedersen, &amp; Skard, 2022; Lee, Bae, &amp; Kim, 2020)","manualFormatting":"(Jørgensen et al., 2022; Lee et al., 2020)","plainTextFormattedCitation":"(Jørgensen, Pedersen, &amp; Skard, 2022; Lee, Bae, &amp; Kim, 2020)","previouslyFormattedCitation":"(Jørgensen, Pedersen, &amp; Skard, 2022; Lee, Bae, &amp; Kim, 2020)"},"properties":{"noteIndex":0},"schema":"https://github.com/citation-style-language/schema/raw/master/csl-citation.json"}</w:instrText>
      </w:r>
      <w:r w:rsidR="00685E0C" w:rsidRPr="005F15E9">
        <w:rPr>
          <w:rFonts w:ascii="Times New Roman" w:hAnsi="Times New Roman" w:cs="Times New Roman"/>
          <w:sz w:val="24"/>
          <w:szCs w:val="24"/>
        </w:rPr>
        <w:fldChar w:fldCharType="separate"/>
      </w:r>
      <w:r w:rsidR="00685E0C" w:rsidRPr="005F15E9">
        <w:rPr>
          <w:rFonts w:ascii="Times New Roman" w:hAnsi="Times New Roman" w:cs="Times New Roman"/>
          <w:noProof/>
          <w:sz w:val="24"/>
          <w:szCs w:val="24"/>
        </w:rPr>
        <w:t>(</w:t>
      </w:r>
      <w:r w:rsidR="00685E0C" w:rsidRPr="005F15E9">
        <w:rPr>
          <w:rFonts w:ascii="Times New Roman" w:hAnsi="Times New Roman" w:cs="Times New Roman"/>
          <w:noProof/>
          <w:sz w:val="24"/>
          <w:szCs w:val="24"/>
          <w:highlight w:val="yellow"/>
        </w:rPr>
        <w:t>Jørgensen</w:t>
      </w:r>
      <w:r w:rsidR="00692EFC" w:rsidRPr="005F15E9">
        <w:rPr>
          <w:rFonts w:ascii="Times New Roman" w:hAnsi="Times New Roman" w:cs="Times New Roman"/>
          <w:noProof/>
          <w:sz w:val="24"/>
          <w:szCs w:val="24"/>
          <w:highlight w:val="yellow"/>
        </w:rPr>
        <w:t xml:space="preserve"> et al.</w:t>
      </w:r>
      <w:r w:rsidR="00685E0C" w:rsidRPr="005F15E9">
        <w:rPr>
          <w:rFonts w:ascii="Times New Roman" w:hAnsi="Times New Roman" w:cs="Times New Roman"/>
          <w:noProof/>
          <w:sz w:val="24"/>
          <w:szCs w:val="24"/>
          <w:highlight w:val="yellow"/>
        </w:rPr>
        <w:t>, 2022</w:t>
      </w:r>
      <w:r w:rsidR="00685E0C" w:rsidRPr="005F15E9">
        <w:rPr>
          <w:rFonts w:ascii="Times New Roman" w:hAnsi="Times New Roman" w:cs="Times New Roman"/>
          <w:noProof/>
          <w:sz w:val="24"/>
          <w:szCs w:val="24"/>
        </w:rPr>
        <w:t>; Lee</w:t>
      </w:r>
      <w:r w:rsidR="00692EFC" w:rsidRPr="005F15E9">
        <w:rPr>
          <w:rFonts w:ascii="Times New Roman" w:hAnsi="Times New Roman" w:cs="Times New Roman"/>
          <w:noProof/>
          <w:sz w:val="24"/>
          <w:szCs w:val="24"/>
        </w:rPr>
        <w:t xml:space="preserve"> et al.</w:t>
      </w:r>
      <w:r w:rsidR="00685E0C" w:rsidRPr="005F15E9">
        <w:rPr>
          <w:rFonts w:ascii="Times New Roman" w:hAnsi="Times New Roman" w:cs="Times New Roman"/>
          <w:noProof/>
          <w:sz w:val="24"/>
          <w:szCs w:val="24"/>
        </w:rPr>
        <w:t>, 2020)</w:t>
      </w:r>
      <w:r w:rsidR="00685E0C" w:rsidRPr="005F15E9">
        <w:rPr>
          <w:rFonts w:ascii="Times New Roman" w:hAnsi="Times New Roman" w:cs="Times New Roman"/>
          <w:sz w:val="24"/>
          <w:szCs w:val="24"/>
        </w:rPr>
        <w:fldChar w:fldCharType="end"/>
      </w:r>
      <w:r w:rsidR="00056FF2" w:rsidRPr="005F15E9">
        <w:rPr>
          <w:rFonts w:ascii="Times New Roman" w:hAnsi="Times New Roman" w:cs="Times New Roman"/>
          <w:sz w:val="24"/>
          <w:szCs w:val="24"/>
        </w:rPr>
        <w:t>.</w:t>
      </w:r>
      <w:r w:rsidR="00DB0083" w:rsidRPr="005F15E9">
        <w:rPr>
          <w:rFonts w:ascii="Times New Roman" w:hAnsi="Times New Roman" w:cs="Times New Roman"/>
          <w:sz w:val="24"/>
          <w:szCs w:val="24"/>
        </w:rPr>
        <w:t xml:space="preserve"> </w:t>
      </w:r>
    </w:p>
    <w:p w14:paraId="1B5A0B4B" w14:textId="7855BE4E" w:rsidR="005D2EA5" w:rsidRPr="005F15E9" w:rsidRDefault="005D2EA5"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Even though the consumers are becoming more concerned about the sustainability issues related to food consumption, these concerns are not necessarily being </w:t>
      </w:r>
      <w:r w:rsidR="006755E7" w:rsidRPr="005F15E9">
        <w:rPr>
          <w:rFonts w:ascii="Times New Roman" w:hAnsi="Times New Roman" w:cs="Times New Roman"/>
          <w:sz w:val="24"/>
          <w:szCs w:val="24"/>
        </w:rPr>
        <w:t>rendered</w:t>
      </w:r>
      <w:r w:rsidRPr="005F15E9">
        <w:rPr>
          <w:rFonts w:ascii="Times New Roman" w:hAnsi="Times New Roman" w:cs="Times New Roman"/>
          <w:sz w:val="24"/>
          <w:szCs w:val="24"/>
        </w:rPr>
        <w:t xml:space="preserve"> into increased use of sustainable label</w:t>
      </w:r>
      <w:r w:rsidR="006755E7" w:rsidRPr="005F15E9">
        <w:rPr>
          <w:rFonts w:ascii="Times New Roman" w:hAnsi="Times New Roman" w:cs="Times New Roman"/>
          <w:sz w:val="24"/>
          <w:szCs w:val="24"/>
        </w:rPr>
        <w:t>led products</w:t>
      </w:r>
      <w:r w:rsidRPr="005F15E9">
        <w:rPr>
          <w:rFonts w:ascii="Times New Roman" w:hAnsi="Times New Roman" w:cs="Times New Roman"/>
          <w:sz w:val="24"/>
          <w:szCs w:val="24"/>
        </w:rPr>
        <w:t xml:space="preserve"> due to </w:t>
      </w:r>
      <w:r w:rsidR="003B1F10" w:rsidRPr="005F15E9">
        <w:rPr>
          <w:rFonts w:ascii="Times New Roman" w:hAnsi="Times New Roman" w:cs="Times New Roman"/>
          <w:sz w:val="24"/>
          <w:szCs w:val="24"/>
        </w:rPr>
        <w:t>the</w:t>
      </w:r>
      <w:r w:rsidR="006A2674" w:rsidRPr="005F15E9">
        <w:rPr>
          <w:rFonts w:ascii="Times New Roman" w:hAnsi="Times New Roman" w:cs="Times New Roman"/>
          <w:sz w:val="24"/>
          <w:szCs w:val="24"/>
        </w:rPr>
        <w:t xml:space="preserve"> </w:t>
      </w:r>
      <w:r w:rsidR="003B1F10" w:rsidRPr="005F15E9">
        <w:rPr>
          <w:rFonts w:ascii="Times New Roman" w:hAnsi="Times New Roman" w:cs="Times New Roman"/>
          <w:sz w:val="24"/>
          <w:szCs w:val="24"/>
        </w:rPr>
        <w:t>dearth</w:t>
      </w:r>
      <w:r w:rsidRPr="005F15E9">
        <w:rPr>
          <w:rFonts w:ascii="Times New Roman" w:hAnsi="Times New Roman" w:cs="Times New Roman"/>
          <w:sz w:val="24"/>
          <w:szCs w:val="24"/>
        </w:rPr>
        <w:t xml:space="preserve"> of </w:t>
      </w:r>
      <w:r w:rsidR="003B1F10" w:rsidRPr="005F15E9">
        <w:rPr>
          <w:rFonts w:ascii="Times New Roman" w:hAnsi="Times New Roman" w:cs="Times New Roman"/>
          <w:sz w:val="24"/>
          <w:szCs w:val="24"/>
        </w:rPr>
        <w:t xml:space="preserve">knowledge </w:t>
      </w:r>
      <w:r w:rsidRPr="005F15E9">
        <w:rPr>
          <w:rFonts w:ascii="Times New Roman" w:hAnsi="Times New Roman" w:cs="Times New Roman"/>
          <w:sz w:val="24"/>
          <w:szCs w:val="24"/>
        </w:rPr>
        <w:t xml:space="preserve">and understanding of such labels </w:t>
      </w:r>
      <w:r w:rsidR="00F47C45" w:rsidRPr="005F15E9">
        <w:rPr>
          <w:rFonts w:ascii="Times New Roman" w:hAnsi="Times New Roman" w:cs="Times New Roman"/>
          <w:sz w:val="24"/>
          <w:szCs w:val="24"/>
        </w:rPr>
        <w:t xml:space="preserve"> </w:t>
      </w:r>
      <w:r w:rsidR="00F47C45" w:rsidRPr="005F15E9">
        <w:rPr>
          <w:rFonts w:ascii="Times New Roman" w:hAnsi="Times New Roman" w:cs="Times New Roman"/>
          <w:sz w:val="24"/>
          <w:szCs w:val="24"/>
        </w:rPr>
        <w:fldChar w:fldCharType="begin" w:fldLock="1"/>
      </w:r>
      <w:r w:rsidR="00F47C45" w:rsidRPr="005F15E9">
        <w:rPr>
          <w:rFonts w:ascii="Times New Roman" w:hAnsi="Times New Roman" w:cs="Times New Roman"/>
          <w:sz w:val="24"/>
          <w:szCs w:val="24"/>
        </w:rPr>
        <w:instrText>ADDIN CSL_CITATION {"citationItems":[{"id":"ITEM-1","itemData":{"DOI":"10.1016/J.JCLEPRO.2014.08.006","ISSN":"0959-6526","abstract":"This study evaluates young consumers' attitudes to sustainable food and analyzes the determinants of their willingness to pay (WTP) for chocolate bars with different sustainability labels. Data were collected through experimental auctions in Italy assessing respondents' (N = 80, aged between 18 and 35) WTP for chocolate bars with three selected labels (i.e. Fair Trade, Rainforest Alliance and Carbon Footprint). Econometric outcomes reveal that several socio-demographic factors exert a positive and statistically significant effect on WTP for all the selected chocolate bars, namely age cohort (older), gender (female) and household income (high). Respondents' lifestyles and food consumption habits also had an effect on final bids. This study offers valuable insights to policy makers and practitioners for efficiently targeting young consumers in campaigns to increase sustainability-labelled food consumption.","author":[{"dropping-particle":"","family":"Vecchio","given":"Riccardo","non-dropping-particle":"","parse-names":false,"suffix":""},{"dropping-particle":"","family":"Annunziata","given":"Azzurra","non-dropping-particle":"","parse-names":false,"suffix":""}],"container-title":"Journal of Cleaner Production","id":"ITEM-1","issued":{"date-parts":[["2015","1","1"]]},"page":"335-342","publisher":"Elsevier","title":"Willingness-to-pay for sustainability-labelled chocolate: an experimental auction approach","type":"article-journal","volume":"86"},"uris":["http://www.mendeley.com/documents/?uuid=6810b800-756e-3ca5-b28a-1e47039dc48a"]}],"mendeley":{"formattedCitation":"(Vecchio &amp; Annunziata, 2015)","plainTextFormattedCitation":"(Vecchio &amp; Annunziata, 2015)","previouslyFormattedCitation":"(Vecchio &amp; Annunziata, 2015)"},"properties":{"noteIndex":0},"schema":"https://github.com/citation-style-language/schema/raw/master/csl-citation.json"}</w:instrText>
      </w:r>
      <w:r w:rsidR="00F47C45" w:rsidRPr="005F15E9">
        <w:rPr>
          <w:rFonts w:ascii="Times New Roman" w:hAnsi="Times New Roman" w:cs="Times New Roman"/>
          <w:sz w:val="24"/>
          <w:szCs w:val="24"/>
        </w:rPr>
        <w:fldChar w:fldCharType="separate"/>
      </w:r>
      <w:r w:rsidR="00F47C45" w:rsidRPr="005F15E9">
        <w:rPr>
          <w:rFonts w:ascii="Times New Roman" w:hAnsi="Times New Roman" w:cs="Times New Roman"/>
          <w:noProof/>
          <w:sz w:val="24"/>
          <w:szCs w:val="24"/>
        </w:rPr>
        <w:t>(Vecchio &amp; Annunziata, 2015)</w:t>
      </w:r>
      <w:r w:rsidR="00F47C45" w:rsidRPr="005F15E9">
        <w:rPr>
          <w:rFonts w:ascii="Times New Roman" w:hAnsi="Times New Roman" w:cs="Times New Roman"/>
          <w:sz w:val="24"/>
          <w:szCs w:val="24"/>
        </w:rPr>
        <w:fldChar w:fldCharType="end"/>
      </w:r>
      <w:r w:rsidRPr="005F15E9">
        <w:rPr>
          <w:rFonts w:ascii="Times New Roman" w:hAnsi="Times New Roman" w:cs="Times New Roman"/>
          <w:sz w:val="24"/>
          <w:szCs w:val="24"/>
        </w:rPr>
        <w:t xml:space="preserve">. </w:t>
      </w:r>
      <w:r w:rsidR="0048138A" w:rsidRPr="005F15E9">
        <w:rPr>
          <w:rFonts w:ascii="Times New Roman" w:hAnsi="Times New Roman" w:cs="Times New Roman"/>
          <w:sz w:val="24"/>
          <w:szCs w:val="24"/>
        </w:rPr>
        <w:t xml:space="preserve">Research has termed it the attitude-behaviour gap </w:t>
      </w:r>
      <w:r w:rsidR="006755E7" w:rsidRPr="005F15E9">
        <w:rPr>
          <w:rFonts w:ascii="Times New Roman" w:hAnsi="Times New Roman" w:cs="Times New Roman"/>
          <w:sz w:val="24"/>
          <w:szCs w:val="24"/>
        </w:rPr>
        <w:t>regarding</w:t>
      </w:r>
      <w:r w:rsidR="0048138A" w:rsidRPr="005F15E9">
        <w:rPr>
          <w:rFonts w:ascii="Times New Roman" w:hAnsi="Times New Roman" w:cs="Times New Roman"/>
          <w:sz w:val="24"/>
          <w:szCs w:val="24"/>
        </w:rPr>
        <w:t xml:space="preserve"> sustainable food buying behaviour </w:t>
      </w:r>
      <w:r w:rsidR="0048138A" w:rsidRPr="005F15E9">
        <w:rPr>
          <w:rFonts w:ascii="Times New Roman" w:hAnsi="Times New Roman" w:cs="Times New Roman"/>
          <w:sz w:val="24"/>
          <w:szCs w:val="24"/>
        </w:rPr>
        <w:fldChar w:fldCharType="begin" w:fldLock="1"/>
      </w:r>
      <w:r w:rsidR="00881267" w:rsidRPr="005F15E9">
        <w:rPr>
          <w:rFonts w:ascii="Times New Roman" w:hAnsi="Times New Roman" w:cs="Times New Roman"/>
          <w:sz w:val="24"/>
          <w:szCs w:val="24"/>
        </w:rPr>
        <w:instrText>ADDIN CSL_CITATION {"citationItems":[{"id":"ITEM-1","itemData":{"DOI":"10.1016/j.foodqual.2019.103838","ISSN":"09503293","abstract":"This study examines the moderating effects of perceived communication, satisfaction and trust on the intention-behaviour gap and the perceived behavioural control (PBC)-behaviour gap in the theory of planned behaviour (TPB) model, using a quantitative research method. A nationwide panel-only online survey was conducted, resulting in 1011 usable responses from organic food consumers in Australia. Data were analysed statistically using SPSS v.25 and SmartPLS 3 software, and the hypotheses were tested using the partial least squares-based structural equation modelling (PLS-SEM) technique. The findings confirm that perceived communication, satisfaction and trust positively and significantly enhance purchase behaviour and lessen gaps in the intention-behaviour and PBC-behaviour relationships in the TPB model. This study also validates the TPB model and finds statistically significant results in support of all of its 14 hypotheses. It is the first such study to examine the intervention efficacy or moderating effects of perceived communication, satisfaction and trust on the intention-behaviour and PBC-behaviour gaps in the TPB model. Examining the mediational effect of behavioural intention in the TPB model and including the Australian context are among its other contributions. Organic food producers and marketers aiming for sustained, positive changes in consumer behaviour are encouraged to consider the findings and implications of this study.","author":[{"dropping-particle":"","family":"Sultan","given":"Parves","non-dropping-particle":"","parse-names":false,"suffix":""},{"dropping-particle":"","family":"Tarafder","given":"Tasmiha","non-dropping-particle":"","parse-names":false,"suffix":""},{"dropping-particle":"","family":"Pearson","given":"David","non-dropping-particle":"","parse-names":false,"suffix":""},{"dropping-particle":"","family":"Henryks","given":"Joanna","non-dropping-particle":"","parse-names":false,"suffix":""}],"container-title":"Food Quality and Preference","id":"ITEM-1","issued":{"date-parts":[["2020"]]},"page":"103838","publisher":"Elsevier Ltd","title":"Intention-behaviour gap and perceived behavioural control-behaviour gap in theory of planned behaviour: moderating roles of communication, satisfaction and trust in organic food consumption","type":"article-journal","volume":"81"},"uris":["http://www.mendeley.com/documents/?uuid=b49aa1c4-2e6b-4ba6-99c8-67660b1e56a1"]},{"id":"ITEM-2","itemData":{"DOI":"10.1108/JCM-02-2013-0482","ISSN":"0736-3761","abstract":"– This article aims to study the role of personal values as moderators of the antecedents of consumers' “green” buying intentions in the context of Chinese consumers' inclination to buy organic food., – Ordinary Chinese consumers (n=479) were intercepted and filled out a questionnaire outside upscale supermarkets in Guangzhou. Multigroup structural equation modeling was used to test hypotheses about personal values' moderating effect in the theory of planned behavior., – Self‐transcendence values moderate the relationship between two antecedents and behavioral intentions: the attitude towards buying organic food and perceived behavioral control. Both of these antecedents have a stronger impact on intentions among consumers with strong self‐transcendence values than among consumers with weak ones., – The study is based on a single consumer survey collected from a convenience sample of consumers from one Chinese city. Hence, care needs to be exercised when making inferences about causality and representativeness., – Study results have direct implications for the marketing of organic food. As the food safety problem in China is getting more severe and environmental issues are increasing on the political and public agendas, the consumption of organic food is being increasingly advocated by both the government and food producers, as a healthy and environment‐friendly alternative, which also may contribute positively to the development of the economy., – This article extends the rare literature analyzing Chinese consumers' inclination to buy organic food. It also extends the understanding of the role of personal values as moderators of antecedents of consumers' buying intentions for “green” products.","author":[{"dropping-particle":"","family":"Zhou","given":"Yanfeng","non-dropping-particle":"","parse-names":false,"suffix":""},{"dropping-particle":"","family":"Thøgersen","given":"John","non-dropping-particle":"","parse-names":false,"suffix":""},{"dropping-particle":"","family":"Ruan","given":"Yajing","non-dropping-particle":"","parse-names":false,"suffix":""},{"dropping-particle":"","family":"Huang","given":"Guang","non-dropping-particle":"","parse-names":false,"suffix":""}],"container-title":"Journal of Consumer Marketing","id":"ITEM-2","issue":"4","issued":{"date-parts":[["2013"]]},"page":"335-344","publisher":"Emerald Group Publishing Limited","title":"The moderating role of human values in planned behavior: the case of Chinese consumers' intention to buy organic food","type":"article-journal","volume":"30"},"uris":["http://www.mendeley.com/documents/?uuid=460f48ad-81c4-3ffa-ad23-aed8e456bf9c"]}],"mendeley":{"formattedCitation":"(Sultan, Tarafder, Pearson, &amp; Henryks, 2020a; Zhou, Thøgersen, Ruan, &amp; Huang, 2013)","manualFormatting":"(Sultan et al., 2020a; Zhou et al., 2013)","plainTextFormattedCitation":"(Sultan, Tarafder, Pearson, &amp; Henryks, 2020a; Zhou, Thøgersen, Ruan, &amp; Huang, 2013)","previouslyFormattedCitation":"(Sultan, Tarafder, Pearson, &amp; Henryks, 2020a; Zhou, Thøgersen, Ruan, &amp; Huang, 2013)"},"properties":{"noteIndex":0},"schema":"https://github.com/citation-style-language/schema/raw/master/csl-citation.json"}</w:instrText>
      </w:r>
      <w:r w:rsidR="0048138A" w:rsidRPr="005F15E9">
        <w:rPr>
          <w:rFonts w:ascii="Times New Roman" w:hAnsi="Times New Roman" w:cs="Times New Roman"/>
          <w:sz w:val="24"/>
          <w:szCs w:val="24"/>
        </w:rPr>
        <w:fldChar w:fldCharType="separate"/>
      </w:r>
      <w:r w:rsidR="00F47C45" w:rsidRPr="005F15E9">
        <w:rPr>
          <w:rFonts w:ascii="Times New Roman" w:hAnsi="Times New Roman" w:cs="Times New Roman"/>
          <w:noProof/>
          <w:sz w:val="24"/>
          <w:szCs w:val="24"/>
        </w:rPr>
        <w:t>(Sultan</w:t>
      </w:r>
      <w:r w:rsidR="00177D85" w:rsidRPr="005F15E9">
        <w:rPr>
          <w:rFonts w:ascii="Times New Roman" w:hAnsi="Times New Roman" w:cs="Times New Roman"/>
          <w:noProof/>
          <w:sz w:val="24"/>
          <w:szCs w:val="24"/>
        </w:rPr>
        <w:t xml:space="preserve"> et al.</w:t>
      </w:r>
      <w:r w:rsidR="00F47C45" w:rsidRPr="005F15E9">
        <w:rPr>
          <w:rFonts w:ascii="Times New Roman" w:hAnsi="Times New Roman" w:cs="Times New Roman"/>
          <w:noProof/>
          <w:sz w:val="24"/>
          <w:szCs w:val="24"/>
        </w:rPr>
        <w:t>, 2020a; Zhou</w:t>
      </w:r>
      <w:r w:rsidR="00177D85" w:rsidRPr="005F15E9">
        <w:rPr>
          <w:rFonts w:ascii="Times New Roman" w:hAnsi="Times New Roman" w:cs="Times New Roman"/>
          <w:noProof/>
          <w:sz w:val="24"/>
          <w:szCs w:val="24"/>
        </w:rPr>
        <w:t xml:space="preserve"> et al.</w:t>
      </w:r>
      <w:r w:rsidR="00F47C45" w:rsidRPr="005F15E9">
        <w:rPr>
          <w:rFonts w:ascii="Times New Roman" w:hAnsi="Times New Roman" w:cs="Times New Roman"/>
          <w:noProof/>
          <w:sz w:val="24"/>
          <w:szCs w:val="24"/>
        </w:rPr>
        <w:t>, 2013)</w:t>
      </w:r>
      <w:r w:rsidR="0048138A" w:rsidRPr="005F15E9">
        <w:rPr>
          <w:rFonts w:ascii="Times New Roman" w:hAnsi="Times New Roman" w:cs="Times New Roman"/>
          <w:sz w:val="24"/>
          <w:szCs w:val="24"/>
        </w:rPr>
        <w:fldChar w:fldCharType="end"/>
      </w:r>
      <w:r w:rsidR="0048138A" w:rsidRPr="005F15E9">
        <w:rPr>
          <w:rFonts w:ascii="Times New Roman" w:hAnsi="Times New Roman" w:cs="Times New Roman"/>
          <w:sz w:val="24"/>
          <w:szCs w:val="24"/>
        </w:rPr>
        <w:t>.</w:t>
      </w:r>
      <w:r w:rsidR="008258A2" w:rsidRPr="005F15E9">
        <w:rPr>
          <w:rFonts w:ascii="Times New Roman" w:hAnsi="Times New Roman" w:cs="Times New Roman"/>
          <w:sz w:val="24"/>
          <w:szCs w:val="24"/>
        </w:rPr>
        <w:t xml:space="preserve"> </w:t>
      </w:r>
      <w:r w:rsidR="007F6F1D" w:rsidRPr="005F15E9">
        <w:rPr>
          <w:rFonts w:ascii="Times New Roman" w:hAnsi="Times New Roman" w:cs="Times New Roman"/>
          <w:sz w:val="24"/>
          <w:szCs w:val="24"/>
        </w:rPr>
        <w:t>In this regard, several scholar</w:t>
      </w:r>
      <w:r w:rsidR="006A2674" w:rsidRPr="005F15E9">
        <w:rPr>
          <w:rFonts w:ascii="Times New Roman" w:hAnsi="Times New Roman" w:cs="Times New Roman"/>
          <w:sz w:val="24"/>
          <w:szCs w:val="24"/>
        </w:rPr>
        <w:t>s</w:t>
      </w:r>
      <w:r w:rsidR="007F6F1D" w:rsidRPr="005F15E9">
        <w:rPr>
          <w:rFonts w:ascii="Times New Roman" w:hAnsi="Times New Roman" w:cs="Times New Roman"/>
          <w:sz w:val="24"/>
          <w:szCs w:val="24"/>
        </w:rPr>
        <w:t xml:space="preserve"> have adopted previously propounded theories such</w:t>
      </w:r>
      <w:r w:rsidR="00F47C45" w:rsidRPr="005F15E9">
        <w:rPr>
          <w:rFonts w:ascii="Times New Roman" w:hAnsi="Times New Roman" w:cs="Times New Roman"/>
          <w:sz w:val="24"/>
          <w:szCs w:val="24"/>
        </w:rPr>
        <w:t xml:space="preserve"> as Theory of Reasoned Action</w:t>
      </w:r>
      <w:r w:rsidR="006755E7" w:rsidRPr="005F15E9">
        <w:rPr>
          <w:rFonts w:ascii="Times New Roman" w:hAnsi="Times New Roman" w:cs="Times New Roman"/>
          <w:sz w:val="24"/>
          <w:szCs w:val="24"/>
        </w:rPr>
        <w:t xml:space="preserve"> (TRA)</w:t>
      </w:r>
      <w:r w:rsidR="00F47C45" w:rsidRPr="005F15E9">
        <w:rPr>
          <w:rFonts w:ascii="Times New Roman" w:hAnsi="Times New Roman" w:cs="Times New Roman"/>
          <w:sz w:val="24"/>
          <w:szCs w:val="24"/>
        </w:rPr>
        <w:t xml:space="preserve"> </w:t>
      </w:r>
      <w:r w:rsidR="00F47C45" w:rsidRPr="005F15E9">
        <w:rPr>
          <w:rFonts w:ascii="Times New Roman" w:hAnsi="Times New Roman" w:cs="Times New Roman"/>
          <w:sz w:val="24"/>
          <w:szCs w:val="24"/>
        </w:rPr>
        <w:fldChar w:fldCharType="begin" w:fldLock="1"/>
      </w:r>
      <w:r w:rsidR="00F47C45" w:rsidRPr="005F15E9">
        <w:rPr>
          <w:rFonts w:ascii="Times New Roman" w:hAnsi="Times New Roman" w:cs="Times New Roman"/>
          <w:sz w:val="24"/>
          <w:szCs w:val="24"/>
        </w:rPr>
        <w:instrText>ADDIN CSL_CITATION {"citationItems":[{"id":"ITEM-1","itemData":{"ISBN":"9780201020892","abstract":"Includes indexes. Chapter 1: Introduction -- Definition of attitude -- Conceptual distinctions -- A conceptual framework -- Organization of this book -- Part I: Attitude theory and measurement -- Chapter 2: Theories of attitude -- Learning theories -- Expectancy-value theories -- Balance theory -- The congruity principle -- A theory of cognitive dissonance -- Theories of attribution -- Conclusion -- Chapter 3: Measurement techniques -- Single-response measures -- Standard attitude scaling -- Alternative measurement techniques -- Conclusion -- Chapter 4: Methodological considerations -- Reliability and validity of measurement -- Internal and external validity of research designs -- Conclusion -- Part II: Foundations of beliefs, attitudes, intentions, and behaviors -- Chapter 5: Belief formation -- Descriptive beliefs -- Inferential beliefs -- Attribution processes -- Conclusion -- Chapter 6: Attitude formation -- Determinants of attitudes -- Informational basis of attitude -- Interpersonal attraction -- Conditioning of attitude -- Frequency of exposure and attitude formation -- Conclusion -- Chapter 7: Formation of intentions -- Attitudes and intentions -- Determinants of intentions -- Variations in elements of intentions -- Conclusion -- Chapter 8: Prediction of behavior -- Attitudes and behavior -- Attitudinal predictors and behavioral criteria -- Intentions and single-act criteria -- Conclusion -- Part III: Changing beliefs, attitudes, intentions, and behaviors -- Chapter 9: Principles of change -- The role of beliefs in the influence process -- Basic guidelines for change -- Effects of experimental manipulations -- Conclusion -- Chapter 10: Strategies of change : active participation -- Interpersonal contact -- Role playing -- Counterattitudinal behavior -- Choice behavior -- Conclusion -- Chapter 11: Strategies of change : persuasive communication -- Yale communication research program -- An alternative model of persuasive communication -- A comparison of the two approaches to persuasion -- Discrepancy -- Facilitating factors -- Conclusion -- Chapter 12: Conclusion -- Research traditions in the attitude area -- Evaluation of attitude research -- Toward a cumulative body of knowledge.","author":[{"dropping-particle":"","family":"Fishbein","given":"Martin.","non-dropping-particle":"","parse-names":false,"suffix":""},{"dropping-particle":"","family":"Ajzen","given":"Icek","non-dropping-particle":"","parse-names":false,"suffix":""}],"id":"ITEM-1","issued":{"date-parts":[["1975"]]},"number-of-pages":"578","publisher":"Addison-Wesley Pub. Co","title":"Belief, attitude, intention, and behavior : an introduction to theory and research","type":"book"},"uris":["http://www.mendeley.com/documents/?uuid=781cb5eb-f4ba-366f-bcc6-a7d30d9008c3"]}],"mendeley":{"formattedCitation":"(Fishbein &amp; Ajzen, 1975)","plainTextFormattedCitation":"(Fishbein &amp; Ajzen, 1975)","previouslyFormattedCitation":"(Fishbein &amp; Ajzen, 1975)"},"properties":{"noteIndex":0},"schema":"https://github.com/citation-style-language/schema/raw/master/csl-citation.json"}</w:instrText>
      </w:r>
      <w:r w:rsidR="00F47C45" w:rsidRPr="005F15E9">
        <w:rPr>
          <w:rFonts w:ascii="Times New Roman" w:hAnsi="Times New Roman" w:cs="Times New Roman"/>
          <w:sz w:val="24"/>
          <w:szCs w:val="24"/>
        </w:rPr>
        <w:fldChar w:fldCharType="separate"/>
      </w:r>
      <w:r w:rsidR="00F47C45" w:rsidRPr="005F15E9">
        <w:rPr>
          <w:rFonts w:ascii="Times New Roman" w:hAnsi="Times New Roman" w:cs="Times New Roman"/>
          <w:noProof/>
          <w:sz w:val="24"/>
          <w:szCs w:val="24"/>
        </w:rPr>
        <w:t>(Fishbein &amp; Ajzen, 1975)</w:t>
      </w:r>
      <w:r w:rsidR="00F47C45" w:rsidRPr="005F15E9">
        <w:rPr>
          <w:rFonts w:ascii="Times New Roman" w:hAnsi="Times New Roman" w:cs="Times New Roman"/>
          <w:sz w:val="24"/>
          <w:szCs w:val="24"/>
        </w:rPr>
        <w:fldChar w:fldCharType="end"/>
      </w:r>
      <w:r w:rsidR="00F47C45" w:rsidRPr="005F15E9">
        <w:rPr>
          <w:rFonts w:ascii="Times New Roman" w:hAnsi="Times New Roman" w:cs="Times New Roman"/>
          <w:sz w:val="24"/>
          <w:szCs w:val="24"/>
        </w:rPr>
        <w:t>, Theory of Planned Behaviour</w:t>
      </w:r>
      <w:r w:rsidR="006755E7" w:rsidRPr="005F15E9">
        <w:rPr>
          <w:rFonts w:ascii="Times New Roman" w:hAnsi="Times New Roman" w:cs="Times New Roman"/>
          <w:sz w:val="24"/>
          <w:szCs w:val="24"/>
        </w:rPr>
        <w:t xml:space="preserve"> (TPB)</w:t>
      </w:r>
      <w:r w:rsidR="00F47C45" w:rsidRPr="005F15E9">
        <w:rPr>
          <w:rFonts w:ascii="Times New Roman" w:hAnsi="Times New Roman" w:cs="Times New Roman"/>
          <w:sz w:val="24"/>
          <w:szCs w:val="24"/>
        </w:rPr>
        <w:t xml:space="preserve"> </w:t>
      </w:r>
      <w:r w:rsidR="00F47C45" w:rsidRPr="005F15E9">
        <w:rPr>
          <w:rFonts w:ascii="Times New Roman" w:hAnsi="Times New Roman" w:cs="Times New Roman"/>
          <w:sz w:val="24"/>
          <w:szCs w:val="24"/>
        </w:rPr>
        <w:fldChar w:fldCharType="begin" w:fldLock="1"/>
      </w:r>
      <w:r w:rsidR="00F47C45" w:rsidRPr="005F15E9">
        <w:rPr>
          <w:rFonts w:ascii="Times New Roman" w:hAnsi="Times New Roman" w:cs="Times New Roman"/>
          <w:sz w:val="24"/>
          <w:szCs w:val="24"/>
        </w:rPr>
        <w:instrText>ADDIN CSL_CITATION {"citationItems":[{"id":"ITEM-1","itemData":{"DOI":"10.1007/978-3-642-69746-3_2","abstract":"There appears to be general agreement among social psychologists that most human behavior is goal-directed (e. g., Heider, 1958 ; Lewin, 1951). Being neither capricious nor frivolous, human social behavior can best be described as following along lines of more or less well-formulated plans. Before attending a concert, for example, a person may extend an invitation to a date, purchase tickets, change into proper attire, call a cab, collect the date, and proceed to the concert hall. Most, if not all, of these activities will have been designed in advance; their execution occurs as the plan unfolds. To be sure, a certain sequence of actions can become so habitual or routine that it is performed almost automatically, as in the case of driving from home to work or playing the piano. Highly developed skills of this kind typically no longer require conscious formulation of a behavioral plan. Nevertheless, at least in general outline, we are normally well aware of the actions required to attain a certain goal. Consider such a relatively routine behavior as typing a letter. When setting this activity as a goal, we anticipate the need to locate a typewriter, insert a sheet of paper, adjust the margins, formulate words and sentences, strike the appropriate keys, and so forth. Some parts of the plan are more routine, and require less conscious thought than others, but without an explicit or implicit plan to guide the required sequence of acts, no letter would get typed.","author":[{"dropping-particle":"","family":"Ajzen","given":"Icek","non-dropping-particle":"","parse-names":false,"suffix":""}],"container-title":"Action Control","id":"ITEM-1","issued":{"date-parts":[["1985"]]},"page":"11-39","publisher":"Springer Berlin Heidelberg","title":"From Intentions to Actions: A Theory of Planned Behavior","type":"chapter"},"uris":["http://www.mendeley.com/documents/?uuid=b14eb9be-8005-3457-9767-e167f1fc9f4f"]}],"mendeley":{"formattedCitation":"(Ajzen, 1985)","plainTextFormattedCitation":"(Ajzen, 1985)","previouslyFormattedCitation":"(Ajzen, 1985)"},"properties":{"noteIndex":0},"schema":"https://github.com/citation-style-language/schema/raw/master/csl-citation.json"}</w:instrText>
      </w:r>
      <w:r w:rsidR="00F47C45" w:rsidRPr="005F15E9">
        <w:rPr>
          <w:rFonts w:ascii="Times New Roman" w:hAnsi="Times New Roman" w:cs="Times New Roman"/>
          <w:sz w:val="24"/>
          <w:szCs w:val="24"/>
        </w:rPr>
        <w:fldChar w:fldCharType="separate"/>
      </w:r>
      <w:r w:rsidR="00F47C45" w:rsidRPr="005F15E9">
        <w:rPr>
          <w:rFonts w:ascii="Times New Roman" w:hAnsi="Times New Roman" w:cs="Times New Roman"/>
          <w:noProof/>
          <w:sz w:val="24"/>
          <w:szCs w:val="24"/>
        </w:rPr>
        <w:t>(Ajzen, 1985)</w:t>
      </w:r>
      <w:r w:rsidR="00F47C45" w:rsidRPr="005F15E9">
        <w:rPr>
          <w:rFonts w:ascii="Times New Roman" w:hAnsi="Times New Roman" w:cs="Times New Roman"/>
          <w:sz w:val="24"/>
          <w:szCs w:val="24"/>
        </w:rPr>
        <w:fldChar w:fldCharType="end"/>
      </w:r>
      <w:r w:rsidR="00F47C45" w:rsidRPr="005F15E9">
        <w:rPr>
          <w:rFonts w:ascii="Times New Roman" w:hAnsi="Times New Roman" w:cs="Times New Roman"/>
          <w:sz w:val="24"/>
          <w:szCs w:val="24"/>
        </w:rPr>
        <w:t xml:space="preserve">, Norm-activation model </w:t>
      </w:r>
      <w:r w:rsidR="004A576C" w:rsidRPr="005F15E9">
        <w:rPr>
          <w:rFonts w:ascii="Times New Roman" w:hAnsi="Times New Roman" w:cs="Times New Roman"/>
          <w:sz w:val="24"/>
          <w:szCs w:val="24"/>
        </w:rPr>
        <w:fldChar w:fldCharType="begin" w:fldLock="1"/>
      </w:r>
      <w:r w:rsidR="00692EFC" w:rsidRPr="005F15E9">
        <w:rPr>
          <w:rFonts w:ascii="Times New Roman" w:hAnsi="Times New Roman" w:cs="Times New Roman"/>
          <w:sz w:val="24"/>
          <w:szCs w:val="24"/>
        </w:rPr>
        <w:instrText>ADDIN CSL_CITATION {"citationItems":[{"id":"ITEM-1","itemData":{"author":[{"dropping-particle":"","family":"Stern","given":"Paul C","non-dropping-particle":"","parse-names":false,"suffix":""},{"dropping-particle":"","family":"Dietz","given":"Thomas","non-dropping-particle":"","parse-names":false,"suffix":""},{"dropping-particle":"","family":"Abel","given":"Troy D","non-dropping-particle":"","parse-names":false,"suffix":""},{"dropping-particle":"","family":"Guagnano","given":"Greg","non-dropping-particle":"","parse-names":false,"suffix":""},{"dropping-particle":"","family":"Kalof","given":"Linda","non-dropping-particle":"","parse-names":false,"suffix":""}],"container-title":"Human Ecology Review","id":"ITEM-1","issue":"2","issued":{"date-parts":[["1999"]]},"page":"81-97","title":"A Value-Belief-Norm Theory of Support for Social Movements: The Case of Environmentalism Recommended Citation","type":"article-journal","volume":"6"},"uris":["http://www.mendeley.com/documents/?uuid=16ae4446-644f-3067-a883-a92b78b37068"]}],"mendeley":{"formattedCitation":"(Paul C Stern, Dietz, Abel, Guagnano, &amp; Kalof, 1999)","manualFormatting":"( Stern et al., 1999)","plainTextFormattedCitation":"(Paul C Stern, Dietz, Abel, Guagnano, &amp; Kalof, 1999)","previouslyFormattedCitation":"(Paul C Stern, Dietz, Abel, Guagnano, &amp; Kalof, 1999)"},"properties":{"noteIndex":0},"schema":"https://github.com/citation-style-language/schema/raw/master/csl-citation.json"}</w:instrText>
      </w:r>
      <w:r w:rsidR="004A576C" w:rsidRPr="005F15E9">
        <w:rPr>
          <w:rFonts w:ascii="Times New Roman" w:hAnsi="Times New Roman" w:cs="Times New Roman"/>
          <w:sz w:val="24"/>
          <w:szCs w:val="24"/>
        </w:rPr>
        <w:fldChar w:fldCharType="separate"/>
      </w:r>
      <w:r w:rsidR="004A576C" w:rsidRPr="005F15E9">
        <w:rPr>
          <w:rFonts w:ascii="Times New Roman" w:hAnsi="Times New Roman" w:cs="Times New Roman"/>
          <w:noProof/>
          <w:sz w:val="24"/>
          <w:szCs w:val="24"/>
        </w:rPr>
        <w:t>( Stern</w:t>
      </w:r>
      <w:r w:rsidR="00692EFC" w:rsidRPr="005F15E9">
        <w:rPr>
          <w:rFonts w:ascii="Times New Roman" w:hAnsi="Times New Roman" w:cs="Times New Roman"/>
          <w:noProof/>
          <w:sz w:val="24"/>
          <w:szCs w:val="24"/>
        </w:rPr>
        <w:t xml:space="preserve"> et al.</w:t>
      </w:r>
      <w:r w:rsidR="004A576C" w:rsidRPr="005F15E9">
        <w:rPr>
          <w:rFonts w:ascii="Times New Roman" w:hAnsi="Times New Roman" w:cs="Times New Roman"/>
          <w:noProof/>
          <w:sz w:val="24"/>
          <w:szCs w:val="24"/>
        </w:rPr>
        <w:t>, 1999)</w:t>
      </w:r>
      <w:r w:rsidR="004A576C" w:rsidRPr="005F15E9">
        <w:rPr>
          <w:rFonts w:ascii="Times New Roman" w:hAnsi="Times New Roman" w:cs="Times New Roman"/>
          <w:sz w:val="24"/>
          <w:szCs w:val="24"/>
        </w:rPr>
        <w:fldChar w:fldCharType="end"/>
      </w:r>
      <w:r w:rsidR="007F6F1D" w:rsidRPr="005F15E9">
        <w:rPr>
          <w:rFonts w:ascii="Times New Roman" w:hAnsi="Times New Roman" w:cs="Times New Roman"/>
          <w:sz w:val="24"/>
          <w:szCs w:val="24"/>
        </w:rPr>
        <w:t>and Value-B</w:t>
      </w:r>
      <w:r w:rsidR="00F47C45" w:rsidRPr="005F15E9">
        <w:rPr>
          <w:rFonts w:ascii="Times New Roman" w:hAnsi="Times New Roman" w:cs="Times New Roman"/>
          <w:sz w:val="24"/>
          <w:szCs w:val="24"/>
        </w:rPr>
        <w:t>elief-Norm</w:t>
      </w:r>
      <w:r w:rsidR="006755E7" w:rsidRPr="005F15E9">
        <w:rPr>
          <w:rFonts w:ascii="Times New Roman" w:hAnsi="Times New Roman" w:cs="Times New Roman"/>
          <w:sz w:val="24"/>
          <w:szCs w:val="24"/>
        </w:rPr>
        <w:t xml:space="preserve"> (VBN)</w:t>
      </w:r>
      <w:r w:rsidR="00F47C45" w:rsidRPr="005F15E9">
        <w:rPr>
          <w:rFonts w:ascii="Times New Roman" w:hAnsi="Times New Roman" w:cs="Times New Roman"/>
          <w:sz w:val="24"/>
          <w:szCs w:val="24"/>
        </w:rPr>
        <w:t xml:space="preserve"> model </w:t>
      </w:r>
      <w:r w:rsidR="00F47C45" w:rsidRPr="005F15E9">
        <w:rPr>
          <w:rFonts w:ascii="Times New Roman" w:hAnsi="Times New Roman" w:cs="Times New Roman"/>
          <w:sz w:val="24"/>
          <w:szCs w:val="24"/>
        </w:rPr>
        <w:fldChar w:fldCharType="begin" w:fldLock="1"/>
      </w:r>
      <w:r w:rsidR="0064150D" w:rsidRPr="005F15E9">
        <w:rPr>
          <w:rFonts w:ascii="Times New Roman" w:hAnsi="Times New Roman" w:cs="Times New Roman"/>
          <w:sz w:val="24"/>
          <w:szCs w:val="24"/>
        </w:rPr>
        <w:instrText>ADDIN CSL_CITATION {"citationItems":[{"id":"ITEM-1","itemData":{"DOI":"10.1111/j.1540-4560.1994.tb02420.x","ISSN":"15404560","abstract":"This article describes and presents initial empirical tests of a theory that links values, beliefs, attitudes, and behavior within a preference construction framework that emphasizes the activation of personal environmental norms. Environmental concern is related to egoistic, social‐altruistic, and biospheric value orientations and also to beliefs about the consequences of environmental changes for valued objects. Two studies generally support the hypothesized relationships and demonstrate links to the broader theory of values. However, the biospheric value orientation postulated in the theoretical literature on environmentalism does not differentiate from social‐altruism in a general population sample. Results are discussed in terms of value change, the role of social structural factors (including gender) in environmentalism, theories of risk perception, and the mobilization strategies of social movements, including environmental justice movements. 1994 The Society for the Psychological Study of Social Issues","author":[{"dropping-particle":"","family":"Stern","given":"Paul C.","non-dropping-particle":"","parse-names":false,"suffix":""},{"dropping-particle":"","family":"Dietz","given":"Thomas","non-dropping-particle":"","parse-names":false,"suffix":""}],"container-title":"Journal of Social Issues","id":"ITEM-1","issue":"3","issued":{"date-parts":[["1994","10","1"]]},"page":"65-84","publisher":"John Wiley &amp; Sons, Ltd","title":"The Value Basis of Environmental Concern","type":"article-journal","volume":"50"},"uris":["http://www.mendeley.com/documents/?uuid=571c0ccc-afc9-3e10-921a-58ee7ad7bd33"]},{"id":"ITEM-2","itemData":{"DOI":"10.1111/0022-4537.00175","ISSN":"00224537","abstract":"This article develops a conceptual framework for advancing theories of environmentally significant individual behavior and reports on the attempts of the author's research group and others to develop such a theory. It discusses definitions of environmentally significant behavior; classifies the behaviors and their causes: assesses theories of environmentalism, focusing especially on value-belief-norm theory; evaluates the relationship between environmental concern and behavior; and summarizes evidence on the factors that determine environmentally significant behaviors and that can effectively alter them. The article concludes by presenting some major propositions supported by available research and some principles for guiding future research and informing the design of behavioral programs for environmental protection.","author":[{"dropping-particle":"","family":"Stern","given":"P. C.","non-dropping-particle":"","parse-names":false,"suffix":""}],"container-title":"Journal of Social Issues","id":"ITEM-2","issue":"3","issued":{"date-parts":[["2000","1","1"]]},"page":"407-424","publisher":"Blackwell Publishing Inc.","title":"Toward a coherent theory of environmentally significant behavior","type":"article-journal","volume":"56"},"uris":["http://www.mendeley.com/documents/?uuid=6d19fc5c-f0d6-3694-b904-4e50839c7d0e"]}],"mendeley":{"formattedCitation":"(P. C. Stern, 2000; Paul C. Stern &amp; Dietz, 1994)","manualFormatting":"(Stern, 2000; Stern &amp; Dietz, 1994)","plainTextFormattedCitation":"(P. C. Stern, 2000; Paul C. Stern &amp; Dietz, 1994)","previouslyFormattedCitation":"(P. C. Stern, 2000; Paul C. Stern &amp; Dietz, 1994)"},"properties":{"noteIndex":0},"schema":"https://github.com/citation-style-language/schema/raw/master/csl-citation.json"}</w:instrText>
      </w:r>
      <w:r w:rsidR="00F47C45" w:rsidRPr="005F15E9">
        <w:rPr>
          <w:rFonts w:ascii="Times New Roman" w:hAnsi="Times New Roman" w:cs="Times New Roman"/>
          <w:sz w:val="24"/>
          <w:szCs w:val="24"/>
        </w:rPr>
        <w:fldChar w:fldCharType="separate"/>
      </w:r>
      <w:r w:rsidR="00F47C45" w:rsidRPr="005F15E9">
        <w:rPr>
          <w:rFonts w:ascii="Times New Roman" w:hAnsi="Times New Roman" w:cs="Times New Roman"/>
          <w:noProof/>
          <w:sz w:val="24"/>
          <w:szCs w:val="24"/>
        </w:rPr>
        <w:t>(Stern, 2000; Stern &amp; Dietz, 1994)</w:t>
      </w:r>
      <w:r w:rsidR="00F47C45" w:rsidRPr="005F15E9">
        <w:rPr>
          <w:rFonts w:ascii="Times New Roman" w:hAnsi="Times New Roman" w:cs="Times New Roman"/>
          <w:sz w:val="24"/>
          <w:szCs w:val="24"/>
        </w:rPr>
        <w:fldChar w:fldCharType="end"/>
      </w:r>
      <w:r w:rsidR="00D73EE8" w:rsidRPr="005F15E9">
        <w:rPr>
          <w:rFonts w:ascii="Times New Roman" w:hAnsi="Times New Roman" w:cs="Times New Roman"/>
          <w:sz w:val="24"/>
          <w:szCs w:val="24"/>
        </w:rPr>
        <w:t>.</w:t>
      </w:r>
      <w:r w:rsidR="007F6F1D" w:rsidRPr="005F15E9">
        <w:rPr>
          <w:rFonts w:ascii="Times New Roman" w:hAnsi="Times New Roman" w:cs="Times New Roman"/>
          <w:sz w:val="24"/>
          <w:szCs w:val="24"/>
        </w:rPr>
        <w:t xml:space="preserve"> </w:t>
      </w:r>
      <w:r w:rsidR="00D73EE8" w:rsidRPr="005F15E9">
        <w:rPr>
          <w:rFonts w:ascii="Times New Roman" w:hAnsi="Times New Roman" w:cs="Times New Roman"/>
          <w:sz w:val="24"/>
          <w:szCs w:val="24"/>
        </w:rPr>
        <w:t>O</w:t>
      </w:r>
      <w:r w:rsidR="007F6F1D" w:rsidRPr="005F15E9">
        <w:rPr>
          <w:rFonts w:ascii="Times New Roman" w:hAnsi="Times New Roman" w:cs="Times New Roman"/>
          <w:sz w:val="24"/>
          <w:szCs w:val="24"/>
        </w:rPr>
        <w:t xml:space="preserve">ne of the most robust </w:t>
      </w:r>
      <w:r w:rsidR="00D73EE8" w:rsidRPr="005F15E9">
        <w:rPr>
          <w:rFonts w:ascii="Times New Roman" w:hAnsi="Times New Roman" w:cs="Times New Roman"/>
          <w:sz w:val="24"/>
          <w:szCs w:val="24"/>
        </w:rPr>
        <w:t xml:space="preserve">theories </w:t>
      </w:r>
      <w:r w:rsidR="007F6F1D" w:rsidRPr="005F15E9">
        <w:rPr>
          <w:rFonts w:ascii="Times New Roman" w:hAnsi="Times New Roman" w:cs="Times New Roman"/>
          <w:sz w:val="24"/>
          <w:szCs w:val="24"/>
        </w:rPr>
        <w:t xml:space="preserve">in studying </w:t>
      </w:r>
      <w:r w:rsidR="007F6F1D" w:rsidRPr="005F15E9">
        <w:rPr>
          <w:rFonts w:ascii="Times New Roman" w:hAnsi="Times New Roman" w:cs="Times New Roman"/>
          <w:sz w:val="24"/>
          <w:szCs w:val="24"/>
        </w:rPr>
        <w:lastRenderedPageBreak/>
        <w:t xml:space="preserve">environmental and sustainable </w:t>
      </w:r>
      <w:r w:rsidR="006755E7" w:rsidRPr="005F15E9">
        <w:rPr>
          <w:rFonts w:ascii="Times New Roman" w:hAnsi="Times New Roman" w:cs="Times New Roman"/>
          <w:sz w:val="24"/>
          <w:szCs w:val="24"/>
        </w:rPr>
        <w:t xml:space="preserve">consumption </w:t>
      </w:r>
      <w:r w:rsidR="007F6F1D" w:rsidRPr="005F15E9">
        <w:rPr>
          <w:rFonts w:ascii="Times New Roman" w:hAnsi="Times New Roman" w:cs="Times New Roman"/>
          <w:sz w:val="24"/>
          <w:szCs w:val="24"/>
        </w:rPr>
        <w:t xml:space="preserve">behaviour has been the </w:t>
      </w:r>
      <w:r w:rsidR="006755E7" w:rsidRPr="005F15E9">
        <w:rPr>
          <w:rFonts w:ascii="Times New Roman" w:hAnsi="Times New Roman" w:cs="Times New Roman"/>
          <w:sz w:val="24"/>
          <w:szCs w:val="24"/>
        </w:rPr>
        <w:t>TPB</w:t>
      </w:r>
      <w:r w:rsidR="007F6F1D" w:rsidRPr="005F15E9">
        <w:rPr>
          <w:rFonts w:ascii="Times New Roman" w:hAnsi="Times New Roman" w:cs="Times New Roman"/>
          <w:sz w:val="24"/>
          <w:szCs w:val="24"/>
        </w:rPr>
        <w:t xml:space="preserve"> given by </w:t>
      </w:r>
      <w:r w:rsidR="007F6F1D" w:rsidRPr="005F15E9">
        <w:rPr>
          <w:rFonts w:ascii="Times New Roman" w:hAnsi="Times New Roman" w:cs="Times New Roman"/>
          <w:sz w:val="24"/>
          <w:szCs w:val="24"/>
        </w:rPr>
        <w:fldChar w:fldCharType="begin" w:fldLock="1"/>
      </w:r>
      <w:r w:rsidR="005D1983" w:rsidRPr="005F15E9">
        <w:rPr>
          <w:rFonts w:ascii="Times New Roman" w:hAnsi="Times New Roman" w:cs="Times New Roman"/>
          <w:sz w:val="24"/>
          <w:szCs w:val="24"/>
        </w:rPr>
        <w:instrText>ADDIN CSL_CITATION {"citationItems":[{"id":"ITEM-1","itemData":{"DOI":"10.1007/978-3-642-69746-3_2","abstract":"There appears to be general agreement among social psychologists that most human behavior is goal-directed (e. g., Heider, 1958 ; Lewin, 1951). Being neither capricious nor frivolous, human social behavior can best be described as following along lines of more or less well-formulated plans. Before attending a concert, for example, a person may extend an invitation to a date, purchase tickets, change into proper attire, call a cab, collect the date, and proceed to the concert hall. Most, if not all, of these activities will have been designed in advance; their execution occurs as the plan unfolds. To be sure, a certain sequence of actions can become so habitual or routine that it is performed almost automatically, as in the case of driving from home to work or playing the piano. Highly developed skills of this kind typically no longer require conscious formulation of a behavioral plan. Nevertheless, at least in general outline, we are normally well aware of the actions required to attain a certain goal. Consider such a relatively routine behavior as typing a letter. When setting this activity as a goal, we anticipate the need to locate a typewriter, insert a sheet of paper, adjust the margins, formulate words and sentences, strike the appropriate keys, and so forth. Some parts of the plan are more routine, and require less conscious thought than others, but without an explicit or implicit plan to guide the required sequence of acts, no letter would get typed.","author":[{"dropping-particle":"","family":"Ajzen","given":"Icek","non-dropping-particle":"","parse-names":false,"suffix":""}],"container-title":"Action Control","id":"ITEM-1","issued":{"date-parts":[["1985"]]},"page":"11-39","publisher":"Springer Berlin Heidelberg","title":"From Intentions to Actions: A Theory of Planned Behavior","type":"chapter"},"uris":["http://www.mendeley.com/documents/?uuid=b14eb9be-8005-3457-9767-e167f1fc9f4f"]}],"mendeley":{"formattedCitation":"(Ajzen, 1985)","plainTextFormattedCitation":"(Ajzen, 1985)","previouslyFormattedCitation":"(Ajzen, 1985)"},"properties":{"noteIndex":0},"schema":"https://github.com/citation-style-language/schema/raw/master/csl-citation.json"}</w:instrText>
      </w:r>
      <w:r w:rsidR="007F6F1D" w:rsidRPr="005F15E9">
        <w:rPr>
          <w:rFonts w:ascii="Times New Roman" w:hAnsi="Times New Roman" w:cs="Times New Roman"/>
          <w:sz w:val="24"/>
          <w:szCs w:val="24"/>
        </w:rPr>
        <w:fldChar w:fldCharType="separate"/>
      </w:r>
      <w:r w:rsidR="007F6F1D" w:rsidRPr="005F15E9">
        <w:rPr>
          <w:rFonts w:ascii="Times New Roman" w:hAnsi="Times New Roman" w:cs="Times New Roman"/>
          <w:noProof/>
          <w:sz w:val="24"/>
          <w:szCs w:val="24"/>
        </w:rPr>
        <w:t>(Ajzen, 1985)</w:t>
      </w:r>
      <w:r w:rsidR="007F6F1D" w:rsidRPr="005F15E9">
        <w:rPr>
          <w:rFonts w:ascii="Times New Roman" w:hAnsi="Times New Roman" w:cs="Times New Roman"/>
          <w:sz w:val="24"/>
          <w:szCs w:val="24"/>
        </w:rPr>
        <w:fldChar w:fldCharType="end"/>
      </w:r>
      <w:r w:rsidR="007F6F1D" w:rsidRPr="005F15E9">
        <w:rPr>
          <w:rFonts w:ascii="Times New Roman" w:hAnsi="Times New Roman" w:cs="Times New Roman"/>
          <w:sz w:val="24"/>
          <w:szCs w:val="24"/>
        </w:rPr>
        <w:t xml:space="preserve">. </w:t>
      </w:r>
      <w:r w:rsidR="005D1983" w:rsidRPr="005F15E9">
        <w:rPr>
          <w:rFonts w:ascii="Times New Roman" w:hAnsi="Times New Roman" w:cs="Times New Roman"/>
          <w:sz w:val="24"/>
          <w:szCs w:val="24"/>
        </w:rPr>
        <w:t xml:space="preserve">Researchers are increasingly employing this model in various contexts with respect to environmental or sustainable behaviours. For instance, </w:t>
      </w:r>
      <w:r w:rsidR="005D1983" w:rsidRPr="005F15E9">
        <w:rPr>
          <w:rFonts w:ascii="Times New Roman" w:hAnsi="Times New Roman" w:cs="Times New Roman"/>
          <w:sz w:val="24"/>
          <w:szCs w:val="24"/>
        </w:rPr>
        <w:fldChar w:fldCharType="begin" w:fldLock="1"/>
      </w:r>
      <w:r w:rsidR="00951D30" w:rsidRPr="005F15E9">
        <w:rPr>
          <w:rFonts w:ascii="Times New Roman" w:hAnsi="Times New Roman" w:cs="Times New Roman"/>
          <w:sz w:val="24"/>
          <w:szCs w:val="24"/>
        </w:rPr>
        <w:instrText>ADDIN CSL_CITATION {"citationItems":[{"id":"ITEM-1","itemData":{"DOI":"10.1300/J046v14n02_02","ISSN":"15287068","abstract":"This study examines the applicability of the Theory of Planned Behavior to green purchasing behavior in the Chinese and American cultural settings. To this end, consumers in Shanghai and Los Angeles were surveyed and the relevant structural equation modeling analysis indicates the satisfactory external validity of the model in explaining eco-friendly purchases of the Chinese and American consumers. Despite the general universality of the model, the cross-group analysis highlights that both subjective norm and perceived behavioral control exert stronger influences on Chinese consumers' behavioral intention than on American consumers. Moreover, the translation of green purchasing intention to corresponding behavior is found to be more effective in the American sample. These cross-group variances are likely to be attributed to cultural differences and discrepancies in the environmental development of the two nations, and would provide policy makers and green marketers useful insights into fine-tuning their pervasive and intervening strategies. © 2001 by The Haworth Press, Inc. All rights reserved.","author":[{"dropping-particle":"","family":"Chan","given":"Ricky Y.K.","non-dropping-particle":"","parse-names":false,"suffix":""},{"dropping-particle":"","family":"Lau","given":"Lorett B.Y.","non-dropping-particle":"","parse-names":false,"suffix":""}],"container-title":"Journal of International Consumer Marketing","id":"ITEM-1","issue":"2-3","issued":{"date-parts":[["2002"]]},"page":"9-40","title":"Explaining green purchasing behavior: A cross-cultural study on American and Chinese consumers","type":"article-journal","volume":"14"},"uris":["http://www.mendeley.com/documents/?uuid=24ca04a6-0816-40fe-84c0-e3283ebbc82b"]}],"mendeley":{"formattedCitation":"(Chan &amp; Lau, 2002)","plainTextFormattedCitation":"(Chan &amp; Lau, 2002)","previouslyFormattedCitation":"(Chan &amp; Lau, 2002)"},"properties":{"noteIndex":0},"schema":"https://github.com/citation-style-language/schema/raw/master/csl-citation.json"}</w:instrText>
      </w:r>
      <w:r w:rsidR="005D1983" w:rsidRPr="005F15E9">
        <w:rPr>
          <w:rFonts w:ascii="Times New Roman" w:hAnsi="Times New Roman" w:cs="Times New Roman"/>
          <w:sz w:val="24"/>
          <w:szCs w:val="24"/>
        </w:rPr>
        <w:fldChar w:fldCharType="separate"/>
      </w:r>
      <w:r w:rsidR="005D1983" w:rsidRPr="005F15E9">
        <w:rPr>
          <w:rFonts w:ascii="Times New Roman" w:hAnsi="Times New Roman" w:cs="Times New Roman"/>
          <w:noProof/>
          <w:sz w:val="24"/>
          <w:szCs w:val="24"/>
        </w:rPr>
        <w:t>(Chan &amp; Lau, 2002)</w:t>
      </w:r>
      <w:r w:rsidR="005D1983" w:rsidRPr="005F15E9">
        <w:rPr>
          <w:rFonts w:ascii="Times New Roman" w:hAnsi="Times New Roman" w:cs="Times New Roman"/>
          <w:sz w:val="24"/>
          <w:szCs w:val="24"/>
        </w:rPr>
        <w:fldChar w:fldCharType="end"/>
      </w:r>
      <w:r w:rsidR="005D1983" w:rsidRPr="005F15E9">
        <w:rPr>
          <w:rFonts w:ascii="Times New Roman" w:hAnsi="Times New Roman" w:cs="Times New Roman"/>
          <w:sz w:val="24"/>
          <w:szCs w:val="24"/>
        </w:rPr>
        <w:t xml:space="preserve"> conducted a cross-cultural examination of green purchase behaviours of Chinese and American consumers using </w:t>
      </w:r>
      <w:r w:rsidR="006755E7" w:rsidRPr="005F15E9">
        <w:rPr>
          <w:rFonts w:ascii="Times New Roman" w:hAnsi="Times New Roman" w:cs="Times New Roman"/>
          <w:sz w:val="24"/>
          <w:szCs w:val="24"/>
        </w:rPr>
        <w:t>TPB</w:t>
      </w:r>
      <w:r w:rsidR="005D1983" w:rsidRPr="005F15E9">
        <w:rPr>
          <w:rFonts w:ascii="Times New Roman" w:hAnsi="Times New Roman" w:cs="Times New Roman"/>
          <w:sz w:val="24"/>
          <w:szCs w:val="24"/>
        </w:rPr>
        <w:t xml:space="preserve"> and </w:t>
      </w:r>
      <w:r w:rsidR="006755E7" w:rsidRPr="005F15E9">
        <w:rPr>
          <w:rFonts w:ascii="Times New Roman" w:hAnsi="Times New Roman" w:cs="Times New Roman"/>
          <w:sz w:val="24"/>
          <w:szCs w:val="24"/>
        </w:rPr>
        <w:t xml:space="preserve">established </w:t>
      </w:r>
      <w:r w:rsidR="005D1983" w:rsidRPr="005F15E9">
        <w:rPr>
          <w:rFonts w:ascii="Times New Roman" w:hAnsi="Times New Roman" w:cs="Times New Roman"/>
          <w:sz w:val="24"/>
          <w:szCs w:val="24"/>
        </w:rPr>
        <w:t>it to be valid in explaining eco-friendly purchase behaviours across the groups.</w:t>
      </w:r>
      <w:r w:rsidR="00951D30" w:rsidRPr="005F15E9">
        <w:rPr>
          <w:rFonts w:ascii="Times New Roman" w:hAnsi="Times New Roman" w:cs="Times New Roman"/>
          <w:sz w:val="24"/>
          <w:szCs w:val="24"/>
        </w:rPr>
        <w:t xml:space="preserve"> </w:t>
      </w:r>
      <w:r w:rsidR="00951D30" w:rsidRPr="005F15E9">
        <w:rPr>
          <w:rFonts w:ascii="Times New Roman" w:hAnsi="Times New Roman" w:cs="Times New Roman"/>
          <w:sz w:val="24"/>
          <w:szCs w:val="24"/>
        </w:rPr>
        <w:fldChar w:fldCharType="begin" w:fldLock="1"/>
      </w:r>
      <w:r w:rsidR="00283054" w:rsidRPr="005F15E9">
        <w:rPr>
          <w:rFonts w:ascii="Times New Roman" w:hAnsi="Times New Roman" w:cs="Times New Roman"/>
          <w:sz w:val="24"/>
          <w:szCs w:val="24"/>
        </w:rPr>
        <w:instrText>ADDIN CSL_CITATION {"citationItems":[{"id":"ITEM-1","itemData":{"DOI":"10.1016/j.ecolecon.2016.12.019","ISSN":"09218009","abstract":"The green consumption among individuals can be an effective way to minimize the negative impact of consumption on the environment. The research related to green consumption behavior in developing nations such as India is few and far between. Considering this, researchers in the present study have attempted to understand the consumer behavior to buy green products in context of a developing nation; India. The study has used the Theory of Planned Behavior (TPB) and further extended the TPB including additional constructs namely; perceived value and willingness to pay premium (WPP) and measured its appropriateness in determining consumer green purchase intention and behavior. A total of 620 usable responses were collected with the help of a questionnaire survey using the convenience sampling approach. Structural Equation Modeling (SEM) was used to evaluate the strength of relationships among constructs. The findings reported that TPB fully supported the consumers' intention to buy green products which in turn influences their green purchase behavior. Inclusion of additional constructs was supported in the TPB as it has improved the predicted power of the TPB framework in predicting consumer green purchase intention and behavior. At the end, discussion and implications have been discussed.","author":[{"dropping-particle":"","family":"Yadav","given":"Rambalak","non-dropping-particle":"","parse-names":false,"suffix":""},{"dropping-particle":"","family":"Pathak","given":"Govind S.","non-dropping-particle":"","parse-names":false,"suffix":""}],"container-title":"Ecological Economics","id":"ITEM-1","issued":{"date-parts":[["2017"]]},"page":"114-122","publisher":"Elsevier B.V.","title":"Determinants of Consumers' Green Purchase Behavior in a Developing Nation: Applying and Extending the Theory of Planned Behavior","type":"article-journal","volume":"134"},"uris":["http://www.mendeley.com/documents/?uuid=a8600d73-f707-4140-a891-6b679c33a707"]}],"mendeley":{"formattedCitation":"(Yadav &amp; Pathak, 2017)","plainTextFormattedCitation":"(Yadav &amp; Pathak, 2017)","previouslyFormattedCitation":"(Yadav &amp; Pathak, 2017)"},"properties":{"noteIndex":0},"schema":"https://github.com/citation-style-language/schema/raw/master/csl-citation.json"}</w:instrText>
      </w:r>
      <w:r w:rsidR="00951D30" w:rsidRPr="005F15E9">
        <w:rPr>
          <w:rFonts w:ascii="Times New Roman" w:hAnsi="Times New Roman" w:cs="Times New Roman"/>
          <w:sz w:val="24"/>
          <w:szCs w:val="24"/>
        </w:rPr>
        <w:fldChar w:fldCharType="separate"/>
      </w:r>
      <w:r w:rsidR="00951D30" w:rsidRPr="005F15E9">
        <w:rPr>
          <w:rFonts w:ascii="Times New Roman" w:hAnsi="Times New Roman" w:cs="Times New Roman"/>
          <w:noProof/>
          <w:sz w:val="24"/>
          <w:szCs w:val="24"/>
        </w:rPr>
        <w:t>(Yadav &amp; Pathak, 2017)</w:t>
      </w:r>
      <w:r w:rsidR="00951D30" w:rsidRPr="005F15E9">
        <w:rPr>
          <w:rFonts w:ascii="Times New Roman" w:hAnsi="Times New Roman" w:cs="Times New Roman"/>
          <w:sz w:val="24"/>
          <w:szCs w:val="24"/>
        </w:rPr>
        <w:fldChar w:fldCharType="end"/>
      </w:r>
      <w:r w:rsidR="00951D30" w:rsidRPr="005F15E9">
        <w:rPr>
          <w:rFonts w:ascii="Times New Roman" w:hAnsi="Times New Roman" w:cs="Times New Roman"/>
          <w:sz w:val="24"/>
          <w:szCs w:val="24"/>
        </w:rPr>
        <w:t xml:space="preserve"> also employed TPB to understand the</w:t>
      </w:r>
      <w:r w:rsidR="00D73EE8" w:rsidRPr="005F15E9">
        <w:rPr>
          <w:rFonts w:ascii="Times New Roman" w:hAnsi="Times New Roman" w:cs="Times New Roman"/>
          <w:sz w:val="24"/>
          <w:szCs w:val="24"/>
        </w:rPr>
        <w:t xml:space="preserve"> consumers’</w:t>
      </w:r>
      <w:r w:rsidR="00951D30" w:rsidRPr="005F15E9">
        <w:rPr>
          <w:rFonts w:ascii="Times New Roman" w:hAnsi="Times New Roman" w:cs="Times New Roman"/>
          <w:sz w:val="24"/>
          <w:szCs w:val="24"/>
        </w:rPr>
        <w:t xml:space="preserve"> green purchase intentions by including</w:t>
      </w:r>
      <w:r w:rsidR="006755E7" w:rsidRPr="005F15E9">
        <w:rPr>
          <w:rFonts w:ascii="Times New Roman" w:hAnsi="Times New Roman" w:cs="Times New Roman"/>
          <w:sz w:val="24"/>
          <w:szCs w:val="24"/>
        </w:rPr>
        <w:t xml:space="preserve"> factors namely,</w:t>
      </w:r>
      <w:r w:rsidR="00951D30" w:rsidRPr="005F15E9">
        <w:rPr>
          <w:rFonts w:ascii="Times New Roman" w:hAnsi="Times New Roman" w:cs="Times New Roman"/>
          <w:sz w:val="24"/>
          <w:szCs w:val="24"/>
        </w:rPr>
        <w:t xml:space="preserve"> perceived value and willingness to pay </w:t>
      </w:r>
      <w:r w:rsidR="006A2674" w:rsidRPr="005F15E9">
        <w:rPr>
          <w:rFonts w:ascii="Times New Roman" w:hAnsi="Times New Roman" w:cs="Times New Roman"/>
          <w:sz w:val="24"/>
          <w:szCs w:val="24"/>
        </w:rPr>
        <w:t xml:space="preserve">a </w:t>
      </w:r>
      <w:r w:rsidR="00951D30" w:rsidRPr="005F15E9">
        <w:rPr>
          <w:rFonts w:ascii="Times New Roman" w:hAnsi="Times New Roman" w:cs="Times New Roman"/>
          <w:sz w:val="24"/>
          <w:szCs w:val="24"/>
        </w:rPr>
        <w:t xml:space="preserve">premium to its basic components. The study supported the inclusion of these variables to predict green purchase behaviours of the consumers in developing nation context. Furthermore, </w:t>
      </w:r>
      <w:r w:rsidR="00283054" w:rsidRPr="005F15E9">
        <w:rPr>
          <w:rFonts w:ascii="Times New Roman" w:hAnsi="Times New Roman" w:cs="Times New Roman"/>
          <w:sz w:val="24"/>
          <w:szCs w:val="24"/>
        </w:rPr>
        <w:t xml:space="preserve">in explaining consumer’s intentions to adopt environmentally sustainable banking services, </w:t>
      </w:r>
      <w:r w:rsidR="00283054"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16/j.jretconser.2020.102418","ISSN":"09696989","abstract":"The increasing urbanization and changing consumption patterns are putting great strain on environmental sustainability. The consumption patterns need to be reformed due to the great contribution to rising carbon emissions. The customers are also becoming aware of the various environmental issues. The current research developed and tested a conceptual framework to scrutinize the antecedents of customers' intentions to adopt environmentally sustainable banking services and activities. Following the theory of planned behaviour (TPB), this paper incorporated the constructs namely trust, environmental consciousness, and perceived behavioural outcomes in addition to its basic variables. The data were gathered from a cross-sectional sample of 440 Indian bank customers using a survey method. PLS-based structural equation modelling technique was employed to test the research model. The results indicated that TPB constructs exert significant influence on customers’ behavioural intention. The environmental consciousness was marked as a highly significant predictor of perceived behavioural outcomes which in turn was found to be a significant determinant of trust as well as behavioural intention. Moreover, the attitude was found to be a significant outcome of trust and environmental consciousness. This research puts forth the theoretical as well as managerial implications and provides directions for further research in the concerned thrust area.","author":[{"dropping-particle":"","family":"Taneja","given":"Shilpa","non-dropping-particle":"","parse-names":false,"suffix":""},{"dropping-particle":"","family":"Ali","given":"Liaqat","non-dropping-particle":"","parse-names":false,"suffix":""}],"container-title":"Journal of Retailing and Consumer Services","id":"ITEM-1","issued":{"date-parts":[["2021","3","1"]]},"page":"102418","publisher":"Elsevier Ltd","title":"Determinants of customers’ intentions towards environmentally sustainable banking: Testing the structural model","type":"article-journal","volume":"59"},"uris":["http://www.mendeley.com/documents/?uuid=ef6b2634-e546-308c-b034-1f8db4ed4a36"]}],"mendeley":{"formattedCitation":"(Taneja &amp; Ali, 2021a)","plainTextFormattedCitation":"(Taneja &amp; Ali, 2021a)","previouslyFormattedCitation":"(Taneja &amp; Ali, 2021a)"},"properties":{"noteIndex":0},"schema":"https://github.com/citation-style-language/schema/raw/master/csl-citation.json"}</w:instrText>
      </w:r>
      <w:r w:rsidR="00283054" w:rsidRPr="005F15E9">
        <w:rPr>
          <w:rFonts w:ascii="Times New Roman" w:hAnsi="Times New Roman" w:cs="Times New Roman"/>
          <w:sz w:val="24"/>
          <w:szCs w:val="24"/>
        </w:rPr>
        <w:fldChar w:fldCharType="separate"/>
      </w:r>
      <w:r w:rsidR="0035707E" w:rsidRPr="005F15E9">
        <w:rPr>
          <w:rFonts w:ascii="Times New Roman" w:hAnsi="Times New Roman" w:cs="Times New Roman"/>
          <w:noProof/>
          <w:sz w:val="24"/>
          <w:szCs w:val="24"/>
        </w:rPr>
        <w:t>(Taneja &amp; Ali, 2021a)</w:t>
      </w:r>
      <w:r w:rsidR="00283054" w:rsidRPr="005F15E9">
        <w:rPr>
          <w:rFonts w:ascii="Times New Roman" w:hAnsi="Times New Roman" w:cs="Times New Roman"/>
          <w:sz w:val="24"/>
          <w:szCs w:val="24"/>
        </w:rPr>
        <w:fldChar w:fldCharType="end"/>
      </w:r>
      <w:r w:rsidR="00283054" w:rsidRPr="005F15E9">
        <w:rPr>
          <w:rFonts w:ascii="Times New Roman" w:hAnsi="Times New Roman" w:cs="Times New Roman"/>
          <w:sz w:val="24"/>
          <w:szCs w:val="24"/>
        </w:rPr>
        <w:t xml:space="preserve"> applied an extended TPB-based model and supported the applicability of this theory for examining sustainable behavioural intentions. </w:t>
      </w:r>
      <w:r w:rsidR="004A657B" w:rsidRPr="005F15E9">
        <w:rPr>
          <w:rFonts w:ascii="Times New Roman" w:hAnsi="Times New Roman" w:cs="Times New Roman"/>
          <w:sz w:val="24"/>
          <w:szCs w:val="24"/>
        </w:rPr>
        <w:t xml:space="preserve">Consequently, TPB has been proven to be </w:t>
      </w:r>
      <w:r w:rsidR="006755E7" w:rsidRPr="005F15E9">
        <w:rPr>
          <w:rFonts w:ascii="Times New Roman" w:hAnsi="Times New Roman" w:cs="Times New Roman"/>
          <w:sz w:val="24"/>
          <w:szCs w:val="24"/>
        </w:rPr>
        <w:t xml:space="preserve">robust </w:t>
      </w:r>
      <w:r w:rsidR="004A657B" w:rsidRPr="005F15E9">
        <w:rPr>
          <w:rFonts w:ascii="Times New Roman" w:hAnsi="Times New Roman" w:cs="Times New Roman"/>
          <w:sz w:val="24"/>
          <w:szCs w:val="24"/>
        </w:rPr>
        <w:t xml:space="preserve">for </w:t>
      </w:r>
      <w:r w:rsidR="006755E7" w:rsidRPr="005F15E9">
        <w:rPr>
          <w:rFonts w:ascii="Times New Roman" w:hAnsi="Times New Roman" w:cs="Times New Roman"/>
          <w:sz w:val="24"/>
          <w:szCs w:val="24"/>
        </w:rPr>
        <w:t xml:space="preserve">predicting and </w:t>
      </w:r>
      <w:r w:rsidR="004A657B" w:rsidRPr="005F15E9">
        <w:rPr>
          <w:rFonts w:ascii="Times New Roman" w:hAnsi="Times New Roman" w:cs="Times New Roman"/>
          <w:sz w:val="24"/>
          <w:szCs w:val="24"/>
        </w:rPr>
        <w:t xml:space="preserve">measuring sustainable consumer behaviour in </w:t>
      </w:r>
      <w:r w:rsidR="003B1F10" w:rsidRPr="005F15E9">
        <w:rPr>
          <w:rFonts w:ascii="Times New Roman" w:hAnsi="Times New Roman" w:cs="Times New Roman"/>
          <w:sz w:val="24"/>
          <w:szCs w:val="24"/>
        </w:rPr>
        <w:t>several</w:t>
      </w:r>
      <w:r w:rsidR="002B3559" w:rsidRPr="005F15E9">
        <w:rPr>
          <w:rFonts w:ascii="Times New Roman" w:hAnsi="Times New Roman" w:cs="Times New Roman"/>
          <w:sz w:val="24"/>
          <w:szCs w:val="24"/>
        </w:rPr>
        <w:t xml:space="preserve"> contexts such as organic consumption</w:t>
      </w:r>
      <w:r w:rsidR="00815229" w:rsidRPr="005F15E9">
        <w:rPr>
          <w:rFonts w:ascii="Times New Roman" w:hAnsi="Times New Roman" w:cs="Times New Roman"/>
          <w:sz w:val="24"/>
          <w:szCs w:val="24"/>
        </w:rPr>
        <w:t xml:space="preserve"> </w:t>
      </w:r>
      <w:r w:rsidR="00815229" w:rsidRPr="005F15E9">
        <w:rPr>
          <w:rFonts w:ascii="Times New Roman" w:hAnsi="Times New Roman" w:cs="Times New Roman"/>
          <w:sz w:val="24"/>
          <w:szCs w:val="24"/>
        </w:rPr>
        <w:fldChar w:fldCharType="begin" w:fldLock="1"/>
      </w:r>
      <w:r w:rsidR="00692EFC" w:rsidRPr="005F15E9">
        <w:rPr>
          <w:rFonts w:ascii="Times New Roman" w:hAnsi="Times New Roman" w:cs="Times New Roman"/>
          <w:sz w:val="24"/>
          <w:szCs w:val="24"/>
        </w:rPr>
        <w:instrText>ADDIN CSL_CITATION {"citationItems":[{"id":"ITEM-1","itemData":{"DOI":"10.1016/j.jclepro.2016.09.113","ISSN":"09596526","abstract":"Sustainable consumption (SC) is key for sustainable development, but only limited studies have examined how to motivate SC among consumers in developing countries. Younger consumers tend to more sustainable consumption while whether they really understand the SC concept is not clear. To explore the role of SC understanding for motivating SC behaviors, this paper develops a concept model with hypotheses to propose that SC understanding mediates relationships between influencing factors and SC behaviors. Based on 623 usable questionnaires collected from junior high schools and senior high schools in three eastern cities of China, five influencing factors for SC behaviors are identified, they are, education, awareness &amp; attitude, social influence, effectiveness of energy saving and emission reduction for sustainable products, and differentiation of sustainable products from regular products. Statistic results through hierarchical regression analysis demonstrate that SC understanding is necessary to motivate SC behaviors with certain influencing factors. Chinese adolescents can understand the SC concept through education and then purchase sustainable products. Only if sustainable products can show benefits of energy saving and emission reduction, Chinese adolescent would like to use these products. Environmental awareness and attitude can bring environmental treatment and disposal of products, but SC understanding is necessary. This paper contributes to extend the TPB to develop a conceptual model including education as one influencing factor for SC behaviors. It also develops three factors for SC behaviors from the product life cycle perspective. Besides, it also contributes to extend the previous studies about motivation of SC consumption to adolescents in an emergent economy of China to examine the role of SC understanding. Statistic results reveal the low implementation level of SC behaviors, and the government should highlight sustainable education to improve sustainable awareness and SC understanding. It is also shown that adolescents would like to purchase sustainable products if environmental performance of such products can be demonstrated, which also provide insights for enterprises to achieve win-win opportunities.","author":[{"dropping-particle":"","family":"Geng","given":"Duanyang","non-dropping-particle":"","parse-names":false,"suffix":""},{"dropping-particle":"","family":"Liu","given":"Junjun","non-dropping-particle":"","parse-names":false,"suffix":""},{"dropping-particle":"","family":"Zhu","given":"Qinghua","non-dropping-particle":"","parse-names":false,"suffix":""}],"container-title":"Journal of Cleaner Production","id":"ITEM-1","issued":{"date-parts":[["2017"]]},"page":"315-322","publisher":"Elsevier Ltd","title":"Motivating sustainable consumption among Chinese adolescents: An empirical examination","type":"article-journal","volume":"141"},"uris":["http://www.mendeley.com/documents/?uuid=719df78c-f14f-47f0-9233-ed3332732063"]}],"mendeley":{"formattedCitation":"(Geng, Liu, &amp; Zhu, 2017)","manualFormatting":"(Geng et al., 2017","plainTextFormattedCitation":"(Geng, Liu, &amp; Zhu, 2017)","previouslyFormattedCitation":"(Geng, Liu, &amp; Zhu, 2017)"},"properties":{"noteIndex":0},"schema":"https://github.com/citation-style-language/schema/raw/master/csl-citation.json"}</w:instrText>
      </w:r>
      <w:r w:rsidR="00815229" w:rsidRPr="005F15E9">
        <w:rPr>
          <w:rFonts w:ascii="Times New Roman" w:hAnsi="Times New Roman" w:cs="Times New Roman"/>
          <w:sz w:val="24"/>
          <w:szCs w:val="24"/>
        </w:rPr>
        <w:fldChar w:fldCharType="separate"/>
      </w:r>
      <w:r w:rsidR="00815229" w:rsidRPr="005F15E9">
        <w:rPr>
          <w:rFonts w:ascii="Times New Roman" w:hAnsi="Times New Roman" w:cs="Times New Roman"/>
          <w:noProof/>
          <w:sz w:val="24"/>
          <w:szCs w:val="24"/>
        </w:rPr>
        <w:t>(Geng</w:t>
      </w:r>
      <w:r w:rsidR="00692EFC" w:rsidRPr="005F15E9">
        <w:rPr>
          <w:rFonts w:ascii="Times New Roman" w:hAnsi="Times New Roman" w:cs="Times New Roman"/>
          <w:noProof/>
          <w:sz w:val="24"/>
          <w:szCs w:val="24"/>
        </w:rPr>
        <w:t xml:space="preserve"> et al.</w:t>
      </w:r>
      <w:r w:rsidR="00815229" w:rsidRPr="005F15E9">
        <w:rPr>
          <w:rFonts w:ascii="Times New Roman" w:hAnsi="Times New Roman" w:cs="Times New Roman"/>
          <w:noProof/>
          <w:sz w:val="24"/>
          <w:szCs w:val="24"/>
        </w:rPr>
        <w:t>, 2017</w:t>
      </w:r>
      <w:r w:rsidR="00815229" w:rsidRPr="005F15E9">
        <w:rPr>
          <w:rFonts w:ascii="Times New Roman" w:hAnsi="Times New Roman" w:cs="Times New Roman"/>
          <w:sz w:val="24"/>
          <w:szCs w:val="24"/>
        </w:rPr>
        <w:fldChar w:fldCharType="end"/>
      </w:r>
      <w:r w:rsidR="00692EFC" w:rsidRPr="005F15E9">
        <w:rPr>
          <w:rFonts w:ascii="Times New Roman" w:hAnsi="Times New Roman" w:cs="Times New Roman"/>
          <w:sz w:val="24"/>
          <w:szCs w:val="24"/>
        </w:rPr>
        <w:t>;</w:t>
      </w:r>
      <w:r w:rsidR="00815229" w:rsidRPr="005F15E9">
        <w:rPr>
          <w:rFonts w:ascii="Times New Roman" w:hAnsi="Times New Roman" w:cs="Times New Roman"/>
          <w:sz w:val="24"/>
          <w:szCs w:val="24"/>
        </w:rPr>
        <w:t xml:space="preserve"> </w:t>
      </w:r>
      <w:r w:rsidR="00815229" w:rsidRPr="005F15E9">
        <w:rPr>
          <w:rFonts w:ascii="Times New Roman" w:hAnsi="Times New Roman" w:cs="Times New Roman"/>
          <w:sz w:val="24"/>
          <w:szCs w:val="24"/>
        </w:rPr>
        <w:fldChar w:fldCharType="begin" w:fldLock="1"/>
      </w:r>
      <w:r w:rsidR="00692EFC" w:rsidRPr="005F15E9">
        <w:rPr>
          <w:rFonts w:ascii="Times New Roman" w:hAnsi="Times New Roman" w:cs="Times New Roman"/>
          <w:sz w:val="24"/>
          <w:szCs w:val="24"/>
        </w:rPr>
        <w:instrText>ADDIN CSL_CITATION {"citationItems":[{"id":"ITEM-1","itemData":{"DOI":"10.1007/S10551-019-04416-0/TABLES/5","ISSN":"15730697","abstract":"Responsible sustainable consumer behavior (RSCB) involves a complex pattern of environmental and social issues, in line with the view of sustainability as a construct with both environmental and social pillar. So far, environmental dimension was far more researched than social dimension. In this article, we investigate the antecedents of both environmentally and socially RSCB and willingness to behave in environmentally/socially responsible way. We include measures of concern, perceived consumer control/effectiveness, personal/social norms and ethical ideologies/obligation to better explain and extend the traditional theory of planned behavior. Additionally, we test the impact of information availability about environmental or social impact on RSCB. Our findings on a representative sample of 426 respondents (ages 18 to 65) show that in general, antecedents of environmentally and socially responsible sustainable consumption are similar in their effect on consumer behavior, with personal norms, concern and ethical ideologies having the strongest impact on RSCB. When comparing both types of behavior, socially responsible behavior is more influenced by perceived behavioral control and possibly social norms than environmentally responsible behavior, while information availability plays its role for both behaviors. Sustainable responsible consumption can be achieved by embracing both dimensions of sustainability and consumers need to have a sense for both social and environmental issues. The complexity and struggles between doing what is good for environment and society could be the reason why consumers have difficulties achieving sustainable responsible consumption.","author":[{"dropping-particle":"","family":"Hosta","given":"Maja","non-dropping-particle":"","parse-names":false,"suffix":""},{"dropping-particle":"","family":"Zabkar","given":"Vesna","non-dropping-particle":"","parse-names":false,"suffix":""}],"container-title":"Journal of Business Ethics","id":"ITEM-1","issue":"2","issued":{"date-parts":[["2021","6","1"]]},"page":"273-293","publisher":"Springer Science and Business Media B.V.","title":"Antecedents of Environmentally and Socially Responsible Sustainable Consumer Behavior","type":"article-journal","volume":"171"},"uris":["http://www.mendeley.com/documents/?uuid=b524d984-26a3-38c2-8e30-80dcdf424efa"]}],"mendeley":{"formattedCitation":"(Hosta &amp; Zabkar, 2021)","manualFormatting":"Hosta &amp; Zabkar, 2021)","plainTextFormattedCitation":"(Hosta &amp; Zabkar, 2021)","previouslyFormattedCitation":"(Hosta &amp; Zabkar, 2021)"},"properties":{"noteIndex":0},"schema":"https://github.com/citation-style-language/schema/raw/master/csl-citation.json"}</w:instrText>
      </w:r>
      <w:r w:rsidR="00815229" w:rsidRPr="005F15E9">
        <w:rPr>
          <w:rFonts w:ascii="Times New Roman" w:hAnsi="Times New Roman" w:cs="Times New Roman"/>
          <w:sz w:val="24"/>
          <w:szCs w:val="24"/>
        </w:rPr>
        <w:fldChar w:fldCharType="separate"/>
      </w:r>
      <w:r w:rsidR="00815229" w:rsidRPr="005F15E9">
        <w:rPr>
          <w:rFonts w:ascii="Times New Roman" w:hAnsi="Times New Roman" w:cs="Times New Roman"/>
          <w:noProof/>
          <w:sz w:val="24"/>
          <w:szCs w:val="24"/>
          <w:highlight w:val="yellow"/>
        </w:rPr>
        <w:t>Hosta &amp; Zabkar, 2021</w:t>
      </w:r>
      <w:r w:rsidR="00815229" w:rsidRPr="005F15E9">
        <w:rPr>
          <w:rFonts w:ascii="Times New Roman" w:hAnsi="Times New Roman" w:cs="Times New Roman"/>
          <w:noProof/>
          <w:sz w:val="24"/>
          <w:szCs w:val="24"/>
        </w:rPr>
        <w:t>)</w:t>
      </w:r>
      <w:r w:rsidR="00815229" w:rsidRPr="005F15E9">
        <w:rPr>
          <w:rFonts w:ascii="Times New Roman" w:hAnsi="Times New Roman" w:cs="Times New Roman"/>
          <w:sz w:val="24"/>
          <w:szCs w:val="24"/>
        </w:rPr>
        <w:fldChar w:fldCharType="end"/>
      </w:r>
      <w:r w:rsidR="002B3559" w:rsidRPr="005F15E9">
        <w:rPr>
          <w:rFonts w:ascii="Times New Roman" w:hAnsi="Times New Roman" w:cs="Times New Roman"/>
          <w:sz w:val="24"/>
          <w:szCs w:val="24"/>
        </w:rPr>
        <w:t xml:space="preserve">, </w:t>
      </w:r>
      <w:r w:rsidR="00D27B9B" w:rsidRPr="005F15E9">
        <w:rPr>
          <w:rFonts w:ascii="Times New Roman" w:hAnsi="Times New Roman" w:cs="Times New Roman"/>
          <w:sz w:val="24"/>
          <w:szCs w:val="24"/>
        </w:rPr>
        <w:t>purchase intention</w:t>
      </w:r>
      <w:r w:rsidR="006755E7" w:rsidRPr="005F15E9">
        <w:rPr>
          <w:rFonts w:ascii="Times New Roman" w:hAnsi="Times New Roman" w:cs="Times New Roman"/>
          <w:sz w:val="24"/>
          <w:szCs w:val="24"/>
        </w:rPr>
        <w:t>s</w:t>
      </w:r>
      <w:r w:rsidR="00D27B9B" w:rsidRPr="005F15E9">
        <w:rPr>
          <w:rFonts w:ascii="Times New Roman" w:hAnsi="Times New Roman" w:cs="Times New Roman"/>
          <w:sz w:val="24"/>
          <w:szCs w:val="24"/>
        </w:rPr>
        <w:t xml:space="preserve"> and loyalty for green products </w:t>
      </w:r>
      <w:r w:rsidR="00D27B9B" w:rsidRPr="005F15E9">
        <w:rPr>
          <w:rFonts w:ascii="Times New Roman" w:hAnsi="Times New Roman" w:cs="Times New Roman"/>
          <w:sz w:val="24"/>
          <w:szCs w:val="24"/>
        </w:rPr>
        <w:fldChar w:fldCharType="begin" w:fldLock="1"/>
      </w:r>
      <w:r w:rsidR="003A46BB" w:rsidRPr="005F15E9">
        <w:rPr>
          <w:rFonts w:ascii="Times New Roman" w:hAnsi="Times New Roman" w:cs="Times New Roman"/>
          <w:sz w:val="24"/>
          <w:szCs w:val="24"/>
        </w:rPr>
        <w:instrText>ADDIN CSL_CITATION {"citationItems":[{"id":"ITEM-1","itemData":{"DOI":"10.1016/j.jclepro.2017.05.115","ISSN":"09596526","abstract":"In recent years, media reports and the increased visibility of international environmental protection groups have exposed many individuals to the issue of global climate change. The present study investigated, from the perspective of environmental sustainability, Taiwanese university students’ purchase intentions and loyalty toward green products. A survey was administered to students in eight universities who had received 8 h of climate change education, generating a total of 1586 valid respondents. Results of structural equation modeling showed that individuals must have environmental ethics before they can become aware of their social and self-responsibility to the environment, which then increases their green product purchase intentions and consumer loyalty. This study identified the relationships between the environmental responsibility chain (environmental ethics, social responsibility, and self-responsibility), beliefs in climate change, purchase intention, and consumer loyalty toward green products. The effectiveness of adaptation strategies that reduce the psychological distance of climate change requires consideration of both temporal and spatial distances. Self-responsibility fully mediates the relationships between environmental ethics and purchase intentions and consumer loyalty, which demonstrates the importance of using more environmentally responsible strategies to promote pro-environmental behavior.","author":[{"dropping-particle":"","family":"Yu","given":"Tai Yi","non-dropping-particle":"","parse-names":false,"suffix":""},{"dropping-particle":"","family":"Yu","given":"Tai Kuei","non-dropping-particle":"","parse-names":false,"suffix":""},{"dropping-particle":"","family":"Chao","given":"Cheng Min","non-dropping-particle":"","parse-names":false,"suffix":""}],"container-title":"Journal of Cleaner Production","id":"ITEM-1","issued":{"date-parts":[["2017"]]},"page":"390-402","publisher":"Elsevier Ltd","title":"Understanding Taiwanese undergraduate students’ pro-environmental behavioral intention towards green products in the fight against climate change","type":"article-journal","volume":"161"},"uris":["http://www.mendeley.com/documents/?uuid=49ca8b54-ce85-4087-94ad-1c20ad39f1cc"]}],"mendeley":{"formattedCitation":"(Yu, Yu, &amp; Chao, 2017)","manualFormatting":"(Yu et al., 2017)","plainTextFormattedCitation":"(Yu, Yu, &amp; Chao, 2017)","previouslyFormattedCitation":"(Yu, Yu, &amp; Chao, 2017)"},"properties":{"noteIndex":0},"schema":"https://github.com/citation-style-language/schema/raw/master/csl-citation.json"}</w:instrText>
      </w:r>
      <w:r w:rsidR="00D27B9B" w:rsidRPr="005F15E9">
        <w:rPr>
          <w:rFonts w:ascii="Times New Roman" w:hAnsi="Times New Roman" w:cs="Times New Roman"/>
          <w:sz w:val="24"/>
          <w:szCs w:val="24"/>
        </w:rPr>
        <w:fldChar w:fldCharType="separate"/>
      </w:r>
      <w:r w:rsidR="00D27B9B" w:rsidRPr="005F15E9">
        <w:rPr>
          <w:rFonts w:ascii="Times New Roman" w:hAnsi="Times New Roman" w:cs="Times New Roman"/>
          <w:noProof/>
          <w:sz w:val="24"/>
          <w:szCs w:val="24"/>
        </w:rPr>
        <w:t>(Yu</w:t>
      </w:r>
      <w:r w:rsidR="00177D85" w:rsidRPr="005F15E9">
        <w:rPr>
          <w:rFonts w:ascii="Times New Roman" w:hAnsi="Times New Roman" w:cs="Times New Roman"/>
          <w:noProof/>
          <w:sz w:val="24"/>
          <w:szCs w:val="24"/>
        </w:rPr>
        <w:t xml:space="preserve"> et al.</w:t>
      </w:r>
      <w:r w:rsidR="00D27B9B" w:rsidRPr="005F15E9">
        <w:rPr>
          <w:rFonts w:ascii="Times New Roman" w:hAnsi="Times New Roman" w:cs="Times New Roman"/>
          <w:noProof/>
          <w:sz w:val="24"/>
          <w:szCs w:val="24"/>
        </w:rPr>
        <w:t>, 2017)</w:t>
      </w:r>
      <w:r w:rsidR="00D27B9B" w:rsidRPr="005F15E9">
        <w:rPr>
          <w:rFonts w:ascii="Times New Roman" w:hAnsi="Times New Roman" w:cs="Times New Roman"/>
          <w:sz w:val="24"/>
          <w:szCs w:val="24"/>
        </w:rPr>
        <w:fldChar w:fldCharType="end"/>
      </w:r>
      <w:r w:rsidR="00D27B9B" w:rsidRPr="005F15E9">
        <w:rPr>
          <w:rFonts w:ascii="Times New Roman" w:hAnsi="Times New Roman" w:cs="Times New Roman"/>
          <w:sz w:val="24"/>
          <w:szCs w:val="24"/>
        </w:rPr>
        <w:t xml:space="preserve">, pro-environmental intentions and behaviours </w:t>
      </w:r>
      <w:r w:rsidR="00815229" w:rsidRPr="005F15E9">
        <w:rPr>
          <w:rFonts w:ascii="Times New Roman" w:hAnsi="Times New Roman" w:cs="Times New Roman"/>
          <w:sz w:val="24"/>
          <w:szCs w:val="24"/>
          <w:highlight w:val="yellow"/>
        </w:rPr>
        <w:fldChar w:fldCharType="begin" w:fldLock="1"/>
      </w:r>
      <w:r w:rsidR="00692EFC" w:rsidRPr="005F15E9">
        <w:rPr>
          <w:rFonts w:ascii="Times New Roman" w:hAnsi="Times New Roman" w:cs="Times New Roman"/>
          <w:sz w:val="24"/>
          <w:szCs w:val="24"/>
          <w:highlight w:val="yellow"/>
        </w:rPr>
        <w:instrText>ADDIN CSL_CITATION {"citationItems":[{"id":"ITEM-1","itemData":{"DOI":"10.1016/J.JRURSTUD.2020.11.003","ISSN":"0743-0167","abstract":"The use of chemical pesticides in agriculture has damaged agricultural land, fisheries, fauna, and flora. Furthermore, increased mortality and morbidity of humans due to the unsafe use of chemical pesticides are the most prevalent and serious occupational hazards faced by farmers. The present study aimed to examine farmers’ intention to use green pesticides using two models – the theory of planned behavior (TPB) and the health belief model (HBM) – as the research framework (moral norms and self-identity were used on the TPB framework as additional constructs). The population was composed of farmers in the provinces of Kermanshah, Lorestan, and Hamedan in Western Iran of whom 480 farmers were sampled using the stratified random sampling method. The research instrument was a questionnaire. Structural equation modelling was used for data analysis. Results showed that in TPB, the constructs of moral norms, attitude, and self-identity accounted for 52.2 percent of the variance in the intention to use green pesticides. According to HBM, perceived benefits, perceived susceptibility, cues to action, and motivation could capture 61.2 percent of the variance in the intention. It was revealed that both theories could potentially predict intention, but HBM outperformed TPB in this sense. It is recommended to hold local and regional meetings for knowledge and technology sharing, develop infrastructure for production and distribution of inputs, emphasize the role of green pest management in the safety of agricultural crop producers and consumers through mass media, and farms with follow-up training programs.","author":[{"dropping-particle":"","family":"Ataei","given":"Pouria","non-dropping-particle":"","parse-names":false,"suffix":""},{"dropping-particle":"","family":"Gholamrezai","given":"Saeed","non-dropping-particle":"","parse-names":false,"suffix":""},{"dropping-particle":"","family":"Movahedi","given":"Reza","non-dropping-particle":"","parse-names":false,"suffix":""},{"dropping-particle":"","family":"Aliabadi","given":"Vahid","non-dropping-particle":"","parse-names":false,"suffix":""}],"container-title":"Journal of Rural Studies","id":"ITEM-1","issued":{"date-parts":[["2021","1","1"]]},"page":"374-384","publisher":"Pergamon","title":"An analysis of farmers’ intention to use green pesticides: The application of the extended theory of planned behavior and health belief model","type":"article-journal","volume":"81"},"uris":["http://www.mendeley.com/documents/?uuid=a3117e5a-c681-3ae7-9177-264db6b9da26"]},{"id":"ITEM-2","itemData":{"DOI":"10.1016/J.FOODQUAL.2021.104294","ISSN":"0950-3293","abstract":"The purpose of this study is to explore the significant factors that drive consumers’ willingness to adopt a more plant-based diet, in both an Asian developing country (China) and a Western developed country (New Zealand), on the basis of three theories: meat attachment factors, the theory of planned behaviour and food choice motives. The data were collected through online surveys in China (n = 604) and New Zealand (n = 581). Confirmatory factor analysis and structural equation modelling were used for the data analysis. Consumers’ willingness to adopt a more plant-based diet was significantly linked to all the four meat attachment factors (Hedonism, Affinity, Entitlement and Dependence), four factors based on the Theory of Planned Behaviour (Subjective norms, Personal norms, Perceived behavioural control and Attitudes), and one food choice motive (Environmental concern). There were differences between China and New Zealand in the impact of the meat attachment factors and the theory of planned behaviour factors on the willingness to adopt a more plant-based diet.","author":[{"dropping-particle":"","family":"Wang","given":"Ou","non-dropping-particle":"","parse-names":false,"suffix":""},{"dropping-particle":"","family":"Scrimgeour","given":"Frank","non-dropping-particle":"","parse-names":false,"suffix":""}],"container-title":"Food Quality and Preference","id":"ITEM-2","issued":{"date-parts":[["2021","10","1"]]},"page":"104294","publisher":"Elsevier","title":"Willingness to adopt a more plant-based diet in China and New Zealand: Applying the theories of planned behaviour, meat attachment and food choice motives","type":"article-journal","volume":"93"},"uris":["http://www.mendeley.com/documents/?uuid=2ce68581-a8b1-37c0-a5f1-77f2b968f649"]}],"mendeley":{"formattedCitation":"(Ataei, Gholamrezai, Movahedi, &amp; Aliabadi, 2021; O. Wang &amp; Scrimgeour, 2021)","manualFormatting":"(Ataei et al., 2021; Wang &amp; Scrimgeour, 2021)","plainTextFormattedCitation":"(Ataei, Gholamrezai, Movahedi, &amp; Aliabadi, 2021; O. Wang &amp; Scrimgeour, 2021)","previouslyFormattedCitation":"(Ataei, Gholamrezai, Movahedi, &amp; Aliabadi, 2021; O. Wang &amp; Scrimgeour, 2021)"},"properties":{"noteIndex":0},"schema":"https://github.com/citation-style-language/schema/raw/master/csl-citation.json"}</w:instrText>
      </w:r>
      <w:r w:rsidR="00815229" w:rsidRPr="005F15E9">
        <w:rPr>
          <w:rFonts w:ascii="Times New Roman" w:hAnsi="Times New Roman" w:cs="Times New Roman"/>
          <w:sz w:val="24"/>
          <w:szCs w:val="24"/>
          <w:highlight w:val="yellow"/>
        </w:rPr>
        <w:fldChar w:fldCharType="separate"/>
      </w:r>
      <w:r w:rsidR="00815229" w:rsidRPr="005F15E9">
        <w:rPr>
          <w:rFonts w:ascii="Times New Roman" w:hAnsi="Times New Roman" w:cs="Times New Roman"/>
          <w:noProof/>
          <w:sz w:val="24"/>
          <w:szCs w:val="24"/>
          <w:highlight w:val="yellow"/>
        </w:rPr>
        <w:t>(Ataei</w:t>
      </w:r>
      <w:r w:rsidR="00692EFC" w:rsidRPr="005F15E9">
        <w:rPr>
          <w:rFonts w:ascii="Times New Roman" w:hAnsi="Times New Roman" w:cs="Times New Roman"/>
          <w:noProof/>
          <w:sz w:val="24"/>
          <w:szCs w:val="24"/>
          <w:highlight w:val="yellow"/>
        </w:rPr>
        <w:t xml:space="preserve"> et al.</w:t>
      </w:r>
      <w:r w:rsidR="00815229" w:rsidRPr="005F15E9">
        <w:rPr>
          <w:rFonts w:ascii="Times New Roman" w:hAnsi="Times New Roman" w:cs="Times New Roman"/>
          <w:noProof/>
          <w:sz w:val="24"/>
          <w:szCs w:val="24"/>
          <w:highlight w:val="yellow"/>
        </w:rPr>
        <w:t>, 2021; Wang &amp; Scrimgeour, 2021)</w:t>
      </w:r>
      <w:r w:rsidR="00815229" w:rsidRPr="005F15E9">
        <w:rPr>
          <w:rFonts w:ascii="Times New Roman" w:hAnsi="Times New Roman" w:cs="Times New Roman"/>
          <w:sz w:val="24"/>
          <w:szCs w:val="24"/>
          <w:highlight w:val="yellow"/>
        </w:rPr>
        <w:fldChar w:fldCharType="end"/>
      </w:r>
      <w:r w:rsidR="00D27B9B" w:rsidRPr="005F15E9">
        <w:rPr>
          <w:rFonts w:ascii="Times New Roman" w:hAnsi="Times New Roman" w:cs="Times New Roman"/>
          <w:sz w:val="24"/>
          <w:szCs w:val="24"/>
        </w:rPr>
        <w:t xml:space="preserve">. </w:t>
      </w:r>
    </w:p>
    <w:p w14:paraId="686FF989" w14:textId="5CC69183" w:rsidR="00B2535A" w:rsidRPr="005F15E9" w:rsidRDefault="00683B72"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Prior research has emphasized the importance of labels</w:t>
      </w:r>
      <w:r w:rsidR="008C64A9" w:rsidRPr="005F15E9">
        <w:rPr>
          <w:rFonts w:ascii="Times New Roman" w:hAnsi="Times New Roman" w:cs="Times New Roman"/>
          <w:sz w:val="24"/>
          <w:szCs w:val="24"/>
        </w:rPr>
        <w:t>, i.e. sustainable or social labels</w:t>
      </w:r>
      <w:r w:rsidR="00D73EE8" w:rsidRPr="005F15E9">
        <w:rPr>
          <w:rFonts w:ascii="Times New Roman" w:hAnsi="Times New Roman" w:cs="Times New Roman"/>
          <w:sz w:val="24"/>
          <w:szCs w:val="24"/>
        </w:rPr>
        <w:t>,</w:t>
      </w:r>
      <w:r w:rsidRPr="005F15E9">
        <w:rPr>
          <w:rFonts w:ascii="Times New Roman" w:hAnsi="Times New Roman" w:cs="Times New Roman"/>
          <w:sz w:val="24"/>
          <w:szCs w:val="24"/>
        </w:rPr>
        <w:t xml:space="preserve"> for enhancing consumer’s awareness </w:t>
      </w:r>
      <w:r w:rsidR="00D73EE8" w:rsidRPr="005F15E9">
        <w:rPr>
          <w:rFonts w:ascii="Times New Roman" w:hAnsi="Times New Roman" w:cs="Times New Roman"/>
          <w:sz w:val="24"/>
          <w:szCs w:val="24"/>
        </w:rPr>
        <w:t>of</w:t>
      </w:r>
      <w:r w:rsidRPr="005F15E9">
        <w:rPr>
          <w:rFonts w:ascii="Times New Roman" w:hAnsi="Times New Roman" w:cs="Times New Roman"/>
          <w:sz w:val="24"/>
          <w:szCs w:val="24"/>
        </w:rPr>
        <w:t xml:space="preserve"> sustainable production/manufacturing/trading</w:t>
      </w:r>
      <w:r w:rsidR="00A744DE" w:rsidRPr="005F15E9">
        <w:rPr>
          <w:rFonts w:ascii="Times New Roman" w:hAnsi="Times New Roman" w:cs="Times New Roman"/>
          <w:sz w:val="24"/>
          <w:szCs w:val="24"/>
        </w:rPr>
        <w:t xml:space="preserve"> </w:t>
      </w:r>
      <w:r w:rsidR="00362BDD" w:rsidRPr="005F15E9">
        <w:rPr>
          <w:rFonts w:ascii="Times New Roman" w:hAnsi="Times New Roman" w:cs="Times New Roman"/>
          <w:sz w:val="24"/>
          <w:szCs w:val="24"/>
        </w:rPr>
        <w:t xml:space="preserve"> </w:t>
      </w:r>
      <w:r w:rsidR="00362BDD" w:rsidRPr="005F15E9">
        <w:rPr>
          <w:rFonts w:ascii="Times New Roman" w:hAnsi="Times New Roman" w:cs="Times New Roman"/>
          <w:sz w:val="24"/>
          <w:szCs w:val="24"/>
        </w:rPr>
        <w:fldChar w:fldCharType="begin" w:fldLock="1"/>
      </w:r>
      <w:r w:rsidR="00692EFC" w:rsidRPr="005F15E9">
        <w:rPr>
          <w:rFonts w:ascii="Times New Roman" w:hAnsi="Times New Roman" w:cs="Times New Roman"/>
          <w:sz w:val="24"/>
          <w:szCs w:val="24"/>
        </w:rPr>
        <w:instrText>ADDIN CSL_CITATION {"citationItems":[{"id":"ITEM-1","itemData":{"DOI":"10.1016/j.spc.2018.09.005","ISSN":"23525509","abstract":"The increasing demand for sustainable food products has driven manufacturers to adopt many sustainability claims, certifications, messages and other information tools to differentiate their goods. The results of an online survey, conducted in southern Italy on a sample of 305 individuals aged between 18 and 26 years, reveal that the level of visibility of sustainability labels is low. In particular, Rainforest Alliance certification and Libera Terra have never been noted by large shares of respondents (respectively 75% and 68%). Moreover, the degree of understanding of these labels is generally low, except for the organic one. The correct definition is stated only by 15% of interviewees for Fair Trade; 25% for Libera Terra and 16% for Rainforest Alliance. Furthermore, there is a significant relationship (χ&lt;0.05) between visibility and understanding for all the labels; suggesting that label visibility strongly impacts the probability of having a higher understanding. Findings suggest that food firms should be cautious investing in sustainability labels unless they are combined with effective information policies to increase familiarity among specific market segments.","author":[{"dropping-particle":"","family":"Annunziata","given":"Azzurra","non-dropping-particle":"","parse-names":false,"suffix":""},{"dropping-particle":"","family":"Mariani","given":"Angela","non-dropping-particle":"","parse-names":false,"suffix":""},{"dropping-particle":"","family":"Vecchio","given":"Riccardo","non-dropping-particle":"","parse-names":false,"suffix":""}],"container-title":"Sustainable Production and Consumption","id":"ITEM-1","issued":{"date-parts":[["2019","1","1"]]},"page":"108-115","publisher":"Elsevier B.V.","title":"Effectiveness of sustainability labels in guiding food choices: Analysis of visibility and understanding among young adults","type":"article-journal","volume":"17"},"uris":["http://www.mendeley.com/documents/?uuid=a44ba37f-ac44-3e83-ae90-b98afec194d5"]},{"id":"ITEM-2","itemData":{"DOI":"10.1016/j.jclepro.2018.02.042","ISSN":"09596526","abstract":"Many methodologies have been suggested in the current literature to facilitate scholars and consumers to select environmental friendly products. A basic weakness of such methodologies is the lack of strong sustainability ideas and aspects which are essential for the selection procedures of environmental friendly products. This paper develops an evaluation framework to assist consumers/stakeholders in making rational and effortless evaluation about the sustainability performance of firms/products. Specifically, it provides a quick, clear and comprehensive signal to consumers/stakeholders concerning the extent to which a firm/product contributes to sustainable development. The proposed framework consists of two parts: a) a composite index which (under the triple-bottom-line approach) indicates the allocation of revenues to the different stakeholder groups, and assesses the social and environmental aspects of corporate sustainability performance and b) the transformation of a composite index into a new label which determines the strong or weak sustainability of a product/firm. This framework aims at contributing to the current literature by addressing the weaknesses of previous methodologies which are solely based on either corporate operational or production process labels, as well as on the weak sustainability concept which have made low progress to evaluate the overall sustainable picture of firms/products. Finally, a case study has been carried out to indicate and assess the functionality of the proposed framework.","author":[{"dropping-particle":"","family":"Nikolaou","given":"Ioannis E.","non-dropping-particle":"","parse-names":false,"suffix":""},{"dropping-particle":"","family":"Tsalis","given":"Thomas","non-dropping-particle":"","parse-names":false,"suffix":""}],"container-title":"Journal of Cleaner Production","id":"ITEM-2","issued":{"date-parts":[["2018","5","1"]]},"page":"105-113","publisher":"Elsevier Ltd","title":"A framework to evaluate eco- and social-labels for designing a sustainability consumption label to measure strong sustainability impact of firms/products","type":"article-journal","volume":"182"},"uris":["http://www.mendeley.com/documents/?uuid=686f7a71-21d1-35f3-b7bd-3af468d74bb4"]},{"id":"ITEM-3","itemData":{"DOI":"10.1002/BSE.2821","ISSN":"1099-0836","abstract":"The green apparel literature has previously examined the disparity between consumers' positive purchase intentions and their actual purchase behaviour. This dichotomous behaviour represents the critical ‘intention–behaviour gap’, which marketers must seek to reduce to increase sales of their products. The current study thus seeks to identify the drivers of green apparel purchase behaviour that may potentially mitigate this gap. The proposed conceptual model is grounded in the Stimulus–Organism–Behaviour–Consequence (SOBC) paradigm and is tested through an analysis of cross-sectional data collected from 387 green apparel product consumers in Japan who were sourced through Macromill Inc. The findings suggest that optimism as the stimulus is positively associated with labelling satisfaction and labelling desire, which, in turn, are positively associated with purchase intentions, representing behaviour. Furthermore, purchase intentions are positively associated with shopping routine and fully mediate the association between shopping routine and buying behaviour. The study provides interesting strategic inputs for green apparel marketers and retailers.","author":[{"dropping-particle":"","family":"Dhir","given":"Amandeep","non-dropping-particle":"","parse-names":false,"suffix":""},{"dropping-particle":"","family":"Talwar","given":"Shalini","non-dropping-particle":"","parse-names":false,"suffix":""},{"dropping-particle":"","family":"Sadiq","given":"Mohd","non-dropping-particle":"","parse-names":false,"suffix":""},{"dropping-particle":"","family":"Sakashita","given":"Mototaka","non-dropping-particle":"","parse-names":false,"suffix":""},{"dropping-particle":"","family":"Kaur","given":"Puneet","non-dropping-particle":"","parse-names":false,"suffix":""}],"container-title":"Business Strategy and the Environment","id":"ITEM-3","issue":"8","issued":{"date-parts":[["2021","12","1"]]},"page":"3589-3605","publisher":"John Wiley &amp; Sons, Ltd","title":"Green apparel buying behaviour: A Stimulus–Organism–Behaviour–Consequence (SOBC) perspective on sustainability-oriented consumption in Japan","type":"article-journal","volume":"30"},"uris":["http://www.mendeley.com/documents/?uuid=1f391ffe-3a39-364b-84da-3ca2be3a7956"]}],"mendeley":{"formattedCitation":"(Annunziata et al., 2019; Dhir, Talwar, Sadiq, Sakashita, &amp; Kaur, 2021; Nikolaou &amp; Tsalis, 2018)","manualFormatting":"(Annunziata et al., 2019; Dhir et al., 2021; Nikolaou &amp; Tsalis, 2018)","plainTextFormattedCitation":"(Annunziata et al., 2019; Dhir, Talwar, Sadiq, Sakashita, &amp; Kaur, 2021; Nikolaou &amp; Tsalis, 2018)","previouslyFormattedCitation":"(Annunziata et al., 2019; Dhir, Talwar, Sadiq, Sakashita, &amp; Kaur, 2021; Nikolaou &amp; Tsalis, 2018)"},"properties":{"noteIndex":0},"schema":"https://github.com/citation-style-language/schema/raw/master/csl-citation.json"}</w:instrText>
      </w:r>
      <w:r w:rsidR="00362BDD" w:rsidRPr="005F15E9">
        <w:rPr>
          <w:rFonts w:ascii="Times New Roman" w:hAnsi="Times New Roman" w:cs="Times New Roman"/>
          <w:sz w:val="24"/>
          <w:szCs w:val="24"/>
        </w:rPr>
        <w:fldChar w:fldCharType="separate"/>
      </w:r>
      <w:r w:rsidR="00435B67" w:rsidRPr="005F15E9">
        <w:rPr>
          <w:rFonts w:ascii="Times New Roman" w:hAnsi="Times New Roman" w:cs="Times New Roman"/>
          <w:noProof/>
          <w:sz w:val="24"/>
          <w:szCs w:val="24"/>
        </w:rPr>
        <w:t xml:space="preserve">(Annunziata et al., 2019; </w:t>
      </w:r>
      <w:r w:rsidR="00435B67" w:rsidRPr="005F15E9">
        <w:rPr>
          <w:rFonts w:ascii="Times New Roman" w:hAnsi="Times New Roman" w:cs="Times New Roman"/>
          <w:noProof/>
          <w:sz w:val="24"/>
          <w:szCs w:val="24"/>
          <w:highlight w:val="yellow"/>
        </w:rPr>
        <w:t>Dhir</w:t>
      </w:r>
      <w:r w:rsidR="00692EFC" w:rsidRPr="005F15E9">
        <w:rPr>
          <w:rFonts w:ascii="Times New Roman" w:hAnsi="Times New Roman" w:cs="Times New Roman"/>
          <w:noProof/>
          <w:sz w:val="24"/>
          <w:szCs w:val="24"/>
          <w:highlight w:val="yellow"/>
        </w:rPr>
        <w:t xml:space="preserve"> et al.</w:t>
      </w:r>
      <w:r w:rsidR="00435B67" w:rsidRPr="005F15E9">
        <w:rPr>
          <w:rFonts w:ascii="Times New Roman" w:hAnsi="Times New Roman" w:cs="Times New Roman"/>
          <w:noProof/>
          <w:sz w:val="24"/>
          <w:szCs w:val="24"/>
          <w:highlight w:val="yellow"/>
        </w:rPr>
        <w:t>, 2021;</w:t>
      </w:r>
      <w:r w:rsidR="00435B67" w:rsidRPr="005F15E9">
        <w:rPr>
          <w:rFonts w:ascii="Times New Roman" w:hAnsi="Times New Roman" w:cs="Times New Roman"/>
          <w:noProof/>
          <w:sz w:val="24"/>
          <w:szCs w:val="24"/>
        </w:rPr>
        <w:t xml:space="preserve"> Nikolaou &amp; Tsalis, 2018)</w:t>
      </w:r>
      <w:r w:rsidR="00362BDD" w:rsidRPr="005F15E9">
        <w:rPr>
          <w:rFonts w:ascii="Times New Roman" w:hAnsi="Times New Roman" w:cs="Times New Roman"/>
          <w:sz w:val="24"/>
          <w:szCs w:val="24"/>
        </w:rPr>
        <w:fldChar w:fldCharType="end"/>
      </w:r>
      <w:r w:rsidRPr="005F15E9">
        <w:rPr>
          <w:rFonts w:ascii="Times New Roman" w:hAnsi="Times New Roman" w:cs="Times New Roman"/>
          <w:sz w:val="24"/>
          <w:szCs w:val="24"/>
        </w:rPr>
        <w:t>.</w:t>
      </w:r>
      <w:r w:rsidR="00B92FCC" w:rsidRPr="005F15E9">
        <w:rPr>
          <w:rFonts w:ascii="Times New Roman" w:hAnsi="Times New Roman" w:cs="Times New Roman"/>
          <w:sz w:val="24"/>
          <w:szCs w:val="24"/>
        </w:rPr>
        <w:t xml:space="preserve"> </w:t>
      </w:r>
      <w:r w:rsidR="00600717" w:rsidRPr="005F15E9">
        <w:rPr>
          <w:rFonts w:ascii="Times New Roman" w:hAnsi="Times New Roman" w:cs="Times New Roman"/>
          <w:sz w:val="24"/>
          <w:szCs w:val="24"/>
        </w:rPr>
        <w:t xml:space="preserve">In one of the recent studies </w:t>
      </w:r>
      <w:r w:rsidR="00600717" w:rsidRPr="005F15E9">
        <w:rPr>
          <w:rFonts w:ascii="Times New Roman" w:hAnsi="Times New Roman" w:cs="Times New Roman"/>
          <w:sz w:val="24"/>
          <w:szCs w:val="24"/>
        </w:rPr>
        <w:fldChar w:fldCharType="begin" w:fldLock="1"/>
      </w:r>
      <w:r w:rsidR="003411A2" w:rsidRPr="005F15E9">
        <w:rPr>
          <w:rFonts w:ascii="Times New Roman" w:hAnsi="Times New Roman" w:cs="Times New Roman"/>
          <w:sz w:val="24"/>
          <w:szCs w:val="24"/>
        </w:rPr>
        <w:instrText>ADDIN CSL_CITATION {"citationItems":[{"id":"ITEM-1","itemData":{"DOI":"10.1016/j.jclepro.2016.11.171","ISSN":"09596526","abstract":"A huge number of sustainable labels addressing the different pillars of sustainability emerged over the last years. Some labels promote factors, which already imply other sustainability issues (e.g. organic incl. animal friendliness to a certain extent). Hence, the question arises how consumers react towards the redundancies of different sustainability labels. To add to the literature this study applies a latent class model for discrete choices first to test whether consumers take different sustainable labels into account when making their decision and second to test how consumers deal with different sustainable labels that are (partly) claiming the same aspect. Results indicate that three consumer segments with well-distinguished preferences and willingness to pay measures for the respective attributes can be identified. One group being the ‘price-sensitives’, exclusively deciding on the product with the lowest price, regardless of any sustainable attribute of the product. Another group opts for products with a sustainable label, without any clear preference for a specific sustainable attribute but expressing a clear willingness to pay more for all presented sustainable labels (i.e. the'label choosers’). A third group can be named ‘price-conscious label discriminators’. For them, some sustainable aspects provide negative utility when labelled exclusively (e.g. organic or free of genetically modified organisms) but labelled together (e.g. organic together with free of genetically modified organisms or animal welfare) it provides them significantly positive utility, even though being redundant by definition. Based on our findings there is no general statement to be made regarding the question whether different sustainable aspects complement or substitute each other. The research rather emphasizes that a differentiated look at different consumer types and different labels symbolizing sustainability is needed. The research adds to the existing literature by examining not only the relevance and acceptance of different sustainable labels to different consumer segments but also the interrelationship of different sustainable labels. The study clearly shows that with regard to different sustainable labels the more the merrier does not always apply. However, almost 85% of the market could be satisfied with a universal sustainability label.","author":[{"dropping-particle":"","family":"Janßen","given":"Dilani","non-dropping-particle":"","parse-names":false,"suffix":""},{"dropping-particle":"","family":"Langen","given":"Nina","non-dropping-particle":"","parse-names":false,"suffix":""}],"container-title":"Journal of Cleaner Production","id":"ITEM-1","issued":{"date-parts":[["2017","2","1"]]},"page":"1233-1245","publisher":"Elsevier Ltd","title":"The bunch of sustainability labels – Do consumers differentiate?","type":"article-journal","volume":"143"},"uris":["http://www.mendeley.com/documents/?uuid=d9bff5a5-41e3-3e27-8409-1cd39d6f34b8"]}],"mendeley":{"formattedCitation":"(Janßen &amp; Langen, 2017)","plainTextFormattedCitation":"(Janßen &amp; Langen, 2017)","previouslyFormattedCitation":"(Janßen &amp; Langen, 2017)"},"properties":{"noteIndex":0},"schema":"https://github.com/citation-style-language/schema/raw/master/csl-citation.json"}</w:instrText>
      </w:r>
      <w:r w:rsidR="00600717" w:rsidRPr="005F15E9">
        <w:rPr>
          <w:rFonts w:ascii="Times New Roman" w:hAnsi="Times New Roman" w:cs="Times New Roman"/>
          <w:sz w:val="24"/>
          <w:szCs w:val="24"/>
        </w:rPr>
        <w:fldChar w:fldCharType="separate"/>
      </w:r>
      <w:r w:rsidR="00600717" w:rsidRPr="005F15E9">
        <w:rPr>
          <w:rFonts w:ascii="Times New Roman" w:hAnsi="Times New Roman" w:cs="Times New Roman"/>
          <w:noProof/>
          <w:sz w:val="24"/>
          <w:szCs w:val="24"/>
        </w:rPr>
        <w:t>(Janßen &amp; Langen, 2017)</w:t>
      </w:r>
      <w:r w:rsidR="00600717" w:rsidRPr="005F15E9">
        <w:rPr>
          <w:rFonts w:ascii="Times New Roman" w:hAnsi="Times New Roman" w:cs="Times New Roman"/>
          <w:sz w:val="24"/>
          <w:szCs w:val="24"/>
        </w:rPr>
        <w:fldChar w:fldCharType="end"/>
      </w:r>
      <w:r w:rsidR="00600717" w:rsidRPr="005F15E9">
        <w:rPr>
          <w:rFonts w:ascii="Times New Roman" w:hAnsi="Times New Roman" w:cs="Times New Roman"/>
          <w:sz w:val="24"/>
          <w:szCs w:val="24"/>
        </w:rPr>
        <w:t xml:space="preserve">, the researchers </w:t>
      </w:r>
      <w:proofErr w:type="spellStart"/>
      <w:r w:rsidR="00600717" w:rsidRPr="005F15E9">
        <w:rPr>
          <w:rFonts w:ascii="Times New Roman" w:hAnsi="Times New Roman" w:cs="Times New Roman"/>
          <w:sz w:val="24"/>
          <w:szCs w:val="24"/>
        </w:rPr>
        <w:t>analy</w:t>
      </w:r>
      <w:r w:rsidR="00D73EE8" w:rsidRPr="005F15E9">
        <w:rPr>
          <w:rFonts w:ascii="Times New Roman" w:hAnsi="Times New Roman" w:cs="Times New Roman"/>
          <w:sz w:val="24"/>
          <w:szCs w:val="24"/>
        </w:rPr>
        <w:t>z</w:t>
      </w:r>
      <w:r w:rsidR="00600717" w:rsidRPr="005F15E9">
        <w:rPr>
          <w:rFonts w:ascii="Times New Roman" w:hAnsi="Times New Roman" w:cs="Times New Roman"/>
          <w:sz w:val="24"/>
          <w:szCs w:val="24"/>
        </w:rPr>
        <w:t>ed</w:t>
      </w:r>
      <w:proofErr w:type="spellEnd"/>
      <w:r w:rsidR="00600717" w:rsidRPr="005F15E9">
        <w:rPr>
          <w:rFonts w:ascii="Times New Roman" w:hAnsi="Times New Roman" w:cs="Times New Roman"/>
          <w:sz w:val="24"/>
          <w:szCs w:val="24"/>
        </w:rPr>
        <w:t xml:space="preserve"> the level of importance </w:t>
      </w:r>
      <w:r w:rsidR="004A576C" w:rsidRPr="005F15E9">
        <w:rPr>
          <w:rFonts w:ascii="Times New Roman" w:hAnsi="Times New Roman" w:cs="Times New Roman"/>
          <w:sz w:val="24"/>
          <w:szCs w:val="24"/>
        </w:rPr>
        <w:t xml:space="preserve">assigned </w:t>
      </w:r>
      <w:r w:rsidR="00600717" w:rsidRPr="005F15E9">
        <w:rPr>
          <w:rFonts w:ascii="Times New Roman" w:hAnsi="Times New Roman" w:cs="Times New Roman"/>
          <w:sz w:val="24"/>
          <w:szCs w:val="24"/>
        </w:rPr>
        <w:t>by the consumers to sustainable labels while making purchase decisions. They identified three consumer segments based on how they deal</w:t>
      </w:r>
      <w:r w:rsidR="00D73EE8" w:rsidRPr="005F15E9">
        <w:rPr>
          <w:rFonts w:ascii="Times New Roman" w:hAnsi="Times New Roman" w:cs="Times New Roman"/>
          <w:sz w:val="24"/>
          <w:szCs w:val="24"/>
        </w:rPr>
        <w:t>t</w:t>
      </w:r>
      <w:r w:rsidR="00600717" w:rsidRPr="005F15E9">
        <w:rPr>
          <w:rFonts w:ascii="Times New Roman" w:hAnsi="Times New Roman" w:cs="Times New Roman"/>
          <w:sz w:val="24"/>
          <w:szCs w:val="24"/>
        </w:rPr>
        <w:t xml:space="preserve"> with sustainable labels while making product </w:t>
      </w:r>
      <w:proofErr w:type="gramStart"/>
      <w:r w:rsidR="00600717" w:rsidRPr="005F15E9">
        <w:rPr>
          <w:rFonts w:ascii="Times New Roman" w:hAnsi="Times New Roman" w:cs="Times New Roman"/>
          <w:sz w:val="24"/>
          <w:szCs w:val="24"/>
        </w:rPr>
        <w:t>choices</w:t>
      </w:r>
      <w:r w:rsidR="004A576C" w:rsidRPr="005F15E9">
        <w:rPr>
          <w:rFonts w:ascii="Times New Roman" w:hAnsi="Times New Roman" w:cs="Times New Roman"/>
          <w:sz w:val="24"/>
          <w:szCs w:val="24"/>
        </w:rPr>
        <w:t>,</w:t>
      </w:r>
      <w:r w:rsidR="00600717" w:rsidRPr="005F15E9">
        <w:rPr>
          <w:rFonts w:ascii="Times New Roman" w:hAnsi="Times New Roman" w:cs="Times New Roman"/>
          <w:sz w:val="24"/>
          <w:szCs w:val="24"/>
        </w:rPr>
        <w:t xml:space="preserve"> and</w:t>
      </w:r>
      <w:proofErr w:type="gramEnd"/>
      <w:r w:rsidR="00600717" w:rsidRPr="005F15E9">
        <w:rPr>
          <w:rFonts w:ascii="Times New Roman" w:hAnsi="Times New Roman" w:cs="Times New Roman"/>
          <w:sz w:val="24"/>
          <w:szCs w:val="24"/>
        </w:rPr>
        <w:t xml:space="preserve"> emphasized the relevance of different labels for different segments </w:t>
      </w:r>
      <w:r w:rsidR="006755E7" w:rsidRPr="005F15E9">
        <w:rPr>
          <w:rFonts w:ascii="Times New Roman" w:hAnsi="Times New Roman" w:cs="Times New Roman"/>
          <w:sz w:val="24"/>
          <w:szCs w:val="24"/>
        </w:rPr>
        <w:t>for</w:t>
      </w:r>
      <w:r w:rsidR="00600717" w:rsidRPr="005F15E9">
        <w:rPr>
          <w:rFonts w:ascii="Times New Roman" w:hAnsi="Times New Roman" w:cs="Times New Roman"/>
          <w:sz w:val="24"/>
          <w:szCs w:val="24"/>
        </w:rPr>
        <w:t xml:space="preserve"> promot</w:t>
      </w:r>
      <w:r w:rsidR="006755E7" w:rsidRPr="005F15E9">
        <w:rPr>
          <w:rFonts w:ascii="Times New Roman" w:hAnsi="Times New Roman" w:cs="Times New Roman"/>
          <w:sz w:val="24"/>
          <w:szCs w:val="24"/>
        </w:rPr>
        <w:t>ing</w:t>
      </w:r>
      <w:r w:rsidR="00600717" w:rsidRPr="005F15E9">
        <w:rPr>
          <w:rFonts w:ascii="Times New Roman" w:hAnsi="Times New Roman" w:cs="Times New Roman"/>
          <w:sz w:val="24"/>
          <w:szCs w:val="24"/>
        </w:rPr>
        <w:t xml:space="preserve"> sustainable consumer behaviour. </w:t>
      </w:r>
      <w:r w:rsidR="0053698E" w:rsidRPr="005F15E9">
        <w:rPr>
          <w:rFonts w:ascii="Times New Roman" w:hAnsi="Times New Roman" w:cs="Times New Roman"/>
          <w:sz w:val="24"/>
          <w:szCs w:val="24"/>
        </w:rPr>
        <w:t xml:space="preserve">The relevant literature has proven the relevance of consumers’ capabilities to use different cues while making purchase decisions and while comparing the product against different characteristics of other competitive products </w:t>
      </w:r>
      <w:r w:rsidR="003411A2" w:rsidRPr="005F15E9">
        <w:rPr>
          <w:rFonts w:ascii="Times New Roman" w:hAnsi="Times New Roman" w:cs="Times New Roman"/>
          <w:sz w:val="24"/>
          <w:szCs w:val="24"/>
        </w:rPr>
        <w:fldChar w:fldCharType="begin" w:fldLock="1"/>
      </w:r>
      <w:r w:rsidR="00F47C45" w:rsidRPr="005F15E9">
        <w:rPr>
          <w:rFonts w:ascii="Times New Roman" w:hAnsi="Times New Roman" w:cs="Times New Roman"/>
          <w:sz w:val="24"/>
          <w:szCs w:val="24"/>
        </w:rPr>
        <w:instrText>ADDIN CSL_CITATION {"citationItems":[{"id":"ITEM-1","itemData":{"DOI":"10.1016/j.jclepro.2016.11.171","ISSN":"09596526","abstract":"A huge number of sustainable labels addressing the different pillars of sustainability emerged over the last years. Some labels promote factors, which already imply other sustainability issues (e.g. organic incl. animal friendliness to a certain extent). Hence, the question arises how consumers react towards the redundancies of different sustainability labels. To add to the literature this study applies a latent class model for discrete choices first to test whether consumers take different sustainable labels into account when making their decision and second to test how consumers deal with different sustainable labels that are (partly) claiming the same aspect. Results indicate that three consumer segments with well-distinguished preferences and willingness to pay measures for the respective attributes can be identified. One group being the ‘price-sensitives’, exclusively deciding on the product with the lowest price, regardless of any sustainable attribute of the product. Another group opts for products with a sustainable label, without any clear preference for a specific sustainable attribute but expressing a clear willingness to pay more for all presented sustainable labels (i.e. the'label choosers’). A third group can be named ‘price-conscious label discriminators’. For them, some sustainable aspects provide negative utility when labelled exclusively (e.g. organic or free of genetically modified organisms) but labelled together (e.g. organic together with free of genetically modified organisms or animal welfare) it provides them significantly positive utility, even though being redundant by definition. Based on our findings there is no general statement to be made regarding the question whether different sustainable aspects complement or substitute each other. The research rather emphasizes that a differentiated look at different consumer types and different labels symbolizing sustainability is needed. The research adds to the existing literature by examining not only the relevance and acceptance of different sustainable labels to different consumer segments but also the interrelationship of different sustainable labels. The study clearly shows that with regard to different sustainable labels the more the merrier does not always apply. However, almost 85% of the market could be satisfied with a universal sustainability label.","author":[{"dropping-particle":"","family":"Janßen","given":"Dilani","non-dropping-particle":"","parse-names":false,"suffix":""},{"dropping-particle":"","family":"Langen","given":"Nina","non-dropping-particle":"","parse-names":false,"suffix":""}],"container-title":"Journal of Cleaner Production","id":"ITEM-1","issued":{"date-parts":[["2017","2","1"]]},"page":"1233-1245","publisher":"Elsevier Ltd","title":"The bunch of sustainability labels – Do consumers differentiate?","type":"article-journal","volume":"143"},"uris":["http://www.mendeley.com/documents/?uuid=d9bff5a5-41e3-3e27-8409-1cd39d6f34b8"]},{"id":"ITEM-2","itemData":{"DOI":"10.1016/J.FOODQUAL.2005.05.010","ISSN":"0950-3293","abstract":"The objective of this paper is, first, to determine which information cues on beef labels really attract consumer interest, specified as the level of perceived importance attached to and attention paid to label cues. The focus is (1) on indications of quality through a quality label and quality guarantee, (2) on indications referring to the mandatory European beef labelling regulation and traceability system, and (3) on indications reflecting country-of-origin. The second objective is to assess the impact of a campaign aiming at informing consumers about beef traceability, and at raising consumer interest in beef quality, traceability and origin. Data were collected from a sample of 278 beef consumers in Belgium. Ordered probit models were specified and estimated to assess the impact of individual characteristics and the beef labelling information campaign. Findings reveal that consumer interest is generally low for traceability, moderate for origin and high for direct indications of quality like a quality guarantee seal or expiration date. Interest in label cues is specifically low among younger males. Further, the information campaign had a measurable positive impact on consumer attention paid to direct indications of quality and country-of-origin. Strategies including traceability for backing up on-label indications of quality and origin, rather than providing consumers with detailed traceability information on-label, are recommended. © 2005 Elsevier Ltd. All rights reserved.","author":[{"dropping-particle":"","family":"Verbeke","given":"Wim","non-dropping-particle":"","parse-names":false,"suffix":""},{"dropping-particle":"","family":"Ward","given":"Ronald W.","non-dropping-particle":"","parse-names":false,"suffix":""}],"container-title":"Food Quality and Preference","id":"ITEM-2","issue":"6","issued":{"date-parts":[["2006","9","1"]]},"page":"453-467","publisher":"Elsevier","title":"Consumer interest in information cues denoting quality, traceability and origin: An application of ordered probit models to beef labels","type":"article-journal","volume":"17"},"uris":["http://www.mendeley.com/documents/?uuid=eb643e1a-4e73-3b55-ae19-82875e7d7a2f"]}],"mendeley":{"formattedCitation":"(Janßen &amp; Langen, 2017; Verbeke &amp; Ward, 2006)","plainTextFormattedCitation":"(Janßen &amp; Langen, 2017; Verbeke &amp; Ward, 2006)","previouslyFormattedCitation":"(Janßen &amp; Langen, 2017; Verbeke &amp; Ward, 2006)"},"properties":{"noteIndex":0},"schema":"https://github.com/citation-style-language/schema/raw/master/csl-citation.json"}</w:instrText>
      </w:r>
      <w:r w:rsidR="003411A2" w:rsidRPr="005F15E9">
        <w:rPr>
          <w:rFonts w:ascii="Times New Roman" w:hAnsi="Times New Roman" w:cs="Times New Roman"/>
          <w:sz w:val="24"/>
          <w:szCs w:val="24"/>
        </w:rPr>
        <w:fldChar w:fldCharType="separate"/>
      </w:r>
      <w:r w:rsidR="00F47C45" w:rsidRPr="005F15E9">
        <w:rPr>
          <w:rFonts w:ascii="Times New Roman" w:hAnsi="Times New Roman" w:cs="Times New Roman"/>
          <w:noProof/>
          <w:sz w:val="24"/>
          <w:szCs w:val="24"/>
        </w:rPr>
        <w:t>(Janßen &amp; Langen, 2017; Verbeke &amp; Ward, 2006)</w:t>
      </w:r>
      <w:r w:rsidR="003411A2" w:rsidRPr="005F15E9">
        <w:rPr>
          <w:rFonts w:ascii="Times New Roman" w:hAnsi="Times New Roman" w:cs="Times New Roman"/>
          <w:sz w:val="24"/>
          <w:szCs w:val="24"/>
        </w:rPr>
        <w:fldChar w:fldCharType="end"/>
      </w:r>
      <w:r w:rsidR="0053698E" w:rsidRPr="005F15E9">
        <w:rPr>
          <w:rFonts w:ascii="Times New Roman" w:hAnsi="Times New Roman" w:cs="Times New Roman"/>
          <w:sz w:val="24"/>
          <w:szCs w:val="24"/>
        </w:rPr>
        <w:t>.</w:t>
      </w:r>
      <w:r w:rsidR="00D47563" w:rsidRPr="005F15E9">
        <w:rPr>
          <w:rFonts w:ascii="Times New Roman" w:hAnsi="Times New Roman" w:cs="Times New Roman"/>
          <w:sz w:val="24"/>
          <w:szCs w:val="24"/>
        </w:rPr>
        <w:t xml:space="preserve"> In an attempt to articulate the role of information in fostering pro-environmental consumption, </w:t>
      </w:r>
      <w:r w:rsidR="00D47563" w:rsidRPr="005F15E9">
        <w:rPr>
          <w:rFonts w:ascii="Times New Roman" w:hAnsi="Times New Roman" w:cs="Times New Roman"/>
          <w:sz w:val="24"/>
          <w:szCs w:val="24"/>
        </w:rPr>
        <w:fldChar w:fldCharType="begin" w:fldLock="1"/>
      </w:r>
      <w:r w:rsidR="00881267" w:rsidRPr="005F15E9">
        <w:rPr>
          <w:rFonts w:ascii="Times New Roman" w:hAnsi="Times New Roman" w:cs="Times New Roman"/>
          <w:sz w:val="24"/>
          <w:szCs w:val="24"/>
        </w:rPr>
        <w:instrText>ADDIN CSL_CITATION {"citationItems":[{"id":"ITEM-1","itemData":{"DOI":"10.1016/j.jclepro.2017.12.054","ISSN":"09596526","abstract":"Providing information to consumers is crucial to foster pro-environmental attitudes and the purchasing of green products. To date few studies explored the interplay between information, pre-existing environmental concern and barriers to the purchase of green products. By analyzing the data from a survey to a large sample of Italian consumers (n = 8001), we advanced 6 hypotheses to explain the main drivers behind consumers’ selection of sustainable products. Attitudes towards green products were the main predictors of green product purchasing and were influenced by consumer's attitudes towards ecolabels, whose marginal effect varied according to the level of individual environmental concern. Our study provides evidence that ecolabels can play a significant role in attitude formation about green products, interacting with environmental concern. Therefore, we suggest future studies about green consumer profiling based on how consumers access and integrate information in decision-making, to improve green marketing campaigns. Product information strategies are crucial to foster pro-environmental attitudes and the purchasing of green products. To date, few studies have explored the interplay between information, existing environmental concern and barriers to the purchase of green products. By analyzing the data from a survey to a large sample of Italian consumers (n = 8001), six hypotheses to explain the main drivers of consumers’ selections of sustainable products were advanced. Attitudes towards the products were the main predictors of green product purchasing and were influenced by consumer's attitudes towards ecolabels, whose marginal effect decreased as the environmental concern increased. This research also demonstrates that a complex interaction between previous environmental knowledge and the use of green labels influence attitudes towards sustainable products, rather than environmental concern per-se, and that ethical aspects of production are important predictors of consumer's attitudes towards sustainable products, despite they have not been traditionally regarded as such. Future studies about green consumer profiling based on how consumers access and integrate information in decision-making are suggested, to improve green marketing campaigns.","author":[{"dropping-particle":"","family":"Cerri","given":"Jacopo","non-dropping-particle":"","parse-names":false,"suffix":""},{"dropping-particle":"","family":"Testa","given":"Francesco","non-dropping-particle":"","parse-names":false,"suffix":""},{"dropping-particle":"","family":"Rizzi","given":"Francesco","non-dropping-particle":"","parse-names":false,"suffix":""}],"container-title":"Journal of Cleaner Production","id":"ITEM-1","issued":{"date-parts":[["2018"]]},"page":"343-353","publisher":"Elsevier Ltd","title":"The more I care, the less I will listen to you: How information, environmental concern and ethical production influence consumers’ attitudes and the purchasing of sustainable products","type":"article-journal","volume":"175"},"uris":["http://www.mendeley.com/documents/?uuid=0940c64c-6a29-4856-a28c-d2da57406e1e"]}],"mendeley":{"formattedCitation":"(Cerri, Testa, &amp; Rizzi, 2018)","manualFormatting":"(Cerri et al., 2018)","plainTextFormattedCitation":"(Cerri, Testa, &amp; Rizzi, 2018)","previouslyFormattedCitation":"(Cerri, Testa, &amp; Rizzi, 2018)"},"properties":{"noteIndex":0},"schema":"https://github.com/citation-style-language/schema/raw/master/csl-citation.json"}</w:instrText>
      </w:r>
      <w:r w:rsidR="00D47563" w:rsidRPr="005F15E9">
        <w:rPr>
          <w:rFonts w:ascii="Times New Roman" w:hAnsi="Times New Roman" w:cs="Times New Roman"/>
          <w:sz w:val="24"/>
          <w:szCs w:val="24"/>
        </w:rPr>
        <w:fldChar w:fldCharType="separate"/>
      </w:r>
      <w:r w:rsidR="00D47563" w:rsidRPr="005F15E9">
        <w:rPr>
          <w:rFonts w:ascii="Times New Roman" w:hAnsi="Times New Roman" w:cs="Times New Roman"/>
          <w:noProof/>
          <w:sz w:val="24"/>
          <w:szCs w:val="24"/>
        </w:rPr>
        <w:t>(Cerri</w:t>
      </w:r>
      <w:r w:rsidR="00177D85" w:rsidRPr="005F15E9">
        <w:rPr>
          <w:rFonts w:ascii="Times New Roman" w:hAnsi="Times New Roman" w:cs="Times New Roman"/>
          <w:noProof/>
          <w:sz w:val="24"/>
          <w:szCs w:val="24"/>
        </w:rPr>
        <w:t xml:space="preserve"> et al.</w:t>
      </w:r>
      <w:r w:rsidR="00D47563" w:rsidRPr="005F15E9">
        <w:rPr>
          <w:rFonts w:ascii="Times New Roman" w:hAnsi="Times New Roman" w:cs="Times New Roman"/>
          <w:noProof/>
          <w:sz w:val="24"/>
          <w:szCs w:val="24"/>
        </w:rPr>
        <w:t>, 2018)</w:t>
      </w:r>
      <w:r w:rsidR="00D47563" w:rsidRPr="005F15E9">
        <w:rPr>
          <w:rFonts w:ascii="Times New Roman" w:hAnsi="Times New Roman" w:cs="Times New Roman"/>
          <w:sz w:val="24"/>
          <w:szCs w:val="24"/>
        </w:rPr>
        <w:fldChar w:fldCharType="end"/>
      </w:r>
      <w:r w:rsidR="00D47563" w:rsidRPr="005F15E9">
        <w:rPr>
          <w:rFonts w:ascii="Times New Roman" w:hAnsi="Times New Roman" w:cs="Times New Roman"/>
          <w:sz w:val="24"/>
          <w:szCs w:val="24"/>
        </w:rPr>
        <w:t xml:space="preserve"> examined various drivers of sustainable product selection by the consumers and underlined the significance of eco-labels in shaping favourable attitudes towards green products.</w:t>
      </w:r>
      <w:r w:rsidR="00F474AF" w:rsidRPr="005F15E9">
        <w:rPr>
          <w:rFonts w:ascii="Times New Roman" w:hAnsi="Times New Roman" w:cs="Times New Roman"/>
          <w:sz w:val="24"/>
          <w:szCs w:val="24"/>
        </w:rPr>
        <w:t xml:space="preserve"> </w:t>
      </w:r>
    </w:p>
    <w:p w14:paraId="2AC4ECF0" w14:textId="74756628" w:rsidR="00FD42AE" w:rsidRPr="005F15E9" w:rsidRDefault="00F474AF"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With </w:t>
      </w:r>
      <w:r w:rsidR="006A2674" w:rsidRPr="005F15E9">
        <w:rPr>
          <w:rFonts w:ascii="Times New Roman" w:hAnsi="Times New Roman" w:cs="Times New Roman"/>
          <w:sz w:val="24"/>
          <w:szCs w:val="24"/>
        </w:rPr>
        <w:t xml:space="preserve">the </w:t>
      </w:r>
      <w:r w:rsidR="009D2093" w:rsidRPr="005F15E9">
        <w:rPr>
          <w:rFonts w:ascii="Times New Roman" w:hAnsi="Times New Roman" w:cs="Times New Roman"/>
          <w:sz w:val="24"/>
          <w:szCs w:val="24"/>
        </w:rPr>
        <w:t xml:space="preserve">growing demand for food and </w:t>
      </w:r>
      <w:r w:rsidRPr="005F15E9">
        <w:rPr>
          <w:rFonts w:ascii="Times New Roman" w:hAnsi="Times New Roman" w:cs="Times New Roman"/>
          <w:sz w:val="24"/>
          <w:szCs w:val="24"/>
        </w:rPr>
        <w:t xml:space="preserve">rising concerns for food security and sustainability over time, several researchers have started to focus their research on various aspects of food </w:t>
      </w:r>
      <w:r w:rsidR="00C20164" w:rsidRPr="005F15E9">
        <w:rPr>
          <w:rFonts w:ascii="Times New Roman" w:hAnsi="Times New Roman" w:cs="Times New Roman"/>
          <w:sz w:val="24"/>
          <w:szCs w:val="24"/>
        </w:rPr>
        <w:t xml:space="preserve">production, </w:t>
      </w:r>
      <w:proofErr w:type="gramStart"/>
      <w:r w:rsidRPr="005F15E9">
        <w:rPr>
          <w:rFonts w:ascii="Times New Roman" w:hAnsi="Times New Roman" w:cs="Times New Roman"/>
          <w:sz w:val="24"/>
          <w:szCs w:val="24"/>
        </w:rPr>
        <w:t>consumption</w:t>
      </w:r>
      <w:proofErr w:type="gramEnd"/>
      <w:r w:rsidRPr="005F15E9">
        <w:rPr>
          <w:rFonts w:ascii="Times New Roman" w:hAnsi="Times New Roman" w:cs="Times New Roman"/>
          <w:sz w:val="24"/>
          <w:szCs w:val="24"/>
        </w:rPr>
        <w:t xml:space="preserve"> and sustainability. </w:t>
      </w:r>
      <w:r w:rsidR="0038271F" w:rsidRPr="005F15E9">
        <w:rPr>
          <w:rFonts w:ascii="Times New Roman" w:hAnsi="Times New Roman" w:cs="Times New Roman"/>
          <w:sz w:val="24"/>
          <w:szCs w:val="24"/>
        </w:rPr>
        <w:t xml:space="preserve">For instance, </w:t>
      </w:r>
      <w:r w:rsidR="0038271F" w:rsidRPr="005F15E9">
        <w:rPr>
          <w:rFonts w:ascii="Times New Roman" w:hAnsi="Times New Roman" w:cs="Times New Roman"/>
          <w:sz w:val="24"/>
          <w:szCs w:val="24"/>
        </w:rPr>
        <w:fldChar w:fldCharType="begin" w:fldLock="1"/>
      </w:r>
      <w:r w:rsidR="004E7565" w:rsidRPr="005F15E9">
        <w:rPr>
          <w:rFonts w:ascii="Times New Roman" w:hAnsi="Times New Roman" w:cs="Times New Roman"/>
          <w:sz w:val="24"/>
          <w:szCs w:val="24"/>
        </w:rPr>
        <w:instrText>ADDIN CSL_CITATION {"citationItems":[{"id":"ITEM-1","itemData":{"DOI":"10.1016/B978-0-08-100596-5.22018-0","ISBN":"9780128126882","abstract":"Sustainable food production is crucial to achieve food security, and the demand for sustainable food is rapidly growing. Sustainability-related brands are a marketing instrument to convey to consumers the credence attributes of a food product, i.e. organic production, ethical features and so on. Effects of sustainability branding may include an increase of consumers’ attitude to purchase the product and a higher willingness to pay for it, the raise of consumers’ satisfaction upon purchase and the loyalty of consumers towards sustainability labelled products. To achieve these effects, promoting sustainability brands’ awareness and image is crucial, together with the spread of consumers’ knowledge about the impact of food production of sustainability issues, and the creation of a social environment where the culture of food sustainability is valued, thus pushing consumers to make sustainable food choices.","author":[{"dropping-particle":"","family":"Franco","given":"Silvio","non-dropping-particle":"","parse-names":false,"suffix":""},{"dropping-particle":"","family":"Cicatiello","given":"Clara","non-dropping-particle":"","parse-names":false,"suffix":""}],"container-title":"Encyclopedia of Food Security and Sustainability","id":"ITEM-1","issued":{"date-parts":[["2018","1","1"]]},"page":"27-31","publisher":"Elsevier","title":"The role of food marketing in increasing awareness of food security and sustainability: Food sustainability branding","type":"chapter"},"uris":["http://www.mendeley.com/documents/?uuid=85427421-4887-30b9-91d5-d78b4e5330d9"]}],"mendeley":{"formattedCitation":"(Franco &amp; Cicatiello, 2018)","plainTextFormattedCitation":"(Franco &amp; Cicatiello, 2018)","previouslyFormattedCitation":"(Franco &amp; Cicatiello, 2018)"},"properties":{"noteIndex":0},"schema":"https://github.com/citation-style-language/schema/raw/master/csl-citation.json"}</w:instrText>
      </w:r>
      <w:r w:rsidR="0038271F" w:rsidRPr="005F15E9">
        <w:rPr>
          <w:rFonts w:ascii="Times New Roman" w:hAnsi="Times New Roman" w:cs="Times New Roman"/>
          <w:sz w:val="24"/>
          <w:szCs w:val="24"/>
        </w:rPr>
        <w:fldChar w:fldCharType="separate"/>
      </w:r>
      <w:r w:rsidR="0038271F" w:rsidRPr="005F15E9">
        <w:rPr>
          <w:rFonts w:ascii="Times New Roman" w:hAnsi="Times New Roman" w:cs="Times New Roman"/>
          <w:noProof/>
          <w:sz w:val="24"/>
          <w:szCs w:val="24"/>
        </w:rPr>
        <w:t>(Franco &amp; Cicatiello, 2018)</w:t>
      </w:r>
      <w:r w:rsidR="0038271F" w:rsidRPr="005F15E9">
        <w:rPr>
          <w:rFonts w:ascii="Times New Roman" w:hAnsi="Times New Roman" w:cs="Times New Roman"/>
          <w:sz w:val="24"/>
          <w:szCs w:val="24"/>
        </w:rPr>
        <w:fldChar w:fldCharType="end"/>
      </w:r>
      <w:r w:rsidR="0038271F" w:rsidRPr="005F15E9">
        <w:rPr>
          <w:rFonts w:ascii="Times New Roman" w:hAnsi="Times New Roman" w:cs="Times New Roman"/>
          <w:sz w:val="24"/>
          <w:szCs w:val="24"/>
        </w:rPr>
        <w:t xml:space="preserve"> </w:t>
      </w:r>
      <w:r w:rsidR="00FF4B77" w:rsidRPr="005F15E9">
        <w:rPr>
          <w:rFonts w:ascii="Times New Roman" w:hAnsi="Times New Roman" w:cs="Times New Roman"/>
          <w:sz w:val="24"/>
          <w:szCs w:val="24"/>
        </w:rPr>
        <w:t>establish that sustainability branding can improve consumer’s attitude</w:t>
      </w:r>
      <w:r w:rsidR="006A2674" w:rsidRPr="005F15E9">
        <w:rPr>
          <w:rFonts w:ascii="Times New Roman" w:hAnsi="Times New Roman" w:cs="Times New Roman"/>
          <w:sz w:val="24"/>
          <w:szCs w:val="24"/>
        </w:rPr>
        <w:t>s</w:t>
      </w:r>
      <w:r w:rsidR="00FF4B77" w:rsidRPr="005F15E9">
        <w:rPr>
          <w:rFonts w:ascii="Times New Roman" w:hAnsi="Times New Roman" w:cs="Times New Roman"/>
          <w:sz w:val="24"/>
          <w:szCs w:val="24"/>
        </w:rPr>
        <w:t xml:space="preserve"> towards a product, foster higher willingness to pay and achieve higher levels of customer satisfaction and loyalty towards sustainably branded products, especially food products. </w:t>
      </w:r>
      <w:r w:rsidR="00C47D2B" w:rsidRPr="005F15E9">
        <w:rPr>
          <w:rFonts w:ascii="Times New Roman" w:hAnsi="Times New Roman" w:cs="Times New Roman"/>
          <w:sz w:val="24"/>
          <w:szCs w:val="24"/>
        </w:rPr>
        <w:t xml:space="preserve">The researchers suggested that to </w:t>
      </w:r>
      <w:r w:rsidR="00D73EE8" w:rsidRPr="005F15E9">
        <w:rPr>
          <w:rFonts w:ascii="Times New Roman" w:hAnsi="Times New Roman" w:cs="Times New Roman"/>
          <w:sz w:val="24"/>
          <w:szCs w:val="24"/>
        </w:rPr>
        <w:t xml:space="preserve">attain </w:t>
      </w:r>
      <w:r w:rsidR="00C47D2B" w:rsidRPr="005F15E9">
        <w:rPr>
          <w:rFonts w:ascii="Times New Roman" w:hAnsi="Times New Roman" w:cs="Times New Roman"/>
          <w:sz w:val="24"/>
          <w:szCs w:val="24"/>
        </w:rPr>
        <w:t>favourable effects of sustainability branding efforts, the sustainability brand</w:t>
      </w:r>
      <w:r w:rsidR="00257FB0" w:rsidRPr="005F15E9">
        <w:rPr>
          <w:rFonts w:ascii="Times New Roman" w:hAnsi="Times New Roman" w:cs="Times New Roman"/>
          <w:sz w:val="24"/>
          <w:szCs w:val="24"/>
        </w:rPr>
        <w:t xml:space="preserve"> awareness and</w:t>
      </w:r>
      <w:r w:rsidR="00C47D2B" w:rsidRPr="005F15E9">
        <w:rPr>
          <w:rFonts w:ascii="Times New Roman" w:hAnsi="Times New Roman" w:cs="Times New Roman"/>
          <w:sz w:val="24"/>
          <w:szCs w:val="24"/>
        </w:rPr>
        <w:t xml:space="preserve"> brand image</w:t>
      </w:r>
      <w:r w:rsidR="00257FB0" w:rsidRPr="005F15E9">
        <w:rPr>
          <w:rFonts w:ascii="Times New Roman" w:hAnsi="Times New Roman" w:cs="Times New Roman"/>
          <w:sz w:val="24"/>
          <w:szCs w:val="24"/>
        </w:rPr>
        <w:t>, together with</w:t>
      </w:r>
      <w:r w:rsidR="00C47D2B" w:rsidRPr="005F15E9">
        <w:rPr>
          <w:rFonts w:ascii="Times New Roman" w:hAnsi="Times New Roman" w:cs="Times New Roman"/>
          <w:sz w:val="24"/>
          <w:szCs w:val="24"/>
        </w:rPr>
        <w:t xml:space="preserve"> consumer knowledge regarding the influence of food production on the sustainability issues</w:t>
      </w:r>
      <w:r w:rsidR="00D73EE8" w:rsidRPr="005F15E9">
        <w:rPr>
          <w:rFonts w:ascii="Times New Roman" w:hAnsi="Times New Roman" w:cs="Times New Roman"/>
          <w:sz w:val="24"/>
          <w:szCs w:val="24"/>
        </w:rPr>
        <w:t>,</w:t>
      </w:r>
      <w:r w:rsidR="00C47D2B" w:rsidRPr="005F15E9">
        <w:rPr>
          <w:rFonts w:ascii="Times New Roman" w:hAnsi="Times New Roman" w:cs="Times New Roman"/>
          <w:sz w:val="24"/>
          <w:szCs w:val="24"/>
        </w:rPr>
        <w:t xml:space="preserve"> need to be promoted. </w:t>
      </w:r>
    </w:p>
    <w:p w14:paraId="5FC289CE" w14:textId="6C6E4764" w:rsidR="002227FC" w:rsidRPr="005F15E9" w:rsidRDefault="00FD42AE"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There can be various motives behind consumers’ inclination for using sustainable labelled products</w:t>
      </w:r>
      <w:r w:rsidR="00D73EE8" w:rsidRPr="005F15E9">
        <w:rPr>
          <w:rFonts w:ascii="Times New Roman" w:hAnsi="Times New Roman" w:cs="Times New Roman"/>
          <w:sz w:val="24"/>
          <w:szCs w:val="24"/>
        </w:rPr>
        <w:t>. F</w:t>
      </w:r>
      <w:r w:rsidRPr="005F15E9">
        <w:rPr>
          <w:rFonts w:ascii="Times New Roman" w:hAnsi="Times New Roman" w:cs="Times New Roman"/>
          <w:sz w:val="24"/>
          <w:szCs w:val="24"/>
        </w:rPr>
        <w:t xml:space="preserve">or instance, some of the prior researchers have found that the purchases concerning different categories of labels such as fair trade labelled products are not only </w:t>
      </w:r>
      <w:r w:rsidR="006755E7" w:rsidRPr="005F15E9">
        <w:rPr>
          <w:rFonts w:ascii="Times New Roman" w:hAnsi="Times New Roman" w:cs="Times New Roman"/>
          <w:sz w:val="24"/>
          <w:szCs w:val="24"/>
        </w:rPr>
        <w:lastRenderedPageBreak/>
        <w:t xml:space="preserve">influenced </w:t>
      </w:r>
      <w:r w:rsidRPr="005F15E9">
        <w:rPr>
          <w:rFonts w:ascii="Times New Roman" w:hAnsi="Times New Roman" w:cs="Times New Roman"/>
          <w:sz w:val="24"/>
          <w:szCs w:val="24"/>
        </w:rPr>
        <w:t xml:space="preserve">by intrinsic motivating factors but can also be influenced by external factors, i.e. social peer pressure </w:t>
      </w:r>
      <w:r w:rsidRPr="005F15E9">
        <w:rPr>
          <w:rFonts w:ascii="Times New Roman" w:hAnsi="Times New Roman" w:cs="Times New Roman"/>
          <w:sz w:val="24"/>
          <w:szCs w:val="24"/>
        </w:rPr>
        <w:fldChar w:fldCharType="begin" w:fldLock="1"/>
      </w:r>
      <w:r w:rsidRPr="005F15E9">
        <w:rPr>
          <w:rFonts w:ascii="Times New Roman" w:hAnsi="Times New Roman" w:cs="Times New Roman"/>
          <w:sz w:val="24"/>
          <w:szCs w:val="24"/>
        </w:rPr>
        <w:instrText>ADDIN CSL_CITATION {"citationItems":[{"id":"ITEM-1","itemData":{"DOI":"10.1007/s10806-005-5485-3","ISSN":"11877863","abstract":"Although public interest in sustainability increases and consumer attitudes are mainly positive, behavioral patterns are not univocally consistent with attitudes. This study investigates the presumed gap between favorable attitude towards sustainable behavior and behavioral intention to purchase sustainable food products. The impact of involvement, perceived availability, certainty, perceived consumer effectiveness (PCE), values, and social norms on consumers' attitudes and intentions towards sustainable food products is analyzed. The empirical research builds on a survey with a sample of 456 young consumers, using a questionnaire and an experimental design with manipulation of key constructs through showing advertisements for sustainable dairy. Involvement with sustainability, certainty, and PCE have a significant positive impact on attitude towards buying sustainable dairy products, which in turn correlates strongly with intention to buy. Low perceived availability of sustainable products explains why intentions to buy remain low, although attitudes might be positive. On the reverse side, experiencing social pressure from peers (social norm) explains intentions to buy, despite rather negative personal attitudes. This study shows that more sustainable and ethical food consumption can be stimulated through raising involvement, PCE, certainty, social norms, and perceived availability. © Springer 2006.","author":[{"dropping-particle":"","family":"Vermeir","given":"Iris","non-dropping-particle":"","parse-names":false,"suffix":""},{"dropping-particle":"","family":"Verbeke","given":"Wim","non-dropping-particle":"","parse-names":false,"suffix":""}],"container-title":"Journal of Agricultural and Environmental Ethics","id":"ITEM-1","issue":"2","issued":{"date-parts":[["2006","4"]]},"page":"169-194","publisher":"Springer","title":"Sustainable food consumption: Exploring the consumer \"attitude - Behavioral intention\" gap","type":"article-journal","volume":"19"},"uris":["http://www.mendeley.com/documents/?uuid=8197b911-2ba6-3436-9c97-b1363daf103b"]}],"mendeley":{"formattedCitation":"(Vermeir &amp; Verbeke, 2006)","plainTextFormattedCitation":"(Vermeir &amp; Verbeke, 2006)","previouslyFormattedCitation":"(Vermeir &amp; Verbeke, 2006)"},"properties":{"noteIndex":0},"schema":"https://github.com/citation-style-language/schema/raw/master/csl-citation.json"}</w:instrText>
      </w:r>
      <w:r w:rsidRPr="005F15E9">
        <w:rPr>
          <w:rFonts w:ascii="Times New Roman" w:hAnsi="Times New Roman" w:cs="Times New Roman"/>
          <w:sz w:val="24"/>
          <w:szCs w:val="24"/>
        </w:rPr>
        <w:fldChar w:fldCharType="separate"/>
      </w:r>
      <w:r w:rsidRPr="005F15E9">
        <w:rPr>
          <w:rFonts w:ascii="Times New Roman" w:hAnsi="Times New Roman" w:cs="Times New Roman"/>
          <w:noProof/>
          <w:sz w:val="24"/>
          <w:szCs w:val="24"/>
        </w:rPr>
        <w:t>(Vermeir &amp; Verbeke, 2006)</w:t>
      </w:r>
      <w:r w:rsidRPr="005F15E9">
        <w:rPr>
          <w:rFonts w:ascii="Times New Roman" w:hAnsi="Times New Roman" w:cs="Times New Roman"/>
          <w:sz w:val="24"/>
          <w:szCs w:val="24"/>
        </w:rPr>
        <w:fldChar w:fldCharType="end"/>
      </w:r>
      <w:r w:rsidRPr="005F15E9">
        <w:rPr>
          <w:rFonts w:ascii="Times New Roman" w:hAnsi="Times New Roman" w:cs="Times New Roman"/>
          <w:sz w:val="24"/>
          <w:szCs w:val="24"/>
        </w:rPr>
        <w:t xml:space="preserve">, and concern for reputation in the social groups and society </w:t>
      </w:r>
      <w:r w:rsidRPr="005F15E9">
        <w:rPr>
          <w:rFonts w:ascii="Times New Roman" w:hAnsi="Times New Roman" w:cs="Times New Roman"/>
          <w:sz w:val="24"/>
          <w:szCs w:val="24"/>
        </w:rPr>
        <w:fldChar w:fldCharType="begin" w:fldLock="1"/>
      </w:r>
      <w:r w:rsidR="00692EFC" w:rsidRPr="005F15E9">
        <w:rPr>
          <w:rFonts w:ascii="Times New Roman" w:hAnsi="Times New Roman" w:cs="Times New Roman"/>
          <w:sz w:val="24"/>
          <w:szCs w:val="24"/>
        </w:rPr>
        <w:instrText>ADDIN CSL_CITATION {"citationItems":[{"id":"ITEM-1","itemData":{"DOI":"10.1016/j.foodpol.2013.12.001","ISSN":"03069192","abstract":"This study investigates the relationship between consumer motivation, understanding and use of sustainability labels on food products (both environmental and ethical labels), which are increasingly appearing on food products. Data was collected by means of an online survey implemented in the UK, France, Germany, Spain, Sweden, and Poland, with a total sample size of 4408 respondents. Respondents expressed medium high to high levels of concern with sustainability issues at the general level, but lower levels of concern in the context of concrete food product choices. Understanding of the concept of sustainability was limited, but understanding of four selected labels (Fair Trade, Rainforest Alliance, Carbon Footprint, and Animal Welfare) was better, as some of them seem to be self-explanatory. The results indicated a low level of use, no matter whether use was measured as self-reported use of different types of information available on food labels or as use inferred from the results of a choice-based conjoint analysis. Hierarchical regression indicated that use is related to both motivation and understanding, and that both motivation, understanding and use are affected by demographic characteristics, human values as measured by the Schwartz value domains, and country differences. The results imply that sustainability labels currently do not play a major role in consumers' food choices, and future use of these labels will depend on the extent to which consumers' general concern about sustainability can be turned into actual behaviour. © 2013 The Authors.","author":[{"dropping-particle":"","family":"Grunert","given":"Klaus G.","non-dropping-particle":"","parse-names":false,"suffix":""},{"dropping-particle":"","family":"Hieke","given":"Sophie","non-dropping-particle":"","parse-names":false,"suffix":""},{"dropping-particle":"","family":"Wills","given":"Josephine","non-dropping-particle":"","parse-names":false,"suffix":""}],"container-title":"Food Policy","id":"ITEM-1","issued":{"date-parts":[["2014"]]},"page":"177-189","publisher":"Elsevier Ltd","title":"Sustainability labels on food products: Consumer motivation, understanding and use","type":"article-journal","volume":"44"},"uris":["http://www.mendeley.com/documents/?uuid=741a93ce-aa93-3296-9a03-48cb104a1ec0"]},{"id":"ITEM-2","itemData":{"DOI":"10.1002/BSE.2780","ISSN":"1099-0836","abstract":"The current research investigates the role of social influence on pessimistic consumers' approach toward organic food consumption using the self-focused regulations theoretical framework. It also examines the mediating and moderating role of environmental concern and social influence on the proposed relationships, respectively. An e-survey was conducted on 300 Indian consumers. The findings reveal that pessimistic consumers do not typically consume organic food. However, they have a strong concern for the environment, which, in turn, is likely to change them into optimistic consumers who begin to consume organic foods. Further, social influence significantly motivates pessimistic consumers to adopt organic foods and reduces the concern-behavior gap. The study provides significant implications for organic food marketers and retailers.","author":[{"dropping-particle":"","family":"Sadiq","given":"Mohd","non-dropping-particle":"","parse-names":false,"suffix":""},{"dropping-particle":"","family":"Adil","given":"Mohd","non-dropping-particle":"","parse-names":false,"suffix":""},{"dropping-particle":"","family":"Paul","given":"Justin","non-dropping-particle":"","parse-names":false,"suffix":""}],"container-title":"Business Strategy and the Environment","id":"ITEM-2","issue":"7","issued":{"date-parts":[["2021","11","1"]]},"page":"2937-2950","publisher":"John Wiley &amp; Sons, Ltd","title":"Does social influence turn pessimistic consumers green?","type":"article-journal","volume":"30"},"uris":["http://www.mendeley.com/documents/?uuid=481c0802-089b-35ae-8fe9-fc26216389be"]}],"mendeley":{"formattedCitation":"(Grunert et al., 2014; Sadiq, Adil, &amp; Paul, 2021)","manualFormatting":"(Grunert et al., 2014; Sadiq et al., 2021)","plainTextFormattedCitation":"(Grunert et al., 2014; Sadiq, Adil, &amp; Paul, 2021)","previouslyFormattedCitation":"(Grunert et al., 2014; Sadiq, Adil, &amp; Paul, 2021)"},"properties":{"noteIndex":0},"schema":"https://github.com/citation-style-language/schema/raw/master/csl-citation.json"}</w:instrText>
      </w:r>
      <w:r w:rsidRPr="005F15E9">
        <w:rPr>
          <w:rFonts w:ascii="Times New Roman" w:hAnsi="Times New Roman" w:cs="Times New Roman"/>
          <w:sz w:val="24"/>
          <w:szCs w:val="24"/>
        </w:rPr>
        <w:fldChar w:fldCharType="separate"/>
      </w:r>
      <w:r w:rsidR="00362BDD" w:rsidRPr="005F15E9">
        <w:rPr>
          <w:rFonts w:ascii="Times New Roman" w:hAnsi="Times New Roman" w:cs="Times New Roman"/>
          <w:noProof/>
          <w:sz w:val="24"/>
          <w:szCs w:val="24"/>
        </w:rPr>
        <w:t xml:space="preserve">(Grunert et al., 2014; </w:t>
      </w:r>
      <w:r w:rsidR="00362BDD" w:rsidRPr="005F15E9">
        <w:rPr>
          <w:rFonts w:ascii="Times New Roman" w:hAnsi="Times New Roman" w:cs="Times New Roman"/>
          <w:noProof/>
          <w:sz w:val="24"/>
          <w:szCs w:val="24"/>
          <w:highlight w:val="yellow"/>
        </w:rPr>
        <w:t>Sadiq</w:t>
      </w:r>
      <w:r w:rsidR="00692EFC" w:rsidRPr="005F15E9">
        <w:rPr>
          <w:rFonts w:ascii="Times New Roman" w:hAnsi="Times New Roman" w:cs="Times New Roman"/>
          <w:noProof/>
          <w:sz w:val="24"/>
          <w:szCs w:val="24"/>
          <w:highlight w:val="yellow"/>
        </w:rPr>
        <w:t xml:space="preserve"> et al.</w:t>
      </w:r>
      <w:r w:rsidR="00362BDD" w:rsidRPr="005F15E9">
        <w:rPr>
          <w:rFonts w:ascii="Times New Roman" w:hAnsi="Times New Roman" w:cs="Times New Roman"/>
          <w:noProof/>
          <w:sz w:val="24"/>
          <w:szCs w:val="24"/>
          <w:highlight w:val="yellow"/>
        </w:rPr>
        <w:t>, 2021</w:t>
      </w:r>
      <w:r w:rsidR="00362BDD" w:rsidRPr="005F15E9">
        <w:rPr>
          <w:rFonts w:ascii="Times New Roman" w:hAnsi="Times New Roman" w:cs="Times New Roman"/>
          <w:noProof/>
          <w:sz w:val="24"/>
          <w:szCs w:val="24"/>
        </w:rPr>
        <w:t>)</w:t>
      </w:r>
      <w:r w:rsidRPr="005F15E9">
        <w:rPr>
          <w:rFonts w:ascii="Times New Roman" w:hAnsi="Times New Roman" w:cs="Times New Roman"/>
          <w:sz w:val="24"/>
          <w:szCs w:val="24"/>
        </w:rPr>
        <w:fldChar w:fldCharType="end"/>
      </w:r>
      <w:r w:rsidRPr="005F15E9">
        <w:rPr>
          <w:rFonts w:ascii="Times New Roman" w:hAnsi="Times New Roman" w:cs="Times New Roman"/>
          <w:sz w:val="24"/>
          <w:szCs w:val="24"/>
        </w:rPr>
        <w:t>.</w:t>
      </w:r>
      <w:r w:rsidR="00C76973" w:rsidRPr="005F15E9">
        <w:rPr>
          <w:rFonts w:ascii="Times New Roman" w:hAnsi="Times New Roman" w:cs="Times New Roman"/>
          <w:sz w:val="24"/>
          <w:szCs w:val="24"/>
        </w:rPr>
        <w:t xml:space="preserve"> Other such motives as found in the literature are human values</w:t>
      </w:r>
      <w:r w:rsidR="00435B67" w:rsidRPr="005F15E9">
        <w:rPr>
          <w:rFonts w:ascii="Times New Roman" w:hAnsi="Times New Roman" w:cs="Times New Roman"/>
          <w:sz w:val="24"/>
          <w:szCs w:val="24"/>
        </w:rPr>
        <w:t xml:space="preserve"> </w:t>
      </w:r>
      <w:r w:rsidR="00435B67" w:rsidRPr="005F15E9">
        <w:rPr>
          <w:rFonts w:ascii="Times New Roman" w:hAnsi="Times New Roman" w:cs="Times New Roman"/>
          <w:sz w:val="24"/>
          <w:szCs w:val="24"/>
        </w:rPr>
        <w:fldChar w:fldCharType="begin" w:fldLock="1"/>
      </w:r>
      <w:r w:rsidR="00692EFC" w:rsidRPr="005F15E9">
        <w:rPr>
          <w:rFonts w:ascii="Times New Roman" w:hAnsi="Times New Roman" w:cs="Times New Roman"/>
          <w:sz w:val="24"/>
          <w:szCs w:val="24"/>
        </w:rPr>
        <w:instrText>ADDIN CSL_CITATION {"citationItems":[{"id":"ITEM-1","itemData":{"DOI":"10.1016/J.IJHM.2021.103094","ISSN":"0278-4319","abstract":"The growing body of literature around eco-friendly hotels indicates an increase in popularity for such hotels. However, the low booking rate in eco-friendly hotel is a major concern for sustainability and profitability. Therefore, the current study addresses the long-lasting attitude-behaviour gap by investigating the role of environmental concern (altruistic values), health concern (egoistic values), environmental attitude, and service quality on increasing the tourists’ eco-friendly behaviour. The model and hypotheses were tested using a two-step approach of structural equation modelling on 450 responses collected from Indian travellers through Amazon Mechanical Turk. The findings suggest that the environmental concern and the health concern are important factors in determining tourists’ eco-friendly behaviour. Additionally, service quality emerged as a key factor in bridging the attitude-behaviour gap in the eco-friendly hotel context. Our findings provide insightful implications for hospitality managers, practitioners and policymakers in devising effective marketing strategies.","author":[{"dropping-particle":"","family":"Sadiq","given":"Mohd","non-dropping-particle":"","parse-names":false,"suffix":""},{"dropping-particle":"","family":"Adil","given":"Mohd","non-dropping-particle":"","parse-names":false,"suffix":""},{"dropping-particle":"","family":"Paul","given":"Justin","non-dropping-particle":"","parse-names":false,"suffix":""}],"container-title":"International Journal of Hospitality Management","id":"ITEM-1","issued":{"date-parts":[["2022","1","1"]]},"page":"103094","publisher":"Pergamon","title":"Eco-friendly hotel stay and environmental attitude: A value-attitude-behaviour perspective","type":"article-journal","volume":"100"},"uris":["http://www.mendeley.com/documents/?uuid=78fa9e70-c42e-3e04-9600-fce7ecf55187"]},{"id":"ITEM-2","itemData":{"DOI":"10.1016/J.APPET.2006.11.009","ISSN":"0195-6663","abstract":"We tested how consumers recognize, understand and value on-package information about food production methods that may contribute to a more sustainable agriculture. Nine copy tests were formed, each containing one out of three products and one out of three panels of information. The products were (1) fillet of chicken, (2) semi-skimmed milk and (3) fillet of salmon. The panels of information were (a) a certified organic logo and details about the animal welfare standards of organic products, (b) just the logo, or (c) a statement in which the product was attributed to the world market. About 371 customers of a supermarket in the city of Amsterdam filled in a questionnaire, which included a subset of three copy tests. The results showed that many consumers did not realize that the organic logo already covers all the standards. They were inclined to underestimate the distinctive advantage of the logo; products with logo and details got higher ratings of positive attributes but were also considered more expensive. As a consequence, the detailed information panels enabled consumers to choose more in agreement with their personal values but the net impacts on purchase intentions were small. © 2007 Elsevier Ltd. All rights reserved.","author":[{"dropping-particle":"","family":"Hoogland","given":"Carolien T.","non-dropping-particle":"","parse-names":false,"suffix":""},{"dropping-particle":"","family":"Boer","given":"Joop","non-dropping-particle":"de","parse-names":false,"suffix":""},{"dropping-particle":"","family":"Boersema","given":"Jan J.","non-dropping-particle":"","parse-names":false,"suffix":""}],"container-title":"Appetite","id":"ITEM-2","issue":"1","issued":{"date-parts":[["2007","7","1"]]},"page":"47-57","publisher":"Academic Press","title":"Food and sustainability: Do consumers recognize, understand and value on-package information on production standards?","type":"article-journal","volume":"49"},"uris":["http://www.mendeley.com/documents/?uuid=8771ce26-1db0-3ecd-b6d1-3ec6a2b30552"]}],"mendeley":{"formattedCitation":"(Hoogland, de Boer, &amp; Boersema, 2007; Sadiq, Adil, &amp; Paul, 2022)","manualFormatting":"(Hoogland et al., 2007; Sadiq et al., 2022)","plainTextFormattedCitation":"(Hoogland, de Boer, &amp; Boersema, 2007; Sadiq, Adil, &amp; Paul, 2022)","previouslyFormattedCitation":"(Hoogland, de Boer, &amp; Boersema, 2007; Sadiq, Adil, &amp; Paul, 2022)"},"properties":{"noteIndex":0},"schema":"https://github.com/citation-style-language/schema/raw/master/csl-citation.json"}</w:instrText>
      </w:r>
      <w:r w:rsidR="00435B67" w:rsidRPr="005F15E9">
        <w:rPr>
          <w:rFonts w:ascii="Times New Roman" w:hAnsi="Times New Roman" w:cs="Times New Roman"/>
          <w:sz w:val="24"/>
          <w:szCs w:val="24"/>
        </w:rPr>
        <w:fldChar w:fldCharType="separate"/>
      </w:r>
      <w:r w:rsidR="00BE65C7" w:rsidRPr="005F15E9">
        <w:rPr>
          <w:rFonts w:ascii="Times New Roman" w:hAnsi="Times New Roman" w:cs="Times New Roman"/>
          <w:noProof/>
          <w:sz w:val="24"/>
          <w:szCs w:val="24"/>
        </w:rPr>
        <w:t>(Hoogland</w:t>
      </w:r>
      <w:r w:rsidR="00692EFC" w:rsidRPr="005F15E9">
        <w:rPr>
          <w:rFonts w:ascii="Times New Roman" w:hAnsi="Times New Roman" w:cs="Times New Roman"/>
          <w:noProof/>
          <w:sz w:val="24"/>
          <w:szCs w:val="24"/>
        </w:rPr>
        <w:t xml:space="preserve"> et al.</w:t>
      </w:r>
      <w:r w:rsidR="00BE65C7" w:rsidRPr="005F15E9">
        <w:rPr>
          <w:rFonts w:ascii="Times New Roman" w:hAnsi="Times New Roman" w:cs="Times New Roman"/>
          <w:noProof/>
          <w:sz w:val="24"/>
          <w:szCs w:val="24"/>
        </w:rPr>
        <w:t xml:space="preserve">, 2007; </w:t>
      </w:r>
      <w:r w:rsidR="00BE65C7" w:rsidRPr="005F15E9">
        <w:rPr>
          <w:rFonts w:ascii="Times New Roman" w:hAnsi="Times New Roman" w:cs="Times New Roman"/>
          <w:noProof/>
          <w:sz w:val="24"/>
          <w:szCs w:val="24"/>
          <w:highlight w:val="yellow"/>
        </w:rPr>
        <w:t>Sadiq</w:t>
      </w:r>
      <w:r w:rsidR="00692EFC" w:rsidRPr="005F15E9">
        <w:rPr>
          <w:rFonts w:ascii="Times New Roman" w:hAnsi="Times New Roman" w:cs="Times New Roman"/>
          <w:noProof/>
          <w:sz w:val="24"/>
          <w:szCs w:val="24"/>
          <w:highlight w:val="yellow"/>
        </w:rPr>
        <w:t xml:space="preserve"> et al.</w:t>
      </w:r>
      <w:r w:rsidR="00BE65C7" w:rsidRPr="005F15E9">
        <w:rPr>
          <w:rFonts w:ascii="Times New Roman" w:hAnsi="Times New Roman" w:cs="Times New Roman"/>
          <w:noProof/>
          <w:sz w:val="24"/>
          <w:szCs w:val="24"/>
          <w:highlight w:val="yellow"/>
        </w:rPr>
        <w:t>, 2022</w:t>
      </w:r>
      <w:r w:rsidR="00BE65C7" w:rsidRPr="005F15E9">
        <w:rPr>
          <w:rFonts w:ascii="Times New Roman" w:hAnsi="Times New Roman" w:cs="Times New Roman"/>
          <w:noProof/>
          <w:sz w:val="24"/>
          <w:szCs w:val="24"/>
        </w:rPr>
        <w:t>)</w:t>
      </w:r>
      <w:r w:rsidR="00435B67" w:rsidRPr="005F15E9">
        <w:rPr>
          <w:rFonts w:ascii="Times New Roman" w:hAnsi="Times New Roman" w:cs="Times New Roman"/>
          <w:sz w:val="24"/>
          <w:szCs w:val="24"/>
        </w:rPr>
        <w:fldChar w:fldCharType="end"/>
      </w:r>
      <w:r w:rsidR="00C76973" w:rsidRPr="005F15E9">
        <w:rPr>
          <w:rFonts w:ascii="Times New Roman" w:hAnsi="Times New Roman" w:cs="Times New Roman"/>
          <w:sz w:val="24"/>
          <w:szCs w:val="24"/>
        </w:rPr>
        <w:t>, perceived effectiveness</w:t>
      </w:r>
      <w:r w:rsidR="00E22456" w:rsidRPr="005F15E9">
        <w:rPr>
          <w:rFonts w:ascii="Times New Roman" w:hAnsi="Times New Roman" w:cs="Times New Roman"/>
          <w:sz w:val="24"/>
          <w:szCs w:val="24"/>
        </w:rPr>
        <w:t xml:space="preserve"> </w:t>
      </w:r>
      <w:r w:rsidR="00E22456" w:rsidRPr="005F15E9">
        <w:rPr>
          <w:rFonts w:ascii="Times New Roman" w:hAnsi="Times New Roman" w:cs="Times New Roman"/>
          <w:sz w:val="24"/>
          <w:szCs w:val="24"/>
        </w:rPr>
        <w:fldChar w:fldCharType="begin" w:fldLock="1"/>
      </w:r>
      <w:r w:rsidR="00692EFC" w:rsidRPr="005F15E9">
        <w:rPr>
          <w:rFonts w:ascii="Times New Roman" w:hAnsi="Times New Roman" w:cs="Times New Roman"/>
          <w:sz w:val="24"/>
          <w:szCs w:val="24"/>
        </w:rPr>
        <w:instrText>ADDIN CSL_CITATION {"citationItems":[{"id":"ITEM-1","itemData":{"DOI":"10.3390/IJERPH17134676","ISSN":"16604601","PMID":"32610596","abstract":"Green food consumption is a core issue that contributes to solving environmental pollution and achieving sustainable development. This study aims to investigate the mediating role of green food consumption and social trust in the relationship between perceived consumer effectiveness and psychological wellbeing to provide new insights into green food consumption, based on social ideal theory and social trust theory. Using a sample data of 514 consumers in China, the results of structural equation modeling showed that perceived consumer effectiveness was positively related to psychological wellbeing. Furthermore, green food consumption mediated the relationship between perceived consumer effectiveness and psychological wellbeing. In addition, social trust moderated the relationship between perceived consumer effectiveness and green food consumption. Social trust also moderated the indirect effect of perceived consumer effectiveness on psychological wellbeing through green food consumption. The findings of this study enrich the extant literature relating to green food consumption and have practical implications for business managers and policymakers.","author":[{"dropping-particle":"","family":"Wang","given":"Jianming","non-dropping-particle":"","parse-names":false,"suffix":""},{"dropping-particle":"","family":"Nguyen","given":"Ninh","non-dropping-particle":"","parse-names":false,"suffix":""},{"dropping-particle":"","family":"Bu","given":"Xiangzhi","non-dropping-particle":"","parse-names":false,"suffix":""}],"container-title":"International Journal of Environmental Research and Public Health 2020, Vol. 17, Page 4676","id":"ITEM-1","issue":"13","issued":{"date-parts":[["2020","6","29"]]},"page":"4676","publisher":"Multidisciplinary Digital Publishing Institute","title":"Exploring the Roles of Green Food Consumption and Social Trust in the Relationship between Perceived Consumer Effectiveness and Psychological Wellbeing","type":"article-journal","volume":"17"},"uris":["http://www.mendeley.com/documents/?uuid=2c3285ed-af85-34ad-88c3-aa1c39d5913a"]}],"mendeley":{"formattedCitation":"(J. Wang, Nguyen, &amp; Bu, 2020)","manualFormatting":"( Wang et al., 2020)","plainTextFormattedCitation":"(J. Wang, Nguyen, &amp; Bu, 2020)","previouslyFormattedCitation":"(J. Wang, Nguyen, &amp; Bu, 2020)"},"properties":{"noteIndex":0},"schema":"https://github.com/citation-style-language/schema/raw/master/csl-citation.json"}</w:instrText>
      </w:r>
      <w:r w:rsidR="00E22456" w:rsidRPr="005F15E9">
        <w:rPr>
          <w:rFonts w:ascii="Times New Roman" w:hAnsi="Times New Roman" w:cs="Times New Roman"/>
          <w:sz w:val="24"/>
          <w:szCs w:val="24"/>
        </w:rPr>
        <w:fldChar w:fldCharType="separate"/>
      </w:r>
      <w:r w:rsidR="00815229" w:rsidRPr="005F15E9">
        <w:rPr>
          <w:rFonts w:ascii="Times New Roman" w:hAnsi="Times New Roman" w:cs="Times New Roman"/>
          <w:noProof/>
          <w:sz w:val="24"/>
          <w:szCs w:val="24"/>
          <w:highlight w:val="yellow"/>
        </w:rPr>
        <w:t>( Wang</w:t>
      </w:r>
      <w:r w:rsidR="00692EFC" w:rsidRPr="005F15E9">
        <w:rPr>
          <w:rFonts w:ascii="Times New Roman" w:hAnsi="Times New Roman" w:cs="Times New Roman"/>
          <w:noProof/>
          <w:sz w:val="24"/>
          <w:szCs w:val="24"/>
          <w:highlight w:val="yellow"/>
        </w:rPr>
        <w:t xml:space="preserve"> et al.</w:t>
      </w:r>
      <w:r w:rsidR="00815229" w:rsidRPr="005F15E9">
        <w:rPr>
          <w:rFonts w:ascii="Times New Roman" w:hAnsi="Times New Roman" w:cs="Times New Roman"/>
          <w:noProof/>
          <w:sz w:val="24"/>
          <w:szCs w:val="24"/>
          <w:highlight w:val="yellow"/>
        </w:rPr>
        <w:t>, 2020</w:t>
      </w:r>
      <w:r w:rsidR="00815229" w:rsidRPr="005F15E9">
        <w:rPr>
          <w:rFonts w:ascii="Times New Roman" w:hAnsi="Times New Roman" w:cs="Times New Roman"/>
          <w:noProof/>
          <w:sz w:val="24"/>
          <w:szCs w:val="24"/>
        </w:rPr>
        <w:t>)</w:t>
      </w:r>
      <w:r w:rsidR="00E22456" w:rsidRPr="005F15E9">
        <w:rPr>
          <w:rFonts w:ascii="Times New Roman" w:hAnsi="Times New Roman" w:cs="Times New Roman"/>
          <w:sz w:val="24"/>
          <w:szCs w:val="24"/>
        </w:rPr>
        <w:fldChar w:fldCharType="end"/>
      </w:r>
      <w:r w:rsidR="00C76973" w:rsidRPr="005F15E9">
        <w:rPr>
          <w:rFonts w:ascii="Times New Roman" w:hAnsi="Times New Roman" w:cs="Times New Roman"/>
          <w:sz w:val="24"/>
          <w:szCs w:val="24"/>
        </w:rPr>
        <w:t>, ethical considerations, and environmental concerns</w:t>
      </w:r>
      <w:r w:rsidR="007E3814" w:rsidRPr="005F15E9">
        <w:rPr>
          <w:rFonts w:ascii="Times New Roman" w:hAnsi="Times New Roman" w:cs="Times New Roman"/>
          <w:sz w:val="24"/>
          <w:szCs w:val="24"/>
        </w:rPr>
        <w:t xml:space="preserve"> </w:t>
      </w:r>
      <w:r w:rsidR="007E3814" w:rsidRPr="005F15E9">
        <w:rPr>
          <w:rFonts w:ascii="Times New Roman" w:hAnsi="Times New Roman" w:cs="Times New Roman"/>
          <w:sz w:val="24"/>
          <w:szCs w:val="24"/>
        </w:rPr>
        <w:fldChar w:fldCharType="begin" w:fldLock="1"/>
      </w:r>
      <w:r w:rsidR="00692EFC" w:rsidRPr="005F15E9">
        <w:rPr>
          <w:rFonts w:ascii="Times New Roman" w:hAnsi="Times New Roman" w:cs="Times New Roman"/>
          <w:sz w:val="24"/>
          <w:szCs w:val="24"/>
        </w:rPr>
        <w:instrText>ADDIN CSL_CITATION {"citationItems":[{"id":"ITEM-1","itemData":{"DOI":"10.1016/j.foodpol.2013.12.001","ISSN":"03069192","abstract":"This study investigates the relationship between consumer motivation, understanding and use of sustainability labels on food products (both environmental and ethical labels), which are increasingly appearing on food products. Data was collected by means of an online survey implemented in the UK, France, Germany, Spain, Sweden, and Poland, with a total sample size of 4408 respondents. Respondents expressed medium high to high levels of concern with sustainability issues at the general level, but lower levels of concern in the context of concrete food product choices. Understanding of the concept of sustainability was limited, but understanding of four selected labels (Fair Trade, Rainforest Alliance, Carbon Footprint, and Animal Welfare) was better, as some of them seem to be self-explanatory. The results indicated a low level of use, no matter whether use was measured as self-reported use of different types of information available on food labels or as use inferred from the results of a choice-based conjoint analysis. Hierarchical regression indicated that use is related to both motivation and understanding, and that both motivation, understanding and use are affected by demographic characteristics, human values as measured by the Schwartz value domains, and country differences. The results imply that sustainability labels currently do not play a major role in consumers' food choices, and future use of these labels will depend on the extent to which consumers' general concern about sustainability can be turned into actual behaviour. © 2013 The Authors.","author":[{"dropping-particle":"","family":"Grunert","given":"Klaus G.","non-dropping-particle":"","parse-names":false,"suffix":""},{"dropping-particle":"","family":"Hieke","given":"Sophie","non-dropping-particle":"","parse-names":false,"suffix":""},{"dropping-particle":"","family":"Wills","given":"Josephine","non-dropping-particle":"","parse-names":false,"suffix":""}],"container-title":"Food Policy","id":"ITEM-1","issued":{"date-parts":[["2014"]]},"page":"177-189","publisher":"Elsevier Ltd","title":"Sustainability labels on food products: Consumer motivation, understanding and use","type":"article-journal","volume":"44"},"uris":["http://www.mendeley.com/documents/?uuid=741a93ce-aa93-3296-9a03-48cb104a1ec0"]},{"id":"ITEM-2","itemData":{"DOI":"10.1108/IJRDM-08-2020-0301","ISSN":"09590552","abstract":"Purpose: Environmental concern is getting increasing importance in consumer shopping decisions. Nevertheless, to date, sustainable packaged foods are not always the first option when consumers go shopping. This paper analyses how environmental concern moderates the role played by external factors – preference towards sustainable retailers and trust in sustainable producers – in determining consumer purchase intentions for sustainable packaged foods. Consumer involvement in eco-friendly labels, increasingly present in food packages, is investigated as indirectly impacting pro-environmental purchase intentions. Design/methodology/approach: An online survey administered to a sample of Italian food shoppers is used for the empirical analysis. A total of 278 structured questionnaires were modelled using a structural equation modelling approach. Findings: Findings show that producers and retailers' policies in favour of sustainability are key in determining consumers' sustainable purchase intentions. Further, coherent uses of labels and logos in light of sustainability can support consumer purchase decisions. Relevant is the influence played by the environmental concern in both supporting pro-environmental purchase intentions and in amplifying the trust in sustainable producers-purchase intentions path. Originality/value: This study contributes to the literature on sustainability showing how producers and retailers may together influence consumers' pro-environmental purchase intentions. Findings extend the retail literature on the impact of producers and retailers' policies on consumers' sustainable purchases. Further, environmental concern is investigated in its moderating role on the impact of external factors on consumers' pro-environmental purchase intentions.","author":[{"dropping-particle":"","family":"Canio","given":"Francesca","non-dropping-particle":"De","parse-names":false,"suffix":""},{"dropping-particle":"","family":"Martinelli","given":"Elisa","non-dropping-particle":"","parse-names":false,"suffix":""},{"dropping-particle":"","family":"Endrighi","given":"Emiro","non-dropping-particle":"","parse-names":false,"suffix":""}],"container-title":"International Journal of Retail and Distribution Management","id":"ITEM-2","issued":{"date-parts":[["2021"]]},"publisher":"Emerald Group Holdings Ltd.","title":"Enhancing consumers' pro-environmental purchase intentions: the moderating role of environmental concern","type":"article-journal"},"uris":["http://www.mendeley.com/documents/?uuid=ce76fcef-47d9-3e2d-bbf8-a400110d28f2"]}],"mendeley":{"formattedCitation":"(De Canio, Martinelli, &amp; Endrighi, 2021; Grunert et al., 2014)","manualFormatting":"(De Canio et al., 2021; Grunert et al., 2014)","plainTextFormattedCitation":"(De Canio, Martinelli, &amp; Endrighi, 2021; Grunert et al., 2014)","previouslyFormattedCitation":"(De Canio, Martinelli, &amp; Endrighi, 2021; Grunert et al., 2014)"},"properties":{"noteIndex":0},"schema":"https://github.com/citation-style-language/schema/raw/master/csl-citation.json"}</w:instrText>
      </w:r>
      <w:r w:rsidR="007E3814" w:rsidRPr="005F15E9">
        <w:rPr>
          <w:rFonts w:ascii="Times New Roman" w:hAnsi="Times New Roman" w:cs="Times New Roman"/>
          <w:sz w:val="24"/>
          <w:szCs w:val="24"/>
        </w:rPr>
        <w:fldChar w:fldCharType="separate"/>
      </w:r>
      <w:r w:rsidR="007E3814" w:rsidRPr="005F15E9">
        <w:rPr>
          <w:rFonts w:ascii="Times New Roman" w:hAnsi="Times New Roman" w:cs="Times New Roman"/>
          <w:noProof/>
          <w:sz w:val="24"/>
          <w:szCs w:val="24"/>
          <w:highlight w:val="yellow"/>
        </w:rPr>
        <w:t>(De Canio</w:t>
      </w:r>
      <w:r w:rsidR="00692EFC" w:rsidRPr="005F15E9">
        <w:rPr>
          <w:rFonts w:ascii="Times New Roman" w:hAnsi="Times New Roman" w:cs="Times New Roman"/>
          <w:noProof/>
          <w:sz w:val="24"/>
          <w:szCs w:val="24"/>
          <w:highlight w:val="yellow"/>
        </w:rPr>
        <w:t xml:space="preserve"> et al.</w:t>
      </w:r>
      <w:r w:rsidR="007E3814" w:rsidRPr="005F15E9">
        <w:rPr>
          <w:rFonts w:ascii="Times New Roman" w:hAnsi="Times New Roman" w:cs="Times New Roman"/>
          <w:noProof/>
          <w:sz w:val="24"/>
          <w:szCs w:val="24"/>
          <w:highlight w:val="yellow"/>
        </w:rPr>
        <w:t>, 2021</w:t>
      </w:r>
      <w:r w:rsidR="007E3814" w:rsidRPr="005F15E9">
        <w:rPr>
          <w:rFonts w:ascii="Times New Roman" w:hAnsi="Times New Roman" w:cs="Times New Roman"/>
          <w:noProof/>
          <w:sz w:val="24"/>
          <w:szCs w:val="24"/>
        </w:rPr>
        <w:t>; Grunert et al., 2014)</w:t>
      </w:r>
      <w:r w:rsidR="007E3814" w:rsidRPr="005F15E9">
        <w:rPr>
          <w:rFonts w:ascii="Times New Roman" w:hAnsi="Times New Roman" w:cs="Times New Roman"/>
          <w:sz w:val="24"/>
          <w:szCs w:val="24"/>
        </w:rPr>
        <w:fldChar w:fldCharType="end"/>
      </w:r>
      <w:r w:rsidR="00C76973" w:rsidRPr="005F15E9">
        <w:rPr>
          <w:rFonts w:ascii="Times New Roman" w:hAnsi="Times New Roman" w:cs="Times New Roman"/>
          <w:sz w:val="24"/>
          <w:szCs w:val="24"/>
        </w:rPr>
        <w:t>.</w:t>
      </w:r>
      <w:r w:rsidR="001E7A4A" w:rsidRPr="005F15E9">
        <w:rPr>
          <w:rFonts w:ascii="Times New Roman" w:hAnsi="Times New Roman" w:cs="Times New Roman"/>
          <w:sz w:val="24"/>
          <w:szCs w:val="24"/>
        </w:rPr>
        <w:t xml:space="preserve"> As consumers are increasing</w:t>
      </w:r>
      <w:r w:rsidR="003A46BB" w:rsidRPr="005F15E9">
        <w:rPr>
          <w:rFonts w:ascii="Times New Roman" w:hAnsi="Times New Roman" w:cs="Times New Roman"/>
          <w:sz w:val="24"/>
          <w:szCs w:val="24"/>
        </w:rPr>
        <w:t>ly</w:t>
      </w:r>
      <w:r w:rsidR="001E7A4A" w:rsidRPr="005F15E9">
        <w:rPr>
          <w:rFonts w:ascii="Times New Roman" w:hAnsi="Times New Roman" w:cs="Times New Roman"/>
          <w:sz w:val="24"/>
          <w:szCs w:val="24"/>
        </w:rPr>
        <w:t xml:space="preserve"> attributing importance to environmental and sustainability concerns, researchers have investigated the role played by such concerns in consumer buying decisions</w:t>
      </w:r>
      <w:r w:rsidR="00461E55" w:rsidRPr="005F15E9">
        <w:rPr>
          <w:rFonts w:ascii="Times New Roman" w:hAnsi="Times New Roman" w:cs="Times New Roman"/>
          <w:sz w:val="24"/>
          <w:szCs w:val="24"/>
        </w:rPr>
        <w:t xml:space="preserve"> </w:t>
      </w:r>
      <w:r w:rsidR="00461E55" w:rsidRPr="005F15E9">
        <w:rPr>
          <w:rFonts w:ascii="Times New Roman" w:hAnsi="Times New Roman" w:cs="Times New Roman"/>
          <w:sz w:val="24"/>
          <w:szCs w:val="24"/>
        </w:rPr>
        <w:fldChar w:fldCharType="begin" w:fldLock="1"/>
      </w:r>
      <w:r w:rsidR="00881267" w:rsidRPr="005F15E9">
        <w:rPr>
          <w:rFonts w:ascii="Times New Roman" w:hAnsi="Times New Roman" w:cs="Times New Roman"/>
          <w:sz w:val="24"/>
          <w:szCs w:val="24"/>
        </w:rPr>
        <w:instrText>ADDIN CSL_CITATION {"citationItems":[{"id":"ITEM-1","itemData":{"DOI":"10.1007/S11747-021-00787-X","ISSN":"1552-7824","abstract":"The organic market is characterized by remarkable disparities, and confusion persists about which motives drive organic consumption. To understand them, this research introduces the idea that the same consumer motives can exert different and potentially opposite impacts when organic consumption patterns unfold. The proposed multistage theory of differential effects distinguishes a participation stage, when consumers decide whether to purchase organic at all, and an expenditure stage, when consumers decide about how much of their budget to spend on organic products across purchases. An analysis of shopping patterns of approximately 14,000 households confirms the proposed differential influences: Other-oriented motives (care for others and the environment) support participation but impede sustained expenditures. Only self-oriented motives (hedonism) foster both participation and expenditures. The results pinpoint the need to rethink organic consumption as a stage-specific problem, which opens up new perspectives for managers about an old but persistent problem.","author":[{"dropping-particle":"","family":"Mai","given":"Robert","non-dropping-particle":"","parse-names":false,"suffix":""},{"dropping-particle":"","family":"Hoffmann","given":"Stefan","non-dropping-particle":"","parse-names":false,"suffix":""},{"dropping-particle":"","family":"Balderjahn","given":"Ingo","non-dropping-particle":"","parse-names":false,"suffix":""}],"container-title":"Journal of the Academy of Marketing Science 2021","id":"ITEM-1","issued":{"date-parts":[["2021","6","26"]]},"page":"1-24","publisher":"Springer","title":"When drivers become inhibitors of organic consumption: the need for a multistage view","type":"article-journal"},"uris":["http://www.mendeley.com/documents/?uuid=098b8661-5da2-31d0-8e4c-4f689351600d"]}],"mendeley":{"formattedCitation":"(Mai, Hoffmann, &amp; Balderjahn, 2021)","manualFormatting":"(Mai et al., 2021)","plainTextFormattedCitation":"(Mai, Hoffmann, &amp; Balderjahn, 2021)","previouslyFormattedCitation":"(Mai, Hoffmann, &amp; Balderjahn, 2021)"},"properties":{"noteIndex":0},"schema":"https://github.com/citation-style-language/schema/raw/master/csl-citation.json"}</w:instrText>
      </w:r>
      <w:r w:rsidR="00461E55" w:rsidRPr="005F15E9">
        <w:rPr>
          <w:rFonts w:ascii="Times New Roman" w:hAnsi="Times New Roman" w:cs="Times New Roman"/>
          <w:sz w:val="24"/>
          <w:szCs w:val="24"/>
        </w:rPr>
        <w:fldChar w:fldCharType="separate"/>
      </w:r>
      <w:r w:rsidR="00461E55" w:rsidRPr="005F15E9">
        <w:rPr>
          <w:rFonts w:ascii="Times New Roman" w:hAnsi="Times New Roman" w:cs="Times New Roman"/>
          <w:noProof/>
          <w:sz w:val="24"/>
          <w:szCs w:val="24"/>
        </w:rPr>
        <w:t>(Mai</w:t>
      </w:r>
      <w:r w:rsidR="00177D85" w:rsidRPr="005F15E9">
        <w:rPr>
          <w:rFonts w:ascii="Times New Roman" w:hAnsi="Times New Roman" w:cs="Times New Roman"/>
          <w:noProof/>
          <w:sz w:val="24"/>
          <w:szCs w:val="24"/>
        </w:rPr>
        <w:t xml:space="preserve"> et al.</w:t>
      </w:r>
      <w:r w:rsidR="00461E55" w:rsidRPr="005F15E9">
        <w:rPr>
          <w:rFonts w:ascii="Times New Roman" w:hAnsi="Times New Roman" w:cs="Times New Roman"/>
          <w:noProof/>
          <w:sz w:val="24"/>
          <w:szCs w:val="24"/>
        </w:rPr>
        <w:t>, 2021)</w:t>
      </w:r>
      <w:r w:rsidR="00461E55" w:rsidRPr="005F15E9">
        <w:rPr>
          <w:rFonts w:ascii="Times New Roman" w:hAnsi="Times New Roman" w:cs="Times New Roman"/>
          <w:sz w:val="24"/>
          <w:szCs w:val="24"/>
        </w:rPr>
        <w:fldChar w:fldCharType="end"/>
      </w:r>
      <w:r w:rsidR="001E7A4A" w:rsidRPr="005F15E9">
        <w:rPr>
          <w:rFonts w:ascii="Times New Roman" w:hAnsi="Times New Roman" w:cs="Times New Roman"/>
          <w:sz w:val="24"/>
          <w:szCs w:val="24"/>
        </w:rPr>
        <w:t xml:space="preserve">. </w:t>
      </w:r>
      <w:r w:rsidR="003A46BB" w:rsidRPr="005F15E9">
        <w:rPr>
          <w:rFonts w:ascii="Times New Roman" w:hAnsi="Times New Roman" w:cs="Times New Roman"/>
          <w:sz w:val="24"/>
          <w:szCs w:val="24"/>
        </w:rPr>
        <w:t xml:space="preserve">In this respect, </w:t>
      </w:r>
      <w:r w:rsidR="001E7A4A" w:rsidRPr="005F15E9">
        <w:rPr>
          <w:rFonts w:ascii="Times New Roman" w:hAnsi="Times New Roman" w:cs="Times New Roman"/>
          <w:sz w:val="24"/>
          <w:szCs w:val="24"/>
        </w:rPr>
        <w:fldChar w:fldCharType="begin" w:fldLock="1"/>
      </w:r>
      <w:r w:rsidR="00DE406D" w:rsidRPr="005F15E9">
        <w:rPr>
          <w:rFonts w:ascii="Times New Roman" w:hAnsi="Times New Roman" w:cs="Times New Roman"/>
          <w:sz w:val="24"/>
          <w:szCs w:val="24"/>
        </w:rPr>
        <w:instrText>ADDIN CSL_CITATION {"citationItems":[{"id":"ITEM-1","itemData":{"DOI":"10.1108/IJRDM-08-2020-0301","ISSN":"09590552","abstract":"Purpose: Environmental concern is getting increasing importance in consumer shopping decisions. Nevertheless, to date, sustainable packaged foods are not always the first option when consumers go shopping. This paper analyses how environmental concern moderates the role played by external factors – preference towards sustainable retailers and trust in sustainable producers – in determining consumer purchase intentions for sustainable packaged foods. Consumer involvement in eco-friendly labels, increasingly present in food packages, is investigated as indirectly impacting pro-environmental purchase intentions. Design/methodology/approach: An online survey administered to a sample of Italian food shoppers is used for the empirical analysis. A total of 278 structured questionnaires were modelled using a structural equation modelling approach. Findings: Findings show that producers and retailers' policies in favour of sustainability are key in determining consumers' sustainable purchase intentions. Further, coherent uses of labels and logos in light of sustainability can support consumer purchase decisions. Relevant is the influence played by the environmental concern in both supporting pro-environmental purchase intentions and in amplifying the trust in sustainable producers-purchase intentions path. Originality/value: This study contributes to the literature on sustainability showing how producers and retailers may together influence consumers' pro-environmental purchase intentions. Findings extend the retail literature on the impact of producers and retailers' policies on consumers' sustainable purchases. Further, environmental concern is investigated in its moderating role on the impact of external factors on consumers' pro-environmental purchase intentions.","author":[{"dropping-particle":"","family":"Canio","given":"Francesca","non-dropping-particle":"De","parse-names":false,"suffix":""},{"dropping-particle":"","family":"Martinelli","given":"Elisa","non-dropping-particle":"","parse-names":false,"suffix":""},{"dropping-particle":"","family":"Endrighi","given":"Emiro","non-dropping-particle":"","parse-names":false,"suffix":""}],"container-title":"International Journal of Retail and Distribution Management","id":"ITEM-1","issued":{"date-parts":[["2021"]]},"publisher":"Emerald Group Holdings Ltd.","title":"Enhancing consumers' pro-environmental purchase intentions: the moderating role of environmental concern","type":"article-journal"},"uris":["http://www.mendeley.com/documents/?uuid=ce76fcef-47d9-3e2d-bbf8-a400110d28f2"]}],"mendeley":{"formattedCitation":"(De Canio et al., 2021)","manualFormatting":"(De Canio et al., 2021)","plainTextFormattedCitation":"(De Canio et al., 2021)","previouslyFormattedCitation":"(De Canio et al., 2021)"},"properties":{"noteIndex":0},"schema":"https://github.com/citation-style-language/schema/raw/master/csl-citation.json"}</w:instrText>
      </w:r>
      <w:r w:rsidR="001E7A4A" w:rsidRPr="005F15E9">
        <w:rPr>
          <w:rFonts w:ascii="Times New Roman" w:hAnsi="Times New Roman" w:cs="Times New Roman"/>
          <w:sz w:val="24"/>
          <w:szCs w:val="24"/>
        </w:rPr>
        <w:fldChar w:fldCharType="separate"/>
      </w:r>
      <w:r w:rsidR="001E7A4A" w:rsidRPr="005F15E9">
        <w:rPr>
          <w:rFonts w:ascii="Times New Roman" w:hAnsi="Times New Roman" w:cs="Times New Roman"/>
          <w:noProof/>
          <w:sz w:val="24"/>
          <w:szCs w:val="24"/>
        </w:rPr>
        <w:t>(De Canio</w:t>
      </w:r>
      <w:r w:rsidR="00177D85" w:rsidRPr="005F15E9">
        <w:rPr>
          <w:rFonts w:ascii="Times New Roman" w:hAnsi="Times New Roman" w:cs="Times New Roman"/>
          <w:noProof/>
          <w:sz w:val="24"/>
          <w:szCs w:val="24"/>
        </w:rPr>
        <w:t xml:space="preserve"> et al.</w:t>
      </w:r>
      <w:r w:rsidR="001E7A4A" w:rsidRPr="005F15E9">
        <w:rPr>
          <w:rFonts w:ascii="Times New Roman" w:hAnsi="Times New Roman" w:cs="Times New Roman"/>
          <w:noProof/>
          <w:sz w:val="24"/>
          <w:szCs w:val="24"/>
        </w:rPr>
        <w:t>, 2021)</w:t>
      </w:r>
      <w:r w:rsidR="001E7A4A" w:rsidRPr="005F15E9">
        <w:rPr>
          <w:rFonts w:ascii="Times New Roman" w:hAnsi="Times New Roman" w:cs="Times New Roman"/>
          <w:sz w:val="24"/>
          <w:szCs w:val="24"/>
        </w:rPr>
        <w:fldChar w:fldCharType="end"/>
      </w:r>
      <w:r w:rsidR="001E7A4A" w:rsidRPr="005F15E9">
        <w:rPr>
          <w:rFonts w:ascii="Times New Roman" w:hAnsi="Times New Roman" w:cs="Times New Roman"/>
          <w:sz w:val="24"/>
          <w:szCs w:val="24"/>
        </w:rPr>
        <w:t xml:space="preserve"> </w:t>
      </w:r>
      <w:r w:rsidR="006755E7" w:rsidRPr="005F15E9">
        <w:rPr>
          <w:rFonts w:ascii="Times New Roman" w:hAnsi="Times New Roman" w:cs="Times New Roman"/>
          <w:sz w:val="24"/>
          <w:szCs w:val="24"/>
        </w:rPr>
        <w:t>examined</w:t>
      </w:r>
      <w:r w:rsidR="00920454" w:rsidRPr="005F15E9">
        <w:rPr>
          <w:rFonts w:ascii="Times New Roman" w:hAnsi="Times New Roman" w:cs="Times New Roman"/>
          <w:sz w:val="24"/>
          <w:szCs w:val="24"/>
        </w:rPr>
        <w:t xml:space="preserve"> </w:t>
      </w:r>
      <w:r w:rsidR="003B1F10" w:rsidRPr="005F15E9">
        <w:rPr>
          <w:rFonts w:ascii="Times New Roman" w:hAnsi="Times New Roman" w:cs="Times New Roman"/>
          <w:sz w:val="24"/>
          <w:szCs w:val="24"/>
        </w:rPr>
        <w:t xml:space="preserve">environmental concern for its </w:t>
      </w:r>
      <w:r w:rsidR="00920454" w:rsidRPr="005F15E9">
        <w:rPr>
          <w:rFonts w:ascii="Times New Roman" w:hAnsi="Times New Roman" w:cs="Times New Roman"/>
          <w:sz w:val="24"/>
          <w:szCs w:val="24"/>
        </w:rPr>
        <w:t xml:space="preserve">moderating role </w:t>
      </w:r>
      <w:r w:rsidR="006755E7" w:rsidRPr="005F15E9">
        <w:rPr>
          <w:rFonts w:ascii="Times New Roman" w:hAnsi="Times New Roman" w:cs="Times New Roman"/>
          <w:sz w:val="24"/>
          <w:szCs w:val="24"/>
        </w:rPr>
        <w:t>concerning</w:t>
      </w:r>
      <w:r w:rsidR="00920454" w:rsidRPr="005F15E9">
        <w:rPr>
          <w:rFonts w:ascii="Times New Roman" w:hAnsi="Times New Roman" w:cs="Times New Roman"/>
          <w:sz w:val="24"/>
          <w:szCs w:val="24"/>
        </w:rPr>
        <w:t xml:space="preserve"> the external factors</w:t>
      </w:r>
      <w:r w:rsidR="00897365" w:rsidRPr="005F15E9">
        <w:rPr>
          <w:rFonts w:ascii="Times New Roman" w:hAnsi="Times New Roman" w:cs="Times New Roman"/>
          <w:sz w:val="24"/>
          <w:szCs w:val="24"/>
        </w:rPr>
        <w:t>,</w:t>
      </w:r>
      <w:r w:rsidR="00920454" w:rsidRPr="005F15E9">
        <w:rPr>
          <w:rFonts w:ascii="Times New Roman" w:hAnsi="Times New Roman" w:cs="Times New Roman"/>
          <w:sz w:val="24"/>
          <w:szCs w:val="24"/>
        </w:rPr>
        <w:t xml:space="preserve"> namely preference and trust fo</w:t>
      </w:r>
      <w:r w:rsidR="00616CA1" w:rsidRPr="005F15E9">
        <w:rPr>
          <w:rFonts w:ascii="Times New Roman" w:hAnsi="Times New Roman" w:cs="Times New Roman"/>
          <w:sz w:val="24"/>
          <w:szCs w:val="24"/>
        </w:rPr>
        <w:t>r sustainable producers and retail</w:t>
      </w:r>
      <w:r w:rsidR="00920454" w:rsidRPr="005F15E9">
        <w:rPr>
          <w:rFonts w:ascii="Times New Roman" w:hAnsi="Times New Roman" w:cs="Times New Roman"/>
          <w:sz w:val="24"/>
          <w:szCs w:val="24"/>
        </w:rPr>
        <w:t xml:space="preserve">ers and the purchase </w:t>
      </w:r>
      <w:r w:rsidR="00616CA1" w:rsidRPr="005F15E9">
        <w:rPr>
          <w:rFonts w:ascii="Times New Roman" w:hAnsi="Times New Roman" w:cs="Times New Roman"/>
          <w:sz w:val="24"/>
          <w:szCs w:val="24"/>
        </w:rPr>
        <w:t>decisions concerning sustainable</w:t>
      </w:r>
      <w:r w:rsidR="00920454" w:rsidRPr="005F15E9">
        <w:rPr>
          <w:rFonts w:ascii="Times New Roman" w:hAnsi="Times New Roman" w:cs="Times New Roman"/>
          <w:sz w:val="24"/>
          <w:szCs w:val="24"/>
        </w:rPr>
        <w:t xml:space="preserve"> packaged food items.</w:t>
      </w:r>
      <w:r w:rsidR="00616CA1" w:rsidRPr="005F15E9">
        <w:rPr>
          <w:rFonts w:ascii="Times New Roman" w:hAnsi="Times New Roman" w:cs="Times New Roman"/>
          <w:sz w:val="24"/>
          <w:szCs w:val="24"/>
        </w:rPr>
        <w:t xml:space="preserve"> The results indicated that the producers’ and retailer</w:t>
      </w:r>
      <w:r w:rsidR="00105BC1" w:rsidRPr="005F15E9">
        <w:rPr>
          <w:rFonts w:ascii="Times New Roman" w:hAnsi="Times New Roman" w:cs="Times New Roman"/>
          <w:sz w:val="24"/>
          <w:szCs w:val="24"/>
        </w:rPr>
        <w:t>s</w:t>
      </w:r>
      <w:r w:rsidR="00616CA1" w:rsidRPr="005F15E9">
        <w:rPr>
          <w:rFonts w:ascii="Times New Roman" w:hAnsi="Times New Roman" w:cs="Times New Roman"/>
          <w:sz w:val="24"/>
          <w:szCs w:val="24"/>
        </w:rPr>
        <w:t>’ sustainability-oriented policies are quite important in defining consumers’ sustainable purchase intentions</w:t>
      </w:r>
      <w:r w:rsidR="003A46BB" w:rsidRPr="005F15E9">
        <w:rPr>
          <w:rFonts w:ascii="Times New Roman" w:hAnsi="Times New Roman" w:cs="Times New Roman"/>
          <w:sz w:val="24"/>
          <w:szCs w:val="24"/>
        </w:rPr>
        <w:t>.</w:t>
      </w:r>
    </w:p>
    <w:p w14:paraId="262236A2" w14:textId="2C72DB08" w:rsidR="00CB1607" w:rsidRPr="005F15E9" w:rsidRDefault="00105BC1" w:rsidP="0076159F">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highlight w:val="yellow"/>
        </w:rPr>
        <w:t>The extensive review of rich literature led us to interesting research gaps. First, little literature exist</w:t>
      </w:r>
      <w:r w:rsidR="006A2674" w:rsidRPr="005F15E9">
        <w:rPr>
          <w:rFonts w:ascii="Times New Roman" w:hAnsi="Times New Roman" w:cs="Times New Roman"/>
          <w:sz w:val="24"/>
          <w:szCs w:val="24"/>
          <w:highlight w:val="yellow"/>
        </w:rPr>
        <w:t>s</w:t>
      </w:r>
      <w:r w:rsidRPr="005F15E9">
        <w:rPr>
          <w:rFonts w:ascii="Times New Roman" w:hAnsi="Times New Roman" w:cs="Times New Roman"/>
          <w:sz w:val="24"/>
          <w:szCs w:val="24"/>
          <w:highlight w:val="yellow"/>
        </w:rPr>
        <w:t xml:space="preserve"> on the role of sustainable labelling practices in shaping sustainable purchase behaviour, especially for </w:t>
      </w:r>
      <w:r w:rsidR="006A2674" w:rsidRPr="005F15E9">
        <w:rPr>
          <w:rFonts w:ascii="Times New Roman" w:hAnsi="Times New Roman" w:cs="Times New Roman"/>
          <w:sz w:val="24"/>
          <w:szCs w:val="24"/>
          <w:highlight w:val="yellow"/>
        </w:rPr>
        <w:t xml:space="preserve">the </w:t>
      </w:r>
      <w:r w:rsidRPr="005F15E9">
        <w:rPr>
          <w:rFonts w:ascii="Times New Roman" w:hAnsi="Times New Roman" w:cs="Times New Roman"/>
          <w:sz w:val="24"/>
          <w:szCs w:val="24"/>
          <w:highlight w:val="yellow"/>
        </w:rPr>
        <w:t xml:space="preserve">millennial generation. </w:t>
      </w:r>
      <w:r w:rsidR="00522E2A" w:rsidRPr="005F15E9">
        <w:rPr>
          <w:rFonts w:ascii="Times New Roman" w:hAnsi="Times New Roman" w:cs="Times New Roman"/>
          <w:sz w:val="24"/>
          <w:szCs w:val="24"/>
          <w:highlight w:val="yellow"/>
        </w:rPr>
        <w:t>Second,</w:t>
      </w:r>
      <w:r w:rsidR="004A576C" w:rsidRPr="005F15E9">
        <w:rPr>
          <w:rFonts w:ascii="Times New Roman" w:hAnsi="Times New Roman" w:cs="Times New Roman"/>
          <w:sz w:val="24"/>
          <w:szCs w:val="24"/>
          <w:highlight w:val="yellow"/>
        </w:rPr>
        <w:t xml:space="preserve"> the extensive review shows that there is a lack of research addressing the gap concerning consumer’s attitude, intention and actual behaviour towards sustainable purchase and consumption behaviour. Thus, </w:t>
      </w:r>
      <w:r w:rsidR="00522E2A" w:rsidRPr="005F15E9">
        <w:rPr>
          <w:rFonts w:ascii="Times New Roman" w:hAnsi="Times New Roman" w:cs="Times New Roman"/>
          <w:sz w:val="24"/>
          <w:szCs w:val="24"/>
          <w:highlight w:val="yellow"/>
        </w:rPr>
        <w:t xml:space="preserve">there is a need to better understand what </w:t>
      </w:r>
      <w:r w:rsidR="006755E7" w:rsidRPr="005F15E9">
        <w:rPr>
          <w:rFonts w:ascii="Times New Roman" w:hAnsi="Times New Roman" w:cs="Times New Roman"/>
          <w:sz w:val="24"/>
          <w:szCs w:val="24"/>
          <w:highlight w:val="yellow"/>
        </w:rPr>
        <w:t>aspects</w:t>
      </w:r>
      <w:r w:rsidR="00522E2A" w:rsidRPr="005F15E9">
        <w:rPr>
          <w:rFonts w:ascii="Times New Roman" w:hAnsi="Times New Roman" w:cs="Times New Roman"/>
          <w:sz w:val="24"/>
          <w:szCs w:val="24"/>
          <w:highlight w:val="yellow"/>
        </w:rPr>
        <w:t xml:space="preserve"> can be leveraged to </w:t>
      </w:r>
      <w:r w:rsidR="009B43DD" w:rsidRPr="005F15E9">
        <w:rPr>
          <w:rFonts w:ascii="Times New Roman" w:hAnsi="Times New Roman" w:cs="Times New Roman"/>
          <w:sz w:val="24"/>
          <w:szCs w:val="24"/>
          <w:highlight w:val="yellow"/>
        </w:rPr>
        <w:t xml:space="preserve">address </w:t>
      </w:r>
      <w:r w:rsidR="00522E2A" w:rsidRPr="005F15E9">
        <w:rPr>
          <w:rFonts w:ascii="Times New Roman" w:hAnsi="Times New Roman" w:cs="Times New Roman"/>
          <w:sz w:val="24"/>
          <w:szCs w:val="24"/>
          <w:highlight w:val="yellow"/>
        </w:rPr>
        <w:t xml:space="preserve">the attitude-intention-behaviour gap in terms of sustainable purchase behaviours </w:t>
      </w:r>
      <w:r w:rsidR="00BC2496" w:rsidRPr="005F15E9">
        <w:rPr>
          <w:rFonts w:ascii="Times New Roman" w:hAnsi="Times New Roman" w:cs="Times New Roman"/>
          <w:sz w:val="24"/>
          <w:szCs w:val="24"/>
          <w:highlight w:val="yellow"/>
        </w:rPr>
        <w:t xml:space="preserve">found </w:t>
      </w:r>
      <w:r w:rsidR="00522E2A" w:rsidRPr="005F15E9">
        <w:rPr>
          <w:rFonts w:ascii="Times New Roman" w:hAnsi="Times New Roman" w:cs="Times New Roman"/>
          <w:sz w:val="24"/>
          <w:szCs w:val="24"/>
          <w:highlight w:val="yellow"/>
        </w:rPr>
        <w:t>prevalent in literature</w:t>
      </w:r>
      <w:r w:rsidR="00881267" w:rsidRPr="005F15E9">
        <w:rPr>
          <w:rFonts w:ascii="Times New Roman" w:hAnsi="Times New Roman" w:cs="Times New Roman"/>
          <w:sz w:val="24"/>
          <w:szCs w:val="24"/>
          <w:highlight w:val="yellow"/>
        </w:rPr>
        <w:t xml:space="preserve"> </w:t>
      </w:r>
      <w:r w:rsidR="00692EFC" w:rsidRPr="005F15E9">
        <w:rPr>
          <w:rFonts w:ascii="Times New Roman" w:hAnsi="Times New Roman" w:cs="Times New Roman"/>
          <w:sz w:val="24"/>
          <w:szCs w:val="24"/>
          <w:highlight w:val="yellow"/>
        </w:rPr>
        <w:fldChar w:fldCharType="begin" w:fldLock="1"/>
      </w:r>
      <w:r w:rsidR="0035707E" w:rsidRPr="005F15E9">
        <w:rPr>
          <w:rFonts w:ascii="Times New Roman" w:hAnsi="Times New Roman" w:cs="Times New Roman"/>
          <w:sz w:val="24"/>
          <w:szCs w:val="24"/>
          <w:highlight w:val="yellow"/>
        </w:rPr>
        <w:instrText>ADDIN CSL_CITATION {"citationItems":[{"id":"ITEM-1","itemData":{"DOI":"10.1002/BSE.2954","ISSN":"1099-0836","abstract":"This article studies the influence of product lifetime labelling on purchase decisions. Based on consumer theory of Lancaster, experimental survey data are collected from a population representative sample of 499 German consumers, using choice-based conjoint analysis. Hierarchical Bayes utility modelling suggests a substantial positive effect of product lifetime labelling on purchase decisions. However, the effect is not linear but decreasing with higher levels of product lifetime. The relative importance of the product lifetime label is found to be higher than that of the product's energy consumption or brand. Additionally, we show that the introduction of product lifetime labelling renders the positive influence of existing brands on purchase decisions less impactful. Therefore, strategic implications for companies differ substantially, depending on companies' current brand-building. Besides implications for business strategy, the study informs marketers and policymakers about the potential of product lifetime labelling to stimulate the supply of, and demand for, more durable products.","author":[{"dropping-particle":"","family":"Jacobs","given":"Kathleen","non-dropping-particle":"","parse-names":false,"suffix":""},{"dropping-particle":"","family":"Hörisch","given":"Jacob","non-dropping-particle":"","parse-names":false,"suffix":""}],"container-title":"Business Strategy and the Environment","id":"ITEM-1","issued":{"date-parts":[["2021"]]},"publisher":"John Wiley &amp; Sons, Ltd","title":"The importance of product lifetime labelling for purchase decisions: Strategic implications for corporate sustainability based on a conjoint analysis in Germany","type":"article-journal"},"uris":["http://www.mendeley.com/documents/?uuid=8a3a298c-057f-37b0-852b-cbae6e29880c"]}],"mendeley":{"formattedCitation":"(Jacobs &amp; Hörisch, 2021)","manualFormatting":"(Jacobs &amp; Hörisch, 2021","plainTextFormattedCitation":"(Jacobs &amp; Hörisch, 2021)","previouslyFormattedCitation":"(Jacobs &amp; Hörisch, 2021)"},"properties":{"noteIndex":0},"schema":"https://github.com/citation-style-language/schema/raw/master/csl-citation.json"}</w:instrText>
      </w:r>
      <w:r w:rsidR="00692EFC" w:rsidRPr="005F15E9">
        <w:rPr>
          <w:rFonts w:ascii="Times New Roman" w:hAnsi="Times New Roman" w:cs="Times New Roman"/>
          <w:sz w:val="24"/>
          <w:szCs w:val="24"/>
          <w:highlight w:val="yellow"/>
        </w:rPr>
        <w:fldChar w:fldCharType="separate"/>
      </w:r>
      <w:r w:rsidR="00692EFC" w:rsidRPr="005F15E9">
        <w:rPr>
          <w:rFonts w:ascii="Times New Roman" w:hAnsi="Times New Roman" w:cs="Times New Roman"/>
          <w:noProof/>
          <w:sz w:val="24"/>
          <w:szCs w:val="24"/>
          <w:highlight w:val="yellow"/>
        </w:rPr>
        <w:t>(Jacobs &amp; Hörisch, 2021</w:t>
      </w:r>
      <w:r w:rsidR="00692EFC" w:rsidRPr="005F15E9">
        <w:rPr>
          <w:rFonts w:ascii="Times New Roman" w:hAnsi="Times New Roman" w:cs="Times New Roman"/>
          <w:sz w:val="24"/>
          <w:szCs w:val="24"/>
          <w:highlight w:val="yellow"/>
        </w:rPr>
        <w:fldChar w:fldCharType="end"/>
      </w:r>
      <w:r w:rsidR="00692EFC" w:rsidRPr="005F15E9">
        <w:rPr>
          <w:rFonts w:ascii="Times New Roman" w:hAnsi="Times New Roman" w:cs="Times New Roman"/>
          <w:sz w:val="24"/>
          <w:szCs w:val="24"/>
          <w:highlight w:val="yellow"/>
        </w:rPr>
        <w:t xml:space="preserve">; </w:t>
      </w:r>
      <w:r w:rsidR="00881267" w:rsidRPr="005F15E9">
        <w:rPr>
          <w:rFonts w:ascii="Times New Roman" w:hAnsi="Times New Roman" w:cs="Times New Roman"/>
          <w:sz w:val="24"/>
          <w:szCs w:val="24"/>
          <w:highlight w:val="yellow"/>
        </w:rPr>
        <w:fldChar w:fldCharType="begin" w:fldLock="1"/>
      </w:r>
      <w:r w:rsidR="0035707E" w:rsidRPr="005F15E9">
        <w:rPr>
          <w:rFonts w:ascii="Times New Roman" w:hAnsi="Times New Roman" w:cs="Times New Roman"/>
          <w:sz w:val="24"/>
          <w:szCs w:val="24"/>
          <w:highlight w:val="yellow"/>
        </w:rPr>
        <w:instrText>ADDIN CSL_CITATION {"citationItems":[{"id":"ITEM-1","itemData":{"DOI":"10.1016/j.foodqual.2019.103838","ISSN":"09503293","abstract":"This study examines the moderating effects of perceived communication, satisfaction and trust on the intention-behaviour gap and the perceived behavioural control (PBC)-behaviour gap in the theory of planned behaviour (TPB) model, using a quantitative research method. A nationwide panel-only online survey was conducted, resulting in 1011 usable responses from organic food consumers in Australia. Data were analysed statistically using SPSS v.25 and SmartPLS 3 software, and the hypotheses were tested using the partial least squares-based structural equation modelling (PLS-SEM) technique. The findings confirm that perceived communication, satisfaction and trust positively and significantly enhance purchase behaviour and lessen gaps in the intention-behaviour and PBC-behaviour relationships in the TPB model. This study also validates the TPB model and finds statistically significant results in support of all of its 14 hypotheses. It is the first such study to examine the intervention efficacy or moderating effects of perceived communication, satisfaction and trust on the intention-behaviour and PBC-behaviour gaps in the TPB model. Examining the mediational effect of behavioural intention in the TPB model and including the Australian context are among its other contributions. Organic food producers and marketers aiming for sustained, positive changes in consumer behaviour are encouraged to consider the findings and implications of this study.","author":[{"dropping-particle":"","family":"Sultan","given":"Parves","non-dropping-particle":"","parse-names":false,"suffix":""},{"dropping-particle":"","family":"Tarafder","given":"Tasmiha","non-dropping-particle":"","parse-names":false,"suffix":""},{"dropping-particle":"","family":"Pearson","given":"David","non-dropping-particle":"","parse-names":false,"suffix":""},{"dropping-particle":"","family":"Henryks","given":"Joanna","non-dropping-particle":"","parse-names":false,"suffix":""}],"container-title":"Food Quality and Preference","id":"ITEM-1","issued":{"date-parts":[["2020"]]},"page":"103838","publisher":"Elsevier Ltd","title":"Intention-behaviour gap and perceived behavioural control-behaviour gap in theory of planned behaviour: moderating roles of communication, satisfaction and trust in organic food consumption","type":"article-journal","volume":"81"},"uris":["http://www.mendeley.com/documents/?uuid=b49aa1c4-2e6b-4ba6-99c8-67660b1e56a1"]},{"id":"ITEM-2","itemData":{"DOI":"10.1002/bse.2587","ISSN":"10990836","abstract":"The transition towards a circular economy is a crucial issue to pursue a more sustainable development. In this transition, consumers' comprehension and engagement are necessary points to guide them towards more environmentally conscious purchases. This study extends the understanding of green consumer behaviour by testing an integrated conceptual model that explores the influence of personal concern, other pro-environmental behaviours, greenwashing beliefs, consumer innovativeness, and personal predisposition to seeking information on the purchasing of circular packaging. We explored both the stand-alone and the mediating effects of information seeking. Data were collected from a questionnaire-based survey administered to a large and representative sample of Italian families, using 1,643 valid responses. We used structural equation modelling to test the proposed hypotheses. The results highlight the fundamental importance of seeking information in order to guide consumption choices that are more consistent with the circular economy. For managers, our paper suggests that packaging counts in purchasing decisions and that information is used by consumers to search for consistency between personal attitudes, other pro-environmental behaviours, and the circular attributes of packaging.","author":[{"dropping-particle":"","family":"Testa","given":"Francesco","non-dropping-particle":"","parse-names":false,"suffix":""},{"dropping-particle":"","family":"Iovino","given":"Roberta","non-dropping-particle":"","parse-names":false,"suffix":""},{"dropping-particle":"","family":"Iraldo","given":"Fabio","non-dropping-particle":"","parse-names":false,"suffix":""}],"container-title":"Business Strategy and the Environment","id":"ITEM-2","issue":"8","issued":{"date-parts":[["2020"]]},"page":"3435-3448","title":"The circular economy and consumer behaviour: The mediating role of information seeking in buying circular packaging","type":"article-journal","volume":"29"},"uris":["http://www.mendeley.com/documents/?uuid=4da8f5a1-9726-4046-884d-ee7bf4dd9929"]},{"id":"ITEM-3","itemData":{"DOI":"10.1002/BSE.2954","ISSN":"1099-0836","abstract":"This article studies the influence of product lifetime labelling on purchase decisions. Based on consumer theory of Lancaster, experimental survey data are collected from a population representative sample of 499 German consumers, using choice-based conjoint analysis. Hierarchical Bayes utility modelling suggests a substantial positive effect of product lifetime labelling on purchase decisions. However, the effect is not linear but decreasing with higher levels of product lifetime. The relative importance of the product lifetime label is found to be higher than that of the product's energy consumption or brand. Additionally, we show that the introduction of product lifetime labelling renders the positive influence of existing brands on purchase decisions less impactful. Therefore, strategic implications for companies differ substantially, depending on companies' current brand-building. Besides implications for business strategy, the study informs marketers and policymakers about the potential of product lifetime labelling to stimulate the supply of, and demand for, more durable products.","author":[{"dropping-particle":"","family":"Jacobs","given":"Kathleen","non-dropping-particle":"","parse-names":false,"suffix":""},{"dropping-particle":"","family":"Hörisch","given":"Jacob","non-dropping-particle":"","parse-names":false,"suffix":""}],"container-title":"Business Strategy and the Environment","id":"ITEM-3","issued":{"date-parts":[["2021"]]},"publisher":"John Wiley &amp; Sons, Ltd","title":"The importance of product lifetime labelling for purchase decisions: Strategic implications for corporate sustainability based on a conjoint analysis in Germany","type":"article-journal"},"uris":["http://www.mendeley.com/documents/?uuid=d2fd9c78-c036-34bd-9586-4b654666960b"]}],"mendeley":{"formattedCitation":"(Jacobs &amp; Hörisch, 2021; Sultan et al., 2020a; Testa, Iovino, &amp; Iraldo, 2020)","manualFormatting":"Sultan et al., 2020a; Testa et al., 2020)","plainTextFormattedCitation":"(Jacobs &amp; Hörisch, 2021; Sultan et al., 2020a; Testa, Iovino, &amp; Iraldo, 2020)","previouslyFormattedCitation":"(Jacobs &amp; Hörisch, 2021; Sultan et al., 2020a; Testa, Iovino, &amp; Iraldo, 2020)"},"properties":{"noteIndex":0},"schema":"https://github.com/citation-style-language/schema/raw/master/csl-citation.json"}</w:instrText>
      </w:r>
      <w:r w:rsidR="00881267" w:rsidRPr="005F15E9">
        <w:rPr>
          <w:rFonts w:ascii="Times New Roman" w:hAnsi="Times New Roman" w:cs="Times New Roman"/>
          <w:sz w:val="24"/>
          <w:szCs w:val="24"/>
          <w:highlight w:val="yellow"/>
        </w:rPr>
        <w:fldChar w:fldCharType="separate"/>
      </w:r>
      <w:r w:rsidR="00881267" w:rsidRPr="005F15E9">
        <w:rPr>
          <w:rFonts w:ascii="Times New Roman" w:hAnsi="Times New Roman" w:cs="Times New Roman"/>
          <w:noProof/>
          <w:sz w:val="24"/>
          <w:szCs w:val="24"/>
          <w:highlight w:val="yellow"/>
        </w:rPr>
        <w:t>Sultan et al., 2020a; Testa</w:t>
      </w:r>
      <w:r w:rsidR="00511669" w:rsidRPr="005F15E9">
        <w:rPr>
          <w:rFonts w:ascii="Times New Roman" w:hAnsi="Times New Roman" w:cs="Times New Roman"/>
          <w:noProof/>
          <w:sz w:val="24"/>
          <w:szCs w:val="24"/>
          <w:highlight w:val="yellow"/>
        </w:rPr>
        <w:t xml:space="preserve"> et al.</w:t>
      </w:r>
      <w:r w:rsidR="00881267" w:rsidRPr="005F15E9">
        <w:rPr>
          <w:rFonts w:ascii="Times New Roman" w:hAnsi="Times New Roman" w:cs="Times New Roman"/>
          <w:noProof/>
          <w:sz w:val="24"/>
          <w:szCs w:val="24"/>
          <w:highlight w:val="yellow"/>
        </w:rPr>
        <w:t>, 2020)</w:t>
      </w:r>
      <w:r w:rsidR="00881267" w:rsidRPr="005F15E9">
        <w:rPr>
          <w:rFonts w:ascii="Times New Roman" w:hAnsi="Times New Roman" w:cs="Times New Roman"/>
          <w:sz w:val="24"/>
          <w:szCs w:val="24"/>
          <w:highlight w:val="yellow"/>
        </w:rPr>
        <w:fldChar w:fldCharType="end"/>
      </w:r>
      <w:r w:rsidR="00522E2A" w:rsidRPr="005F15E9">
        <w:rPr>
          <w:rFonts w:ascii="Times New Roman" w:hAnsi="Times New Roman" w:cs="Times New Roman"/>
          <w:sz w:val="24"/>
          <w:szCs w:val="24"/>
          <w:highlight w:val="yellow"/>
        </w:rPr>
        <w:t>.</w:t>
      </w:r>
      <w:r w:rsidRPr="005F15E9">
        <w:rPr>
          <w:rFonts w:ascii="Times New Roman" w:hAnsi="Times New Roman" w:cs="Times New Roman"/>
          <w:sz w:val="24"/>
          <w:szCs w:val="24"/>
          <w:highlight w:val="yellow"/>
        </w:rPr>
        <w:t xml:space="preserve"> </w:t>
      </w:r>
      <w:r w:rsidR="00522E2A" w:rsidRPr="005F15E9">
        <w:rPr>
          <w:rFonts w:ascii="Times New Roman" w:hAnsi="Times New Roman" w:cs="Times New Roman"/>
          <w:sz w:val="24"/>
          <w:szCs w:val="24"/>
          <w:highlight w:val="yellow"/>
        </w:rPr>
        <w:t>Further,</w:t>
      </w:r>
      <w:r w:rsidR="000F3ECA" w:rsidRPr="005F15E9">
        <w:rPr>
          <w:rFonts w:ascii="Times New Roman" w:hAnsi="Times New Roman" w:cs="Times New Roman"/>
          <w:sz w:val="24"/>
          <w:szCs w:val="24"/>
          <w:highlight w:val="yellow"/>
        </w:rPr>
        <w:t xml:space="preserve"> from </w:t>
      </w:r>
      <w:r w:rsidR="00897365" w:rsidRPr="005F15E9">
        <w:rPr>
          <w:rFonts w:ascii="Times New Roman" w:hAnsi="Times New Roman" w:cs="Times New Roman"/>
          <w:sz w:val="24"/>
          <w:szCs w:val="24"/>
          <w:highlight w:val="yellow"/>
        </w:rPr>
        <w:t xml:space="preserve">a </w:t>
      </w:r>
      <w:r w:rsidR="000F3ECA" w:rsidRPr="005F15E9">
        <w:rPr>
          <w:rFonts w:ascii="Times New Roman" w:hAnsi="Times New Roman" w:cs="Times New Roman"/>
          <w:sz w:val="24"/>
          <w:szCs w:val="24"/>
          <w:highlight w:val="yellow"/>
        </w:rPr>
        <w:t>practice-oriented lens,</w:t>
      </w:r>
      <w:r w:rsidR="00522E2A" w:rsidRPr="005F15E9">
        <w:rPr>
          <w:rFonts w:ascii="Times New Roman" w:hAnsi="Times New Roman" w:cs="Times New Roman"/>
          <w:sz w:val="24"/>
          <w:szCs w:val="24"/>
          <w:highlight w:val="yellow"/>
        </w:rPr>
        <w:t xml:space="preserve"> with amassed efforts on the part of marketers to communicate sustainability information regarding their products using sustainable labels in emerging markets, it is important to consider this a crucial research issue</w:t>
      </w:r>
      <w:r w:rsidR="00897365" w:rsidRPr="005F15E9">
        <w:rPr>
          <w:rFonts w:ascii="Times New Roman" w:hAnsi="Times New Roman" w:cs="Times New Roman"/>
          <w:sz w:val="24"/>
          <w:szCs w:val="24"/>
          <w:highlight w:val="yellow"/>
        </w:rPr>
        <w:t>. I</w:t>
      </w:r>
      <w:r w:rsidR="00EE6566" w:rsidRPr="005F15E9">
        <w:rPr>
          <w:rFonts w:ascii="Times New Roman" w:hAnsi="Times New Roman" w:cs="Times New Roman"/>
          <w:sz w:val="24"/>
          <w:szCs w:val="24"/>
          <w:highlight w:val="yellow"/>
        </w:rPr>
        <w:t xml:space="preserve">t was seen that </w:t>
      </w:r>
      <w:r w:rsidR="00522E2A" w:rsidRPr="005F15E9">
        <w:rPr>
          <w:rFonts w:ascii="Times New Roman" w:hAnsi="Times New Roman" w:cs="Times New Roman"/>
          <w:sz w:val="24"/>
          <w:szCs w:val="24"/>
          <w:highlight w:val="yellow"/>
        </w:rPr>
        <w:t>there is a dearth of research focusing on sustainable labels and their influence in the context of developing nations</w:t>
      </w:r>
      <w:r w:rsidR="00881267" w:rsidRPr="005F15E9">
        <w:rPr>
          <w:rFonts w:ascii="Times New Roman" w:hAnsi="Times New Roman" w:cs="Times New Roman"/>
          <w:sz w:val="24"/>
          <w:szCs w:val="24"/>
          <w:highlight w:val="yellow"/>
        </w:rPr>
        <w:t xml:space="preserve">, whereas there is research evidence available concerning buying intentions for organic products and especially in developed markets </w:t>
      </w:r>
      <w:r w:rsidR="00881267" w:rsidRPr="005F15E9">
        <w:rPr>
          <w:rFonts w:ascii="Times New Roman" w:hAnsi="Times New Roman" w:cs="Times New Roman"/>
          <w:sz w:val="24"/>
          <w:szCs w:val="24"/>
          <w:highlight w:val="yellow"/>
        </w:rPr>
        <w:fldChar w:fldCharType="begin" w:fldLock="1"/>
      </w:r>
      <w:r w:rsidR="000F3ECA" w:rsidRPr="005F15E9">
        <w:rPr>
          <w:rFonts w:ascii="Times New Roman" w:hAnsi="Times New Roman" w:cs="Times New Roman"/>
          <w:sz w:val="24"/>
          <w:szCs w:val="24"/>
          <w:highlight w:val="yellow"/>
        </w:rPr>
        <w:instrText>ADDIN CSL_CITATION {"citationItems":[{"id":"ITEM-1","itemData":{"DOI":"10.1016/j.foodqual.2021.104191","ISSN":"09503293","abstract":"This study explores the factors that influence consumer purchase intention and behavior for organic vegetables in Brazil. A conceptual model based on the theory of planned behavior (TPB) was developed. In addition to all standard relationships in the TPB, the candidate variables of perceived health benefits, perceived sustainability benefits, and perceived price were added to the TPB-based model. Attitude was expected to mediate the relation between perceived health benefits and intention and the relation between perceived sustainability benefits and intention. Perceived price was expected to moderate the relation between intention and behavior. An online survey was conducted, resulting in a sample size of 504 participants. Data were analyzed by partial-least squares structural equation modeling. The results indicate that intention and perceived behavioral control influence the purchase behavior for organic vegetables, with intention presenting the strongest impact on behavior. Attitude has the strongest impact on consumer intention to purchase organic vegetables, followed by perceived behavioral control and subjective norms. The results also indicate that attitude mediates the relations between perceived health benefits and intention and perceived sustainability benefits and intention. Perceived price moderates the relationship between intention and behavior. Based on the results, managerial implications are presented.","author":[{"dropping-particle":"","family":"Dorce","given":"Lethicia Camila","non-dropping-particle":"","parse-names":false,"suffix":""},{"dropping-particle":"","family":"Silva","given":"Marcelo Corrêa","non-dropping-particle":"da","parse-names":false,"suffix":""},{"dropping-particle":"","family":"Mauad","given":"Juliana Rosa Carrijo","non-dropping-particle":"","parse-names":false,"suffix":""},{"dropping-particle":"","family":"Faria Domingues","given":"Carla Heloisa","non-dropping-particle":"de","parse-names":false,"suffix":""},{"dropping-particle":"","family":"Borges","given":"João Augusto Rossi","non-dropping-particle":"","parse-names":false,"suffix":""}],"container-title":"Food Quality and Preference","id":"ITEM-1","issued":{"date-parts":[["2021","7","1"]]},"page":"104191","publisher":"Elsevier Ltd","title":"Extending the theory of planned behavior to understand consumer purchase behavior for organic vegetables in Brazil: The role of perceived health benefits, perceived sustainability benefits and perceived price","type":"article-journal","volume":"91"},"uris":["http://www.mendeley.com/documents/?uuid=aa805364-1e05-3d51-ac68-ad7981b6a193"]}],"mendeley":{"formattedCitation":"(Dorce, da Silva, Mauad, de Faria Domingues, &amp; Borges, 2021)","manualFormatting":"(Dorce et al., 2021;","plainTextFormattedCitation":"(Dorce, da Silva, Mauad, de Faria Domingues, &amp; Borges, 2021)","previouslyFormattedCitation":"(Dorce, da Silva, Mauad, de Faria Domingues, &amp; Borges, 2021)"},"properties":{"noteIndex":0},"schema":"https://github.com/citation-style-language/schema/raw/master/csl-citation.json"}</w:instrText>
      </w:r>
      <w:r w:rsidR="00881267" w:rsidRPr="005F15E9">
        <w:rPr>
          <w:rFonts w:ascii="Times New Roman" w:hAnsi="Times New Roman" w:cs="Times New Roman"/>
          <w:sz w:val="24"/>
          <w:szCs w:val="24"/>
          <w:highlight w:val="yellow"/>
        </w:rPr>
        <w:fldChar w:fldCharType="separate"/>
      </w:r>
      <w:r w:rsidR="00881267" w:rsidRPr="005F15E9">
        <w:rPr>
          <w:rFonts w:ascii="Times New Roman" w:hAnsi="Times New Roman" w:cs="Times New Roman"/>
          <w:noProof/>
          <w:sz w:val="24"/>
          <w:szCs w:val="24"/>
          <w:highlight w:val="yellow"/>
        </w:rPr>
        <w:t>(Dorce et al., 2021;</w:t>
      </w:r>
      <w:r w:rsidR="00881267" w:rsidRPr="005F15E9">
        <w:rPr>
          <w:rFonts w:ascii="Times New Roman" w:hAnsi="Times New Roman" w:cs="Times New Roman"/>
          <w:sz w:val="24"/>
          <w:szCs w:val="24"/>
          <w:highlight w:val="yellow"/>
        </w:rPr>
        <w:fldChar w:fldCharType="end"/>
      </w:r>
      <w:r w:rsidR="00881267" w:rsidRPr="005F15E9">
        <w:rPr>
          <w:rFonts w:ascii="Times New Roman" w:hAnsi="Times New Roman" w:cs="Times New Roman"/>
          <w:sz w:val="24"/>
          <w:szCs w:val="24"/>
          <w:highlight w:val="yellow"/>
        </w:rPr>
        <w:t xml:space="preserve"> </w:t>
      </w:r>
      <w:r w:rsidR="00881267" w:rsidRPr="005F15E9">
        <w:rPr>
          <w:rFonts w:ascii="Times New Roman" w:hAnsi="Times New Roman" w:cs="Times New Roman"/>
          <w:sz w:val="24"/>
          <w:szCs w:val="24"/>
          <w:highlight w:val="yellow"/>
        </w:rPr>
        <w:fldChar w:fldCharType="begin" w:fldLock="1"/>
      </w:r>
      <w:r w:rsidR="000F3ECA" w:rsidRPr="005F15E9">
        <w:rPr>
          <w:rFonts w:ascii="Times New Roman" w:hAnsi="Times New Roman" w:cs="Times New Roman"/>
          <w:sz w:val="24"/>
          <w:szCs w:val="24"/>
          <w:highlight w:val="yellow"/>
        </w:rPr>
        <w:instrText>ADDIN CSL_CITATION {"citationItems":[{"id":"ITEM-1","itemData":{"DOI":"10.1108/IJRDM-08-2020-0301","ISSN":"09590552","abstract":"Purpose: Environmental concern is getting increasing importance in consumer shopping decisions. Nevertheless, to date, sustainable packaged foods are not always the first option when consumers go shopping. This paper analyses how environmental concern moderates the role played by external factors – preference towards sustainable retailers and trust in sustainable producers – in determining consumer purchase intentions for sustainable packaged foods. Consumer involvement in eco-friendly labels, increasingly present in food packages, is investigated as indirectly impacting pro-environmental purchase intentions. Design/methodology/approach: An online survey administered to a sample of Italian food shoppers is used for the empirical analysis. A total of 278 structured questionnaires were modelled using a structural equation modelling approach. Findings: Findings show that producers and retailers' policies in favour of sustainability are key in determining consumers' sustainable purchase intentions. Further, coherent uses of labels and logos in light of sustainability can support consumer purchase decisions. Relevant is the influence played by the environmental concern in both supporting pro-environmental purchase intentions and in amplifying the trust in sustainable producers-purchase intentions path. Originality/value: This study contributes to the literature on sustainability showing how producers and retailers may together influence consumers' pro-environmental purchase intentions. Findings extend the retail literature on the impact of producers and retailers' policies on consumers' sustainable purchases. Further, environmental concern is investigated in its moderating role on the impact of external factors on consumers' pro-environmental purchase intentions.","author":[{"dropping-particle":"","family":"Canio","given":"Francesca","non-dropping-particle":"De","parse-names":false,"suffix":""},{"dropping-particle":"","family":"Martinelli","given":"Elisa","non-dropping-particle":"","parse-names":false,"suffix":""},{"dropping-particle":"","family":"Endrighi","given":"Emiro","non-dropping-particle":"","parse-names":false,"suffix":""}],"container-title":"International Journal of Retail and Distribution Management","id":"ITEM-1","issued":{"date-parts":[["2021"]]},"publisher":"Emerald Group Holdings Ltd.","title":"Enhancing consumers' pro-environmental purchase intentions: the moderating role of environmental concern","type":"article-journal"},"uris":["http://www.mendeley.com/documents/?uuid=ce76fcef-47d9-3e2d-bbf8-a400110d28f2"]}],"mendeley":{"formattedCitation":"(De Canio et al., 2021)","manualFormatting":"De Canio et al., 2021)","plainTextFormattedCitation":"(De Canio et al., 2021)","previouslyFormattedCitation":"(De Canio et al., 2021)"},"properties":{"noteIndex":0},"schema":"https://github.com/citation-style-language/schema/raw/master/csl-citation.json"}</w:instrText>
      </w:r>
      <w:r w:rsidR="00881267" w:rsidRPr="005F15E9">
        <w:rPr>
          <w:rFonts w:ascii="Times New Roman" w:hAnsi="Times New Roman" w:cs="Times New Roman"/>
          <w:sz w:val="24"/>
          <w:szCs w:val="24"/>
          <w:highlight w:val="yellow"/>
        </w:rPr>
        <w:fldChar w:fldCharType="separate"/>
      </w:r>
      <w:r w:rsidR="00881267" w:rsidRPr="005F15E9">
        <w:rPr>
          <w:rFonts w:ascii="Times New Roman" w:hAnsi="Times New Roman" w:cs="Times New Roman"/>
          <w:noProof/>
          <w:sz w:val="24"/>
          <w:szCs w:val="24"/>
          <w:highlight w:val="yellow"/>
        </w:rPr>
        <w:t>De Canio et al., 2021)</w:t>
      </w:r>
      <w:r w:rsidR="00881267" w:rsidRPr="005F15E9">
        <w:rPr>
          <w:rFonts w:ascii="Times New Roman" w:hAnsi="Times New Roman" w:cs="Times New Roman"/>
          <w:sz w:val="24"/>
          <w:szCs w:val="24"/>
          <w:highlight w:val="yellow"/>
        </w:rPr>
        <w:fldChar w:fldCharType="end"/>
      </w:r>
      <w:r w:rsidR="00522E2A" w:rsidRPr="005F15E9">
        <w:rPr>
          <w:rFonts w:ascii="Times New Roman" w:hAnsi="Times New Roman" w:cs="Times New Roman"/>
          <w:sz w:val="24"/>
          <w:szCs w:val="24"/>
          <w:highlight w:val="yellow"/>
        </w:rPr>
        <w:t>.</w:t>
      </w:r>
      <w:r w:rsidRPr="005F15E9">
        <w:rPr>
          <w:rFonts w:ascii="Times New Roman" w:hAnsi="Times New Roman" w:cs="Times New Roman"/>
          <w:sz w:val="24"/>
          <w:szCs w:val="24"/>
        </w:rPr>
        <w:t xml:space="preserve">    </w:t>
      </w:r>
    </w:p>
    <w:p w14:paraId="4443159F" w14:textId="77777777" w:rsidR="004A657B" w:rsidRPr="005F15E9" w:rsidRDefault="002227FC" w:rsidP="0076159F">
      <w:pPr>
        <w:pStyle w:val="ListParagraph"/>
        <w:numPr>
          <w:ilvl w:val="0"/>
          <w:numId w:val="2"/>
        </w:numPr>
        <w:spacing w:line="276" w:lineRule="auto"/>
        <w:ind w:left="426"/>
        <w:jc w:val="both"/>
        <w:rPr>
          <w:rFonts w:ascii="Times New Roman" w:hAnsi="Times New Roman" w:cs="Times New Roman"/>
          <w:b/>
          <w:sz w:val="24"/>
          <w:szCs w:val="24"/>
        </w:rPr>
      </w:pPr>
      <w:bookmarkStart w:id="5" w:name="_Hlk93084818"/>
      <w:r w:rsidRPr="005F15E9">
        <w:rPr>
          <w:rFonts w:ascii="Times New Roman" w:hAnsi="Times New Roman" w:cs="Times New Roman"/>
          <w:b/>
          <w:sz w:val="24"/>
          <w:szCs w:val="24"/>
        </w:rPr>
        <w:t>Construct Definition and Hypotheses Development</w:t>
      </w:r>
    </w:p>
    <w:bookmarkEnd w:id="5"/>
    <w:p w14:paraId="5CA14B61" w14:textId="77777777" w:rsidR="00FF1C02" w:rsidRPr="005F15E9" w:rsidRDefault="00707A7C" w:rsidP="00AF1057">
      <w:pPr>
        <w:spacing w:line="276" w:lineRule="auto"/>
        <w:jc w:val="both"/>
        <w:rPr>
          <w:rFonts w:ascii="Times New Roman" w:hAnsi="Times New Roman" w:cs="Times New Roman"/>
          <w:b/>
          <w:sz w:val="24"/>
          <w:szCs w:val="24"/>
        </w:rPr>
      </w:pPr>
      <w:r w:rsidRPr="005F15E9">
        <w:rPr>
          <w:rFonts w:ascii="Times New Roman" w:hAnsi="Times New Roman" w:cs="Times New Roman"/>
          <w:b/>
          <w:sz w:val="24"/>
          <w:szCs w:val="24"/>
        </w:rPr>
        <w:t xml:space="preserve">3.1 </w:t>
      </w:r>
      <w:r w:rsidR="00EC4248" w:rsidRPr="005F15E9">
        <w:rPr>
          <w:rFonts w:ascii="Times New Roman" w:hAnsi="Times New Roman" w:cs="Times New Roman"/>
          <w:b/>
          <w:sz w:val="24"/>
          <w:szCs w:val="24"/>
        </w:rPr>
        <w:t>Theory of Planned Behaviour</w:t>
      </w:r>
    </w:p>
    <w:p w14:paraId="32D5A12E" w14:textId="55084684" w:rsidR="00A96DCF" w:rsidRPr="005F15E9" w:rsidRDefault="004A576C"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T</w:t>
      </w:r>
      <w:r w:rsidR="00500DA6" w:rsidRPr="005F15E9">
        <w:rPr>
          <w:rFonts w:ascii="Times New Roman" w:hAnsi="Times New Roman" w:cs="Times New Roman"/>
          <w:sz w:val="24"/>
          <w:szCs w:val="24"/>
        </w:rPr>
        <w:t xml:space="preserve">he current research </w:t>
      </w:r>
      <w:r w:rsidR="006755E7" w:rsidRPr="005F15E9">
        <w:rPr>
          <w:rFonts w:ascii="Times New Roman" w:hAnsi="Times New Roman" w:cs="Times New Roman"/>
          <w:sz w:val="24"/>
          <w:szCs w:val="24"/>
        </w:rPr>
        <w:t xml:space="preserve">adapted </w:t>
      </w:r>
      <w:r w:rsidR="00500DA6" w:rsidRPr="005F15E9">
        <w:rPr>
          <w:rFonts w:ascii="Times New Roman" w:hAnsi="Times New Roman" w:cs="Times New Roman"/>
          <w:sz w:val="24"/>
          <w:szCs w:val="24"/>
        </w:rPr>
        <w:t xml:space="preserve">a previously validated theory, </w:t>
      </w:r>
      <w:proofErr w:type="gramStart"/>
      <w:r w:rsidR="00500DA6" w:rsidRPr="005F15E9">
        <w:rPr>
          <w:rFonts w:ascii="Times New Roman" w:hAnsi="Times New Roman" w:cs="Times New Roman"/>
          <w:sz w:val="24"/>
          <w:szCs w:val="24"/>
        </w:rPr>
        <w:t>i.e.</w:t>
      </w:r>
      <w:proofErr w:type="gramEnd"/>
      <w:r w:rsidR="00500DA6" w:rsidRPr="005F15E9">
        <w:rPr>
          <w:rFonts w:ascii="Times New Roman" w:hAnsi="Times New Roman" w:cs="Times New Roman"/>
          <w:sz w:val="24"/>
          <w:szCs w:val="24"/>
        </w:rPr>
        <w:t xml:space="preserve"> the theory of planned behaviour (TPB). TPB was originally developed by</w:t>
      </w:r>
      <w:r w:rsidRPr="005F15E9">
        <w:rPr>
          <w:rFonts w:ascii="Times New Roman" w:hAnsi="Times New Roman" w:cs="Times New Roman"/>
          <w:sz w:val="24"/>
          <w:szCs w:val="24"/>
        </w:rPr>
        <w:t xml:space="preserve"> </w:t>
      </w:r>
      <w:r w:rsidRPr="005F15E9">
        <w:rPr>
          <w:rFonts w:ascii="Times New Roman" w:hAnsi="Times New Roman" w:cs="Times New Roman"/>
          <w:sz w:val="24"/>
          <w:szCs w:val="24"/>
        </w:rPr>
        <w:fldChar w:fldCharType="begin" w:fldLock="1"/>
      </w:r>
      <w:r w:rsidRPr="005F15E9">
        <w:rPr>
          <w:rFonts w:ascii="Times New Roman" w:hAnsi="Times New Roman" w:cs="Times New Roman"/>
          <w:sz w:val="24"/>
          <w:szCs w:val="24"/>
        </w:rPr>
        <w:instrText>ADDIN CSL_CITATION {"citationItems":[{"id":"ITEM-1","itemData":{"DOI":"10.1007/978-3-642-69746-3_2","abstract":"There appears to be general agreement among social psychologists that most human behavior is goal-directed (e. g., Heider, 1958 ; Lewin, 1951). Being neither capricious nor frivolous, human social behavior can best be described as following along lines of more or less well-formulated plans. Before attending a concert, for example, a person may extend an invitation to a date, purchase tickets, change into proper attire, call a cab, collect the date, and proceed to the concert hall. Most, if not all, of these activities will have been designed in advance; their execution occurs as the plan unfolds. To be sure, a certain sequence of actions can become so habitual or routine that it is performed almost automatically, as in the case of driving from home to work or playing the piano. Highly developed skills of this kind typically no longer require conscious formulation of a behavioral plan. Nevertheless, at least in general outline, we are normally well aware of the actions required to attain a certain goal. Consider such a relatively routine behavior as typing a letter. When setting this activity as a goal, we anticipate the need to locate a typewriter, insert a sheet of paper, adjust the margins, formulate words and sentences, strike the appropriate keys, and so forth. Some parts of the plan are more routine, and require less conscious thought than others, but without an explicit or implicit plan to guide the required sequence of acts, no letter would get typed.","author":[{"dropping-particle":"","family":"Ajzen","given":"Icek","non-dropping-particle":"","parse-names":false,"suffix":""}],"container-title":"Action Control","id":"ITEM-1","issued":{"date-parts":[["1985"]]},"page":"11-39","publisher":"Springer Berlin Heidelberg","title":"From Intentions to Actions: A Theory of Planned Behavior","type":"chapter"},"uris":["http://www.mendeley.com/documents/?uuid=b14eb9be-8005-3457-9767-e167f1fc9f4f"]}],"mendeley":{"formattedCitation":"(Ajzen, 1985)","plainTextFormattedCitation":"(Ajzen, 1985)","previouslyFormattedCitation":"(Ajzen, 1985)"},"properties":{"noteIndex":0},"schema":"https://github.com/citation-style-language/schema/raw/master/csl-citation.json"}</w:instrText>
      </w:r>
      <w:r w:rsidRPr="005F15E9">
        <w:rPr>
          <w:rFonts w:ascii="Times New Roman" w:hAnsi="Times New Roman" w:cs="Times New Roman"/>
          <w:sz w:val="24"/>
          <w:szCs w:val="24"/>
        </w:rPr>
        <w:fldChar w:fldCharType="separate"/>
      </w:r>
      <w:r w:rsidRPr="005F15E9">
        <w:rPr>
          <w:rFonts w:ascii="Times New Roman" w:hAnsi="Times New Roman" w:cs="Times New Roman"/>
          <w:noProof/>
          <w:sz w:val="24"/>
          <w:szCs w:val="24"/>
        </w:rPr>
        <w:t>(Ajzen, 1985)</w:t>
      </w:r>
      <w:r w:rsidRPr="005F15E9">
        <w:rPr>
          <w:rFonts w:ascii="Times New Roman" w:hAnsi="Times New Roman" w:cs="Times New Roman"/>
          <w:sz w:val="24"/>
          <w:szCs w:val="24"/>
        </w:rPr>
        <w:fldChar w:fldCharType="end"/>
      </w:r>
      <w:r w:rsidR="00500DA6" w:rsidRPr="005F15E9">
        <w:rPr>
          <w:rFonts w:ascii="Times New Roman" w:hAnsi="Times New Roman" w:cs="Times New Roman"/>
          <w:sz w:val="24"/>
          <w:szCs w:val="24"/>
        </w:rPr>
        <w:t xml:space="preserve"> with the notion that human actions are </w:t>
      </w:r>
      <w:r w:rsidR="006755E7" w:rsidRPr="005F15E9">
        <w:rPr>
          <w:rFonts w:ascii="Times New Roman" w:hAnsi="Times New Roman" w:cs="Times New Roman"/>
          <w:sz w:val="24"/>
          <w:szCs w:val="24"/>
        </w:rPr>
        <w:t>directed</w:t>
      </w:r>
      <w:r w:rsidR="00500DA6" w:rsidRPr="005F15E9">
        <w:rPr>
          <w:rFonts w:ascii="Times New Roman" w:hAnsi="Times New Roman" w:cs="Times New Roman"/>
          <w:sz w:val="24"/>
          <w:szCs w:val="24"/>
        </w:rPr>
        <w:t xml:space="preserve"> by three </w:t>
      </w:r>
      <w:r w:rsidR="006755E7" w:rsidRPr="005F15E9">
        <w:rPr>
          <w:rFonts w:ascii="Times New Roman" w:hAnsi="Times New Roman" w:cs="Times New Roman"/>
          <w:sz w:val="24"/>
          <w:szCs w:val="24"/>
        </w:rPr>
        <w:t>types</w:t>
      </w:r>
      <w:r w:rsidR="00500DA6" w:rsidRPr="005F15E9">
        <w:rPr>
          <w:rFonts w:ascii="Times New Roman" w:hAnsi="Times New Roman" w:cs="Times New Roman"/>
          <w:sz w:val="24"/>
          <w:szCs w:val="24"/>
        </w:rPr>
        <w:t xml:space="preserve"> of beliefs</w:t>
      </w:r>
      <w:r w:rsidR="00897365" w:rsidRPr="005F15E9">
        <w:rPr>
          <w:rFonts w:ascii="Times New Roman" w:hAnsi="Times New Roman" w:cs="Times New Roman"/>
          <w:sz w:val="24"/>
          <w:szCs w:val="24"/>
        </w:rPr>
        <w:t>,</w:t>
      </w:r>
      <w:r w:rsidR="00500DA6" w:rsidRPr="005F15E9">
        <w:rPr>
          <w:rFonts w:ascii="Times New Roman" w:hAnsi="Times New Roman" w:cs="Times New Roman"/>
          <w:sz w:val="24"/>
          <w:szCs w:val="24"/>
        </w:rPr>
        <w:t xml:space="preserve"> namely normative beliefs, behavioural beliefs and control beliefs. </w:t>
      </w:r>
      <w:r w:rsidR="00500DA6" w:rsidRPr="005F15E9">
        <w:rPr>
          <w:rFonts w:ascii="Times New Roman" w:hAnsi="Times New Roman" w:cs="Times New Roman"/>
          <w:sz w:val="24"/>
          <w:szCs w:val="24"/>
          <w:highlight w:val="yellow"/>
        </w:rPr>
        <w:t>Behavioural beliefs</w:t>
      </w:r>
      <w:r w:rsidRPr="005F15E9">
        <w:rPr>
          <w:rFonts w:ascii="Times New Roman" w:hAnsi="Times New Roman" w:cs="Times New Roman"/>
          <w:sz w:val="24"/>
          <w:szCs w:val="24"/>
          <w:highlight w:val="yellow"/>
        </w:rPr>
        <w:t xml:space="preserve"> can be</w:t>
      </w:r>
      <w:r w:rsidR="00500DA6" w:rsidRPr="005F15E9">
        <w:rPr>
          <w:rFonts w:ascii="Times New Roman" w:hAnsi="Times New Roman" w:cs="Times New Roman"/>
          <w:sz w:val="24"/>
          <w:szCs w:val="24"/>
          <w:highlight w:val="yellow"/>
        </w:rPr>
        <w:t xml:space="preserve"> referred to as the beliefs regarding the expected outcomes a</w:t>
      </w:r>
      <w:r w:rsidR="00897365" w:rsidRPr="005F15E9">
        <w:rPr>
          <w:rFonts w:ascii="Times New Roman" w:hAnsi="Times New Roman" w:cs="Times New Roman"/>
          <w:sz w:val="24"/>
          <w:szCs w:val="24"/>
          <w:highlight w:val="yellow"/>
        </w:rPr>
        <w:t>nd</w:t>
      </w:r>
      <w:r w:rsidR="00500DA6" w:rsidRPr="005F15E9">
        <w:rPr>
          <w:rFonts w:ascii="Times New Roman" w:hAnsi="Times New Roman" w:cs="Times New Roman"/>
          <w:sz w:val="24"/>
          <w:szCs w:val="24"/>
          <w:highlight w:val="yellow"/>
        </w:rPr>
        <w:t xml:space="preserve"> the </w:t>
      </w:r>
      <w:r w:rsidR="006755E7" w:rsidRPr="005F15E9">
        <w:rPr>
          <w:rFonts w:ascii="Times New Roman" w:hAnsi="Times New Roman" w:cs="Times New Roman"/>
          <w:sz w:val="24"/>
          <w:szCs w:val="24"/>
          <w:highlight w:val="yellow"/>
        </w:rPr>
        <w:t>assessment</w:t>
      </w:r>
      <w:r w:rsidR="00500DA6" w:rsidRPr="005F15E9">
        <w:rPr>
          <w:rFonts w:ascii="Times New Roman" w:hAnsi="Times New Roman" w:cs="Times New Roman"/>
          <w:sz w:val="24"/>
          <w:szCs w:val="24"/>
          <w:highlight w:val="yellow"/>
        </w:rPr>
        <w:t xml:space="preserve"> of such </w:t>
      </w:r>
      <w:r w:rsidR="006755E7" w:rsidRPr="005F15E9">
        <w:rPr>
          <w:rFonts w:ascii="Times New Roman" w:hAnsi="Times New Roman" w:cs="Times New Roman"/>
          <w:sz w:val="24"/>
          <w:szCs w:val="24"/>
          <w:highlight w:val="yellow"/>
        </w:rPr>
        <w:t>consequences</w:t>
      </w:r>
      <w:r w:rsidR="00500DA6" w:rsidRPr="005F15E9">
        <w:rPr>
          <w:rFonts w:ascii="Times New Roman" w:hAnsi="Times New Roman" w:cs="Times New Roman"/>
          <w:sz w:val="24"/>
          <w:szCs w:val="24"/>
          <w:highlight w:val="yellow"/>
        </w:rPr>
        <w:t xml:space="preserve"> of adopting a behaviour under consideration</w:t>
      </w:r>
      <w:r w:rsidRPr="005F15E9">
        <w:rPr>
          <w:rFonts w:ascii="Times New Roman" w:hAnsi="Times New Roman" w:cs="Times New Roman"/>
          <w:sz w:val="24"/>
          <w:szCs w:val="24"/>
          <w:highlight w:val="yellow"/>
        </w:rPr>
        <w:t>.</w:t>
      </w:r>
      <w:r w:rsidR="00500DA6" w:rsidRPr="005F15E9">
        <w:rPr>
          <w:rFonts w:ascii="Times New Roman" w:hAnsi="Times New Roman" w:cs="Times New Roman"/>
          <w:sz w:val="24"/>
          <w:szCs w:val="24"/>
          <w:highlight w:val="yellow"/>
        </w:rPr>
        <w:t xml:space="preserve"> </w:t>
      </w:r>
      <w:r w:rsidRPr="005F15E9">
        <w:rPr>
          <w:rFonts w:ascii="Times New Roman" w:hAnsi="Times New Roman" w:cs="Times New Roman"/>
          <w:sz w:val="24"/>
          <w:szCs w:val="24"/>
          <w:highlight w:val="yellow"/>
        </w:rPr>
        <w:t xml:space="preserve">These beliefs </w:t>
      </w:r>
      <w:r w:rsidR="00500DA6" w:rsidRPr="005F15E9">
        <w:rPr>
          <w:rFonts w:ascii="Times New Roman" w:hAnsi="Times New Roman" w:cs="Times New Roman"/>
          <w:sz w:val="24"/>
          <w:szCs w:val="24"/>
          <w:highlight w:val="yellow"/>
        </w:rPr>
        <w:t>assist in shaping favourable</w:t>
      </w:r>
      <w:r w:rsidR="00BC2496" w:rsidRPr="005F15E9">
        <w:rPr>
          <w:rFonts w:ascii="Times New Roman" w:hAnsi="Times New Roman" w:cs="Times New Roman"/>
          <w:sz w:val="24"/>
          <w:szCs w:val="24"/>
          <w:highlight w:val="yellow"/>
        </w:rPr>
        <w:t>/</w:t>
      </w:r>
      <w:r w:rsidR="00500DA6" w:rsidRPr="005F15E9">
        <w:rPr>
          <w:rFonts w:ascii="Times New Roman" w:hAnsi="Times New Roman" w:cs="Times New Roman"/>
          <w:sz w:val="24"/>
          <w:szCs w:val="24"/>
          <w:highlight w:val="yellow"/>
        </w:rPr>
        <w:t xml:space="preserve">unfavourable attitude towards that </w:t>
      </w:r>
      <w:proofErr w:type="gramStart"/>
      <w:r w:rsidR="00500DA6" w:rsidRPr="005F15E9">
        <w:rPr>
          <w:rFonts w:ascii="Times New Roman" w:hAnsi="Times New Roman" w:cs="Times New Roman"/>
          <w:sz w:val="24"/>
          <w:szCs w:val="24"/>
          <w:highlight w:val="yellow"/>
        </w:rPr>
        <w:t>particular behaviour</w:t>
      </w:r>
      <w:proofErr w:type="gramEnd"/>
      <w:r w:rsidR="00500DA6" w:rsidRPr="005F15E9">
        <w:rPr>
          <w:rFonts w:ascii="Times New Roman" w:hAnsi="Times New Roman" w:cs="Times New Roman"/>
          <w:sz w:val="24"/>
          <w:szCs w:val="24"/>
          <w:highlight w:val="yellow"/>
        </w:rPr>
        <w:t>.</w:t>
      </w:r>
      <w:r w:rsidR="00500DA6" w:rsidRPr="005F15E9">
        <w:rPr>
          <w:rFonts w:ascii="Times New Roman" w:hAnsi="Times New Roman" w:cs="Times New Roman"/>
          <w:sz w:val="24"/>
          <w:szCs w:val="24"/>
        </w:rPr>
        <w:t xml:space="preserve"> </w:t>
      </w:r>
      <w:r w:rsidR="00B320DB" w:rsidRPr="005F15E9">
        <w:rPr>
          <w:rFonts w:ascii="Times New Roman" w:hAnsi="Times New Roman" w:cs="Times New Roman"/>
          <w:sz w:val="24"/>
          <w:szCs w:val="24"/>
        </w:rPr>
        <w:t>The beliefs concerning the expectations of significant others</w:t>
      </w:r>
      <w:r w:rsidR="005D175B" w:rsidRPr="005F15E9">
        <w:rPr>
          <w:rFonts w:ascii="Times New Roman" w:hAnsi="Times New Roman" w:cs="Times New Roman"/>
          <w:sz w:val="24"/>
          <w:szCs w:val="24"/>
        </w:rPr>
        <w:t xml:space="preserve"> regarding adopting a </w:t>
      </w:r>
      <w:r w:rsidR="00897365" w:rsidRPr="005F15E9">
        <w:rPr>
          <w:rFonts w:ascii="Times New Roman" w:hAnsi="Times New Roman" w:cs="Times New Roman"/>
          <w:sz w:val="24"/>
          <w:szCs w:val="24"/>
        </w:rPr>
        <w:t xml:space="preserve">specific </w:t>
      </w:r>
      <w:r w:rsidR="005D175B" w:rsidRPr="005F15E9">
        <w:rPr>
          <w:rFonts w:ascii="Times New Roman" w:hAnsi="Times New Roman" w:cs="Times New Roman"/>
          <w:sz w:val="24"/>
          <w:szCs w:val="24"/>
        </w:rPr>
        <w:t>behaviour</w:t>
      </w:r>
      <w:r w:rsidR="00B320DB" w:rsidRPr="005F15E9">
        <w:rPr>
          <w:rFonts w:ascii="Times New Roman" w:hAnsi="Times New Roman" w:cs="Times New Roman"/>
          <w:sz w:val="24"/>
          <w:szCs w:val="24"/>
        </w:rPr>
        <w:t xml:space="preserve"> and the motivation to </w:t>
      </w:r>
      <w:r w:rsidR="005D175B" w:rsidRPr="005F15E9">
        <w:rPr>
          <w:rFonts w:ascii="Times New Roman" w:hAnsi="Times New Roman" w:cs="Times New Roman"/>
          <w:sz w:val="24"/>
          <w:szCs w:val="24"/>
        </w:rPr>
        <w:t>conform</w:t>
      </w:r>
      <w:r w:rsidR="00B320DB" w:rsidRPr="005F15E9">
        <w:rPr>
          <w:rFonts w:ascii="Times New Roman" w:hAnsi="Times New Roman" w:cs="Times New Roman"/>
          <w:sz w:val="24"/>
          <w:szCs w:val="24"/>
        </w:rPr>
        <w:t xml:space="preserve"> </w:t>
      </w:r>
      <w:r w:rsidR="005D175B" w:rsidRPr="005F15E9">
        <w:rPr>
          <w:rFonts w:ascii="Times New Roman" w:hAnsi="Times New Roman" w:cs="Times New Roman"/>
          <w:sz w:val="24"/>
          <w:szCs w:val="24"/>
        </w:rPr>
        <w:t>to</w:t>
      </w:r>
      <w:r w:rsidR="00B320DB" w:rsidRPr="005F15E9">
        <w:rPr>
          <w:rFonts w:ascii="Times New Roman" w:hAnsi="Times New Roman" w:cs="Times New Roman"/>
          <w:sz w:val="24"/>
          <w:szCs w:val="24"/>
        </w:rPr>
        <w:t xml:space="preserve"> such expectations comprise the normative beliefs</w:t>
      </w:r>
      <w:r w:rsidRPr="005F15E9">
        <w:rPr>
          <w:rFonts w:ascii="Times New Roman" w:hAnsi="Times New Roman" w:cs="Times New Roman"/>
          <w:sz w:val="24"/>
          <w:szCs w:val="24"/>
        </w:rPr>
        <w:t>,</w:t>
      </w:r>
      <w:r w:rsidR="005D175B" w:rsidRPr="005F15E9">
        <w:rPr>
          <w:rFonts w:ascii="Times New Roman" w:hAnsi="Times New Roman" w:cs="Times New Roman"/>
          <w:sz w:val="24"/>
          <w:szCs w:val="24"/>
        </w:rPr>
        <w:t xml:space="preserve"> resulting in subjective norms. Furthermore, the control beliefs are the beliefs concerning the resources and capabilities of the individuals for performing a specific behaviour </w:t>
      </w:r>
      <w:r w:rsidR="00897365" w:rsidRPr="005F15E9">
        <w:rPr>
          <w:rFonts w:ascii="Times New Roman" w:hAnsi="Times New Roman" w:cs="Times New Roman"/>
          <w:sz w:val="24"/>
          <w:szCs w:val="24"/>
        </w:rPr>
        <w:t>and</w:t>
      </w:r>
      <w:r w:rsidR="005D175B" w:rsidRPr="005F15E9">
        <w:rPr>
          <w:rFonts w:ascii="Times New Roman" w:hAnsi="Times New Roman" w:cs="Times New Roman"/>
          <w:sz w:val="24"/>
          <w:szCs w:val="24"/>
        </w:rPr>
        <w:t xml:space="preserve"> the perceived level of obstacles in acting out a behaviour under consideration, lead</w:t>
      </w:r>
      <w:r w:rsidR="00960BD7" w:rsidRPr="005F15E9">
        <w:rPr>
          <w:rFonts w:ascii="Times New Roman" w:hAnsi="Times New Roman" w:cs="Times New Roman"/>
          <w:sz w:val="24"/>
          <w:szCs w:val="24"/>
        </w:rPr>
        <w:t>ing</w:t>
      </w:r>
      <w:r w:rsidR="005D175B" w:rsidRPr="005F15E9">
        <w:rPr>
          <w:rFonts w:ascii="Times New Roman" w:hAnsi="Times New Roman" w:cs="Times New Roman"/>
          <w:sz w:val="24"/>
          <w:szCs w:val="24"/>
        </w:rPr>
        <w:t xml:space="preserve"> to the perceived behavioural control. </w:t>
      </w:r>
    </w:p>
    <w:p w14:paraId="48952C7D" w14:textId="03CC01C4" w:rsidR="00A227C9" w:rsidRPr="005F15E9" w:rsidRDefault="000555A5"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lastRenderedPageBreak/>
        <w:t xml:space="preserve">TPB has been </w:t>
      </w:r>
      <w:r w:rsidR="006755E7" w:rsidRPr="005F15E9">
        <w:rPr>
          <w:rFonts w:ascii="Times New Roman" w:hAnsi="Times New Roman" w:cs="Times New Roman"/>
          <w:sz w:val="24"/>
          <w:szCs w:val="24"/>
        </w:rPr>
        <w:t>established</w:t>
      </w:r>
      <w:r w:rsidRPr="005F15E9">
        <w:rPr>
          <w:rFonts w:ascii="Times New Roman" w:hAnsi="Times New Roman" w:cs="Times New Roman"/>
          <w:sz w:val="24"/>
          <w:szCs w:val="24"/>
        </w:rPr>
        <w:t xml:space="preserve"> </w:t>
      </w:r>
      <w:r w:rsidR="006755E7" w:rsidRPr="005F15E9">
        <w:rPr>
          <w:rFonts w:ascii="Times New Roman" w:hAnsi="Times New Roman" w:cs="Times New Roman"/>
          <w:sz w:val="24"/>
          <w:szCs w:val="24"/>
        </w:rPr>
        <w:t>as</w:t>
      </w:r>
      <w:r w:rsidRPr="005F15E9">
        <w:rPr>
          <w:rFonts w:ascii="Times New Roman" w:hAnsi="Times New Roman" w:cs="Times New Roman"/>
          <w:sz w:val="24"/>
          <w:szCs w:val="24"/>
        </w:rPr>
        <w:t xml:space="preserve"> quite </w:t>
      </w:r>
      <w:r w:rsidR="00BC2496" w:rsidRPr="005F15E9">
        <w:rPr>
          <w:rFonts w:ascii="Times New Roman" w:hAnsi="Times New Roman" w:cs="Times New Roman"/>
          <w:sz w:val="24"/>
          <w:szCs w:val="24"/>
        </w:rPr>
        <w:t>beneficial</w:t>
      </w:r>
      <w:r w:rsidRPr="005F15E9">
        <w:rPr>
          <w:rFonts w:ascii="Times New Roman" w:hAnsi="Times New Roman" w:cs="Times New Roman"/>
          <w:sz w:val="24"/>
          <w:szCs w:val="24"/>
        </w:rPr>
        <w:t xml:space="preserve"> in determining environmental and sustainable behaviours in general and in the context of </w:t>
      </w:r>
      <w:proofErr w:type="gramStart"/>
      <w:r w:rsidRPr="005F15E9">
        <w:rPr>
          <w:rFonts w:ascii="Times New Roman" w:hAnsi="Times New Roman" w:cs="Times New Roman"/>
          <w:sz w:val="24"/>
          <w:szCs w:val="24"/>
        </w:rPr>
        <w:t>consumption in particular</w:t>
      </w:r>
      <w:proofErr w:type="gramEnd"/>
      <w:r w:rsidRPr="005F15E9">
        <w:rPr>
          <w:rFonts w:ascii="Times New Roman" w:hAnsi="Times New Roman" w:cs="Times New Roman"/>
          <w:sz w:val="24"/>
          <w:szCs w:val="24"/>
        </w:rPr>
        <w:t xml:space="preserve">. </w:t>
      </w:r>
      <w:r w:rsidR="0006117B" w:rsidRPr="005F15E9">
        <w:rPr>
          <w:rFonts w:ascii="Times New Roman" w:hAnsi="Times New Roman" w:cs="Times New Roman"/>
          <w:sz w:val="24"/>
          <w:szCs w:val="24"/>
        </w:rPr>
        <w:t xml:space="preserve">Evidence shows that TPB has fully or partially explained </w:t>
      </w:r>
      <w:r w:rsidR="00050C62" w:rsidRPr="005F15E9">
        <w:rPr>
          <w:rFonts w:ascii="Times New Roman" w:hAnsi="Times New Roman" w:cs="Times New Roman"/>
          <w:sz w:val="24"/>
          <w:szCs w:val="24"/>
        </w:rPr>
        <w:t>sustainable</w:t>
      </w:r>
      <w:r w:rsidR="0006117B" w:rsidRPr="005F15E9">
        <w:rPr>
          <w:rFonts w:ascii="Times New Roman" w:hAnsi="Times New Roman" w:cs="Times New Roman"/>
          <w:sz w:val="24"/>
          <w:szCs w:val="24"/>
        </w:rPr>
        <w:t xml:space="preserve"> behaviours </w:t>
      </w:r>
      <w:bookmarkStart w:id="6" w:name="_Hlk93084752"/>
      <w:r w:rsidR="00CA1036" w:rsidRPr="005F15E9">
        <w:rPr>
          <w:rFonts w:ascii="Times New Roman" w:hAnsi="Times New Roman" w:cs="Times New Roman"/>
          <w:sz w:val="24"/>
          <w:szCs w:val="24"/>
        </w:rPr>
        <w:t xml:space="preserve"> </w:t>
      </w:r>
      <w:r w:rsidR="00CA1036" w:rsidRPr="005F15E9">
        <w:rPr>
          <w:rFonts w:ascii="Times New Roman" w:hAnsi="Times New Roman" w:cs="Times New Roman"/>
          <w:sz w:val="24"/>
          <w:szCs w:val="24"/>
          <w:highlight w:val="yellow"/>
        </w:rPr>
        <w:fldChar w:fldCharType="begin" w:fldLock="1"/>
      </w:r>
      <w:r w:rsidR="0035707E" w:rsidRPr="005F15E9">
        <w:rPr>
          <w:rFonts w:ascii="Times New Roman" w:hAnsi="Times New Roman" w:cs="Times New Roman"/>
          <w:sz w:val="24"/>
          <w:szCs w:val="24"/>
          <w:highlight w:val="yellow"/>
        </w:rPr>
        <w:instrText>ADDIN CSL_CITATION {"citationItems":[{"id":"ITEM-1","itemData":{"DOI":"10.1007/S10551-019-04416-0/TABLES/5","ISSN":"15730697","abstract":"Responsible sustainable consumer behavior (RSCB) involves a complex pattern of environmental and social issues, in line with the view of sustainability as a construct with both environmental and social pillar. So far, environmental dimension was far more researched than social dimension. In this article, we investigate the antecedents of both environmentally and socially RSCB and willingness to behave in environmentally/socially responsible way. We include measures of concern, perceived consumer control/effectiveness, personal/social norms and ethical ideologies/obligation to better explain and extend the traditional theory of planned behavior. Additionally, we test the impact of information availability about environmental or social impact on RSCB. Our findings on a representative sample of 426 respondents (ages 18 to 65) show that in general, antecedents of environmentally and socially responsible sustainable consumption are similar in their effect on consumer behavior, with personal norms, concern and ethical ideologies having the strongest impact on RSCB. When comparing both types of behavior, socially responsible behavior is more influenced by perceived behavioral control and possibly social norms than environmentally responsible behavior, while information availability plays its role for both behaviors. Sustainable responsible consumption can be achieved by embracing both dimensions of sustainability and consumers need to have a sense for both social and environmental issues. The complexity and struggles between doing what is good for environment and society could be the reason why consumers have difficulties achieving sustainable responsible consumption.","author":[{"dropping-particle":"","family":"Hosta","given":"Maja","non-dropping-particle":"","parse-names":false,"suffix":""},{"dropping-particle":"","family":"Zabkar","given":"Vesna","non-dropping-particle":"","parse-names":false,"suffix":""}],"container-title":"Journal of Business Ethics","id":"ITEM-1","issue":"2","issued":{"date-parts":[["2021","6","1"]]},"page":"273-293","publisher":"Springer Science and Business Media B.V.","title":"Antecedents of Environmentally and Socially Responsible Sustainable Consumer Behavior","type":"article-journal","volume":"171"},"uris":["http://www.mendeley.com/documents/?uuid=37cf020b-78bd-387c-967f-795176293ec0"]},{"id":"ITEM-2","itemData":{"DOI":"10.1016/J.JRETCONSER.2021.102907","ISSN":"0969-6989","abstract":"Green-certified vegetables are nutritious, attractive to the senses, and in line with the principles of sustainable development. The objectives of this study are to reveal the mechanism of green-certified vegetable consumption; that is, to explore the key influencing factors behind consumers' purchase intentions, purchase behavior, and willingness to pay for green-certified vegetables. Based on the Theory of Multi-attribute Attitudes and the Theory of Planned Behavior, a research framework of the consumption mechanism oriented to consumers' preferences regarding green-certified vegetable quality was established. By collecting 520 questionnaires from Beijing, China, the model was confirmed by the ordered logistic regression and interval linear regression method. The results showed that consumers have heterogeneous quality preferences, and their purchase intentions and purchase behavior levels are relatively high, with an average willingness to pay (WTP) of 138.58%. The key influencing factors driving consumers' purchase intentions, purchase behavior, and WTP include protein content belief, mineral content belief, vitamin content belief, organic vegetable safety belief, freshness belief, and taste belief. In addition, color belief and packaging quality belief significantly influenced consumers' WTP, while origin reputation belief and brand reputation belief significantly influenced consumers' purchase intention and purchase behavior. The findings of this study can guide the supply side of green-certified vegetables to improve product quality according to consumer demand, so as to promote the sustainable development of green-certified vegetables.","author":[{"dropping-particle":"","family":"Yin","given":"Zhengqing","non-dropping-particle":"","parse-names":false,"suffix":""},{"dropping-particle":"","family":"Li","given":"Bo","non-dropping-particle":"","parse-names":false,"suffix":""},{"dropping-particle":"","family":"Li","given":"Shufei","non-dropping-particle":"","parse-names":false,"suffix":""},{"dropping-particle":"","family":"Ding","given":"Junqi","non-dropping-particle":"","parse-names":false,"suffix":""},{"dropping-particle":"","family":"Zhang","given":"Lingxian","non-dropping-particle":"","parse-names":false,"suffix":""}],"container-title":"Journal of Retailing and Consumer Services","id":"ITEM-2","issued":{"date-parts":[["2022","5","1"]]},"page":"102907","publisher":"Pergamon","title":"Key influencing factors of green vegetable consumption in Beijing, China","type":"article-journal","volume":"66"},"uris":["http://www.mendeley.com/documents/?uuid=06d1c891-72f7-3b4b-831d-5ecedd58fb4d"]},{"id":"ITEM-3","itemData":{"DOI":"10.1002/BSE.2766","ISSN":"1099-0836","abstract":"Green purchase behaviour is receiving a growing attention in the academic community, as understanding it is crucial for the growing number of companies developing and marketing green products. In order to provide a broader and novel picture of the phenomenon, this study extends the widely used Theory of Planned Behaviour (TPB) model in several ways, through a large survey of Italian consumers. First, three dimensions of green purchase behaviour are considered, namely, the willingness to pay a premium price, the green purchase frequency and the green purchase satisfaction. Second, several antecedents are considered simultaneously. Third, new (consumer creativity) or so far marginally studied (materialism and green practices) antecedents are included. Fourth, the mediating roles of green purchase satisfaction and willingness to pay a premium price in the link between the considered antecedents and the frequency of green purchase are investigated. Results show that the three dimensions of green purchase behaviour have different antecedents, so highlighting that green purchase behaviour is a multi-faceted phenomenon that should not be studied as a single general concept. Personal norms and value for money emerged to be very relevant predictors. The significant effects of creativity, materialism and green practices provide evidence that extending the TPB model with these three antecedents is useful to more deeply understand green purchase behaviour. Green purchase satisfaction is the strongest predictor of purchase frequency and mediates the effects of personal norms and value for money.","author":[{"dropping-particle":"","family":"Dangelico","given":"Rosa Maria","non-dropping-particle":"","parse-names":false,"suffix":""},{"dropping-particle":"","family":"Nonino","given":"Fabio","non-dropping-particle":"","parse-names":false,"suffix":""},{"dropping-particle":"","family":"Pompei","given":"Alessandro","non-dropping-particle":"","parse-names":false,"suffix":""}],"container-title":"Business Strategy and the Environment","id":"ITEM-3","issue":"5","issued":{"date-parts":[["2021","7","1"]]},"page":"2600-2620","publisher":"John Wiley &amp; Sons, Ltd","title":"Which are the determinants of green purchase behaviour? A study of Italian consumers","type":"article-journal","volume":"30"},"uris":["http://www.mendeley.com/documents/?uuid=cde2dd12-b66e-3ef4-8c7e-c5d216f9ab66"]},{"id":"ITEM-4","itemData":{"DOI":"10.1016/J.JRETCONSER.2020.102418","ISSN":"0969-6989","abstract":"The increasing urbanization and changing consumption patterns are putting great strain on environmental sustainability. The consumption patterns need to be reformed due to the great contribution to rising carbon emissions. The customers are also becoming aware of the various environmental issues. The current research developed and tested a conceptual framework to scrutinize the antecedents of customers' intentions to adopt environmentally sustainable banking services and activities. Following the theory of planned behaviour (TPB), this paper incorporated the constructs namely trust, environmental consciousness, and perceived behavioural outcomes in addition to its basic variables. The data were gathered from a cross-sectional sample of 440 Indian bank customers using a survey method. PLS-based structural equation modelling technique was employed to test the research model. The results indicated that TPB constructs exert significant influence on customers’ behavioural intention. The environmental consciousness was marked as a highly significant predictor of perceived behavioural outcomes which in turn was found to be a significant determinant of trust as well as behavioural intention. Moreover, the attitude was found to be a significant outcome of trust and environmental consciousness. This research puts forth the theoretical as well as managerial implications and provides directions for further research in the concerned thrust area.","author":[{"dropping-particle":"","family":"Taneja","given":"Shilpa","non-dropping-particle":"","parse-names":false,"suffix":""},{"dropping-particle":"","family":"Ali","given":"Liaqat","non-dropping-particle":"","parse-names":false,"suffix":""}],"container-title":"Journal of Retailing and Consumer Services","id":"ITEM-4","issued":{"date-parts":[["2021","3","1"]]},"page":"102418","publisher":"Pergamon","title":"Determinants of customers’ intentions towards environmentally sustainable banking: Testing the structural model","type":"article-journal","volume":"59"},"uris":["http://www.mendeley.com/documents/?uuid=5b0bb688-8029-3c1b-a09d-440adf8b24f0"]}],"mendeley":{"formattedCitation":"(Dangelico, Nonino, &amp; Pompei, 2021; Hosta &amp; Zabkar, 2021; Taneja &amp; Ali, 2021b; Yin et al., 2022)","manualFormatting":"(Dangelico et al., 2021; Hosta &amp; Zabkar, 2021; Taneja &amp; Ali, 2021b; Yin et al., 2022)","plainTextFormattedCitation":"(Dangelico, Nonino, &amp; Pompei, 2021; Hosta &amp; Zabkar, 2021; Taneja &amp; Ali, 2021b; Yin et al., 2022)","previouslyFormattedCitation":"(Dangelico, Nonino, &amp; Pompei, 2021; Hosta &amp; Zabkar, 2021; Taneja &amp; Ali, 2021b; Yin et al., 2022)"},"properties":{"noteIndex":0},"schema":"https://github.com/citation-style-language/schema/raw/master/csl-citation.json"}</w:instrText>
      </w:r>
      <w:r w:rsidR="00CA1036" w:rsidRPr="005F15E9">
        <w:rPr>
          <w:rFonts w:ascii="Times New Roman" w:hAnsi="Times New Roman" w:cs="Times New Roman"/>
          <w:sz w:val="24"/>
          <w:szCs w:val="24"/>
          <w:highlight w:val="yellow"/>
        </w:rPr>
        <w:fldChar w:fldCharType="separate"/>
      </w:r>
      <w:r w:rsidR="0035707E" w:rsidRPr="005F15E9">
        <w:rPr>
          <w:rFonts w:ascii="Times New Roman" w:hAnsi="Times New Roman" w:cs="Times New Roman"/>
          <w:noProof/>
          <w:sz w:val="24"/>
          <w:szCs w:val="24"/>
          <w:highlight w:val="yellow"/>
        </w:rPr>
        <w:t>(Dangelico et al., 2021; Hosta &amp; Zabkar, 2021; Taneja &amp; Ali, 2021b; Yin et al., 2022)</w:t>
      </w:r>
      <w:r w:rsidR="00CA1036" w:rsidRPr="005F15E9">
        <w:rPr>
          <w:rFonts w:ascii="Times New Roman" w:hAnsi="Times New Roman" w:cs="Times New Roman"/>
          <w:sz w:val="24"/>
          <w:szCs w:val="24"/>
          <w:highlight w:val="yellow"/>
        </w:rPr>
        <w:fldChar w:fldCharType="end"/>
      </w:r>
      <w:r w:rsidR="0006117B" w:rsidRPr="005F15E9">
        <w:rPr>
          <w:rFonts w:ascii="Times New Roman" w:hAnsi="Times New Roman" w:cs="Times New Roman"/>
          <w:sz w:val="24"/>
          <w:szCs w:val="24"/>
        </w:rPr>
        <w:t>.</w:t>
      </w:r>
      <w:bookmarkEnd w:id="6"/>
      <w:r w:rsidR="0006117B" w:rsidRPr="005F15E9">
        <w:rPr>
          <w:rFonts w:ascii="Times New Roman" w:hAnsi="Times New Roman" w:cs="Times New Roman"/>
          <w:sz w:val="24"/>
          <w:szCs w:val="24"/>
        </w:rPr>
        <w:t xml:space="preserve"> </w:t>
      </w:r>
      <w:r w:rsidR="00037048" w:rsidRPr="005F15E9">
        <w:rPr>
          <w:rFonts w:ascii="Times New Roman" w:hAnsi="Times New Roman" w:cs="Times New Roman"/>
          <w:sz w:val="24"/>
          <w:szCs w:val="24"/>
        </w:rPr>
        <w:t xml:space="preserve">Several </w:t>
      </w:r>
      <w:r w:rsidR="006755E7" w:rsidRPr="005F15E9">
        <w:rPr>
          <w:rFonts w:ascii="Times New Roman" w:hAnsi="Times New Roman" w:cs="Times New Roman"/>
          <w:sz w:val="24"/>
          <w:szCs w:val="24"/>
        </w:rPr>
        <w:t>scholars</w:t>
      </w:r>
      <w:r w:rsidR="00037048" w:rsidRPr="005F15E9">
        <w:rPr>
          <w:rFonts w:ascii="Times New Roman" w:hAnsi="Times New Roman" w:cs="Times New Roman"/>
          <w:sz w:val="24"/>
          <w:szCs w:val="24"/>
        </w:rPr>
        <w:t xml:space="preserve"> have tested and validated the inclusion of additional predictors to the basic TPB constructs, more specifically in explaining the sustainable behaviours</w:t>
      </w:r>
      <w:r w:rsidR="004A576C" w:rsidRPr="005F15E9">
        <w:rPr>
          <w:rFonts w:ascii="Times New Roman" w:hAnsi="Times New Roman" w:cs="Times New Roman"/>
          <w:sz w:val="24"/>
          <w:szCs w:val="24"/>
        </w:rPr>
        <w:t>,</w:t>
      </w:r>
      <w:r w:rsidR="00037048" w:rsidRPr="005F15E9">
        <w:rPr>
          <w:rFonts w:ascii="Times New Roman" w:hAnsi="Times New Roman" w:cs="Times New Roman"/>
          <w:sz w:val="24"/>
          <w:szCs w:val="24"/>
        </w:rPr>
        <w:t xml:space="preserve"> as including such external determinants have proven </w:t>
      </w:r>
      <w:r w:rsidR="004A576C" w:rsidRPr="005F15E9">
        <w:rPr>
          <w:rFonts w:ascii="Times New Roman" w:hAnsi="Times New Roman" w:cs="Times New Roman"/>
          <w:sz w:val="24"/>
          <w:szCs w:val="24"/>
        </w:rPr>
        <w:t>efficacious</w:t>
      </w:r>
      <w:r w:rsidR="00037048" w:rsidRPr="005F15E9">
        <w:rPr>
          <w:rFonts w:ascii="Times New Roman" w:hAnsi="Times New Roman" w:cs="Times New Roman"/>
          <w:sz w:val="24"/>
          <w:szCs w:val="24"/>
        </w:rPr>
        <w:t xml:space="preserve"> in improving the predictive power of this theory</w:t>
      </w:r>
      <w:r w:rsidR="000F3ECA" w:rsidRPr="005F15E9">
        <w:rPr>
          <w:rFonts w:ascii="Times New Roman" w:hAnsi="Times New Roman" w:cs="Times New Roman"/>
          <w:sz w:val="24"/>
          <w:szCs w:val="24"/>
        </w:rPr>
        <w:t xml:space="preserve"> </w:t>
      </w:r>
      <w:r w:rsidR="000F3ECA" w:rsidRPr="005F15E9">
        <w:rPr>
          <w:rFonts w:ascii="Times New Roman" w:hAnsi="Times New Roman" w:cs="Times New Roman"/>
          <w:sz w:val="24"/>
          <w:szCs w:val="24"/>
        </w:rPr>
        <w:fldChar w:fldCharType="begin" w:fldLock="1"/>
      </w:r>
      <w:r w:rsidR="000F3ECA" w:rsidRPr="005F15E9">
        <w:rPr>
          <w:rFonts w:ascii="Times New Roman" w:hAnsi="Times New Roman" w:cs="Times New Roman"/>
          <w:sz w:val="24"/>
          <w:szCs w:val="24"/>
        </w:rPr>
        <w:instrText>ADDIN CSL_CITATION {"citationItems":[{"id":"ITEM-1","itemData":{"DOI":"10.1016/j.foodqual.2021.104191","ISSN":"09503293","abstract":"This study explores the factors that influence consumer purchase intention and behavior for organic vegetables in Brazil. A conceptual model based on the theory of planned behavior (TPB) was developed. In addition to all standard relationships in the TPB, the candidate variables of perceived health benefits, perceived sustainability benefits, and perceived price were added to the TPB-based model. Attitude was expected to mediate the relation between perceived health benefits and intention and the relation between perceived sustainability benefits and intention. Perceived price was expected to moderate the relation between intention and behavior. An online survey was conducted, resulting in a sample size of 504 participants. Data were analyzed by partial-least squares structural equation modeling. The results indicate that intention and perceived behavioral control influence the purchase behavior for organic vegetables, with intention presenting the strongest impact on behavior. Attitude has the strongest impact on consumer intention to purchase organic vegetables, followed by perceived behavioral control and subjective norms. The results also indicate that attitude mediates the relations between perceived health benefits and intention and perceived sustainability benefits and intention. Perceived price moderates the relationship between intention and behavior. Based on the results, managerial implications are presented.","author":[{"dropping-particle":"","family":"Dorce","given":"Lethicia Camila","non-dropping-particle":"","parse-names":false,"suffix":""},{"dropping-particle":"","family":"Silva","given":"Marcelo Corrêa","non-dropping-particle":"da","parse-names":false,"suffix":""},{"dropping-particle":"","family":"Mauad","given":"Juliana Rosa Carrijo","non-dropping-particle":"","parse-names":false,"suffix":""},{"dropping-particle":"","family":"Faria Domingues","given":"Carla Heloisa","non-dropping-particle":"de","parse-names":false,"suffix":""},{"dropping-particle":"","family":"Borges","given":"João Augusto Rossi","non-dropping-particle":"","parse-names":false,"suffix":""}],"container-title":"Food Quality and Preference","id":"ITEM-1","issued":{"date-parts":[["2021","7","1"]]},"page":"104191","publisher":"Elsevier Ltd","title":"Extending the theory of planned behavior to understand consumer purchase behavior for organic vegetables in Brazil: The role of perceived health benefits, perceived sustainability benefits and perceived price","type":"article-journal","volume":"91"},"uris":["http://www.mendeley.com/documents/?uuid=aa805364-1e05-3d51-ac68-ad7981b6a193"]},{"id":"ITEM-2","itemData":{"DOI":"10.1080/03670244.2020.1865339","abstract":"This study aims to understand antecedents of students’ and science educators’ purchasing behaviors for eco-labeled foods with the extended Theory of Planned Behavior (TPB) model including self-identity, personal norm, willingness to pay, and eco-label knowledge in the Turkish context. A web-based survey was used to collect data from 3,393 people including middle school students, high school students, pre-service science teachers, science teachers, and academic staff. The results revealed that both the original (32%) and extended (37%) TPB models successfully explained intentions to purchase eco-labeled foods. In addition, personal norm, eco-label knowledge, and intention explained 25% of the variance in purchase behaviors indicating an acceptable explanatory power. In the original TPB model, attitude and perceived behavioral control had positive influence on intention, and in addition to those factors, willingness to pay and self-identity had a positive effect on intention in the extended TPB model. However, subjective norm had no significant influence on intention for both models. As a result, the study has important practical implications for policy and curriculum makers, education stakeholders, and science educators.","author":[{"dropping-particle":"","family":"Ateş","given":"H.","non-dropping-particle":"","parse-names":false,"suffix":""}],"container-title":"Ecology of Food and Nutrition","id":"ITEM-2","issued":{"date-parts":[["2021"]]},"title":"Understanding Students’ and Science Educators’ Eco-Labeled Food Purchase Behaviors: Extension of Theory of Planned Behavior with Self-Identity, Personal Norm, Willingness to Pay, and Eco-Label Knowledge","type":"article-journal"},"uris":["http://www.mendeley.com/documents/?uuid=e2057d66-5009-4f24-acf8-a98267d4ad19"]}],"mendeley":{"formattedCitation":"(Ateş, 2021; Dorce et al., 2021)","plainTextFormattedCitation":"(Ateş, 2021; Dorce et al., 2021)","previouslyFormattedCitation":"(Ateş, 2021; Dorce et al., 2021)"},"properties":{"noteIndex":0},"schema":"https://github.com/citation-style-language/schema/raw/master/csl-citation.json"}</w:instrText>
      </w:r>
      <w:r w:rsidR="000F3ECA" w:rsidRPr="005F15E9">
        <w:rPr>
          <w:rFonts w:ascii="Times New Roman" w:hAnsi="Times New Roman" w:cs="Times New Roman"/>
          <w:sz w:val="24"/>
          <w:szCs w:val="24"/>
        </w:rPr>
        <w:fldChar w:fldCharType="separate"/>
      </w:r>
      <w:r w:rsidR="000F3ECA" w:rsidRPr="005F15E9">
        <w:rPr>
          <w:rFonts w:ascii="Times New Roman" w:hAnsi="Times New Roman" w:cs="Times New Roman"/>
          <w:noProof/>
          <w:sz w:val="24"/>
          <w:szCs w:val="24"/>
        </w:rPr>
        <w:t>(Ateş, 2021; Dorce et al., 2021)</w:t>
      </w:r>
      <w:r w:rsidR="000F3ECA" w:rsidRPr="005F15E9">
        <w:rPr>
          <w:rFonts w:ascii="Times New Roman" w:hAnsi="Times New Roman" w:cs="Times New Roman"/>
          <w:sz w:val="24"/>
          <w:szCs w:val="24"/>
        </w:rPr>
        <w:fldChar w:fldCharType="end"/>
      </w:r>
      <w:r w:rsidR="00037048" w:rsidRPr="005F15E9">
        <w:rPr>
          <w:rFonts w:ascii="Times New Roman" w:hAnsi="Times New Roman" w:cs="Times New Roman"/>
          <w:sz w:val="24"/>
          <w:szCs w:val="24"/>
        </w:rPr>
        <w:t xml:space="preserve">. </w:t>
      </w:r>
      <w:r w:rsidR="006755E7" w:rsidRPr="005F15E9">
        <w:rPr>
          <w:rFonts w:ascii="Times New Roman" w:hAnsi="Times New Roman" w:cs="Times New Roman"/>
          <w:sz w:val="24"/>
          <w:szCs w:val="24"/>
        </w:rPr>
        <w:t>Furthermore</w:t>
      </w:r>
      <w:r w:rsidR="00037048" w:rsidRPr="005F15E9">
        <w:rPr>
          <w:rFonts w:ascii="Times New Roman" w:hAnsi="Times New Roman" w:cs="Times New Roman"/>
          <w:sz w:val="24"/>
          <w:szCs w:val="24"/>
        </w:rPr>
        <w:t>, Ajzen (1991) opines that TPB is open to including external predictors in addition to its basic variables if appropriate evidence of capturing a significant variation in the behavioural intention and/or the behaviour has been provided</w:t>
      </w:r>
      <w:r w:rsidR="00A227C9" w:rsidRPr="005F15E9">
        <w:rPr>
          <w:rFonts w:ascii="Times New Roman" w:hAnsi="Times New Roman" w:cs="Times New Roman"/>
          <w:sz w:val="24"/>
          <w:szCs w:val="24"/>
        </w:rPr>
        <w:t xml:space="preserve"> </w:t>
      </w:r>
      <w:r w:rsidR="002735DA" w:rsidRPr="005F15E9">
        <w:rPr>
          <w:rFonts w:ascii="Times New Roman" w:hAnsi="Times New Roman" w:cs="Times New Roman"/>
          <w:sz w:val="24"/>
          <w:szCs w:val="24"/>
        </w:rPr>
        <w:t xml:space="preserve"> </w:t>
      </w:r>
      <w:r w:rsidR="002735DA"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16/j.jretconser.2019.101988","ISSN":"09696989","abstract":"This study is an investigation of consumer perceptions relating to organic food products based on the factors of the theory of planned behaviour and protection motivation theory with consideration of the variances in culture and economic conditions in two different countries viz. India and the USA. The study also examines how these factors affect consumers purchase intention of organic food in developing (India) and developed (USA) countries. Results of multi-group moderation and multi-group moderated mediation analysis with the data collected from India (n = 714) and the United States (n = 656) using an Amazon Mechanical Turk (MTurk) show the existence of significant difference in the proposed relationships viz. Responsive efficacy → Attitude, Responsive efficacy →Purchase intention, Responsive efficacy → Perceived behvioural control, Attitude → Purchase intention, and Perceived behvioural control → Attitude with respect to the country type (i.e. India and USA). Further, attitude and perceived behavioural control perfectly act as mediators for both the country samples. Outcomes of this study recommend for marketers and promoters of organic food products to consider the consumer culture and settings behind the landscape they live in.","author":[{"dropping-particle":"","family":"Boobalan","given":"Kirubaharan","non-dropping-particle":"","parse-names":false,"suffix":""},{"dropping-particle":"","family":"Nachimuthu","given":"Geetha Sulur","non-dropping-particle":"","parse-names":false,"suffix":""}],"container-title":"Journal of Retailing and Consumer Services","id":"ITEM-1","issued":{"date-parts":[["2020","3","1"]]},"page":"101988","publisher":"Elsevier Ltd","title":"Organic consumerism: A comparison between India and the USA","type":"article-journal","volume":"53"},"uris":["http://www.mendeley.com/documents/?uuid=323d40ce-7668-304c-94bd-1a1dfe104a2d"]},{"id":"ITEM-2","itemData":{"ISBN":"1559-1816","author":[{"dropping-particle":"","family":"Shumaila","given":"Y Yousafzai","non-dropping-particle":"","parse-names":false,"suffix":""},{"dropping-particle":"","family":"Gordon","given":"R Foxall","non-dropping-particle":"","parse-names":false,"suffix":""},{"dropping-particle":"","family":"John","given":"G Pallister","non-dropping-particle":"","parse-names":false,"suffix":""}],"container-title":"Journal of Applied Social Psychology","id":"ITEM-2","issue":"5","issued":{"date-parts":[["2010"]]},"page":"1172-1202","title":"Explaining Internet Banking Behavior: Theory of Reasoned Action, Theory of Planned Behavior, or Technology Acceptance Model?","type":"article-journal","volume":"40"},"uris":["http://www.mendeley.com/documents/?uuid=438ebb0b-911f-48aa-a213-5b0e6c567c5e"]}],"mendeley":{"formattedCitation":"(Boobalan &amp; Nachimuthu, 2020; Shumaila, Gordon, &amp; John, 2010)","manualFormatting":"(Boobalan &amp; Nachimuthu, 2020; Shumaila et al., 2010)","plainTextFormattedCitation":"(Boobalan &amp; Nachimuthu, 2020; Shumaila, Gordon, &amp; John, 2010)","previouslyFormattedCitation":"(Boobalan &amp; Nachimuthu, 2020; Shumaila, Gordon, &amp; John, 2010)"},"properties":{"noteIndex":0},"schema":"https://github.com/citation-style-language/schema/raw/master/csl-citation.json"}</w:instrText>
      </w:r>
      <w:r w:rsidR="002735DA" w:rsidRPr="005F15E9">
        <w:rPr>
          <w:rFonts w:ascii="Times New Roman" w:hAnsi="Times New Roman" w:cs="Times New Roman"/>
          <w:sz w:val="24"/>
          <w:szCs w:val="24"/>
        </w:rPr>
        <w:fldChar w:fldCharType="separate"/>
      </w:r>
      <w:r w:rsidR="0076159F" w:rsidRPr="005F15E9">
        <w:rPr>
          <w:rFonts w:ascii="Times New Roman" w:hAnsi="Times New Roman" w:cs="Times New Roman"/>
          <w:noProof/>
          <w:sz w:val="24"/>
          <w:szCs w:val="24"/>
        </w:rPr>
        <w:t>(Boobalan &amp; Nachimuthu, 2020; Shumaila</w:t>
      </w:r>
      <w:r w:rsidR="0035707E" w:rsidRPr="005F15E9">
        <w:rPr>
          <w:rFonts w:ascii="Times New Roman" w:hAnsi="Times New Roman" w:cs="Times New Roman"/>
          <w:noProof/>
          <w:sz w:val="24"/>
          <w:szCs w:val="24"/>
        </w:rPr>
        <w:t xml:space="preserve"> et al.</w:t>
      </w:r>
      <w:r w:rsidR="0076159F" w:rsidRPr="005F15E9">
        <w:rPr>
          <w:rFonts w:ascii="Times New Roman" w:hAnsi="Times New Roman" w:cs="Times New Roman"/>
          <w:noProof/>
          <w:sz w:val="24"/>
          <w:szCs w:val="24"/>
        </w:rPr>
        <w:t>, 2010)</w:t>
      </w:r>
      <w:r w:rsidR="002735DA" w:rsidRPr="005F15E9">
        <w:rPr>
          <w:rFonts w:ascii="Times New Roman" w:hAnsi="Times New Roman" w:cs="Times New Roman"/>
          <w:sz w:val="24"/>
          <w:szCs w:val="24"/>
        </w:rPr>
        <w:fldChar w:fldCharType="end"/>
      </w:r>
      <w:r w:rsidR="00037048" w:rsidRPr="005F15E9">
        <w:rPr>
          <w:rFonts w:ascii="Times New Roman" w:hAnsi="Times New Roman" w:cs="Times New Roman"/>
          <w:sz w:val="24"/>
          <w:szCs w:val="24"/>
        </w:rPr>
        <w:t xml:space="preserve">. </w:t>
      </w:r>
      <w:r w:rsidR="007C4CBB" w:rsidRPr="005F15E9">
        <w:rPr>
          <w:rFonts w:ascii="Times New Roman" w:hAnsi="Times New Roman" w:cs="Times New Roman"/>
          <w:sz w:val="24"/>
          <w:szCs w:val="24"/>
        </w:rPr>
        <w:t xml:space="preserve">Based on supporting literature, </w:t>
      </w:r>
      <w:r w:rsidR="004A576C" w:rsidRPr="005F15E9">
        <w:rPr>
          <w:rFonts w:ascii="Times New Roman" w:hAnsi="Times New Roman" w:cs="Times New Roman"/>
          <w:sz w:val="24"/>
          <w:szCs w:val="24"/>
        </w:rPr>
        <w:t>this study</w:t>
      </w:r>
      <w:r w:rsidR="007C4CBB" w:rsidRPr="005F15E9">
        <w:rPr>
          <w:rFonts w:ascii="Times New Roman" w:hAnsi="Times New Roman" w:cs="Times New Roman"/>
          <w:sz w:val="24"/>
          <w:szCs w:val="24"/>
        </w:rPr>
        <w:t xml:space="preserve"> conceptualized a research framework using an extended </w:t>
      </w:r>
      <w:r w:rsidR="006755E7" w:rsidRPr="005F15E9">
        <w:rPr>
          <w:rFonts w:ascii="Times New Roman" w:hAnsi="Times New Roman" w:cs="Times New Roman"/>
          <w:sz w:val="24"/>
          <w:szCs w:val="24"/>
        </w:rPr>
        <w:t xml:space="preserve">version </w:t>
      </w:r>
      <w:r w:rsidR="007C4CBB" w:rsidRPr="005F15E9">
        <w:rPr>
          <w:rFonts w:ascii="Times New Roman" w:hAnsi="Times New Roman" w:cs="Times New Roman"/>
          <w:sz w:val="24"/>
          <w:szCs w:val="24"/>
        </w:rPr>
        <w:t xml:space="preserve">of TPB by </w:t>
      </w:r>
      <w:r w:rsidR="006755E7" w:rsidRPr="005F15E9">
        <w:rPr>
          <w:rFonts w:ascii="Times New Roman" w:hAnsi="Times New Roman" w:cs="Times New Roman"/>
          <w:sz w:val="24"/>
          <w:szCs w:val="24"/>
        </w:rPr>
        <w:t xml:space="preserve">adding </w:t>
      </w:r>
      <w:r w:rsidR="007C4CBB" w:rsidRPr="005F15E9">
        <w:rPr>
          <w:rFonts w:ascii="Times New Roman" w:hAnsi="Times New Roman" w:cs="Times New Roman"/>
          <w:sz w:val="24"/>
          <w:szCs w:val="24"/>
        </w:rPr>
        <w:t>the following constructs in the current research.</w:t>
      </w:r>
      <w:r w:rsidR="00050C62" w:rsidRPr="005F15E9">
        <w:rPr>
          <w:rFonts w:ascii="Times New Roman" w:hAnsi="Times New Roman" w:cs="Times New Roman"/>
          <w:sz w:val="24"/>
          <w:szCs w:val="24"/>
        </w:rPr>
        <w:t xml:space="preserve"> Grounding on the </w:t>
      </w:r>
      <w:proofErr w:type="gramStart"/>
      <w:r w:rsidR="006755E7" w:rsidRPr="005F15E9">
        <w:rPr>
          <w:rFonts w:ascii="Times New Roman" w:hAnsi="Times New Roman" w:cs="Times New Roman"/>
          <w:sz w:val="24"/>
          <w:szCs w:val="24"/>
        </w:rPr>
        <w:t xml:space="preserve">aforementioned </w:t>
      </w:r>
      <w:r w:rsidR="00050C62" w:rsidRPr="005F15E9">
        <w:rPr>
          <w:rFonts w:ascii="Times New Roman" w:hAnsi="Times New Roman" w:cs="Times New Roman"/>
          <w:sz w:val="24"/>
          <w:szCs w:val="24"/>
        </w:rPr>
        <w:t>discussion</w:t>
      </w:r>
      <w:proofErr w:type="gramEnd"/>
      <w:r w:rsidR="00050C62" w:rsidRPr="005F15E9">
        <w:rPr>
          <w:rFonts w:ascii="Times New Roman" w:hAnsi="Times New Roman" w:cs="Times New Roman"/>
          <w:sz w:val="24"/>
          <w:szCs w:val="24"/>
        </w:rPr>
        <w:t>, following hypotheses</w:t>
      </w:r>
      <w:r w:rsidR="00BC2496" w:rsidRPr="005F15E9">
        <w:rPr>
          <w:rFonts w:ascii="Times New Roman" w:hAnsi="Times New Roman" w:cs="Times New Roman"/>
          <w:sz w:val="24"/>
          <w:szCs w:val="24"/>
        </w:rPr>
        <w:t xml:space="preserve"> are framed</w:t>
      </w:r>
      <w:r w:rsidR="00050C62" w:rsidRPr="005F15E9">
        <w:rPr>
          <w:rFonts w:ascii="Times New Roman" w:hAnsi="Times New Roman" w:cs="Times New Roman"/>
          <w:sz w:val="24"/>
          <w:szCs w:val="24"/>
        </w:rPr>
        <w:t>:</w:t>
      </w:r>
    </w:p>
    <w:p w14:paraId="1DD89BE4" w14:textId="4640A650" w:rsidR="00050C62" w:rsidRPr="005F15E9" w:rsidRDefault="00050C62"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H1: Perceived behavioural control significantly influences intention to purchase sustainable labelled products.</w:t>
      </w:r>
    </w:p>
    <w:p w14:paraId="19E1438F" w14:textId="39392534" w:rsidR="00050C62" w:rsidRPr="005F15E9" w:rsidRDefault="00050C62"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H2: Subjective norms significantly influences intention to purchase sustainable labelled products.</w:t>
      </w:r>
    </w:p>
    <w:p w14:paraId="71E99498" w14:textId="60550312" w:rsidR="00050C62" w:rsidRPr="005F15E9" w:rsidRDefault="00050C62"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H3: Attitude towards sustainable labelled product</w:t>
      </w:r>
      <w:r w:rsidR="006A2674" w:rsidRPr="005F15E9">
        <w:rPr>
          <w:rFonts w:ascii="Times New Roman" w:hAnsi="Times New Roman" w:cs="Times New Roman"/>
          <w:sz w:val="24"/>
          <w:szCs w:val="24"/>
        </w:rPr>
        <w:t>s</w:t>
      </w:r>
      <w:r w:rsidRPr="005F15E9">
        <w:rPr>
          <w:rFonts w:ascii="Times New Roman" w:hAnsi="Times New Roman" w:cs="Times New Roman"/>
          <w:sz w:val="24"/>
          <w:szCs w:val="24"/>
        </w:rPr>
        <w:t xml:space="preserve"> significantly influences intention to purchase sustainable labelled products.</w:t>
      </w:r>
    </w:p>
    <w:p w14:paraId="28F68EA5" w14:textId="77777777" w:rsidR="00EC4248" w:rsidRPr="005F15E9" w:rsidRDefault="00707A7C" w:rsidP="00AF1057">
      <w:pPr>
        <w:spacing w:line="276" w:lineRule="auto"/>
        <w:jc w:val="both"/>
        <w:rPr>
          <w:rFonts w:ascii="Times New Roman" w:hAnsi="Times New Roman" w:cs="Times New Roman"/>
          <w:b/>
          <w:sz w:val="24"/>
          <w:szCs w:val="24"/>
        </w:rPr>
      </w:pPr>
      <w:bookmarkStart w:id="7" w:name="_Hlk93084799"/>
      <w:r w:rsidRPr="005F15E9">
        <w:rPr>
          <w:rFonts w:ascii="Times New Roman" w:hAnsi="Times New Roman" w:cs="Times New Roman"/>
          <w:b/>
          <w:sz w:val="24"/>
          <w:szCs w:val="24"/>
        </w:rPr>
        <w:t xml:space="preserve">3.2 </w:t>
      </w:r>
      <w:r w:rsidR="00EC4248" w:rsidRPr="005F15E9">
        <w:rPr>
          <w:rFonts w:ascii="Times New Roman" w:hAnsi="Times New Roman" w:cs="Times New Roman"/>
          <w:b/>
          <w:sz w:val="24"/>
          <w:szCs w:val="24"/>
        </w:rPr>
        <w:t>Consumer effectiveness</w:t>
      </w:r>
    </w:p>
    <w:bookmarkEnd w:id="7"/>
    <w:p w14:paraId="15CB1A7F" w14:textId="2C3827CC" w:rsidR="00D13A6E" w:rsidRPr="005F15E9" w:rsidRDefault="006A2674"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C</w:t>
      </w:r>
      <w:r w:rsidR="00550CCB" w:rsidRPr="005F15E9">
        <w:rPr>
          <w:rFonts w:ascii="Times New Roman" w:hAnsi="Times New Roman" w:cs="Times New Roman"/>
          <w:sz w:val="24"/>
          <w:szCs w:val="24"/>
        </w:rPr>
        <w:t>onsumer effectiveness can be termed as the belief about the difference in achieving a solution that can be made by the consumer’s efforts</w:t>
      </w:r>
      <w:r w:rsidR="0076159F" w:rsidRPr="005F15E9">
        <w:rPr>
          <w:rFonts w:ascii="Times New Roman" w:hAnsi="Times New Roman" w:cs="Times New Roman"/>
          <w:sz w:val="24"/>
          <w:szCs w:val="24"/>
        </w:rPr>
        <w:t xml:space="preserve"> </w:t>
      </w:r>
      <w:r w:rsidR="0076159F" w:rsidRPr="005F15E9">
        <w:rPr>
          <w:rFonts w:ascii="Times New Roman" w:hAnsi="Times New Roman" w:cs="Times New Roman"/>
          <w:sz w:val="24"/>
          <w:szCs w:val="24"/>
        </w:rPr>
        <w:fldChar w:fldCharType="begin" w:fldLock="1"/>
      </w:r>
      <w:r w:rsidR="003C1FA1" w:rsidRPr="005F15E9">
        <w:rPr>
          <w:rFonts w:ascii="Times New Roman" w:hAnsi="Times New Roman" w:cs="Times New Roman"/>
          <w:sz w:val="24"/>
          <w:szCs w:val="24"/>
        </w:rPr>
        <w:instrText>ADDIN CSL_CITATION {"citationItems":[{"id":"ITEM-1","itemData":{"DOI":"10.1177/074391569101000206","ISSN":"0743-9156","abstract":"While perceived consumer effectiveness (PCE) has consistently been linked to socially conscious attitudes, the concept appears to have been confounded with other related constructs in the empirical studies measuring its effects on behavior. In addition, the few studies which have considered the effects of PCE on reported behavior have done so only in aggregate. This research demonstrates that PCE is distinct from environmental concern and contributes uniquely to the prediction of certain pro-ecological behaviors. In addition, differences in PCE are shown to be associated with differences in demographics and political affiliation. The results suggest that motivating consumers to express their concern through actual behavior is to some extent a function of increasing their perception that individual actions do make a difference.","author":[{"dropping-particle":"","family":"Ellen","given":"Pam Scholder","non-dropping-particle":"","parse-names":false,"suffix":""},{"dropping-particle":"","family":"Wiener","given":"Joshua Lyle","non-dropping-particle":"","parse-names":false,"suffix":""},{"dropping-particle":"","family":"Cobb-Walgren","given":"Cathy","non-dropping-particle":"","parse-names":false,"suffix":""}],"container-title":"Journal of Public Policy &amp; Marketing","id":"ITEM-1","issue":"2","issued":{"date-parts":[["1991"]]},"page":"102-117","title":"The Role of Perceived Consumer Effectiveness in Motivating Environmentally Conscious Behaviors","type":"article-journal","volume":"10"},"uris":["http://www.mendeley.com/documents/?uuid=0966669e-fbf9-41cc-aff2-d46faf3d63d4"]},{"id":"ITEM-2","itemData":{"DOI":"10.1002/CB.1482","ISSN":"1479-1838","abstract":"Our current environmental situation requires serious attention. We can see the problems that our environment is facing everywhere, including air pollution, ozone depletion, global warming, hazardous waste disposal and water pollution. Today, consumers are aware that their individual consumption behaviour affects the environment and these consumers are more conscious of the seriousness of environmental degradation. Thus, consumers are increasingly engaging in environmentally friendly behaviour and are interested in supporting businesses that are engaging in green strategies. Green purchasing behaviour can help achieve a sustainable environment. Four factors that may influence green purchasing behaviour were examined in this study: perceived seriousness of environmental problems, perceived environmental responsibility, perceived effectiveness of environmental behaviour and concern for self-image in environmental protection. Data were collected from Lebanon, and three factors were found to have positive effects on green purchasing behaviour. The results also indicated that the perceived seriousness of environmental problems was the main contributor to green purchasing behaviour. © 2014 John Wiley &amp; Sons, Ltd.","author":[{"dropping-particle":"","family":"Dagher","given":"Grace K.","non-dropping-particle":"","parse-names":false,"suffix":""},{"dropping-particle":"","family":"Itani","given":"Omar","non-dropping-particle":"","parse-names":false,"suffix":""}],"container-title":"Journal of Consumer Behaviour","id":"ITEM-2","issue":"3","issued":{"date-parts":[["2014","5","1"]]},"page":"188-195","publisher":"John Wiley &amp; Sons, Ltd","title":"Factors influencing green purchasing behaviour: Empirical evidence from the Lebanese consumers","type":"article-journal","volume":"13"},"uris":["http://www.mendeley.com/documents/?uuid=56a73be5-24de-362c-8bbd-24200681231b"]},{"id":"ITEM-3","itemData":{"DOI":"10.1016/J.JRETCONSER.2019.07.006","ISSN":"0969-6989","abstract":"In order to combat environmental problems, electromobility is developing worldwide. The purpose of this study is to assess consumer attitudes for electromobility. Likewise, perceived consumer effectiveness (PCE) is proposed as a moderator. The analysis was carried out approaching a partial least squares technique within a model of structural equations with a sample of 404 users. Results show that the main motivators driving the purchase of an electric or hybrid vehicle are trust and extrinsic incentives, with green self-identity (GSI) influencing significantly but with less intensity. In addition, the level of knowledge is rather low and has a negative impact. In the proposed behavior model, PCE has a significant impact on intention. The impact of GSI on attitude is especially significant among consumers with a high level of PCE. Likewise, the effect of attitude on intention to adopt is also more pronounced among consumers with a high level of PCE. These findings might help revamp marketing strategies aiming to improve consumer attitudes and product adoption while boosting product sales.","author":[{"dropping-particle":"","family":"Higueras-Castillo","given":"E.","non-dropping-particle":"","parse-names":false,"suffix":""},{"dropping-particle":"","family":"Liébana-Cabanillas","given":"Francisco José","non-dropping-particle":"","parse-names":false,"suffix":""},{"dropping-particle":"","family":"Muñoz-Leiva","given":"Francisco","non-dropping-particle":"","parse-names":false,"suffix":""},{"dropping-particle":"","family":"García-Maroto","given":"Inmaculada","non-dropping-particle":"","parse-names":false,"suffix":""}],"container-title":"Journal of Retailing and Consumer Services","id":"ITEM-3","issued":{"date-parts":[["2019","11","1"]]},"page":"387-398","publisher":"Pergamon","title":"Evaluating consumer attitudes toward electromobility and the moderating effect of perceived consumer effectiveness","type":"article-journal","volume":"51"},"uris":["http://www.mendeley.com/documents/?uuid=9df522cc-2be5-3c7c-b83d-59e4bc9b8778"]}],"mendeley":{"formattedCitation":"(Dagher &amp; Itani, 2014; Ellen, Wiener, &amp; Cobb-Walgren, 1991; Higueras-Castillo, Liébana-Cabanillas, Muñoz-Leiva, &amp; García-Maroto, 2019)","manualFormatting":"(Dagher &amp; Itani, 2014; Ellen et al., 1991; Higueras-Castilloet al., 2019)","plainTextFormattedCitation":"(Dagher &amp; Itani, 2014; Ellen, Wiener, &amp; Cobb-Walgren, 1991; Higueras-Castillo, Liébana-Cabanillas, Muñoz-Leiva, &amp; García-Maroto, 2019)","previouslyFormattedCitation":"(Dagher &amp; Itani, 2014; Ellen, Wiener, &amp; Cobb-Walgren, 1991; Higueras-Castillo, Liébana-Cabanillas, Muñoz-Leiva, &amp; García-Maroto, 2019)"},"properties":{"noteIndex":0},"schema":"https://github.com/citation-style-language/schema/raw/master/csl-citation.json"}</w:instrText>
      </w:r>
      <w:r w:rsidR="0076159F" w:rsidRPr="005F15E9">
        <w:rPr>
          <w:rFonts w:ascii="Times New Roman" w:hAnsi="Times New Roman" w:cs="Times New Roman"/>
          <w:sz w:val="24"/>
          <w:szCs w:val="24"/>
        </w:rPr>
        <w:fldChar w:fldCharType="separate"/>
      </w:r>
      <w:r w:rsidR="00AF19E4" w:rsidRPr="005F15E9">
        <w:rPr>
          <w:rFonts w:ascii="Times New Roman" w:hAnsi="Times New Roman" w:cs="Times New Roman"/>
          <w:noProof/>
          <w:sz w:val="24"/>
          <w:szCs w:val="24"/>
        </w:rPr>
        <w:t>(Dagher &amp; Itani, 2014; Ellen</w:t>
      </w:r>
      <w:r w:rsidR="003C1FA1" w:rsidRPr="005F15E9">
        <w:rPr>
          <w:rFonts w:ascii="Times New Roman" w:hAnsi="Times New Roman" w:cs="Times New Roman"/>
          <w:noProof/>
          <w:sz w:val="24"/>
          <w:szCs w:val="24"/>
        </w:rPr>
        <w:t xml:space="preserve"> et al.</w:t>
      </w:r>
      <w:r w:rsidR="00AF19E4" w:rsidRPr="005F15E9">
        <w:rPr>
          <w:rFonts w:ascii="Times New Roman" w:hAnsi="Times New Roman" w:cs="Times New Roman"/>
          <w:noProof/>
          <w:sz w:val="24"/>
          <w:szCs w:val="24"/>
        </w:rPr>
        <w:t xml:space="preserve">, 1991; </w:t>
      </w:r>
      <w:r w:rsidR="00AF19E4" w:rsidRPr="005F15E9">
        <w:rPr>
          <w:rFonts w:ascii="Times New Roman" w:hAnsi="Times New Roman" w:cs="Times New Roman"/>
          <w:noProof/>
          <w:sz w:val="24"/>
          <w:szCs w:val="24"/>
          <w:highlight w:val="yellow"/>
        </w:rPr>
        <w:t>Higueras-Castillo</w:t>
      </w:r>
      <w:r w:rsidR="003C1FA1" w:rsidRPr="005F15E9">
        <w:rPr>
          <w:rFonts w:ascii="Times New Roman" w:hAnsi="Times New Roman" w:cs="Times New Roman"/>
          <w:noProof/>
          <w:sz w:val="24"/>
          <w:szCs w:val="24"/>
          <w:highlight w:val="yellow"/>
        </w:rPr>
        <w:t>et al.</w:t>
      </w:r>
      <w:r w:rsidR="00AF19E4" w:rsidRPr="005F15E9">
        <w:rPr>
          <w:rFonts w:ascii="Times New Roman" w:hAnsi="Times New Roman" w:cs="Times New Roman"/>
          <w:noProof/>
          <w:sz w:val="24"/>
          <w:szCs w:val="24"/>
          <w:highlight w:val="yellow"/>
        </w:rPr>
        <w:t>, 2019</w:t>
      </w:r>
      <w:r w:rsidR="00AF19E4" w:rsidRPr="005F15E9">
        <w:rPr>
          <w:rFonts w:ascii="Times New Roman" w:hAnsi="Times New Roman" w:cs="Times New Roman"/>
          <w:noProof/>
          <w:sz w:val="24"/>
          <w:szCs w:val="24"/>
        </w:rPr>
        <w:t>)</w:t>
      </w:r>
      <w:r w:rsidR="0076159F" w:rsidRPr="005F15E9">
        <w:rPr>
          <w:rFonts w:ascii="Times New Roman" w:hAnsi="Times New Roman" w:cs="Times New Roman"/>
          <w:sz w:val="24"/>
          <w:szCs w:val="24"/>
        </w:rPr>
        <w:fldChar w:fldCharType="end"/>
      </w:r>
      <w:r w:rsidR="00550CCB" w:rsidRPr="005F15E9">
        <w:rPr>
          <w:rFonts w:ascii="Times New Roman" w:hAnsi="Times New Roman" w:cs="Times New Roman"/>
          <w:sz w:val="24"/>
          <w:szCs w:val="24"/>
        </w:rPr>
        <w:t xml:space="preserve">. In the context of sustainable behavioural research, it can be conceptualized as an individual’s internal locus of control regarding his/her actions that can make a difference in addressing sustainability-related issues or protecting the environment </w:t>
      </w:r>
      <w:r w:rsidR="006E154D"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02/MAR.20522","ISSN":"1520-6793","abstract":"The authors report on the development of a novel construct, internal environmental locus of control (INELOC), which captures consumers' multifaceted attitudes pertaining to personal responsibility towards and ability to affect environmental outcomes. Using data gathered from a sample of consumers, the linkages between INELOC and a wide array of environmental behaviors were investigated. Exploratory and confirmatory factor analyses revealed four first-order dimensions (\"green consumer,\" \"activism,\" \"advocate,\" and \"recycling attitudes\") embedded within a second-order INELOC factor. Structural equations modeling techniques showed that INELOC was a strong positive predictor of many behaviors. However, the nature of the attitude-behavior relationship varied considerably across behavioral contexts, implying that people do not consistently behave in a proenvironmental manner. © 2012 Wiley Periodicals, Inc.","author":[{"dropping-particle":"","family":"Cleveland","given":"Mark","non-dropping-particle":"","parse-names":false,"suffix":""},{"dropping-particle":"","family":"Kalamas","given":"Maria","non-dropping-particle":"","parse-names":false,"suffix":""},{"dropping-particle":"","family":"Laroche","given":"Michel","non-dropping-particle":"","parse-names":false,"suffix":""}],"container-title":"Psychology &amp; Marketing","id":"ITEM-1","issue":"5","issued":{"date-parts":[["2012","5","1"]]},"page":"293-305","publisher":"John Wiley &amp; Sons, Ltd","title":"“It's not Easy Being Green”: Exploring Green Creeds, Green Deeds, and Internal Environmental Locus of Control","type":"article-journal","volume":"29"},"uris":["http://www.mendeley.com/documents/?uuid=5f341b79-23e7-3151-8406-75fdfd843ff2"]}],"mendeley":{"formattedCitation":"(Cleveland, Kalamas, &amp; Laroche, 2012)","manualFormatting":"(Cleveland et al., 2012;","plainTextFormattedCitation":"(Cleveland, Kalamas, &amp; Laroche, 2012)","previouslyFormattedCitation":"(Cleveland, Kalamas, &amp; Laroche, 2012)"},"properties":{"noteIndex":0},"schema":"https://github.com/citation-style-language/schema/raw/master/csl-citation.json"}</w:instrText>
      </w:r>
      <w:r w:rsidR="006E154D" w:rsidRPr="005F15E9">
        <w:rPr>
          <w:rFonts w:ascii="Times New Roman" w:hAnsi="Times New Roman" w:cs="Times New Roman"/>
          <w:sz w:val="24"/>
          <w:szCs w:val="24"/>
        </w:rPr>
        <w:fldChar w:fldCharType="separate"/>
      </w:r>
      <w:r w:rsidR="006E154D" w:rsidRPr="005F15E9">
        <w:rPr>
          <w:rFonts w:ascii="Times New Roman" w:hAnsi="Times New Roman" w:cs="Times New Roman"/>
          <w:noProof/>
          <w:sz w:val="24"/>
          <w:szCs w:val="24"/>
        </w:rPr>
        <w:t>(Cleveland</w:t>
      </w:r>
      <w:r w:rsidR="00177D85" w:rsidRPr="005F15E9">
        <w:rPr>
          <w:rFonts w:ascii="Times New Roman" w:hAnsi="Times New Roman" w:cs="Times New Roman"/>
          <w:noProof/>
          <w:sz w:val="24"/>
          <w:szCs w:val="24"/>
        </w:rPr>
        <w:t xml:space="preserve"> et al.</w:t>
      </w:r>
      <w:r w:rsidR="006E154D" w:rsidRPr="005F15E9">
        <w:rPr>
          <w:rFonts w:ascii="Times New Roman" w:hAnsi="Times New Roman" w:cs="Times New Roman"/>
          <w:noProof/>
          <w:sz w:val="24"/>
          <w:szCs w:val="24"/>
        </w:rPr>
        <w:t>, 2012</w:t>
      </w:r>
      <w:r w:rsidR="0035707E" w:rsidRPr="005F15E9">
        <w:rPr>
          <w:rFonts w:ascii="Times New Roman" w:hAnsi="Times New Roman" w:cs="Times New Roman"/>
          <w:noProof/>
          <w:sz w:val="24"/>
          <w:szCs w:val="24"/>
        </w:rPr>
        <w:t>;</w:t>
      </w:r>
      <w:r w:rsidR="006E154D" w:rsidRPr="005F15E9">
        <w:rPr>
          <w:rFonts w:ascii="Times New Roman" w:hAnsi="Times New Roman" w:cs="Times New Roman"/>
          <w:sz w:val="24"/>
          <w:szCs w:val="24"/>
        </w:rPr>
        <w:fldChar w:fldCharType="end"/>
      </w:r>
      <w:r w:rsidR="00243ED9" w:rsidRPr="005F15E9">
        <w:rPr>
          <w:rFonts w:ascii="Times New Roman" w:hAnsi="Times New Roman" w:cs="Times New Roman"/>
          <w:sz w:val="24"/>
          <w:szCs w:val="24"/>
        </w:rPr>
        <w:t xml:space="preserve"> </w:t>
      </w:r>
      <w:r w:rsidR="00243ED9"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16/J.JRETCONSER.2020.102082","ISSN":"0969-6989","abstract":"Retailers often face pressure from stakeholders to address social and environmental issues. The purpose of this study is to investigate the influence of retailer corporate social responsibility (CSR) on consumers' perceptions and behavior. Drawing on the theoretical foundations of social identity theory and signaling theory, this study presents and validates a unique model which examines the mediating effects of perceived consumer effectiveness and consumer trust on the relationship between retailer CSR and consumer citizenship behavior. Using a sample of 407 consumers in China, results of structural equation modeling show that retailer CSR is positively associated with consumer citizenship behavior. Additionally, perceived consumer effectiveness and consumer trust positively mediate this association. Taken together, these findings provide support for retailers to develop CSR programs that remind and reinforce consumers’ perceptions about socially responsible behaviors.","author":[{"dropping-particle":"","family":"Dang","given":"Van Thac","non-dropping-particle":"","parse-names":false,"suffix":""},{"dropping-particle":"","family":"Nguyen","given":"Ninh","non-dropping-particle":"","parse-names":false,"suffix":""},{"dropping-particle":"","family":"Pervan","given":"Simon","non-dropping-particle":"","parse-names":false,"suffix":""}],"container-title":"Journal of Retailing and Consumer Services","id":"ITEM-1","issued":{"date-parts":[["2020","7","1"]]},"page":"102082","publisher":"Pergamon","title":"Retailer corporate social responsibility and consumer citizenship behavior: The mediating roles of perceived consumer effectiveness and consumer trust","type":"article-journal","volume":"55"},"uris":["http://www.mendeley.com/documents/?uuid=a9bb13a1-612a-3b10-a6f3-fd3d5c38e3e4"]}],"mendeley":{"formattedCitation":"(Dang, Nguyen, &amp; Pervan, 2020)","manualFormatting":"Dang et al., 2020)","plainTextFormattedCitation":"(Dang, Nguyen, &amp; Pervan, 2020)","previouslyFormattedCitation":"(Dang, Nguyen, &amp; Pervan, 2020)"},"properties":{"noteIndex":0},"schema":"https://github.com/citation-style-language/schema/raw/master/csl-citation.json"}</w:instrText>
      </w:r>
      <w:r w:rsidR="00243ED9" w:rsidRPr="005F15E9">
        <w:rPr>
          <w:rFonts w:ascii="Times New Roman" w:hAnsi="Times New Roman" w:cs="Times New Roman"/>
          <w:sz w:val="24"/>
          <w:szCs w:val="24"/>
        </w:rPr>
        <w:fldChar w:fldCharType="separate"/>
      </w:r>
      <w:r w:rsidR="00243ED9" w:rsidRPr="005F15E9">
        <w:rPr>
          <w:rFonts w:ascii="Times New Roman" w:hAnsi="Times New Roman" w:cs="Times New Roman"/>
          <w:noProof/>
          <w:sz w:val="24"/>
          <w:szCs w:val="24"/>
          <w:highlight w:val="yellow"/>
        </w:rPr>
        <w:t>Dang</w:t>
      </w:r>
      <w:r w:rsidR="003C1FA1" w:rsidRPr="005F15E9">
        <w:rPr>
          <w:rFonts w:ascii="Times New Roman" w:hAnsi="Times New Roman" w:cs="Times New Roman"/>
          <w:noProof/>
          <w:sz w:val="24"/>
          <w:szCs w:val="24"/>
          <w:highlight w:val="yellow"/>
        </w:rPr>
        <w:t xml:space="preserve"> et al.</w:t>
      </w:r>
      <w:r w:rsidR="00243ED9" w:rsidRPr="005F15E9">
        <w:rPr>
          <w:rFonts w:ascii="Times New Roman" w:hAnsi="Times New Roman" w:cs="Times New Roman"/>
          <w:noProof/>
          <w:sz w:val="24"/>
          <w:szCs w:val="24"/>
          <w:highlight w:val="yellow"/>
        </w:rPr>
        <w:t>, 2020)</w:t>
      </w:r>
      <w:r w:rsidR="00243ED9" w:rsidRPr="005F15E9">
        <w:rPr>
          <w:rFonts w:ascii="Times New Roman" w:hAnsi="Times New Roman" w:cs="Times New Roman"/>
          <w:sz w:val="24"/>
          <w:szCs w:val="24"/>
        </w:rPr>
        <w:fldChar w:fldCharType="end"/>
      </w:r>
      <w:r w:rsidR="00550CCB" w:rsidRPr="005F15E9">
        <w:rPr>
          <w:rFonts w:ascii="Times New Roman" w:hAnsi="Times New Roman" w:cs="Times New Roman"/>
          <w:sz w:val="24"/>
          <w:szCs w:val="24"/>
        </w:rPr>
        <w:t>.</w:t>
      </w:r>
      <w:r w:rsidR="00D13A6E" w:rsidRPr="005F15E9">
        <w:rPr>
          <w:rFonts w:ascii="Times New Roman" w:hAnsi="Times New Roman" w:cs="Times New Roman"/>
          <w:sz w:val="24"/>
          <w:szCs w:val="24"/>
        </w:rPr>
        <w:t xml:space="preserve"> Scholars have observed that consumers</w:t>
      </w:r>
      <w:r w:rsidR="00897365" w:rsidRPr="005F15E9">
        <w:rPr>
          <w:rFonts w:ascii="Times New Roman" w:hAnsi="Times New Roman" w:cs="Times New Roman"/>
          <w:sz w:val="24"/>
          <w:szCs w:val="24"/>
        </w:rPr>
        <w:t>’</w:t>
      </w:r>
      <w:r w:rsidR="00D13A6E" w:rsidRPr="005F15E9">
        <w:rPr>
          <w:rFonts w:ascii="Times New Roman" w:hAnsi="Times New Roman" w:cs="Times New Roman"/>
          <w:sz w:val="24"/>
          <w:szCs w:val="24"/>
        </w:rPr>
        <w:t xml:space="preserve"> belief as to what extent they and their actions can help </w:t>
      </w:r>
      <w:r w:rsidR="00897365" w:rsidRPr="005F15E9">
        <w:rPr>
          <w:rFonts w:ascii="Times New Roman" w:hAnsi="Times New Roman" w:cs="Times New Roman"/>
          <w:sz w:val="24"/>
          <w:szCs w:val="24"/>
        </w:rPr>
        <w:t>solve</w:t>
      </w:r>
      <w:r w:rsidR="00D13A6E" w:rsidRPr="005F15E9">
        <w:rPr>
          <w:rFonts w:ascii="Times New Roman" w:hAnsi="Times New Roman" w:cs="Times New Roman"/>
          <w:sz w:val="24"/>
          <w:szCs w:val="24"/>
        </w:rPr>
        <w:t xml:space="preserve"> environmental issues has a </w:t>
      </w:r>
      <w:r w:rsidR="00897365" w:rsidRPr="005F15E9">
        <w:rPr>
          <w:rFonts w:ascii="Times New Roman" w:hAnsi="Times New Roman" w:cs="Times New Roman"/>
          <w:sz w:val="24"/>
          <w:szCs w:val="24"/>
        </w:rPr>
        <w:t xml:space="preserve">significant </w:t>
      </w:r>
      <w:r w:rsidR="00D13A6E" w:rsidRPr="005F15E9">
        <w:rPr>
          <w:rFonts w:ascii="Times New Roman" w:hAnsi="Times New Roman" w:cs="Times New Roman"/>
          <w:sz w:val="24"/>
          <w:szCs w:val="24"/>
        </w:rPr>
        <w:t>bea</w:t>
      </w:r>
      <w:r w:rsidR="006E154D" w:rsidRPr="005F15E9">
        <w:rPr>
          <w:rFonts w:ascii="Times New Roman" w:hAnsi="Times New Roman" w:cs="Times New Roman"/>
          <w:sz w:val="24"/>
          <w:szCs w:val="24"/>
        </w:rPr>
        <w:t>ring on their green behaviours</w:t>
      </w:r>
      <w:r w:rsidR="0076159F" w:rsidRPr="005F15E9">
        <w:rPr>
          <w:rFonts w:ascii="Times New Roman" w:hAnsi="Times New Roman" w:cs="Times New Roman"/>
          <w:sz w:val="24"/>
          <w:szCs w:val="24"/>
        </w:rPr>
        <w:t xml:space="preserve"> </w:t>
      </w:r>
      <w:r w:rsidR="0076159F" w:rsidRPr="005F15E9">
        <w:rPr>
          <w:rFonts w:ascii="Times New Roman" w:hAnsi="Times New Roman" w:cs="Times New Roman"/>
          <w:sz w:val="24"/>
          <w:szCs w:val="24"/>
        </w:rPr>
        <w:fldChar w:fldCharType="begin" w:fldLock="1"/>
      </w:r>
      <w:r w:rsidR="00473796" w:rsidRPr="005F15E9">
        <w:rPr>
          <w:rFonts w:ascii="Times New Roman" w:hAnsi="Times New Roman" w:cs="Times New Roman"/>
          <w:sz w:val="24"/>
          <w:szCs w:val="24"/>
        </w:rPr>
        <w:instrText>ADDIN CSL_CITATION {"citationItems":[{"id":"ITEM-1","itemData":{"DOI":"10.1111/IJCS.12013","ISSN":"1470-6431","abstract":"The purpose of this study is to develop a comprehensive understanding of young consumers' attitudes, perceptions and behavioural intentions towards the consumption of environmentally sustainable textile and apparel products. A total of 701 responses were collected from students attending large universities in the US, South Korea and China. An extended model of planned behaviour was developed and tested based on structural equation modeling approach. The results indicate that consumers' product knowledge, perceived consumer effectiveness and perceived personal relevance significantly affect young consumers' attitudes, subjective norms and perceived behavioural control, thereby affecting purchase intentions for environmentally sustainable textiles and apparel. The research findings will benefit both environmental and economic enhancement efforts among policymakers, educators and industry professionals, enabling them to formulate strategies to ensure better communication with consumers to promote desirable consumption behaviour. © 2013 John Wiley &amp; Sons Ltd.","author":[{"dropping-particle":"","family":"Kang","given":"Jiyun","non-dropping-particle":"","parse-names":false,"suffix":""},{"dropping-particle":"","family":"Liu","given":"Chuanlan","non-dropping-particle":"","parse-names":false,"suffix":""},{"dropping-particle":"","family":"Kim","given":"Sang Hoon","non-dropping-particle":"","parse-names":false,"suffix":""}],"container-title":"International Journal of Consumer Studies","id":"ITEM-1","issue":"4","issued":{"date-parts":[["2013","7","1"]]},"page":"442-452","publisher":"John Wiley &amp; Sons, Ltd","title":"Environmentally sustainable textile and apparel consumption: the role of consumer knowledge, perceived consumer effectiveness and perceived personal relevance","type":"article-journal","volume":"37"},"uris":["http://www.mendeley.com/documents/?uuid=b8d364ad-fc0b-3db9-a96b-14c0b7f3fd25"]}],"mendeley":{"formattedCitation":"(Kang, Liu, &amp; Kim, 2013)","manualFormatting":"(Kang et al., 2013)","plainTextFormattedCitation":"(Kang, Liu, &amp; Kim, 2013)","previouslyFormattedCitation":"(Kang, Liu, &amp; Kim, 2013)"},"properties":{"noteIndex":0},"schema":"https://github.com/citation-style-language/schema/raw/master/csl-citation.json"}</w:instrText>
      </w:r>
      <w:r w:rsidR="0076159F" w:rsidRPr="005F15E9">
        <w:rPr>
          <w:rFonts w:ascii="Times New Roman" w:hAnsi="Times New Roman" w:cs="Times New Roman"/>
          <w:sz w:val="24"/>
          <w:szCs w:val="24"/>
        </w:rPr>
        <w:fldChar w:fldCharType="separate"/>
      </w:r>
      <w:r w:rsidR="0076159F" w:rsidRPr="005F15E9">
        <w:rPr>
          <w:rFonts w:ascii="Times New Roman" w:hAnsi="Times New Roman" w:cs="Times New Roman"/>
          <w:noProof/>
          <w:sz w:val="24"/>
          <w:szCs w:val="24"/>
        </w:rPr>
        <w:t>(Kang et al., 2013)</w:t>
      </w:r>
      <w:r w:rsidR="0076159F" w:rsidRPr="005F15E9">
        <w:rPr>
          <w:rFonts w:ascii="Times New Roman" w:hAnsi="Times New Roman" w:cs="Times New Roman"/>
          <w:sz w:val="24"/>
          <w:szCs w:val="24"/>
        </w:rPr>
        <w:fldChar w:fldCharType="end"/>
      </w:r>
      <w:r w:rsidR="00D13A6E" w:rsidRPr="005F15E9">
        <w:rPr>
          <w:rFonts w:ascii="Times New Roman" w:hAnsi="Times New Roman" w:cs="Times New Roman"/>
          <w:sz w:val="24"/>
          <w:szCs w:val="24"/>
        </w:rPr>
        <w:t>.</w:t>
      </w:r>
      <w:r w:rsidR="000F3ECA" w:rsidRPr="005F15E9">
        <w:rPr>
          <w:rFonts w:ascii="Times New Roman" w:hAnsi="Times New Roman" w:cs="Times New Roman"/>
          <w:sz w:val="24"/>
          <w:szCs w:val="24"/>
        </w:rPr>
        <w:t xml:space="preserve"> There </w:t>
      </w:r>
      <w:r w:rsidR="00897365" w:rsidRPr="005F15E9">
        <w:rPr>
          <w:rFonts w:ascii="Times New Roman" w:hAnsi="Times New Roman" w:cs="Times New Roman"/>
          <w:sz w:val="24"/>
          <w:szCs w:val="24"/>
        </w:rPr>
        <w:t>is</w:t>
      </w:r>
      <w:r w:rsidR="000F3ECA" w:rsidRPr="005F15E9">
        <w:rPr>
          <w:rFonts w:ascii="Times New Roman" w:hAnsi="Times New Roman" w:cs="Times New Roman"/>
          <w:sz w:val="24"/>
          <w:szCs w:val="24"/>
        </w:rPr>
        <w:t xml:space="preserve"> little evidence on how consumer</w:t>
      </w:r>
      <w:r w:rsidR="00897365" w:rsidRPr="005F15E9">
        <w:rPr>
          <w:rFonts w:ascii="Times New Roman" w:hAnsi="Times New Roman" w:cs="Times New Roman"/>
          <w:sz w:val="24"/>
          <w:szCs w:val="24"/>
        </w:rPr>
        <w:t>s’</w:t>
      </w:r>
      <w:r w:rsidR="000F3ECA" w:rsidRPr="005F15E9">
        <w:rPr>
          <w:rFonts w:ascii="Times New Roman" w:hAnsi="Times New Roman" w:cs="Times New Roman"/>
          <w:sz w:val="24"/>
          <w:szCs w:val="24"/>
        </w:rPr>
        <w:t xml:space="preserve"> perception of effectiveness help </w:t>
      </w:r>
      <w:proofErr w:type="gramStart"/>
      <w:r w:rsidR="000F3ECA" w:rsidRPr="005F15E9">
        <w:rPr>
          <w:rFonts w:ascii="Times New Roman" w:hAnsi="Times New Roman" w:cs="Times New Roman"/>
          <w:sz w:val="24"/>
          <w:szCs w:val="24"/>
        </w:rPr>
        <w:t>shape</w:t>
      </w:r>
      <w:proofErr w:type="gramEnd"/>
      <w:r w:rsidR="000F3ECA" w:rsidRPr="005F15E9">
        <w:rPr>
          <w:rFonts w:ascii="Times New Roman" w:hAnsi="Times New Roman" w:cs="Times New Roman"/>
          <w:sz w:val="24"/>
          <w:szCs w:val="24"/>
        </w:rPr>
        <w:t xml:space="preserve"> sustainable consumption behaviours. For example, </w:t>
      </w:r>
      <w:r w:rsidR="0098000D" w:rsidRPr="005F15E9">
        <w:rPr>
          <w:rFonts w:ascii="Times New Roman" w:hAnsi="Times New Roman" w:cs="Times New Roman"/>
          <w:sz w:val="24"/>
          <w:szCs w:val="24"/>
        </w:rPr>
        <w:t>a few</w:t>
      </w:r>
      <w:r w:rsidR="000F3ECA" w:rsidRPr="005F15E9">
        <w:rPr>
          <w:rFonts w:ascii="Times New Roman" w:hAnsi="Times New Roman" w:cs="Times New Roman"/>
          <w:sz w:val="24"/>
          <w:szCs w:val="24"/>
        </w:rPr>
        <w:t xml:space="preserve"> of the prior</w:t>
      </w:r>
      <w:r w:rsidR="00AC50F2" w:rsidRPr="005F15E9">
        <w:rPr>
          <w:rFonts w:ascii="Times New Roman" w:hAnsi="Times New Roman" w:cs="Times New Roman"/>
          <w:sz w:val="24"/>
          <w:szCs w:val="24"/>
        </w:rPr>
        <w:t xml:space="preserve"> research on environmentally</w:t>
      </w:r>
      <w:r w:rsidRPr="005F15E9">
        <w:rPr>
          <w:rFonts w:ascii="Times New Roman" w:hAnsi="Times New Roman" w:cs="Times New Roman"/>
          <w:sz w:val="24"/>
          <w:szCs w:val="24"/>
        </w:rPr>
        <w:t xml:space="preserve"> </w:t>
      </w:r>
      <w:r w:rsidR="00AC50F2" w:rsidRPr="005F15E9">
        <w:rPr>
          <w:rFonts w:ascii="Times New Roman" w:hAnsi="Times New Roman" w:cs="Times New Roman"/>
          <w:sz w:val="24"/>
          <w:szCs w:val="24"/>
        </w:rPr>
        <w:t xml:space="preserve">conscious and sustainable consumer behaviour have shown that the perception of consumer effectiveness </w:t>
      </w:r>
      <w:r w:rsidR="000F3ECA" w:rsidRPr="005F15E9">
        <w:rPr>
          <w:rFonts w:ascii="Times New Roman" w:hAnsi="Times New Roman" w:cs="Times New Roman"/>
          <w:sz w:val="24"/>
          <w:szCs w:val="24"/>
        </w:rPr>
        <w:t>in</w:t>
      </w:r>
      <w:r w:rsidR="00AC50F2" w:rsidRPr="005F15E9">
        <w:rPr>
          <w:rFonts w:ascii="Times New Roman" w:hAnsi="Times New Roman" w:cs="Times New Roman"/>
          <w:sz w:val="24"/>
          <w:szCs w:val="24"/>
        </w:rPr>
        <w:t xml:space="preserve"> dealing with sustainability issues is an important antecedent to green or sustainable purchase decisions </w:t>
      </w:r>
      <w:r w:rsidR="00AC50F2" w:rsidRPr="005F15E9">
        <w:rPr>
          <w:rFonts w:ascii="Times New Roman" w:hAnsi="Times New Roman" w:cs="Times New Roman"/>
          <w:sz w:val="24"/>
          <w:szCs w:val="24"/>
        </w:rPr>
        <w:fldChar w:fldCharType="begin" w:fldLock="1"/>
      </w:r>
      <w:r w:rsidR="001D4F8E" w:rsidRPr="005F15E9">
        <w:rPr>
          <w:rFonts w:ascii="Times New Roman" w:hAnsi="Times New Roman" w:cs="Times New Roman"/>
          <w:sz w:val="24"/>
          <w:szCs w:val="24"/>
        </w:rPr>
        <w:instrText>ADDIN CSL_CITATION {"citationItems":[{"id":"ITEM-1","itemData":{"DOI":"10.1016/j.jretconser.2017.11.008","ISSN":"09696989","abstract":"The purpose of this empirical study is to operationalize the relationship of cognitive factors influencing on green purchase intention directly and indirectly via the mediating role of attitude towards green products which in turn investigated with green purchasing behaviour in order to validate the proposed research model in the Indian context of ecologically friendly buying behaviour. The model is based on ‘attitude-intention-behaviour’ and analysed by using structural equation modeling (SEM) from that data collected of 351 Indian consumers. The findings unveiled that Green purchase intention (GPI) was significantly and directly driven by Attitude towards green products (AGP), Environmental concern (EC), and Perceived consumer effectiveness (PCE) directly and indirectly via the mediating the role of AGP however, perceived environmental knowledge (PEK) was found to be insignificant effect on both AGP and GPI in this study. Moreover the measure of GPI was found to be the fundamental predictor of Green purchase behaviour (GPB) in the model. Hence, the present model provides valuable inputs to policymakers and marketers to design from the perspective of green marketing policies and strategies in order to cope with the indigenous Indian context.","author":[{"dropping-particle":"","family":"Jaiswal","given":"Deepak","non-dropping-particle":"","parse-names":false,"suffix":""},{"dropping-particle":"","family":"Kant","given":"Rishi","non-dropping-particle":"","parse-names":false,"suffix":""}],"container-title":"Journal of Retailing and Consumer Services","id":"ITEM-1","issue":"December 2017","issued":{"date-parts":[["2018"]]},"page":"60-69","publisher":"Elsevier Ltd","title":"Green purchasing behaviour: A conceptual framework and empirical investigation of Indian consumers","type":"article-journal","volume":"41"},"uris":["http://www.mendeley.com/documents/?uuid=59c34cf4-633b-4ad0-b90b-ad9390e7df51"]}],"mendeley":{"formattedCitation":"(Jaiswal &amp; Kant, 2018)","manualFormatting":"(Alzubaidi et al., 2021; Jaiswal &amp; Kant, 2018;","plainTextFormattedCitation":"(Jaiswal &amp; Kant, 2018)","previouslyFormattedCitation":"(Jaiswal &amp; Kant, 2018)"},"properties":{"noteIndex":0},"schema":"https://github.com/citation-style-language/schema/raw/master/csl-citation.json"}</w:instrText>
      </w:r>
      <w:r w:rsidR="00AC50F2" w:rsidRPr="005F15E9">
        <w:rPr>
          <w:rFonts w:ascii="Times New Roman" w:hAnsi="Times New Roman" w:cs="Times New Roman"/>
          <w:sz w:val="24"/>
          <w:szCs w:val="24"/>
        </w:rPr>
        <w:fldChar w:fldCharType="separate"/>
      </w:r>
      <w:r w:rsidR="00CA1036" w:rsidRPr="005F15E9">
        <w:rPr>
          <w:rFonts w:ascii="Times New Roman" w:hAnsi="Times New Roman" w:cs="Times New Roman"/>
          <w:noProof/>
          <w:sz w:val="24"/>
          <w:szCs w:val="24"/>
        </w:rPr>
        <w:t>(</w:t>
      </w:r>
      <w:r w:rsidR="001D4F8E" w:rsidRPr="005F15E9">
        <w:rPr>
          <w:rFonts w:ascii="Times New Roman" w:hAnsi="Times New Roman" w:cs="Times New Roman"/>
          <w:noProof/>
          <w:sz w:val="24"/>
          <w:szCs w:val="24"/>
          <w:highlight w:val="yellow"/>
        </w:rPr>
        <w:t>Alzubaidi et al., 2021;</w:t>
      </w:r>
      <w:r w:rsidR="001D4F8E" w:rsidRPr="005F15E9">
        <w:rPr>
          <w:rFonts w:ascii="Times New Roman" w:hAnsi="Times New Roman" w:cs="Times New Roman"/>
          <w:noProof/>
          <w:sz w:val="24"/>
          <w:szCs w:val="24"/>
        </w:rPr>
        <w:t xml:space="preserve"> </w:t>
      </w:r>
      <w:r w:rsidR="00CA1036" w:rsidRPr="005F15E9">
        <w:rPr>
          <w:rFonts w:ascii="Times New Roman" w:hAnsi="Times New Roman" w:cs="Times New Roman"/>
          <w:noProof/>
          <w:sz w:val="24"/>
          <w:szCs w:val="24"/>
        </w:rPr>
        <w:t>Jaiswal &amp; Kant, 2018</w:t>
      </w:r>
      <w:r w:rsidR="0035707E" w:rsidRPr="005F15E9">
        <w:rPr>
          <w:rFonts w:ascii="Times New Roman" w:hAnsi="Times New Roman" w:cs="Times New Roman"/>
          <w:noProof/>
          <w:sz w:val="24"/>
          <w:szCs w:val="24"/>
        </w:rPr>
        <w:t>;</w:t>
      </w:r>
      <w:r w:rsidR="00AC50F2" w:rsidRPr="005F15E9">
        <w:rPr>
          <w:rFonts w:ascii="Times New Roman" w:hAnsi="Times New Roman" w:cs="Times New Roman"/>
          <w:sz w:val="24"/>
          <w:szCs w:val="24"/>
        </w:rPr>
        <w:fldChar w:fldCharType="end"/>
      </w:r>
      <w:r w:rsidR="003C1FA1"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3390/IJERPH17134676","ISSN":"16604601","PMID":"32610596","abstract":"Green food consumption is a core issue that contributes to solving environmental pollution and achieving sustainable development. This study aims to investigate the mediating role of green food consumption and social trust in the relationship between perceived consumer effectiveness and psychological wellbeing to provide new insights into green food consumption, based on social ideal theory and social trust theory. Using a sample data of 514 consumers in China, the results of structural equation modeling showed that perceived consumer effectiveness was positively related to psychological wellbeing. Furthermore, green food consumption mediated the relationship between perceived consumer effectiveness and psychological wellbeing. In addition, social trust moderated the relationship between perceived consumer effectiveness and green food consumption. Social trust also moderated the indirect effect of perceived consumer effectiveness on psychological wellbeing through green food consumption. The findings of this study enrich the extant literature relating to green food consumption and have practical implications for business managers and policymakers.","author":[{"dropping-particle":"","family":"Wang","given":"Jianming","non-dropping-particle":"","parse-names":false,"suffix":""},{"dropping-particle":"","family":"Nguyen","given":"Ninh","non-dropping-particle":"","parse-names":false,"suffix":""},{"dropping-particle":"","family":"Bu","given":"Xiangzhi","non-dropping-particle":"","parse-names":false,"suffix":""}],"container-title":"International Journal of Environmental Research and Public Health 2020, Vol. 17, Page 4676","id":"ITEM-1","issue":"13","issued":{"date-parts":[["2020","6","29"]]},"page":"4676","publisher":"Multidisciplinary Digital Publishing Institute","title":"Exploring the Roles of Green Food Consumption and Social Trust in the Relationship between Perceived Consumer Effectiveness and Psychological Wellbeing","type":"article-journal","volume":"17"},"uris":["http://www.mendeley.com/documents/?uuid=b18900e2-0587-3890-bb83-d957f5a40e12"]},{"id":"ITEM-2","itemData":{"DOI":"10.1016/J.JRETCONSER.2021.102751","ISSN":"0969-6989","abstract":"The role of social media in promoting sustainable attitudes is currently understudied. Underpinned by social learning theory, this study unveils the effect of social media usage and browsing on sustainable purchasing attitude, the underlying mechanism, and the boundary condition. Drawing on a sample of 693 experienced respondents analyzed using structural equation modeling, this study reveals that social media usage and browsing have a significant positive association. Both constructs significantly impact sustainable purchasing attitudes with complementary partial mediation of the drive for environmental responsibility. Further, trust in social media and perceived environmental effectiveness significantly moderate the relationships belongs to the browsing and drive for environmental responsibility. Contrary to the theorization, moderating constructs cannot substantially impact the proposed associations of social media usage. In this manner, the present research is innovative and provides valued knowledge to comprehend social media's role in encouraging sustainable attitudes.","author":[{"dropping-particle":"","family":"Zafar","given":"Abaid Ullah","non-dropping-particle":"","parse-names":false,"suffix":""},{"dropping-particle":"","family":"Shen","given":"Jie","non-dropping-particle":"","parse-names":false,"suffix":""},{"dropping-particle":"","family":"Ashfaq","given":"Muhammad","non-dropping-particle":"","parse-names":false,"suffix":""},{"dropping-particle":"","family":"Shahzad","given":"Mohsin","non-dropping-particle":"","parse-names":false,"suffix":""}],"container-title":"Journal of Retailing and Consumer Services","id":"ITEM-2","issued":{"date-parts":[["2021","11","1"]]},"page":"102751","publisher":"Pergamon","title":"Social media and sustainable purchasing attitude: Role of trust in social media and environmental effectiveness","type":"article-journal","volume":"63"},"uris":["http://www.mendeley.com/documents/?uuid=e0038925-1cc4-340b-9b69-fafdab511f98"]}],"mendeley":{"formattedCitation":"(J. Wang et al., 2020; Zafar, Shen, Ashfaq, &amp; Shahzad, 2021)","manualFormatting":" Wang et al., 2020; Zafar et al., 2021)","plainTextFormattedCitation":"(J. Wang et al., 2020; Zafar, Shen, Ashfaq, &amp; Shahzad, 2021)","previouslyFormattedCitation":"(J. Wang et al., 2020; Zafar, Shen, Ashfaq, &amp; Shahzad, 2021)"},"properties":{"noteIndex":0},"schema":"https://github.com/citation-style-language/schema/raw/master/csl-citation.json"}</w:instrText>
      </w:r>
      <w:r w:rsidR="003C1FA1" w:rsidRPr="005F15E9">
        <w:rPr>
          <w:rFonts w:ascii="Times New Roman" w:hAnsi="Times New Roman" w:cs="Times New Roman"/>
          <w:sz w:val="24"/>
          <w:szCs w:val="24"/>
        </w:rPr>
        <w:fldChar w:fldCharType="separate"/>
      </w:r>
      <w:r w:rsidR="00CA1036" w:rsidRPr="005F15E9">
        <w:rPr>
          <w:rFonts w:ascii="Times New Roman" w:hAnsi="Times New Roman" w:cs="Times New Roman"/>
          <w:noProof/>
          <w:sz w:val="24"/>
          <w:szCs w:val="24"/>
          <w:highlight w:val="yellow"/>
        </w:rPr>
        <w:t xml:space="preserve"> Wang et al., 2020; Zafar</w:t>
      </w:r>
      <w:r w:rsidR="0035707E" w:rsidRPr="005F15E9">
        <w:rPr>
          <w:rFonts w:ascii="Times New Roman" w:hAnsi="Times New Roman" w:cs="Times New Roman"/>
          <w:noProof/>
          <w:sz w:val="24"/>
          <w:szCs w:val="24"/>
          <w:highlight w:val="yellow"/>
        </w:rPr>
        <w:t xml:space="preserve"> et al.</w:t>
      </w:r>
      <w:r w:rsidR="00CA1036" w:rsidRPr="005F15E9">
        <w:rPr>
          <w:rFonts w:ascii="Times New Roman" w:hAnsi="Times New Roman" w:cs="Times New Roman"/>
          <w:noProof/>
          <w:sz w:val="24"/>
          <w:szCs w:val="24"/>
          <w:highlight w:val="yellow"/>
        </w:rPr>
        <w:t>, 2021)</w:t>
      </w:r>
      <w:r w:rsidR="003C1FA1" w:rsidRPr="005F15E9">
        <w:rPr>
          <w:rFonts w:ascii="Times New Roman" w:hAnsi="Times New Roman" w:cs="Times New Roman"/>
          <w:sz w:val="24"/>
          <w:szCs w:val="24"/>
        </w:rPr>
        <w:fldChar w:fldCharType="end"/>
      </w:r>
      <w:r w:rsidR="00AC50F2" w:rsidRPr="005F15E9">
        <w:rPr>
          <w:rFonts w:ascii="Times New Roman" w:hAnsi="Times New Roman" w:cs="Times New Roman"/>
          <w:sz w:val="24"/>
          <w:szCs w:val="24"/>
        </w:rPr>
        <w:t>.</w:t>
      </w:r>
      <w:r w:rsidR="00704ACA" w:rsidRPr="005F15E9">
        <w:rPr>
          <w:rFonts w:ascii="Times New Roman" w:hAnsi="Times New Roman" w:cs="Times New Roman"/>
          <w:sz w:val="24"/>
          <w:szCs w:val="24"/>
        </w:rPr>
        <w:t xml:space="preserve"> Consequently, the following hypothesis is framed:</w:t>
      </w:r>
    </w:p>
    <w:p w14:paraId="2BC449B6" w14:textId="06F37E4B" w:rsidR="00704ACA" w:rsidRPr="005F15E9" w:rsidRDefault="00704ACA"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H4: Consumer effectiveness significantly influences intention to purchase sustainable labelled products.</w:t>
      </w:r>
    </w:p>
    <w:p w14:paraId="244CA136" w14:textId="77777777" w:rsidR="00EC4248" w:rsidRPr="005F15E9" w:rsidRDefault="00707A7C" w:rsidP="00AF1057">
      <w:pPr>
        <w:spacing w:line="276" w:lineRule="auto"/>
        <w:jc w:val="both"/>
        <w:rPr>
          <w:rFonts w:ascii="Times New Roman" w:hAnsi="Times New Roman" w:cs="Times New Roman"/>
          <w:b/>
          <w:sz w:val="24"/>
          <w:szCs w:val="24"/>
        </w:rPr>
      </w:pPr>
      <w:r w:rsidRPr="005F15E9">
        <w:rPr>
          <w:rFonts w:ascii="Times New Roman" w:hAnsi="Times New Roman" w:cs="Times New Roman"/>
          <w:b/>
          <w:sz w:val="24"/>
          <w:szCs w:val="24"/>
        </w:rPr>
        <w:t xml:space="preserve">3.3 </w:t>
      </w:r>
      <w:r w:rsidR="00EC4248" w:rsidRPr="005F15E9">
        <w:rPr>
          <w:rFonts w:ascii="Times New Roman" w:hAnsi="Times New Roman" w:cs="Times New Roman"/>
          <w:b/>
          <w:sz w:val="24"/>
          <w:szCs w:val="24"/>
        </w:rPr>
        <w:t>Consumer innovativeness</w:t>
      </w:r>
    </w:p>
    <w:p w14:paraId="2AD16325" w14:textId="1F95D226" w:rsidR="00A96DCF" w:rsidRPr="005F15E9" w:rsidRDefault="006A2674"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C</w:t>
      </w:r>
      <w:r w:rsidR="006E7498" w:rsidRPr="005F15E9">
        <w:rPr>
          <w:rFonts w:ascii="Times New Roman" w:hAnsi="Times New Roman" w:cs="Times New Roman"/>
          <w:sz w:val="24"/>
          <w:szCs w:val="24"/>
        </w:rPr>
        <w:t xml:space="preserve">ompanies all around the world are finding innovative solutions to address sustainability-related issues. And therefore, the concept of sustainability is </w:t>
      </w:r>
      <w:r w:rsidR="00897365" w:rsidRPr="005F15E9">
        <w:rPr>
          <w:rFonts w:ascii="Times New Roman" w:hAnsi="Times New Roman" w:cs="Times New Roman"/>
          <w:sz w:val="24"/>
          <w:szCs w:val="24"/>
        </w:rPr>
        <w:t xml:space="preserve">reasonably </w:t>
      </w:r>
      <w:r w:rsidR="006E7498" w:rsidRPr="005F15E9">
        <w:rPr>
          <w:rFonts w:ascii="Times New Roman" w:hAnsi="Times New Roman" w:cs="Times New Roman"/>
          <w:sz w:val="24"/>
          <w:szCs w:val="24"/>
        </w:rPr>
        <w:t xml:space="preserve">associated with </w:t>
      </w:r>
      <w:r w:rsidR="006E7498" w:rsidRPr="005F15E9">
        <w:rPr>
          <w:rFonts w:ascii="Times New Roman" w:hAnsi="Times New Roman" w:cs="Times New Roman"/>
          <w:sz w:val="24"/>
          <w:szCs w:val="24"/>
        </w:rPr>
        <w:lastRenderedPageBreak/>
        <w:t>innovation</w:t>
      </w:r>
      <w:r w:rsidR="00897365" w:rsidRPr="005F15E9">
        <w:rPr>
          <w:rFonts w:ascii="Times New Roman" w:hAnsi="Times New Roman" w:cs="Times New Roman"/>
          <w:sz w:val="24"/>
          <w:szCs w:val="24"/>
        </w:rPr>
        <w:t>,</w:t>
      </w:r>
      <w:r w:rsidR="006E7498" w:rsidRPr="005F15E9">
        <w:rPr>
          <w:rFonts w:ascii="Times New Roman" w:hAnsi="Times New Roman" w:cs="Times New Roman"/>
          <w:sz w:val="24"/>
          <w:szCs w:val="24"/>
        </w:rPr>
        <w:t xml:space="preserve"> and it is </w:t>
      </w:r>
      <w:r w:rsidR="00897365" w:rsidRPr="005F15E9">
        <w:rPr>
          <w:rFonts w:ascii="Times New Roman" w:hAnsi="Times New Roman" w:cs="Times New Roman"/>
          <w:sz w:val="24"/>
          <w:szCs w:val="24"/>
        </w:rPr>
        <w:t xml:space="preserve">crucial </w:t>
      </w:r>
      <w:r w:rsidR="006E7498" w:rsidRPr="005F15E9">
        <w:rPr>
          <w:rFonts w:ascii="Times New Roman" w:hAnsi="Times New Roman" w:cs="Times New Roman"/>
          <w:sz w:val="24"/>
          <w:szCs w:val="24"/>
        </w:rPr>
        <w:t xml:space="preserve">to study sustainable purchase behaviours in concurrence with innovativeness </w:t>
      </w:r>
      <w:r w:rsidR="006E7498" w:rsidRPr="005F15E9">
        <w:rPr>
          <w:rFonts w:ascii="Times New Roman" w:hAnsi="Times New Roman" w:cs="Times New Roman"/>
          <w:sz w:val="24"/>
          <w:szCs w:val="24"/>
        </w:rPr>
        <w:fldChar w:fldCharType="begin" w:fldLock="1"/>
      </w:r>
      <w:r w:rsidR="00445FCA" w:rsidRPr="005F15E9">
        <w:rPr>
          <w:rFonts w:ascii="Times New Roman" w:hAnsi="Times New Roman" w:cs="Times New Roman"/>
          <w:sz w:val="24"/>
          <w:szCs w:val="24"/>
        </w:rPr>
        <w:instrText>ADDIN CSL_CITATION {"citationItems":[{"id":"ITEM-1","itemData":{"DOI":"10.1016/j.jretconser.2017.11.008","ISSN":"09696989","abstract":"The purpose of this empirical study is to operationalize the relationship of cognitive factors influencing on green purchase intention directly and indirectly via the mediating role of attitude towards green products which in turn investigated with green purchasing behaviour in order to validate the proposed research model in the Indian context of ecologically friendly buying behaviour. The model is based on ‘attitude-intention-behaviour’ and analysed by using structural equation modeling (SEM) from that data collected of 351 Indian consumers. The findings unveiled that Green purchase intention (GPI) was significantly and directly driven by Attitude towards green products (AGP), Environmental concern (EC), and Perceived consumer effectiveness (PCE) directly and indirectly via the mediating the role of AGP however, perceived environmental knowledge (PEK) was found to be insignificant effect on both AGP and GPI in this study. Moreover the measure of GPI was found to be the fundamental predictor of Green purchase behaviour (GPB) in the model. Hence, the present model provides valuable inputs to policymakers and marketers to design from the perspective of green marketing policies and strategies in order to cope with the indigenous Indian context.","author":[{"dropping-particle":"","family":"Jaiswal","given":"Deepak","non-dropping-particle":"","parse-names":false,"suffix":""},{"dropping-particle":"","family":"Kant","given":"Rishi","non-dropping-particle":"","parse-names":false,"suffix":""}],"container-title":"Journal of Retailing and Consumer Services","id":"ITEM-1","issue":"December 2017","issued":{"date-parts":[["2018"]]},"page":"60-69","publisher":"Elsevier Ltd","title":"Green purchasing behaviour: A conceptual framework and empirical investigation of Indian consumers","type":"article-journal","volume":"41"},"uris":["http://www.mendeley.com/documents/?uuid=59c34cf4-633b-4ad0-b90b-ad9390e7df51"]}],"mendeley":{"formattedCitation":"(Jaiswal &amp; Kant, 2018)","plainTextFormattedCitation":"(Jaiswal &amp; Kant, 2018)","previouslyFormattedCitation":"(Jaiswal &amp; Kant, 2018)"},"properties":{"noteIndex":0},"schema":"https://github.com/citation-style-language/schema/raw/master/csl-citation.json"}</w:instrText>
      </w:r>
      <w:r w:rsidR="006E7498" w:rsidRPr="005F15E9">
        <w:rPr>
          <w:rFonts w:ascii="Times New Roman" w:hAnsi="Times New Roman" w:cs="Times New Roman"/>
          <w:sz w:val="24"/>
          <w:szCs w:val="24"/>
        </w:rPr>
        <w:fldChar w:fldCharType="separate"/>
      </w:r>
      <w:r w:rsidR="006E7498" w:rsidRPr="005F15E9">
        <w:rPr>
          <w:rFonts w:ascii="Times New Roman" w:hAnsi="Times New Roman" w:cs="Times New Roman"/>
          <w:noProof/>
          <w:sz w:val="24"/>
          <w:szCs w:val="24"/>
        </w:rPr>
        <w:t>(Jaiswal &amp; Kant, 2018)</w:t>
      </w:r>
      <w:r w:rsidR="006E7498" w:rsidRPr="005F15E9">
        <w:rPr>
          <w:rFonts w:ascii="Times New Roman" w:hAnsi="Times New Roman" w:cs="Times New Roman"/>
          <w:sz w:val="24"/>
          <w:szCs w:val="24"/>
        </w:rPr>
        <w:fldChar w:fldCharType="end"/>
      </w:r>
      <w:r w:rsidR="006E7498" w:rsidRPr="005F15E9">
        <w:rPr>
          <w:rFonts w:ascii="Times New Roman" w:hAnsi="Times New Roman" w:cs="Times New Roman"/>
          <w:sz w:val="24"/>
          <w:szCs w:val="24"/>
        </w:rPr>
        <w:t xml:space="preserve">. Consumer innovativeness can be </w:t>
      </w:r>
      <w:r w:rsidR="006755E7" w:rsidRPr="005F15E9">
        <w:rPr>
          <w:rFonts w:ascii="Times New Roman" w:hAnsi="Times New Roman" w:cs="Times New Roman"/>
          <w:sz w:val="24"/>
          <w:szCs w:val="24"/>
        </w:rPr>
        <w:t xml:space="preserve">referred to </w:t>
      </w:r>
      <w:r w:rsidR="006E7498" w:rsidRPr="005F15E9">
        <w:rPr>
          <w:rFonts w:ascii="Times New Roman" w:hAnsi="Times New Roman" w:cs="Times New Roman"/>
          <w:sz w:val="24"/>
          <w:szCs w:val="24"/>
        </w:rPr>
        <w:t xml:space="preserve">as the </w:t>
      </w:r>
      <w:r w:rsidR="006755E7" w:rsidRPr="005F15E9">
        <w:rPr>
          <w:rFonts w:ascii="Times New Roman" w:hAnsi="Times New Roman" w:cs="Times New Roman"/>
          <w:sz w:val="24"/>
          <w:szCs w:val="24"/>
        </w:rPr>
        <w:t>inclination</w:t>
      </w:r>
      <w:r w:rsidR="006E7498" w:rsidRPr="005F15E9">
        <w:rPr>
          <w:rFonts w:ascii="Times New Roman" w:hAnsi="Times New Roman" w:cs="Times New Roman"/>
          <w:sz w:val="24"/>
          <w:szCs w:val="24"/>
        </w:rPr>
        <w:t xml:space="preserve"> to </w:t>
      </w:r>
      <w:r w:rsidR="006755E7" w:rsidRPr="005F15E9">
        <w:rPr>
          <w:rFonts w:ascii="Times New Roman" w:hAnsi="Times New Roman" w:cs="Times New Roman"/>
          <w:sz w:val="24"/>
          <w:szCs w:val="24"/>
        </w:rPr>
        <w:t xml:space="preserve">buy </w:t>
      </w:r>
      <w:r w:rsidR="006E7498" w:rsidRPr="005F15E9">
        <w:rPr>
          <w:rFonts w:ascii="Times New Roman" w:hAnsi="Times New Roman" w:cs="Times New Roman"/>
          <w:sz w:val="24"/>
          <w:szCs w:val="24"/>
        </w:rPr>
        <w:t>new and di</w:t>
      </w:r>
      <w:r w:rsidR="006755E7" w:rsidRPr="005F15E9">
        <w:rPr>
          <w:rFonts w:ascii="Times New Roman" w:hAnsi="Times New Roman" w:cs="Times New Roman"/>
          <w:sz w:val="24"/>
          <w:szCs w:val="24"/>
        </w:rPr>
        <w:t>stinc</w:t>
      </w:r>
      <w:r w:rsidR="006E7498" w:rsidRPr="005F15E9">
        <w:rPr>
          <w:rFonts w:ascii="Times New Roman" w:hAnsi="Times New Roman" w:cs="Times New Roman"/>
          <w:sz w:val="24"/>
          <w:szCs w:val="24"/>
        </w:rPr>
        <w:t xml:space="preserve">t products instead of keeping </w:t>
      </w:r>
      <w:r w:rsidR="006755E7" w:rsidRPr="005F15E9">
        <w:rPr>
          <w:rFonts w:ascii="Times New Roman" w:hAnsi="Times New Roman" w:cs="Times New Roman"/>
          <w:sz w:val="24"/>
          <w:szCs w:val="24"/>
        </w:rPr>
        <w:t xml:space="preserve">up with </w:t>
      </w:r>
      <w:r w:rsidR="006E7498" w:rsidRPr="005F15E9">
        <w:rPr>
          <w:rFonts w:ascii="Times New Roman" w:hAnsi="Times New Roman" w:cs="Times New Roman"/>
          <w:sz w:val="24"/>
          <w:szCs w:val="24"/>
        </w:rPr>
        <w:t xml:space="preserve">the previous product </w:t>
      </w:r>
      <w:r w:rsidR="006755E7" w:rsidRPr="005F15E9">
        <w:rPr>
          <w:rFonts w:ascii="Times New Roman" w:hAnsi="Times New Roman" w:cs="Times New Roman"/>
          <w:sz w:val="24"/>
          <w:szCs w:val="24"/>
        </w:rPr>
        <w:t>selections</w:t>
      </w:r>
      <w:r w:rsidR="006E7498" w:rsidRPr="005F15E9">
        <w:rPr>
          <w:rFonts w:ascii="Times New Roman" w:hAnsi="Times New Roman" w:cs="Times New Roman"/>
          <w:sz w:val="24"/>
          <w:szCs w:val="24"/>
        </w:rPr>
        <w:t xml:space="preserve"> or consumption patterns</w:t>
      </w:r>
      <w:r w:rsidR="0035707E" w:rsidRPr="005F15E9">
        <w:rPr>
          <w:rFonts w:ascii="Times New Roman" w:hAnsi="Times New Roman" w:cs="Times New Roman"/>
          <w:sz w:val="24"/>
          <w:szCs w:val="24"/>
        </w:rPr>
        <w:t xml:space="preserve"> </w:t>
      </w:r>
      <w:r w:rsidR="0035707E"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02/BSE.2888","ISSN":"1099-0836","abstract":"Companies are increasingly making efforts to become more sustainable. In this research, we investigate the effect that these efforts have on consumer trusting beliefs in companies. In one correlational study and two controlled experiments (n = 2174), we test the relationship between sustainability improvements and trusting beliefs and the mediating mechanisms explaining this relationship. Results reveal that perceived innovativeness and self-connection with the company are mechanisms explaining the effect. Furthermore, in the first experiment, we test whether the effect on trusting beliefs requires a comprehensive change or if a small sustainability improvement is equally effective. In the second experiment, we address whether sustainability improvements are more effective than other types of improvements in terms of building trust. Our findings have important theoretical implications for the understanding of how sustainability efforts build trust and practical implications for companies aiming to trust among consumers.","author":[{"dropping-particle":"","family":"Jørgensen","given":"Sveinung","non-dropping-particle":"","parse-names":false,"suffix":""},{"dropping-particle":"","family":"Pedersen","given":"Lars Jacob Tynes","non-dropping-particle":"","parse-names":false,"suffix":""},{"dropping-particle":"","family":"Skard","given":"Siv","non-dropping-particle":"","parse-names":false,"suffix":""}],"container-title":"Business Strategy and the Environment","id":"ITEM-1","issue":"1","issued":{"date-parts":[["2022","1","1"]]},"page":"297-311","publisher":"John Wiley &amp; Sons, Ltd","title":"How going green builds trusting beliefs","type":"article-journal","volume":"31"},"uris":["http://www.mendeley.com/documents/?uuid=ced2e0aa-756b-34ba-a33a-e281c4942e7c"]}],"mendeley":{"formattedCitation":"(Jørgensen et al., 2022)","manualFormatting":"(Jørgensen et al., 2022;","plainTextFormattedCitation":"(Jørgensen et al., 2022)","previouslyFormattedCitation":"(Jørgensen et al., 2022)"},"properties":{"noteIndex":0},"schema":"https://github.com/citation-style-language/schema/raw/master/csl-citation.json"}</w:instrText>
      </w:r>
      <w:r w:rsidR="0035707E" w:rsidRPr="005F15E9">
        <w:rPr>
          <w:rFonts w:ascii="Times New Roman" w:hAnsi="Times New Roman" w:cs="Times New Roman"/>
          <w:sz w:val="24"/>
          <w:szCs w:val="24"/>
        </w:rPr>
        <w:fldChar w:fldCharType="separate"/>
      </w:r>
      <w:r w:rsidR="0035707E" w:rsidRPr="005F15E9">
        <w:rPr>
          <w:rFonts w:ascii="Times New Roman" w:hAnsi="Times New Roman" w:cs="Times New Roman"/>
          <w:noProof/>
          <w:sz w:val="24"/>
          <w:szCs w:val="24"/>
          <w:highlight w:val="yellow"/>
        </w:rPr>
        <w:t>(Jørgensen et al., 2022</w:t>
      </w:r>
      <w:r w:rsidR="0035707E" w:rsidRPr="005F15E9">
        <w:rPr>
          <w:rFonts w:ascii="Times New Roman" w:hAnsi="Times New Roman" w:cs="Times New Roman"/>
          <w:noProof/>
          <w:sz w:val="24"/>
          <w:szCs w:val="24"/>
        </w:rPr>
        <w:t>;</w:t>
      </w:r>
      <w:r w:rsidR="0035707E" w:rsidRPr="005F15E9">
        <w:rPr>
          <w:rFonts w:ascii="Times New Roman" w:hAnsi="Times New Roman" w:cs="Times New Roman"/>
          <w:sz w:val="24"/>
          <w:szCs w:val="24"/>
        </w:rPr>
        <w:fldChar w:fldCharType="end"/>
      </w:r>
      <w:r w:rsidR="0017373B" w:rsidRPr="005F15E9">
        <w:rPr>
          <w:rFonts w:ascii="Times New Roman" w:hAnsi="Times New Roman" w:cs="Times New Roman"/>
          <w:sz w:val="24"/>
          <w:szCs w:val="24"/>
        </w:rPr>
        <w:t xml:space="preserve"> </w:t>
      </w:r>
      <w:r w:rsidR="0017373B"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177/002224299906300204","ISSN":"15477185","abstract":"The authors examine antecedents of consumer innovativeness in a cross-national context. They propose a framework that distinguishes individual difference variables and national cultural variables. Two types of individual difference variables are considered: personal values and consumer-context-specific dispositions. The authors develop hypotheses pertaining to the main effects of the variables and their interactions and test them on data collected from 3283 consumers in 11 countries of the European Union. The empirical results are broadly supportive of the hypotheses. The cross-national data used in this study provide a strong test of the generalizability of the findings.","author":[{"dropping-particle":"","family":"Steenkamp","given":"Jan Benedict E.M.","non-dropping-particle":"","parse-names":false,"suffix":""},{"dropping-particle":"","family":"Hofstede","given":"Frenkel","non-dropping-particle":"ter","parse-names":false,"suffix":""},{"dropping-particle":"","family":"Wedel","given":"Michel","non-dropping-particle":"","parse-names":false,"suffix":""}],"container-title":"Journal of Marketing","id":"ITEM-1","issue":"2","issued":{"date-parts":[["1999"]]},"page":"55-69","title":"A Cross-National Investigation into the Individual and National Cultural Antecedents of Consumer Innovativeness","type":"article-journal","volume":"63"},"uris":["http://www.mendeley.com/documents/?uuid=4b93286c-8f3b-47d8-89cc-d902b4f39730"]},{"id":"ITEM-2","itemData":{"DOI":"10.1002/bse.2587","ISSN":"10990836","abstract":"The transition towards a circular economy is a crucial issue to pursue a more sustainable development. In this transition, consumers' comprehension and engagement are necessary points to guide them towards more environmentally conscious purchases. This study extends the understanding of green consumer behaviour by testing an integrated conceptual model that explores the influence of personal concern, other pro-environmental behaviours, greenwashing beliefs, consumer innovativeness, and personal predisposition to seeking information on the purchasing of circular packaging. We explored both the stand-alone and the mediating effects of information seeking. Data were collected from a questionnaire-based survey administered to a large and representative sample of Italian families, using 1,643 valid responses. We used structural equation modelling to test the proposed hypotheses. The results highlight the fundamental importance of seeking information in order to guide consumption choices that are more consistent with the circular economy. For managers, our paper suggests that packaging counts in purchasing decisions and that information is used by consumers to search for consistency between personal attitudes, other pro-environmental behaviours, and the circular attributes of packaging.","author":[{"dropping-particle":"","family":"Testa","given":"Francesco","non-dropping-particle":"","parse-names":false,"suffix":""},{"dropping-particle":"","family":"Iovino","given":"Roberta","non-dropping-particle":"","parse-names":false,"suffix":""},{"dropping-particle":"","family":"Iraldo","given":"Fabio","non-dropping-particle":"","parse-names":false,"suffix":""}],"container-title":"Business Strategy and the Environment","id":"ITEM-2","issue":"8","issued":{"date-parts":[["2020"]]},"page":"3435-3448","title":"The circular economy and consumer behaviour: The mediating role of information seeking in buying circular packaging","type":"article-journal","volume":"29"},"uris":["http://www.mendeley.com/documents/?uuid=4da8f5a1-9726-4046-884d-ee7bf4dd9929"]}],"mendeley":{"formattedCitation":"(Steenkamp, ter Hofstede, &amp; Wedel, 1999; Testa et al., 2020)","manualFormatting":"Steenkamp et al., 1999","plainTextFormattedCitation":"(Steenkamp, ter Hofstede, &amp; Wedel, 1999; Testa et al., 2020)","previouslyFormattedCitation":"(Steenkamp, ter Hofstede, &amp; Wedel, 1999; Testa et al., 2020)"},"properties":{"noteIndex":0},"schema":"https://github.com/citation-style-language/schema/raw/master/csl-citation.json"}</w:instrText>
      </w:r>
      <w:r w:rsidR="0017373B" w:rsidRPr="005F15E9">
        <w:rPr>
          <w:rFonts w:ascii="Times New Roman" w:hAnsi="Times New Roman" w:cs="Times New Roman"/>
          <w:sz w:val="24"/>
          <w:szCs w:val="24"/>
        </w:rPr>
        <w:fldChar w:fldCharType="separate"/>
      </w:r>
      <w:r w:rsidR="0017373B" w:rsidRPr="005F15E9">
        <w:rPr>
          <w:rFonts w:ascii="Times New Roman" w:hAnsi="Times New Roman" w:cs="Times New Roman"/>
          <w:noProof/>
          <w:sz w:val="24"/>
          <w:szCs w:val="24"/>
        </w:rPr>
        <w:t>Steenkamp</w:t>
      </w:r>
      <w:r w:rsidR="00177D85" w:rsidRPr="005F15E9">
        <w:rPr>
          <w:rFonts w:ascii="Times New Roman" w:hAnsi="Times New Roman" w:cs="Times New Roman"/>
          <w:noProof/>
          <w:sz w:val="24"/>
          <w:szCs w:val="24"/>
        </w:rPr>
        <w:t xml:space="preserve"> et al.</w:t>
      </w:r>
      <w:r w:rsidR="0017373B" w:rsidRPr="005F15E9">
        <w:rPr>
          <w:rFonts w:ascii="Times New Roman" w:hAnsi="Times New Roman" w:cs="Times New Roman"/>
          <w:noProof/>
          <w:sz w:val="24"/>
          <w:szCs w:val="24"/>
        </w:rPr>
        <w:t>, 1999</w:t>
      </w:r>
      <w:r w:rsidR="0017373B" w:rsidRPr="005F15E9">
        <w:rPr>
          <w:rFonts w:ascii="Times New Roman" w:hAnsi="Times New Roman" w:cs="Times New Roman"/>
          <w:sz w:val="24"/>
          <w:szCs w:val="24"/>
        </w:rPr>
        <w:fldChar w:fldCharType="end"/>
      </w:r>
      <w:r w:rsidR="0076159F" w:rsidRPr="005F15E9">
        <w:rPr>
          <w:rFonts w:ascii="Times New Roman" w:hAnsi="Times New Roman" w:cs="Times New Roman"/>
          <w:sz w:val="24"/>
          <w:szCs w:val="24"/>
        </w:rPr>
        <w:t>;</w:t>
      </w:r>
      <w:r w:rsidR="00EC6FA2" w:rsidRPr="005F15E9">
        <w:rPr>
          <w:rFonts w:ascii="Times New Roman" w:hAnsi="Times New Roman" w:cs="Times New Roman"/>
          <w:sz w:val="24"/>
          <w:szCs w:val="24"/>
        </w:rPr>
        <w:t xml:space="preserve"> </w:t>
      </w:r>
      <w:r w:rsidR="00EC6FA2" w:rsidRPr="005F15E9">
        <w:rPr>
          <w:rFonts w:ascii="Times New Roman" w:hAnsi="Times New Roman" w:cs="Times New Roman"/>
          <w:sz w:val="24"/>
          <w:szCs w:val="24"/>
        </w:rPr>
        <w:fldChar w:fldCharType="begin" w:fldLock="1"/>
      </w:r>
      <w:r w:rsidR="0076159F" w:rsidRPr="005F15E9">
        <w:rPr>
          <w:rFonts w:ascii="Times New Roman" w:hAnsi="Times New Roman" w:cs="Times New Roman"/>
          <w:sz w:val="24"/>
          <w:szCs w:val="24"/>
        </w:rPr>
        <w:instrText>ADDIN CSL_CITATION {"citationItems":[{"id":"ITEM-1","itemData":{"DOI":"10.1002/bse.2587","ISSN":"10990836","abstract":"The transition towards a circular economy is a crucial issue to pursue a more sustainable development. In this transition, consumers' comprehension and engagement are necessary points to guide them towards more environmentally conscious purchases. This study extends the understanding of green consumer behaviour by testing an integrated conceptual model that explores the influence of personal concern, other pro-environmental behaviours, greenwashing beliefs, consumer innovativeness, and personal predisposition to seeking information on the purchasing of circular packaging. We explored both the stand-alone and the mediating effects of information seeking. Data were collected from a questionnaire-based survey administered to a large and representative sample of Italian families, using 1,643 valid responses. We used structural equation modelling to test the proposed hypotheses. The results highlight the fundamental importance of seeking information in order to guide consumption choices that are more consistent with the circular economy. For managers, our paper suggests that packaging counts in purchasing decisions and that information is used by consumers to search for consistency between personal attitudes, other pro-environmental behaviours, and the circular attributes of packaging.","author":[{"dropping-particle":"","family":"Testa","given":"Francesco","non-dropping-particle":"","parse-names":false,"suffix":""},{"dropping-particle":"","family":"Iovino","given":"Roberta","non-dropping-particle":"","parse-names":false,"suffix":""},{"dropping-particle":"","family":"Iraldo","given":"Fabio","non-dropping-particle":"","parse-names":false,"suffix":""}],"container-title":"Business Strategy and the Environment","id":"ITEM-1","issue":"8","issued":{"date-parts":[["2020"]]},"page":"3435-3448","title":"The circular economy and consumer behaviour: The mediating role of information seeking in buying circular packaging","type":"article-journal","volume":"29"},"uris":["http://www.mendeley.com/documents/?uuid=4da8f5a1-9726-4046-884d-ee7bf4dd9929"]}],"mendeley":{"formattedCitation":"(Testa et al., 2020)","manualFormatting":"Testa et al., 2020)","plainTextFormattedCitation":"(Testa et al., 2020)","previouslyFormattedCitation":"(Testa et al., 2020)"},"properties":{"noteIndex":0},"schema":"https://github.com/citation-style-language/schema/raw/master/csl-citation.json"}</w:instrText>
      </w:r>
      <w:r w:rsidR="00EC6FA2" w:rsidRPr="005F15E9">
        <w:rPr>
          <w:rFonts w:ascii="Times New Roman" w:hAnsi="Times New Roman" w:cs="Times New Roman"/>
          <w:sz w:val="24"/>
          <w:szCs w:val="24"/>
        </w:rPr>
        <w:fldChar w:fldCharType="separate"/>
      </w:r>
      <w:r w:rsidR="00EC6FA2" w:rsidRPr="005F15E9">
        <w:rPr>
          <w:rFonts w:ascii="Times New Roman" w:hAnsi="Times New Roman" w:cs="Times New Roman"/>
          <w:noProof/>
          <w:sz w:val="24"/>
          <w:szCs w:val="24"/>
        </w:rPr>
        <w:t>Testa et al., 2020)</w:t>
      </w:r>
      <w:r w:rsidR="00EC6FA2" w:rsidRPr="005F15E9">
        <w:rPr>
          <w:rFonts w:ascii="Times New Roman" w:hAnsi="Times New Roman" w:cs="Times New Roman"/>
          <w:sz w:val="24"/>
          <w:szCs w:val="24"/>
        </w:rPr>
        <w:fldChar w:fldCharType="end"/>
      </w:r>
      <w:r w:rsidR="006E7498" w:rsidRPr="005F15E9">
        <w:rPr>
          <w:rFonts w:ascii="Times New Roman" w:hAnsi="Times New Roman" w:cs="Times New Roman"/>
          <w:sz w:val="24"/>
          <w:szCs w:val="24"/>
        </w:rPr>
        <w:t>. By using sustainable labels and logos, the marketers use innovative methods to communicate with the consumers regarding the sustainability aspects of the product.</w:t>
      </w:r>
      <w:r w:rsidR="00EC6FA2" w:rsidRPr="005F15E9">
        <w:rPr>
          <w:rFonts w:ascii="Times New Roman" w:hAnsi="Times New Roman" w:cs="Times New Roman"/>
          <w:sz w:val="24"/>
          <w:szCs w:val="24"/>
        </w:rPr>
        <w:t xml:space="preserve"> Therefore, examining the </w:t>
      </w:r>
      <w:r w:rsidR="00897365" w:rsidRPr="005F15E9">
        <w:rPr>
          <w:rFonts w:ascii="Times New Roman" w:hAnsi="Times New Roman" w:cs="Times New Roman"/>
          <w:sz w:val="24"/>
          <w:szCs w:val="24"/>
        </w:rPr>
        <w:t>elemen</w:t>
      </w:r>
      <w:r w:rsidR="00EC6FA2" w:rsidRPr="005F15E9">
        <w:rPr>
          <w:rFonts w:ascii="Times New Roman" w:hAnsi="Times New Roman" w:cs="Times New Roman"/>
          <w:sz w:val="24"/>
          <w:szCs w:val="24"/>
        </w:rPr>
        <w:t xml:space="preserve">t of perceived innovativeness can be considered important in sustainable labelling strategies. Where some of the consumers may find it innovative to purchase such products (Persaud and </w:t>
      </w:r>
      <w:proofErr w:type="spellStart"/>
      <w:r w:rsidR="00EC6FA2" w:rsidRPr="005F15E9">
        <w:rPr>
          <w:rFonts w:ascii="Times New Roman" w:hAnsi="Times New Roman" w:cs="Times New Roman"/>
          <w:sz w:val="24"/>
          <w:szCs w:val="24"/>
        </w:rPr>
        <w:t>Schillo</w:t>
      </w:r>
      <w:proofErr w:type="spellEnd"/>
      <w:r w:rsidR="00EC6FA2" w:rsidRPr="005F15E9">
        <w:rPr>
          <w:rFonts w:ascii="Times New Roman" w:hAnsi="Times New Roman" w:cs="Times New Roman"/>
          <w:sz w:val="24"/>
          <w:szCs w:val="24"/>
        </w:rPr>
        <w:t>, 2017</w:t>
      </w:r>
      <w:r w:rsidR="0035707E" w:rsidRPr="005F15E9">
        <w:rPr>
          <w:rFonts w:ascii="Times New Roman" w:hAnsi="Times New Roman" w:cs="Times New Roman"/>
          <w:sz w:val="24"/>
          <w:szCs w:val="24"/>
        </w:rPr>
        <w:t>;</w:t>
      </w:r>
      <w:r w:rsidR="00CA1036" w:rsidRPr="005F15E9">
        <w:rPr>
          <w:rFonts w:ascii="Times New Roman" w:hAnsi="Times New Roman" w:cs="Times New Roman"/>
          <w:sz w:val="24"/>
          <w:szCs w:val="24"/>
        </w:rPr>
        <w:t xml:space="preserve"> </w:t>
      </w:r>
      <w:r w:rsidR="00CA1036"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16/J.JBUSRES.2021.07.035","ISSN":"0148-2963","abstract":"Service industries are increasingly unsustainable. Considering consumers as change agents, we show how service innovation may contribute to a service ecosystem that helps achieve emerging sustainability goals. To achieve sustainability the dyadic focus on value-co-creation is complemented with a broader stakeholder perspective, abandoning the shareholder-first-doctrine toward a collaborative stakeholder perspective, emphasizing profit, planet, and people. We propose a five-actor model and argue that one stakeholder - the consumer - is a central driver of sustainability. Consumers’ sustainability-focused behaviors drive the market for sustainable products and services, leading to sustainable firm and investor behavior. Beyond a conceptual model, our empirical study shows that innovations in social and environmental dimensions drive customer loyalty to the brands. Consumers aware of the consequences and risks associated with unsustainable consumption tend to consume more responsibly. Service firms integrating a stakeholder perspective into the design of their service systems perform better on the triple bottom line.","author":[{"dropping-particle":"","family":"Riel","given":"Allard C.R.","non-dropping-particle":"van","parse-names":false,"suffix":""},{"dropping-particle":"","family":"Andreassen","given":"Tor W.","non-dropping-particle":"","parse-names":false,"suffix":""},{"dropping-particle":"","family":"Lervik-Olsen","given":"Line","non-dropping-particle":"","parse-names":false,"suffix":""},{"dropping-particle":"","family":"Zhang","given":"Lu","non-dropping-particle":"","parse-names":false,"suffix":""},{"dropping-particle":"","family":"Mithas","given":"Sunil","non-dropping-particle":"","parse-names":false,"suffix":""},{"dropping-particle":"","family":"Heinonen","given":"Kristina","non-dropping-particle":"","parse-names":false,"suffix":""}],"container-title":"Journal of Business Research","id":"ITEM-1","issued":{"date-parts":[["2021","11","1"]]},"page":"389-401","publisher":"Elsevier","title":"A customer-centric five actor model for sustainability and service innovation","type":"article-journal","volume":"136"},"uris":["http://www.mendeley.com/documents/?uuid=7159068a-9b81-3ec9-b9f5-106ff3128f26"]}],"mendeley":{"formattedCitation":"(van Riel et al., 2021)","manualFormatting":"van Riel et al., 2021)","plainTextFormattedCitation":"(van Riel et al., 2021)","previouslyFormattedCitation":"(van Riel et al., 2021)"},"properties":{"noteIndex":0},"schema":"https://github.com/citation-style-language/schema/raw/master/csl-citation.json"}</w:instrText>
      </w:r>
      <w:r w:rsidR="00CA1036" w:rsidRPr="005F15E9">
        <w:rPr>
          <w:rFonts w:ascii="Times New Roman" w:hAnsi="Times New Roman" w:cs="Times New Roman"/>
          <w:sz w:val="24"/>
          <w:szCs w:val="24"/>
        </w:rPr>
        <w:fldChar w:fldCharType="separate"/>
      </w:r>
      <w:r w:rsidR="00CA1036" w:rsidRPr="005F15E9">
        <w:rPr>
          <w:rFonts w:ascii="Times New Roman" w:hAnsi="Times New Roman" w:cs="Times New Roman"/>
          <w:noProof/>
          <w:sz w:val="24"/>
          <w:szCs w:val="24"/>
          <w:highlight w:val="yellow"/>
        </w:rPr>
        <w:t>van Riel et al., 2021</w:t>
      </w:r>
      <w:r w:rsidR="00CA1036" w:rsidRPr="005F15E9">
        <w:rPr>
          <w:rFonts w:ascii="Times New Roman" w:hAnsi="Times New Roman" w:cs="Times New Roman"/>
          <w:noProof/>
          <w:sz w:val="24"/>
          <w:szCs w:val="24"/>
        </w:rPr>
        <w:t>)</w:t>
      </w:r>
      <w:r w:rsidR="00CA1036" w:rsidRPr="005F15E9">
        <w:rPr>
          <w:rFonts w:ascii="Times New Roman" w:hAnsi="Times New Roman" w:cs="Times New Roman"/>
          <w:sz w:val="24"/>
          <w:szCs w:val="24"/>
        </w:rPr>
        <w:fldChar w:fldCharType="end"/>
      </w:r>
      <w:r w:rsidR="00EC6FA2" w:rsidRPr="005F15E9">
        <w:rPr>
          <w:rFonts w:ascii="Times New Roman" w:hAnsi="Times New Roman" w:cs="Times New Roman"/>
          <w:sz w:val="24"/>
          <w:szCs w:val="24"/>
        </w:rPr>
        <w:t>, there can be a misalignment in the values for some consumers, i.e., hedonic values behind going for innovative items and the environmental values leading to organic products</w:t>
      </w:r>
      <w:r w:rsidR="00CD60AC" w:rsidRPr="005F15E9">
        <w:rPr>
          <w:rFonts w:ascii="Times New Roman" w:hAnsi="Times New Roman" w:cs="Times New Roman"/>
          <w:sz w:val="24"/>
          <w:szCs w:val="24"/>
        </w:rPr>
        <w:t xml:space="preserve"> purchasing</w:t>
      </w:r>
      <w:r w:rsidR="00EC6FA2" w:rsidRPr="005F15E9">
        <w:rPr>
          <w:rFonts w:ascii="Times New Roman" w:hAnsi="Times New Roman" w:cs="Times New Roman"/>
          <w:sz w:val="24"/>
          <w:szCs w:val="24"/>
        </w:rPr>
        <w:t xml:space="preserve"> </w:t>
      </w:r>
      <w:r w:rsidR="00EC6FA2" w:rsidRPr="005F15E9">
        <w:rPr>
          <w:rFonts w:ascii="Times New Roman" w:hAnsi="Times New Roman" w:cs="Times New Roman"/>
          <w:sz w:val="24"/>
          <w:szCs w:val="24"/>
        </w:rPr>
        <w:fldChar w:fldCharType="begin" w:fldLock="1"/>
      </w:r>
      <w:r w:rsidR="00603998" w:rsidRPr="005F15E9">
        <w:rPr>
          <w:rFonts w:ascii="Times New Roman" w:hAnsi="Times New Roman" w:cs="Times New Roman"/>
          <w:sz w:val="24"/>
          <w:szCs w:val="24"/>
        </w:rPr>
        <w:instrText>ADDIN CSL_CITATION {"citationItems":[{"id":"ITEM-1","itemData":{"DOI":"10.1002/bse.2587","ISSN":"10990836","abstract":"The transition towards a circular economy is a crucial issue to pursue a more sustainable development. In this transition, consumers' comprehension and engagement are necessary points to guide them towards more environmentally conscious purchases. This study extends the understanding of green consumer behaviour by testing an integrated conceptual model that explores the influence of personal concern, other pro-environmental behaviours, greenwashing beliefs, consumer innovativeness, and personal predisposition to seeking information on the purchasing of circular packaging. We explored both the stand-alone and the mediating effects of information seeking. Data were collected from a questionnaire-based survey administered to a large and representative sample of Italian families, using 1,643 valid responses. We used structural equation modelling to test the proposed hypotheses. The results highlight the fundamental importance of seeking information in order to guide consumption choices that are more consistent with the circular economy. For managers, our paper suggests that packaging counts in purchasing decisions and that information is used by consumers to search for consistency between personal attitudes, other pro-environmental behaviours, and the circular attributes of packaging.","author":[{"dropping-particle":"","family":"Testa","given":"Francesco","non-dropping-particle":"","parse-names":false,"suffix":""},{"dropping-particle":"","family":"Iovino","given":"Roberta","non-dropping-particle":"","parse-names":false,"suffix":""},{"dropping-particle":"","family":"Iraldo","given":"Fabio","non-dropping-particle":"","parse-names":false,"suffix":""}],"container-title":"Business Strategy and the Environment","id":"ITEM-1","issue":"8","issued":{"date-parts":[["2020"]]},"page":"3435-3448","title":"The circular economy and consumer behaviour: The mediating role of information seeking in buying circular packaging","type":"article-journal","volume":"29"},"uris":["http://www.mendeley.com/documents/?uuid=4da8f5a1-9726-4046-884d-ee7bf4dd9929"]},{"id":"ITEM-2","itemData":{"DOI":"10.1016/j.jclepro.2017.12.054","ISSN":"09596526","abstract":"Providing information to consumers is crucial to foster pro-environmental attitudes and the purchasing of green products. To date few studies explored the interplay between information, pre-existing environmental concern and barriers to the purchase of green products. By analyzing the data from a survey to a large sample of Italian consumers (n = 8001), we advanced 6 hypotheses to explain the main drivers behind consumers’ selection of sustainable products. Attitudes towards green products were the main predictors of green product purchasing and were influenced by consumer's attitudes towards ecolabels, whose marginal effect varied according to the level of individual environmental concern. Our study provides evidence that ecolabels can play a significant role in attitude formation about green products, interacting with environmental concern. Therefore, we suggest future studies about green consumer profiling based on how consumers access and integrate information in decision-making, to improve green marketing campaigns. Product information strategies are crucial to foster pro-environmental attitudes and the purchasing of green products. To date, few studies have explored the interplay between information, existing environmental concern and barriers to the purchase of green products. By analyzing the data from a survey to a large sample of Italian consumers (n = 8001), six hypotheses to explain the main drivers of consumers’ selections of sustainable products were advanced. Attitudes towards the products were the main predictors of green product purchasing and were influenced by consumer's attitudes towards ecolabels, whose marginal effect decreased as the environmental concern increased. This research also demonstrates that a complex interaction between previous environmental knowledge and the use of green labels influence attitudes towards sustainable products, rather than environmental concern per-se, and that ethical aspects of production are important predictors of consumer's attitudes towards sustainable products, despite they have not been traditionally regarded as such. Future studies about green consumer profiling based on how consumers access and integrate information in decision-making are suggested, to improve green marketing campaigns.","author":[{"dropping-particle":"","family":"Cerri","given":"Jacopo","non-dropping-particle":"","parse-names":false,"suffix":""},{"dropping-particle":"","family":"Testa","given":"Francesco","non-dropping-particle":"","parse-names":false,"suffix":""},{"dropping-particle":"","family":"Rizzi","given":"Francesco","non-dropping-particle":"","parse-names":false,"suffix":""}],"container-title":"Journal of Cleaner Production","id":"ITEM-2","issued":{"date-parts":[["2018"]]},"page":"343-353","publisher":"Elsevier Ltd","title":"The more I care, the less I will listen to you: How information, environmental concern and ethical production influence consumers’ attitudes and the purchasing of sustainable products","type":"article-journal","volume":"175"},"uris":["http://www.mendeley.com/documents/?uuid=0940c64c-6a29-4856-a28c-d2da57406e1e"]}],"mendeley":{"formattedCitation":"(Cerri et al., 2018; Testa et al., 2020)","plainTextFormattedCitation":"(Cerri et al., 2018; Testa et al., 2020)","previouslyFormattedCitation":"(Cerri et al., 2018; Testa et al., 2020)"},"properties":{"noteIndex":0},"schema":"https://github.com/citation-style-language/schema/raw/master/csl-citation.json"}</w:instrText>
      </w:r>
      <w:r w:rsidR="00EC6FA2" w:rsidRPr="005F15E9">
        <w:rPr>
          <w:rFonts w:ascii="Times New Roman" w:hAnsi="Times New Roman" w:cs="Times New Roman"/>
          <w:sz w:val="24"/>
          <w:szCs w:val="24"/>
        </w:rPr>
        <w:fldChar w:fldCharType="separate"/>
      </w:r>
      <w:r w:rsidR="00EC6FA2" w:rsidRPr="005F15E9">
        <w:rPr>
          <w:rFonts w:ascii="Times New Roman" w:hAnsi="Times New Roman" w:cs="Times New Roman"/>
          <w:noProof/>
          <w:sz w:val="24"/>
          <w:szCs w:val="24"/>
        </w:rPr>
        <w:t>(Cerri et al., 2018; Testa et al., 2020)</w:t>
      </w:r>
      <w:r w:rsidR="00EC6FA2" w:rsidRPr="005F15E9">
        <w:rPr>
          <w:rFonts w:ascii="Times New Roman" w:hAnsi="Times New Roman" w:cs="Times New Roman"/>
          <w:sz w:val="24"/>
          <w:szCs w:val="24"/>
        </w:rPr>
        <w:fldChar w:fldCharType="end"/>
      </w:r>
      <w:r w:rsidR="00EC6FA2" w:rsidRPr="005F15E9">
        <w:rPr>
          <w:rFonts w:ascii="Times New Roman" w:hAnsi="Times New Roman" w:cs="Times New Roman"/>
          <w:sz w:val="24"/>
          <w:szCs w:val="24"/>
        </w:rPr>
        <w:t>.</w:t>
      </w:r>
      <w:r w:rsidR="006E7498" w:rsidRPr="005F15E9">
        <w:rPr>
          <w:rFonts w:ascii="Times New Roman" w:hAnsi="Times New Roman" w:cs="Times New Roman"/>
          <w:sz w:val="24"/>
          <w:szCs w:val="24"/>
        </w:rPr>
        <w:t xml:space="preserve"> Previous researchers have </w:t>
      </w:r>
      <w:r w:rsidR="006755E7" w:rsidRPr="005F15E9">
        <w:rPr>
          <w:rFonts w:ascii="Times New Roman" w:hAnsi="Times New Roman" w:cs="Times New Roman"/>
          <w:sz w:val="24"/>
          <w:szCs w:val="24"/>
        </w:rPr>
        <w:t xml:space="preserve">established </w:t>
      </w:r>
      <w:r w:rsidRPr="005F15E9">
        <w:rPr>
          <w:rFonts w:ascii="Times New Roman" w:hAnsi="Times New Roman" w:cs="Times New Roman"/>
          <w:sz w:val="24"/>
          <w:szCs w:val="24"/>
        </w:rPr>
        <w:t xml:space="preserve">a </w:t>
      </w:r>
      <w:r w:rsidR="006E7498" w:rsidRPr="005F15E9">
        <w:rPr>
          <w:rFonts w:ascii="Times New Roman" w:hAnsi="Times New Roman" w:cs="Times New Roman"/>
          <w:sz w:val="24"/>
          <w:szCs w:val="24"/>
        </w:rPr>
        <w:t xml:space="preserve">significant association </w:t>
      </w:r>
      <w:r w:rsidRPr="005F15E9">
        <w:rPr>
          <w:rFonts w:ascii="Times New Roman" w:hAnsi="Times New Roman" w:cs="Times New Roman"/>
          <w:sz w:val="24"/>
          <w:szCs w:val="24"/>
        </w:rPr>
        <w:t>between</w:t>
      </w:r>
      <w:r w:rsidR="006E7498" w:rsidRPr="005F15E9">
        <w:rPr>
          <w:rFonts w:ascii="Times New Roman" w:hAnsi="Times New Roman" w:cs="Times New Roman"/>
          <w:sz w:val="24"/>
          <w:szCs w:val="24"/>
        </w:rPr>
        <w:t xml:space="preserve"> consumer innovativeness and intention </w:t>
      </w:r>
      <w:r w:rsidR="00897365" w:rsidRPr="005F15E9">
        <w:rPr>
          <w:rFonts w:ascii="Times New Roman" w:hAnsi="Times New Roman" w:cs="Times New Roman"/>
          <w:sz w:val="24"/>
          <w:szCs w:val="24"/>
        </w:rPr>
        <w:t xml:space="preserve">to </w:t>
      </w:r>
      <w:r w:rsidR="00CD60AC" w:rsidRPr="005F15E9">
        <w:rPr>
          <w:rFonts w:ascii="Times New Roman" w:hAnsi="Times New Roman" w:cs="Times New Roman"/>
          <w:sz w:val="24"/>
          <w:szCs w:val="24"/>
        </w:rPr>
        <w:t>buying</w:t>
      </w:r>
      <w:r w:rsidR="006E7498" w:rsidRPr="005F15E9">
        <w:rPr>
          <w:rFonts w:ascii="Times New Roman" w:hAnsi="Times New Roman" w:cs="Times New Roman"/>
          <w:sz w:val="24"/>
          <w:szCs w:val="24"/>
        </w:rPr>
        <w:t xml:space="preserve"> organic or green products</w:t>
      </w:r>
      <w:r w:rsidR="00445FCA" w:rsidRPr="005F15E9">
        <w:rPr>
          <w:rFonts w:ascii="Times New Roman" w:hAnsi="Times New Roman" w:cs="Times New Roman"/>
          <w:sz w:val="24"/>
          <w:szCs w:val="24"/>
        </w:rPr>
        <w:t xml:space="preserve"> </w:t>
      </w:r>
      <w:r w:rsidR="00445FCA"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16/j.jclepro.2015.02.042","ISSN":"09596526","abstract":"Changing lifestyle and consumption pattern being the aftermath of growth and urbanization, is putting a strain on environment and sustainable development. The consumption value perceptions are identified in the study as the drivers of sustained green product consumption and intention to pay the green price premium using the theory of consumption values. These value perceptions are certain parameters measuring consumer utilities along multiple value dimensions impacting choice behavior. Environmental attitude, contextual factors and consumer innovativeness were included as the first-order constructs. Data was collected through survey based method using structured questionnaires. Structural equation modeling was applied for testing the hypothesized model. Results confirmed consumers' price and knowledge perceptions to be the major determinants of the behavioral outcome of sustained green consumption and behavioral intention to pay the green price premium is the outcome of sustained green consumption. Implications of the research were discussed.","author":[{"dropping-particle":"","family":"Biswas","given":"Aindrila","non-dropping-particle":"","parse-names":false,"suffix":""},{"dropping-particle":"","family":"Roy","given":"Mousumi","non-dropping-particle":"","parse-names":false,"suffix":""}],"container-title":"Journal of Cleaner Production","id":"ITEM-1","issued":{"date-parts":[["2015"]]},"page":"332-340","publisher":"Elsevier Ltd","title":"Leveraging factors for sustained green consumption behavior based on consumption value perceptions: Testing the structural model","type":"article-journal","volume":"95"},"uris":["http://www.mendeley.com/documents/?uuid=363e88c6-260f-4e59-8253-b6828540154f"]}],"mendeley":{"formattedCitation":"(A. Biswas &amp; Roy, 2015)","manualFormatting":";","plainTextFormattedCitation":"(A. Biswas &amp; Roy, 2015)","previouslyFormattedCitation":"(A. Biswas &amp; Roy, 2015)"},"properties":{"noteIndex":0},"schema":"https://github.com/citation-style-language/schema/raw/master/csl-citation.json"}</w:instrText>
      </w:r>
      <w:r w:rsidR="00445FCA" w:rsidRPr="005F15E9">
        <w:rPr>
          <w:rFonts w:ascii="Times New Roman" w:hAnsi="Times New Roman" w:cs="Times New Roman"/>
          <w:sz w:val="24"/>
          <w:szCs w:val="24"/>
        </w:rPr>
        <w:fldChar w:fldCharType="separate"/>
      </w:r>
      <w:r w:rsidR="0035707E" w:rsidRPr="005F15E9">
        <w:rPr>
          <w:rFonts w:ascii="Times New Roman" w:hAnsi="Times New Roman" w:cs="Times New Roman"/>
          <w:noProof/>
          <w:sz w:val="24"/>
          <w:szCs w:val="24"/>
        </w:rPr>
        <w:t>;</w:t>
      </w:r>
      <w:r w:rsidR="00445FCA" w:rsidRPr="005F15E9">
        <w:rPr>
          <w:rFonts w:ascii="Times New Roman" w:hAnsi="Times New Roman" w:cs="Times New Roman"/>
          <w:sz w:val="24"/>
          <w:szCs w:val="24"/>
        </w:rPr>
        <w:fldChar w:fldCharType="end"/>
      </w:r>
      <w:r w:rsidR="00CA1036" w:rsidRPr="005F15E9">
        <w:rPr>
          <w:rFonts w:ascii="Times New Roman" w:hAnsi="Times New Roman" w:cs="Times New Roman"/>
          <w:sz w:val="24"/>
          <w:szCs w:val="24"/>
        </w:rPr>
        <w:t xml:space="preserve"> </w:t>
      </w:r>
      <w:r w:rsidR="00CA1036"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16/J.SPC.2021.02.002","ISSN":"2352-5509","abstract":"Consumer innovativeness refers to the tendency to purchase and use new products more quickly and more often than other people, which reflects an important personality trait. Although past studies have found the direct effect of consumer innovativeness on the intention to purchase new products, little is known about the mechanism behind this relationship, especially in the context of sustainable products. To fill this gap, based on the diffusion of innovation (DOI) theory and the theory of planned behavior (TPB), we examine the mechanisms of two sub-dimensions of consumer innovativeness (i.e., social and hedonist innovativeness) across high-involvement and low-involvement sustainable product domains. Through a mediation analysis, the empirical results from 1,853 consumers reveal that, for high-involvement sustainable products (e.g., electric vehicles), all factors derived from the TPB (i.e., attitude, perceived behavioral control, subjective norms, and personal norms) partially mediate the relationships between social innovativeness and purchase intention and between hedonist innovativeness and purchase intention. Surprisingly, for low-involvement sustainable products (e.g., organic food), all factors derived from the TPB fully mediate the relationships between social innovativeness and purchase intention. In contrast, only attitude and personal norms fully mediate the relationships between hedonist innovativeness and purchase intention. We contribute to the literature on sustainability research by revealing the mechanism of consumer innovativeness. Our findings also help marketers develop marketing strategies to attract potential consumers.","author":[{"dropping-particle":"","family":"Li","given":"Lixu","non-dropping-particle":"","parse-names":false,"suffix":""},{"dropping-particle":"","family":"Wang","given":"Zhiqiang","non-dropping-particle":"","parse-names":false,"suffix":""},{"dropping-particle":"","family":"Li","given":"Yina","non-dropping-particle":"","parse-names":false,"suffix":""},{"dropping-particle":"","family":"Liao","given":"Anni","non-dropping-particle":"","parse-names":false,"suffix":""}],"container-title":"Sustainable Production and Consumption","id":"ITEM-1","issued":{"date-parts":[["2021","7","1"]]},"page":"774-786","publisher":"Elsevier","title":"Impacts of consumer innovativeness on the intention to purchase sustainable products","type":"article-journal","volume":"27"},"uris":["http://www.mendeley.com/documents/?uuid=58df3689-6a1e-33d4-bcc5-2d83fd08d828"]},{"id":"ITEM-2","itemData":{"DOI":"10.1016/J.JBUSRES.2020.01.017","ISSN":"0148-2963","abstract":"Major environmental issues facing our planet are considered to be partly rooted in consumer overconsumption that has resulted from high economic growth. Pro-environmental behaviours (PEBs) have been studied extensively in developed Western countries but more research is needed in developing non-Western countries. Additionally, there are increasing calls for research providing broader theoretical and behavioural explanations of consumers’ intentions to adopt PEBs. Therefore, the aim of this research was to examine the factors affecting consumers’ PEBs in Saudi Arabia. Quantitative data (n = 613) were collected using a survey method. The proposed conceptual model and associated hypotheses were tested using structural equation modelling. The results revealed that consumers’ intentions to adopt direct- and indirect-PEBs are affected by innovativeness, materialism, perceived consumer effectiveness, and environmental concern, but not by social influence. Evidence was also found of differences between younger and older respondents. These findings can be used to formulate effective marketing strategies to benefit the environment, society, and sustainable companies in the country.","author":[{"dropping-particle":"","family":"Alzubaidi","given":"Hawazin","non-dropping-particle":"","parse-names":false,"suffix":""},{"dropping-particle":"","family":"Slade","given":"Emma L.","non-dropping-particle":"","parse-names":false,"suffix":""},{"dropping-particle":"","family":"Dwivedi","given":"Yogesh K.","non-dropping-particle":"","parse-names":false,"suffix":""}],"container-title":"Journal of Business Research","id":"ITEM-2","issued":{"date-parts":[["2021","1","1"]]},"page":"685-699","publisher":"Elsevier","title":"Examining antecedents of consumers’ pro-environmental behaviours: TPB extended with materialism and innovativeness","type":"article-journal","volume":"122"},"uris":["http://www.mendeley.com/documents/?uuid=476d30ed-40cb-3257-821e-45f417a6c2d3"]}],"mendeley":{"formattedCitation":"(Alzubaidi, Slade, &amp; Dwivedi, 2021; Li, Wang, Li, &amp; Liao, 2021)","manualFormatting":"(Alzubaidi et al., 2021; Biswas &amp; Roy, 2015; Li et al., 2021)","plainTextFormattedCitation":"(Alzubaidi, Slade, &amp; Dwivedi, 2021; Li, Wang, Li, &amp; Liao, 2021)","previouslyFormattedCitation":"(Alzubaidi, Slade, &amp; Dwivedi, 2021; Li, Wang, Li, &amp; Liao, 2021)"},"properties":{"noteIndex":0},"schema":"https://github.com/citation-style-language/schema/raw/master/csl-citation.json"}</w:instrText>
      </w:r>
      <w:r w:rsidR="00CA1036" w:rsidRPr="005F15E9">
        <w:rPr>
          <w:rFonts w:ascii="Times New Roman" w:hAnsi="Times New Roman" w:cs="Times New Roman"/>
          <w:sz w:val="24"/>
          <w:szCs w:val="24"/>
        </w:rPr>
        <w:fldChar w:fldCharType="separate"/>
      </w:r>
      <w:r w:rsidR="0035707E" w:rsidRPr="005F15E9">
        <w:rPr>
          <w:rFonts w:ascii="Times New Roman" w:hAnsi="Times New Roman" w:cs="Times New Roman"/>
          <w:noProof/>
          <w:sz w:val="24"/>
          <w:szCs w:val="24"/>
        </w:rPr>
        <w:t>(</w:t>
      </w:r>
      <w:r w:rsidR="00CA1036" w:rsidRPr="005F15E9">
        <w:rPr>
          <w:rFonts w:ascii="Times New Roman" w:hAnsi="Times New Roman" w:cs="Times New Roman"/>
          <w:noProof/>
          <w:sz w:val="24"/>
          <w:szCs w:val="24"/>
          <w:highlight w:val="yellow"/>
        </w:rPr>
        <w:t xml:space="preserve">Alzubaidi </w:t>
      </w:r>
      <w:r w:rsidR="0035707E" w:rsidRPr="005F15E9">
        <w:rPr>
          <w:rFonts w:ascii="Times New Roman" w:hAnsi="Times New Roman" w:cs="Times New Roman"/>
          <w:noProof/>
          <w:sz w:val="24"/>
          <w:szCs w:val="24"/>
          <w:highlight w:val="yellow"/>
        </w:rPr>
        <w:t>et al.,</w:t>
      </w:r>
      <w:r w:rsidR="00CA1036" w:rsidRPr="005F15E9">
        <w:rPr>
          <w:rFonts w:ascii="Times New Roman" w:hAnsi="Times New Roman" w:cs="Times New Roman"/>
          <w:noProof/>
          <w:sz w:val="24"/>
          <w:szCs w:val="24"/>
          <w:highlight w:val="yellow"/>
        </w:rPr>
        <w:t xml:space="preserve"> 2021; </w:t>
      </w:r>
      <w:r w:rsidR="0035707E" w:rsidRPr="005F15E9">
        <w:rPr>
          <w:rFonts w:ascii="Times New Roman" w:hAnsi="Times New Roman" w:cs="Times New Roman"/>
          <w:noProof/>
          <w:sz w:val="24"/>
          <w:szCs w:val="24"/>
          <w:highlight w:val="yellow"/>
        </w:rPr>
        <w:t xml:space="preserve">Biswas &amp; Roy, 2015; </w:t>
      </w:r>
      <w:r w:rsidR="00CA1036" w:rsidRPr="005F15E9">
        <w:rPr>
          <w:rFonts w:ascii="Times New Roman" w:hAnsi="Times New Roman" w:cs="Times New Roman"/>
          <w:noProof/>
          <w:sz w:val="24"/>
          <w:szCs w:val="24"/>
          <w:highlight w:val="yellow"/>
        </w:rPr>
        <w:t>Li</w:t>
      </w:r>
      <w:r w:rsidR="0035707E" w:rsidRPr="005F15E9">
        <w:rPr>
          <w:rFonts w:ascii="Times New Roman" w:hAnsi="Times New Roman" w:cs="Times New Roman"/>
          <w:noProof/>
          <w:sz w:val="24"/>
          <w:szCs w:val="24"/>
          <w:highlight w:val="yellow"/>
        </w:rPr>
        <w:t xml:space="preserve"> et al.</w:t>
      </w:r>
      <w:r w:rsidR="00CA1036" w:rsidRPr="005F15E9">
        <w:rPr>
          <w:rFonts w:ascii="Times New Roman" w:hAnsi="Times New Roman" w:cs="Times New Roman"/>
          <w:noProof/>
          <w:sz w:val="24"/>
          <w:szCs w:val="24"/>
          <w:highlight w:val="yellow"/>
        </w:rPr>
        <w:t>, 2021</w:t>
      </w:r>
      <w:r w:rsidR="00CA1036" w:rsidRPr="005F15E9">
        <w:rPr>
          <w:rFonts w:ascii="Times New Roman" w:hAnsi="Times New Roman" w:cs="Times New Roman"/>
          <w:noProof/>
          <w:sz w:val="24"/>
          <w:szCs w:val="24"/>
        </w:rPr>
        <w:t>)</w:t>
      </w:r>
      <w:r w:rsidR="00CA1036" w:rsidRPr="005F15E9">
        <w:rPr>
          <w:rFonts w:ascii="Times New Roman" w:hAnsi="Times New Roman" w:cs="Times New Roman"/>
          <w:sz w:val="24"/>
          <w:szCs w:val="24"/>
        </w:rPr>
        <w:fldChar w:fldCharType="end"/>
      </w:r>
      <w:r w:rsidR="006E7498" w:rsidRPr="005F15E9">
        <w:rPr>
          <w:rFonts w:ascii="Times New Roman" w:hAnsi="Times New Roman" w:cs="Times New Roman"/>
          <w:sz w:val="24"/>
          <w:szCs w:val="24"/>
        </w:rPr>
        <w:t>, specifically organic food items</w:t>
      </w:r>
      <w:r w:rsidR="00760DFD" w:rsidRPr="005F15E9">
        <w:rPr>
          <w:rFonts w:ascii="Times New Roman" w:hAnsi="Times New Roman" w:cs="Times New Roman"/>
          <w:sz w:val="24"/>
          <w:szCs w:val="24"/>
        </w:rPr>
        <w:t xml:space="preserve"> </w:t>
      </w:r>
      <w:r w:rsidR="0017373B" w:rsidRPr="005F15E9">
        <w:rPr>
          <w:rFonts w:ascii="Times New Roman" w:hAnsi="Times New Roman" w:cs="Times New Roman"/>
          <w:sz w:val="24"/>
          <w:szCs w:val="24"/>
        </w:rPr>
        <w:fldChar w:fldCharType="begin" w:fldLock="1"/>
      </w:r>
      <w:r w:rsidR="0017373B" w:rsidRPr="005F15E9">
        <w:rPr>
          <w:rFonts w:ascii="Times New Roman" w:hAnsi="Times New Roman" w:cs="Times New Roman"/>
          <w:sz w:val="24"/>
          <w:szCs w:val="24"/>
        </w:rPr>
        <w:instrText>ADDIN CSL_CITATION {"citationItems":[{"id":"ITEM-1","itemData":{"DOI":"10.1108/MIP-01-2016-0011","ISSN":"0263-4503","abstract":"The purpose of this paper is to investigate how individual innovativeness and social factors shape consumers’ purchase decisions of organic products.,The study is based on an online survey of 988 Canadian participants. Structural equation modelling was used to test the relationships between social identity, social influence, perceived value and purchase intention within a multi-group framework to show the moderating effect of consumer innovativeness.,The results show that the two social dimensions – social identity and social influence – influence purchase intention and the perceived value of organic products partially mediates these relationships. Further, the personal characteristic, “consumer innovativeness”, moderates these relationships.,Although the sample consists of a higher proportion of younger participants, the results are consistent with theoretical arguments and empirical evidence, which underscores the importance of generational differences in organic product purchases.,Managers need to develop a more nuanced understanding of how social influence and social identity play different roles in the purchase intentions of consumer innovators vs later adopters. This knowledge can guide practical segmentation, targeting, positioning and promotion strategies.,This study complements the individual innovativeness predispositions literature by showing that the consideration of social factors leads to a more nuanced understanding of consumers’ purchase intention than either set of factors separately. It also contributes to the literature on adoption of organic products by introducing consumer innovativeness dimension as a key factor.","author":[{"dropping-particle":"","family":"Persaud","given":"Ajax","non-dropping-particle":"","parse-names":false,"suffix":""},{"dropping-particle":"","family":"Schillo","given":"Sandra R.","non-dropping-particle":"","parse-names":false,"suffix":""}],"container-title":"Marketing Intelligence &amp;amp; Planning","id":"ITEM-1","issue":"1","issued":{"date-parts":[["2017"]]},"page":"130-146","publisher":"Emerald Publishing Limited","title":"Purchasing organic products: role of social context and consumer innovativeness","type":"article-journal","volume":"35"},"uris":["http://www.mendeley.com/documents/?uuid=3ac3f868-ef15-3708-b089-dde5c5f5244d"]}],"mendeley":{"formattedCitation":"(Persaud &amp; Schillo, 2017)","plainTextFormattedCitation":"(Persaud &amp; Schillo, 2017)","previouslyFormattedCitation":"(Persaud &amp; Schillo, 2017)"},"properties":{"noteIndex":0},"schema":"https://github.com/citation-style-language/schema/raw/master/csl-citation.json"}</w:instrText>
      </w:r>
      <w:r w:rsidR="0017373B" w:rsidRPr="005F15E9">
        <w:rPr>
          <w:rFonts w:ascii="Times New Roman" w:hAnsi="Times New Roman" w:cs="Times New Roman"/>
          <w:sz w:val="24"/>
          <w:szCs w:val="24"/>
        </w:rPr>
        <w:fldChar w:fldCharType="separate"/>
      </w:r>
      <w:r w:rsidR="0017373B" w:rsidRPr="005F15E9">
        <w:rPr>
          <w:rFonts w:ascii="Times New Roman" w:hAnsi="Times New Roman" w:cs="Times New Roman"/>
          <w:noProof/>
          <w:sz w:val="24"/>
          <w:szCs w:val="24"/>
        </w:rPr>
        <w:t>(Persaud &amp; Schillo, 2017)</w:t>
      </w:r>
      <w:r w:rsidR="0017373B" w:rsidRPr="005F15E9">
        <w:rPr>
          <w:rFonts w:ascii="Times New Roman" w:hAnsi="Times New Roman" w:cs="Times New Roman"/>
          <w:sz w:val="24"/>
          <w:szCs w:val="24"/>
        </w:rPr>
        <w:fldChar w:fldCharType="end"/>
      </w:r>
      <w:r w:rsidR="006E7498" w:rsidRPr="005F15E9">
        <w:rPr>
          <w:rFonts w:ascii="Times New Roman" w:hAnsi="Times New Roman" w:cs="Times New Roman"/>
          <w:sz w:val="24"/>
          <w:szCs w:val="24"/>
        </w:rPr>
        <w:t xml:space="preserve">. </w:t>
      </w:r>
      <w:r w:rsidR="00704ACA" w:rsidRPr="005F15E9">
        <w:rPr>
          <w:rFonts w:ascii="Times New Roman" w:hAnsi="Times New Roman" w:cs="Times New Roman"/>
          <w:sz w:val="24"/>
          <w:szCs w:val="24"/>
        </w:rPr>
        <w:t xml:space="preserve">The </w:t>
      </w:r>
      <w:r w:rsidR="00897365" w:rsidRPr="005F15E9">
        <w:rPr>
          <w:rFonts w:ascii="Times New Roman" w:hAnsi="Times New Roman" w:cs="Times New Roman"/>
          <w:sz w:val="24"/>
          <w:szCs w:val="24"/>
        </w:rPr>
        <w:t>discussion above</w:t>
      </w:r>
      <w:r w:rsidR="00704ACA" w:rsidRPr="005F15E9">
        <w:rPr>
          <w:rFonts w:ascii="Times New Roman" w:hAnsi="Times New Roman" w:cs="Times New Roman"/>
          <w:sz w:val="24"/>
          <w:szCs w:val="24"/>
        </w:rPr>
        <w:t xml:space="preserve"> lead</w:t>
      </w:r>
      <w:r w:rsidRPr="005F15E9">
        <w:rPr>
          <w:rFonts w:ascii="Times New Roman" w:hAnsi="Times New Roman" w:cs="Times New Roman"/>
          <w:sz w:val="24"/>
          <w:szCs w:val="24"/>
        </w:rPr>
        <w:t>s</w:t>
      </w:r>
      <w:r w:rsidR="00704ACA" w:rsidRPr="005F15E9">
        <w:rPr>
          <w:rFonts w:ascii="Times New Roman" w:hAnsi="Times New Roman" w:cs="Times New Roman"/>
          <w:sz w:val="24"/>
          <w:szCs w:val="24"/>
        </w:rPr>
        <w:t xml:space="preserve"> to the following hypothesis:</w:t>
      </w:r>
    </w:p>
    <w:p w14:paraId="3DD543B4" w14:textId="15C02260" w:rsidR="00704ACA" w:rsidRPr="005F15E9" w:rsidRDefault="00704ACA"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H5: Consumer innovativeness significantly influences intention to purchase sustainable labelled products.</w:t>
      </w:r>
    </w:p>
    <w:p w14:paraId="3993323F" w14:textId="77777777" w:rsidR="00EC4248" w:rsidRPr="005F15E9" w:rsidRDefault="00707A7C" w:rsidP="00AF1057">
      <w:pPr>
        <w:spacing w:line="276" w:lineRule="auto"/>
        <w:jc w:val="both"/>
        <w:rPr>
          <w:rFonts w:ascii="Times New Roman" w:hAnsi="Times New Roman" w:cs="Times New Roman"/>
          <w:b/>
          <w:sz w:val="24"/>
          <w:szCs w:val="24"/>
        </w:rPr>
      </w:pPr>
      <w:r w:rsidRPr="005F15E9">
        <w:rPr>
          <w:rFonts w:ascii="Times New Roman" w:hAnsi="Times New Roman" w:cs="Times New Roman"/>
          <w:b/>
          <w:sz w:val="24"/>
          <w:szCs w:val="24"/>
        </w:rPr>
        <w:t xml:space="preserve">3.4 </w:t>
      </w:r>
      <w:r w:rsidR="00EC4248" w:rsidRPr="005F15E9">
        <w:rPr>
          <w:rFonts w:ascii="Times New Roman" w:hAnsi="Times New Roman" w:cs="Times New Roman"/>
          <w:b/>
          <w:sz w:val="24"/>
          <w:szCs w:val="24"/>
        </w:rPr>
        <w:t>Environmental concern</w:t>
      </w:r>
    </w:p>
    <w:p w14:paraId="5EFB7D44" w14:textId="4FC30D5A" w:rsidR="00A96DCF" w:rsidRPr="005F15E9" w:rsidRDefault="00E363F7"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The environmentally sustainable behaviours are greatly linked to the individual’s </w:t>
      </w:r>
      <w:r w:rsidR="006755E7" w:rsidRPr="005F15E9">
        <w:rPr>
          <w:rFonts w:ascii="Times New Roman" w:hAnsi="Times New Roman" w:cs="Times New Roman"/>
          <w:sz w:val="24"/>
          <w:szCs w:val="24"/>
        </w:rPr>
        <w:t>discernment</w:t>
      </w:r>
      <w:r w:rsidRPr="005F15E9">
        <w:rPr>
          <w:rFonts w:ascii="Times New Roman" w:hAnsi="Times New Roman" w:cs="Times New Roman"/>
          <w:sz w:val="24"/>
          <w:szCs w:val="24"/>
        </w:rPr>
        <w:t xml:space="preserve"> of environmental issues and the urge </w:t>
      </w:r>
      <w:r w:rsidR="00897365" w:rsidRPr="005F15E9">
        <w:rPr>
          <w:rFonts w:ascii="Times New Roman" w:hAnsi="Times New Roman" w:cs="Times New Roman"/>
          <w:sz w:val="24"/>
          <w:szCs w:val="24"/>
        </w:rPr>
        <w:t>to contribute</w:t>
      </w:r>
      <w:r w:rsidRPr="005F15E9">
        <w:rPr>
          <w:rFonts w:ascii="Times New Roman" w:hAnsi="Times New Roman" w:cs="Times New Roman"/>
          <w:sz w:val="24"/>
          <w:szCs w:val="24"/>
        </w:rPr>
        <w:t xml:space="preserve"> to</w:t>
      </w:r>
      <w:r w:rsidR="006755E7" w:rsidRPr="005F15E9">
        <w:rPr>
          <w:rFonts w:ascii="Times New Roman" w:hAnsi="Times New Roman" w:cs="Times New Roman"/>
          <w:sz w:val="24"/>
          <w:szCs w:val="24"/>
        </w:rPr>
        <w:t>wards</w:t>
      </w:r>
      <w:r w:rsidRPr="005F15E9">
        <w:rPr>
          <w:rFonts w:ascii="Times New Roman" w:hAnsi="Times New Roman" w:cs="Times New Roman"/>
          <w:sz w:val="24"/>
          <w:szCs w:val="24"/>
        </w:rPr>
        <w:t xml:space="preserve"> </w:t>
      </w:r>
      <w:r w:rsidR="006755E7" w:rsidRPr="005F15E9">
        <w:rPr>
          <w:rFonts w:ascii="Times New Roman" w:hAnsi="Times New Roman" w:cs="Times New Roman"/>
          <w:sz w:val="24"/>
          <w:szCs w:val="24"/>
        </w:rPr>
        <w:t>safeguarding</w:t>
      </w:r>
      <w:r w:rsidRPr="005F15E9">
        <w:rPr>
          <w:rFonts w:ascii="Times New Roman" w:hAnsi="Times New Roman" w:cs="Times New Roman"/>
          <w:sz w:val="24"/>
          <w:szCs w:val="24"/>
        </w:rPr>
        <w:t xml:space="preserve"> </w:t>
      </w:r>
      <w:r w:rsidR="006A2674" w:rsidRPr="005F15E9">
        <w:rPr>
          <w:rFonts w:ascii="Times New Roman" w:hAnsi="Times New Roman" w:cs="Times New Roman"/>
          <w:sz w:val="24"/>
          <w:szCs w:val="24"/>
        </w:rPr>
        <w:t xml:space="preserve">the </w:t>
      </w:r>
      <w:r w:rsidRPr="005F15E9">
        <w:rPr>
          <w:rFonts w:ascii="Times New Roman" w:hAnsi="Times New Roman" w:cs="Times New Roman"/>
          <w:sz w:val="24"/>
          <w:szCs w:val="24"/>
        </w:rPr>
        <w:t xml:space="preserve">environment and sustainability </w:t>
      </w:r>
      <w:r w:rsidRPr="005F15E9">
        <w:rPr>
          <w:rFonts w:ascii="Times New Roman" w:hAnsi="Times New Roman" w:cs="Times New Roman"/>
          <w:sz w:val="24"/>
          <w:szCs w:val="24"/>
        </w:rPr>
        <w:fldChar w:fldCharType="begin" w:fldLock="1"/>
      </w:r>
      <w:r w:rsidR="0076159F" w:rsidRPr="005F15E9">
        <w:rPr>
          <w:rFonts w:ascii="Times New Roman" w:hAnsi="Times New Roman" w:cs="Times New Roman"/>
          <w:sz w:val="24"/>
          <w:szCs w:val="24"/>
        </w:rPr>
        <w:instrText>ADDIN CSL_CITATION {"citationItems":[{"id":"ITEM-1","itemData":{"DOI":"10.1016/j.jretconser.2016.09.004","ISSN":"09696989","abstract":"Although there are some instances of prior research on the relationship between attitude and purchase intention for environmentally sustainable products, literature is scant about mediating role of attitude on the relationship between environmental knowledge and purchase intention for environmentally sustainable products. Following the theory of planned behaviour, this study develops and tests a conceptual framework, which provides several insights. First, the attitude towards environmentally sustainable products mediates the relationship between environmental knowledge and purchase intention. Next, this mediated relationship is moderated by the environmental knowledge. Third, the subjective norm is not significantly related to the purchase intention - contrary to established findings - in a collectivistic culture considered in this study. And last but not the least, the direction of subjective norm as a moderator on relationship between environmental knowledge and attitude is not supported. The findings of this study offer some important guidance for marketing theory, retailing practices for environmentally sustainable products and public policy.","author":[{"dropping-particle":"","family":"Kumar","given":"Bipul","non-dropping-particle":"","parse-names":false,"suffix":""},{"dropping-particle":"","family":"Manrai","given":"Ajay K.","non-dropping-particle":"","parse-names":false,"suffix":""},{"dropping-particle":"","family":"Manrai","given":"Lalita A.","non-dropping-particle":"","parse-names":false,"suffix":""}],"container-title":"Journal of Retailing and Consumer Services","id":"ITEM-1","issue":"August 2015","issued":{"date-parts":[["2017"]]},"page":"1-9","publisher":"Elsevier","title":"Purchasing behaviour for environmentally sustainable products: A conceptual framework and empirical study","type":"article-journal","volume":"34"},"uris":["http://www.mendeley.com/documents/?uuid=f7c050e3-c26d-4733-a7ec-faeda672c16d"]}],"mendeley":{"formattedCitation":"(Kumar, Manrai, &amp; Manrai, 2017)","manualFormatting":"(Kumar et al., 2017","plainTextFormattedCitation":"(Kumar, Manrai, &amp; Manrai, 2017)","previouslyFormattedCitation":"(Kumar, Manrai, &amp; Manrai, 2017)"},"properties":{"noteIndex":0},"schema":"https://github.com/citation-style-language/schema/raw/master/csl-citation.json"}</w:instrText>
      </w:r>
      <w:r w:rsidRPr="005F15E9">
        <w:rPr>
          <w:rFonts w:ascii="Times New Roman" w:hAnsi="Times New Roman" w:cs="Times New Roman"/>
          <w:sz w:val="24"/>
          <w:szCs w:val="24"/>
        </w:rPr>
        <w:fldChar w:fldCharType="separate"/>
      </w:r>
      <w:r w:rsidRPr="005F15E9">
        <w:rPr>
          <w:rFonts w:ascii="Times New Roman" w:hAnsi="Times New Roman" w:cs="Times New Roman"/>
          <w:noProof/>
          <w:sz w:val="24"/>
          <w:szCs w:val="24"/>
        </w:rPr>
        <w:t>(Kumar</w:t>
      </w:r>
      <w:r w:rsidR="00177D85" w:rsidRPr="005F15E9">
        <w:rPr>
          <w:rFonts w:ascii="Times New Roman" w:hAnsi="Times New Roman" w:cs="Times New Roman"/>
          <w:noProof/>
          <w:sz w:val="24"/>
          <w:szCs w:val="24"/>
        </w:rPr>
        <w:t xml:space="preserve"> et al.</w:t>
      </w:r>
      <w:r w:rsidRPr="005F15E9">
        <w:rPr>
          <w:rFonts w:ascii="Times New Roman" w:hAnsi="Times New Roman" w:cs="Times New Roman"/>
          <w:noProof/>
          <w:sz w:val="24"/>
          <w:szCs w:val="24"/>
        </w:rPr>
        <w:t>, 2017</w:t>
      </w:r>
      <w:r w:rsidRPr="005F15E9">
        <w:rPr>
          <w:rFonts w:ascii="Times New Roman" w:hAnsi="Times New Roman" w:cs="Times New Roman"/>
          <w:sz w:val="24"/>
          <w:szCs w:val="24"/>
        </w:rPr>
        <w:fldChar w:fldCharType="end"/>
      </w:r>
      <w:r w:rsidR="0076159F" w:rsidRPr="005F15E9">
        <w:rPr>
          <w:rFonts w:ascii="Times New Roman" w:hAnsi="Times New Roman" w:cs="Times New Roman"/>
          <w:sz w:val="24"/>
          <w:szCs w:val="24"/>
        </w:rPr>
        <w:t>;</w:t>
      </w:r>
      <w:r w:rsidR="005F2321" w:rsidRPr="005F15E9">
        <w:rPr>
          <w:rFonts w:ascii="Times New Roman" w:hAnsi="Times New Roman" w:cs="Times New Roman"/>
          <w:sz w:val="24"/>
          <w:szCs w:val="24"/>
        </w:rPr>
        <w:t xml:space="preserve"> Agrawal et al., 2021)</w:t>
      </w:r>
      <w:r w:rsidRPr="005F15E9">
        <w:rPr>
          <w:rFonts w:ascii="Times New Roman" w:hAnsi="Times New Roman" w:cs="Times New Roman"/>
          <w:sz w:val="24"/>
          <w:szCs w:val="24"/>
        </w:rPr>
        <w:t>.</w:t>
      </w:r>
      <w:r w:rsidR="00760D64" w:rsidRPr="005F15E9">
        <w:rPr>
          <w:rFonts w:ascii="Times New Roman" w:hAnsi="Times New Roman" w:cs="Times New Roman"/>
          <w:sz w:val="24"/>
          <w:szCs w:val="24"/>
        </w:rPr>
        <w:t xml:space="preserve"> </w:t>
      </w:r>
      <w:r w:rsidR="006755E7" w:rsidRPr="005F15E9">
        <w:rPr>
          <w:rFonts w:ascii="Times New Roman" w:hAnsi="Times New Roman" w:cs="Times New Roman"/>
          <w:sz w:val="24"/>
          <w:szCs w:val="24"/>
        </w:rPr>
        <w:t>More environmentally conscious c</w:t>
      </w:r>
      <w:r w:rsidR="00760D64" w:rsidRPr="005F15E9">
        <w:rPr>
          <w:rFonts w:ascii="Times New Roman" w:hAnsi="Times New Roman" w:cs="Times New Roman"/>
          <w:sz w:val="24"/>
          <w:szCs w:val="24"/>
        </w:rPr>
        <w:t xml:space="preserve">onsumers depict </w:t>
      </w:r>
      <w:r w:rsidR="006755E7" w:rsidRPr="005F15E9">
        <w:rPr>
          <w:rFonts w:ascii="Times New Roman" w:hAnsi="Times New Roman" w:cs="Times New Roman"/>
          <w:sz w:val="24"/>
          <w:szCs w:val="24"/>
        </w:rPr>
        <w:t xml:space="preserve">greater </w:t>
      </w:r>
      <w:r w:rsidR="00760D64" w:rsidRPr="005F15E9">
        <w:rPr>
          <w:rFonts w:ascii="Times New Roman" w:hAnsi="Times New Roman" w:cs="Times New Roman"/>
          <w:sz w:val="24"/>
          <w:szCs w:val="24"/>
        </w:rPr>
        <w:t xml:space="preserve">concern for the environment and therefore try to adapt their </w:t>
      </w:r>
      <w:r w:rsidR="006755E7" w:rsidRPr="005F15E9">
        <w:rPr>
          <w:rFonts w:ascii="Times New Roman" w:hAnsi="Times New Roman" w:cs="Times New Roman"/>
          <w:sz w:val="24"/>
          <w:szCs w:val="24"/>
        </w:rPr>
        <w:t>buying</w:t>
      </w:r>
      <w:r w:rsidR="00760D64" w:rsidRPr="005F15E9">
        <w:rPr>
          <w:rFonts w:ascii="Times New Roman" w:hAnsi="Times New Roman" w:cs="Times New Roman"/>
          <w:sz w:val="24"/>
          <w:szCs w:val="24"/>
        </w:rPr>
        <w:t xml:space="preserve"> activities according to such concerns</w:t>
      </w:r>
      <w:r w:rsidR="00694CA2" w:rsidRPr="005F15E9">
        <w:rPr>
          <w:rFonts w:ascii="Times New Roman" w:hAnsi="Times New Roman" w:cs="Times New Roman"/>
          <w:sz w:val="24"/>
          <w:szCs w:val="24"/>
        </w:rPr>
        <w:t xml:space="preserve">, and become more inclined to purchasing or using products having lesser impacts on the environment </w:t>
      </w:r>
      <w:r w:rsidR="00694CA2"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16/j.jretconser.2020.102418","ISSN":"09696989","abstract":"The increasing urbanization and changing consumption patterns are putting great strain on environmental sustainability. The consumption patterns need to be reformed due to the great contribution to rising carbon emissions. The customers are also becoming aware of the various environmental issues. The current research developed and tested a conceptual framework to scrutinize the antecedents of customers' intentions to adopt environmentally sustainable banking services and activities. Following the theory of planned behaviour (TPB), this paper incorporated the constructs namely trust, environmental consciousness, and perceived behavioural outcomes in addition to its basic variables. The data were gathered from a cross-sectional sample of 440 Indian bank customers using a survey method. PLS-based structural equation modelling technique was employed to test the research model. The results indicated that TPB constructs exert significant influence on customers’ behavioural intention. The environmental consciousness was marked as a highly significant predictor of perceived behavioural outcomes which in turn was found to be a significant determinant of trust as well as behavioural intention. Moreover, the attitude was found to be a significant outcome of trust and environmental consciousness. This research puts forth the theoretical as well as managerial implications and provides directions for further research in the concerned thrust area.","author":[{"dropping-particle":"","family":"Taneja","given":"Shilpa","non-dropping-particle":"","parse-names":false,"suffix":""},{"dropping-particle":"","family":"Ali","given":"Liaqat","non-dropping-particle":"","parse-names":false,"suffix":""}],"container-title":"Journal of Retailing and Consumer Services","id":"ITEM-1","issued":{"date-parts":[["2021","3","1"]]},"page":"102418","publisher":"Elsevier Ltd","title":"Determinants of customers’ intentions towards environmentally sustainable banking: Testing the structural model","type":"article-journal","volume":"59"},"uris":["http://www.mendeley.com/documents/?uuid=ef6b2634-e546-308c-b034-1f8db4ed4a36"]},{"id":"ITEM-2","itemData":{"DOI":"10.1016/j.jretconser.2019.101926","ISSN":"09696989","abstract":"This paper examines the antecedents of millennials' organic food purchasing. A conceptual framework, based on product characteristics, and consumers' concerns and consciousness, is proposed. Data collection was conducted through a survey in two culturally and socioeconomically distinct countries (Brazil vs. Spain) to increase the robustness and generalizability of the results. The results show that product characteristics and consumer concerns improve millennials’ health consciousness and increase their social consciousness, which, in turn, increase their willingness to pay a price premium and their purchase frequency of organic foods. The findings show that the proposed model has high validity, with only one significant difference between the two countries. Theoretical contributions and managerial implications are discussed.","author":[{"dropping-particle":"","family":"Molinillo","given":"Sebastian","non-dropping-particle":"","parse-names":false,"suffix":""},{"dropping-particle":"","family":"Vidal-Branco","given":"Murilo","non-dropping-particle":"","parse-names":false,"suffix":""},{"dropping-particle":"","family":"Japutra","given":"Arnold","non-dropping-particle":"","parse-names":false,"suffix":""}],"container-title":"Journal of Retailing and Consumer Services","id":"ITEM-2","issued":{"date-parts":[["2020","1","1"]]},"page":"101926","publisher":"Elsevier Ltd","title":"Understanding the drivers of organic foods purchasing of millennials: Evidence from Brazil and Spain","type":"article-journal","volume":"52"},"uris":["http://www.mendeley.com/documents/?uuid=981f1d3f-3d84-3c91-99e1-0af72f57998c"]}],"mendeley":{"formattedCitation":"(Molinillo et al., 2020; Taneja &amp; Ali, 2021a)","plainTextFormattedCitation":"(Molinillo et al., 2020; Taneja &amp; Ali, 2021a)","previouslyFormattedCitation":"(Molinillo et al., 2020; Taneja &amp; Ali, 2021a)"},"properties":{"noteIndex":0},"schema":"https://github.com/citation-style-language/schema/raw/master/csl-citation.json"}</w:instrText>
      </w:r>
      <w:r w:rsidR="00694CA2" w:rsidRPr="005F15E9">
        <w:rPr>
          <w:rFonts w:ascii="Times New Roman" w:hAnsi="Times New Roman" w:cs="Times New Roman"/>
          <w:sz w:val="24"/>
          <w:szCs w:val="24"/>
        </w:rPr>
        <w:fldChar w:fldCharType="separate"/>
      </w:r>
      <w:r w:rsidR="0035707E" w:rsidRPr="005F15E9">
        <w:rPr>
          <w:rFonts w:ascii="Times New Roman" w:hAnsi="Times New Roman" w:cs="Times New Roman"/>
          <w:noProof/>
          <w:sz w:val="24"/>
          <w:szCs w:val="24"/>
        </w:rPr>
        <w:t>(Molinillo et al., 2020; Taneja &amp; Ali, 2021a)</w:t>
      </w:r>
      <w:r w:rsidR="00694CA2" w:rsidRPr="005F15E9">
        <w:rPr>
          <w:rFonts w:ascii="Times New Roman" w:hAnsi="Times New Roman" w:cs="Times New Roman"/>
          <w:sz w:val="24"/>
          <w:szCs w:val="24"/>
        </w:rPr>
        <w:fldChar w:fldCharType="end"/>
      </w:r>
      <w:r w:rsidR="00760D64" w:rsidRPr="005F15E9">
        <w:rPr>
          <w:rFonts w:ascii="Times New Roman" w:hAnsi="Times New Roman" w:cs="Times New Roman"/>
          <w:sz w:val="24"/>
          <w:szCs w:val="24"/>
        </w:rPr>
        <w:t xml:space="preserve">. </w:t>
      </w:r>
      <w:r w:rsidR="00897365" w:rsidRPr="005F15E9">
        <w:rPr>
          <w:rFonts w:ascii="Times New Roman" w:hAnsi="Times New Roman" w:cs="Times New Roman"/>
          <w:sz w:val="24"/>
          <w:szCs w:val="24"/>
        </w:rPr>
        <w:t>It</w:t>
      </w:r>
      <w:r w:rsidR="00760D64" w:rsidRPr="005F15E9">
        <w:rPr>
          <w:rFonts w:ascii="Times New Roman" w:hAnsi="Times New Roman" w:cs="Times New Roman"/>
          <w:sz w:val="24"/>
          <w:szCs w:val="24"/>
        </w:rPr>
        <w:t xml:space="preserve"> provides an important signal to the marketers to frame different communication strategies to leverage the purchases of sustainable products using sustainable </w:t>
      </w:r>
      <w:r w:rsidR="00A23A40" w:rsidRPr="005F15E9">
        <w:rPr>
          <w:rFonts w:ascii="Times New Roman" w:hAnsi="Times New Roman" w:cs="Times New Roman"/>
          <w:sz w:val="24"/>
          <w:szCs w:val="24"/>
        </w:rPr>
        <w:t xml:space="preserve">labels and logos </w:t>
      </w:r>
      <w:r w:rsidR="00A23A40" w:rsidRPr="005F15E9">
        <w:rPr>
          <w:rFonts w:ascii="Times New Roman" w:hAnsi="Times New Roman" w:cs="Times New Roman"/>
          <w:sz w:val="24"/>
          <w:szCs w:val="24"/>
        </w:rPr>
        <w:fldChar w:fldCharType="begin" w:fldLock="1"/>
      </w:r>
      <w:r w:rsidR="0076159F" w:rsidRPr="005F15E9">
        <w:rPr>
          <w:rFonts w:ascii="Times New Roman" w:hAnsi="Times New Roman" w:cs="Times New Roman"/>
          <w:sz w:val="24"/>
          <w:szCs w:val="24"/>
        </w:rPr>
        <w:instrText>ADDIN CSL_CITATION {"citationItems":[{"id":"ITEM-1","itemData":{"DOI":"10.1080/0965254X.2016.1240219","ISSN":"14664488","abstract":"Consumers are increasingly concerned about the negative environmental implications of purchasing goods, which in turn shape their behaviour. Yet, there are indications that consumers do not always act on these concerns, causing an attitude–behaviour gap. For consumers to make ecologically responsible purchases, they need relevant product environmental information. Therefore, marketers and firms are increasingly integrating more detailed environmental information in their offerings, including eco-labels with externally validated information. This study integrates consumers’ knowledge and trust in eco-labels with their environmental knowledge to determine how these affect pro-environmental consumer behaviour (PECB). The findings suggest environmental and eco-label knowledge is positively associated with attitudes towards the environment, and that positive environmental attitudes and trust in eco-labels affect PECB. This implies that firms, policy-makers and accreditation organisations (i.e. labelling) can educate consumers about eco-labels and the environment to increase PECB. Such strategies will also build consumer knowledge and trust in eco-labels, necessary for facilitating PECB.","author":[{"dropping-particle":"","family":"Taufique","given":"Khan Md Raziuddin","non-dropping-particle":"","parse-names":false,"suffix":""},{"dropping-particle":"","family":"Vocino","given":"Andrea","non-dropping-particle":"","parse-names":false,"suffix":""},{"dropping-particle":"","family":"Polonsky","given":"Michael Jay","non-dropping-particle":"","parse-names":false,"suffix":""}],"container-title":"Journal of Strategic Marketing","id":"ITEM-1","issue":"7","issued":{"date-parts":[["2017"]]},"page":"511-529","publisher":"Routledge","title":"The influence of eco-label knowledge and trust on pro-environmental consumer behaviour in an emerging market","type":"article-journal","volume":"25"},"uris":["http://www.mendeley.com/documents/?uuid=bfe2bca0-1f34-4500-8a44-d334fe7ad8ac"]}],"mendeley":{"formattedCitation":"(Taufique, Vocino, &amp; Polonsky, 2017)","manualFormatting":"(Taufique et al., 2017)","plainTextFormattedCitation":"(Taufique, Vocino, &amp; Polonsky, 2017)","previouslyFormattedCitation":"(Taufique, Vocino, &amp; Polonsky, 2017)"},"properties":{"noteIndex":0},"schema":"https://github.com/citation-style-language/schema/raw/master/csl-citation.json"}</w:instrText>
      </w:r>
      <w:r w:rsidR="00A23A40" w:rsidRPr="005F15E9">
        <w:rPr>
          <w:rFonts w:ascii="Times New Roman" w:hAnsi="Times New Roman" w:cs="Times New Roman"/>
          <w:sz w:val="24"/>
          <w:szCs w:val="24"/>
        </w:rPr>
        <w:fldChar w:fldCharType="separate"/>
      </w:r>
      <w:r w:rsidR="00A23A40" w:rsidRPr="005F15E9">
        <w:rPr>
          <w:rFonts w:ascii="Times New Roman" w:hAnsi="Times New Roman" w:cs="Times New Roman"/>
          <w:noProof/>
          <w:sz w:val="24"/>
          <w:szCs w:val="24"/>
        </w:rPr>
        <w:t>(Taufique</w:t>
      </w:r>
      <w:r w:rsidR="00177D85" w:rsidRPr="005F15E9">
        <w:rPr>
          <w:rFonts w:ascii="Times New Roman" w:hAnsi="Times New Roman" w:cs="Times New Roman"/>
          <w:noProof/>
          <w:sz w:val="24"/>
          <w:szCs w:val="24"/>
        </w:rPr>
        <w:t xml:space="preserve"> et al.</w:t>
      </w:r>
      <w:r w:rsidR="00A23A40" w:rsidRPr="005F15E9">
        <w:rPr>
          <w:rFonts w:ascii="Times New Roman" w:hAnsi="Times New Roman" w:cs="Times New Roman"/>
          <w:noProof/>
          <w:sz w:val="24"/>
          <w:szCs w:val="24"/>
        </w:rPr>
        <w:t>, 2017)</w:t>
      </w:r>
      <w:r w:rsidR="00A23A40" w:rsidRPr="005F15E9">
        <w:rPr>
          <w:rFonts w:ascii="Times New Roman" w:hAnsi="Times New Roman" w:cs="Times New Roman"/>
          <w:sz w:val="24"/>
          <w:szCs w:val="24"/>
        </w:rPr>
        <w:fldChar w:fldCharType="end"/>
      </w:r>
      <w:r w:rsidR="00760D64" w:rsidRPr="005F15E9">
        <w:rPr>
          <w:rFonts w:ascii="Times New Roman" w:hAnsi="Times New Roman" w:cs="Times New Roman"/>
          <w:sz w:val="24"/>
          <w:szCs w:val="24"/>
        </w:rPr>
        <w:t>.</w:t>
      </w:r>
      <w:r w:rsidR="003D43A3" w:rsidRPr="005F15E9">
        <w:rPr>
          <w:rFonts w:ascii="Times New Roman" w:hAnsi="Times New Roman" w:cs="Times New Roman"/>
          <w:sz w:val="24"/>
          <w:szCs w:val="24"/>
        </w:rPr>
        <w:t xml:space="preserve"> According to </w:t>
      </w:r>
      <w:proofErr w:type="spellStart"/>
      <w:r w:rsidR="003D43A3" w:rsidRPr="005F15E9">
        <w:rPr>
          <w:rFonts w:ascii="Times New Roman" w:hAnsi="Times New Roman" w:cs="Times New Roman"/>
          <w:sz w:val="24"/>
          <w:szCs w:val="24"/>
        </w:rPr>
        <w:t>Cerri</w:t>
      </w:r>
      <w:proofErr w:type="spellEnd"/>
      <w:r w:rsidR="003D43A3" w:rsidRPr="005F15E9">
        <w:rPr>
          <w:rFonts w:ascii="Times New Roman" w:hAnsi="Times New Roman" w:cs="Times New Roman"/>
          <w:sz w:val="24"/>
          <w:szCs w:val="24"/>
        </w:rPr>
        <w:t xml:space="preserve"> et al. (2018), environmental concern </w:t>
      </w:r>
      <w:r w:rsidR="006755E7" w:rsidRPr="005F15E9">
        <w:rPr>
          <w:rFonts w:ascii="Times New Roman" w:hAnsi="Times New Roman" w:cs="Times New Roman"/>
          <w:sz w:val="24"/>
          <w:szCs w:val="24"/>
        </w:rPr>
        <w:t xml:space="preserve">can be defined as </w:t>
      </w:r>
      <w:r w:rsidR="003D43A3" w:rsidRPr="005F15E9">
        <w:rPr>
          <w:rFonts w:ascii="Times New Roman" w:hAnsi="Times New Roman" w:cs="Times New Roman"/>
          <w:sz w:val="24"/>
          <w:szCs w:val="24"/>
        </w:rPr>
        <w:t xml:space="preserve">one of the beliefs leading to favourable or unfavourable attitude towards green purchase behaviour as conceptualized in the </w:t>
      </w:r>
      <w:r w:rsidR="006755E7" w:rsidRPr="005F15E9">
        <w:rPr>
          <w:rFonts w:ascii="Times New Roman" w:hAnsi="Times New Roman" w:cs="Times New Roman"/>
          <w:sz w:val="24"/>
          <w:szCs w:val="24"/>
        </w:rPr>
        <w:t>TPB</w:t>
      </w:r>
      <w:r w:rsidR="003D43A3" w:rsidRPr="005F15E9">
        <w:rPr>
          <w:rFonts w:ascii="Times New Roman" w:hAnsi="Times New Roman" w:cs="Times New Roman"/>
          <w:sz w:val="24"/>
          <w:szCs w:val="24"/>
        </w:rPr>
        <w:t>.</w:t>
      </w:r>
      <w:r w:rsidR="00760D64" w:rsidRPr="005F15E9">
        <w:rPr>
          <w:rFonts w:ascii="Times New Roman" w:hAnsi="Times New Roman" w:cs="Times New Roman"/>
          <w:sz w:val="24"/>
          <w:szCs w:val="24"/>
        </w:rPr>
        <w:t xml:space="preserve"> </w:t>
      </w:r>
      <w:r w:rsidR="006A2674" w:rsidRPr="005F15E9">
        <w:rPr>
          <w:rFonts w:ascii="Times New Roman" w:hAnsi="Times New Roman" w:cs="Times New Roman"/>
          <w:sz w:val="24"/>
          <w:szCs w:val="24"/>
        </w:rPr>
        <w:t>C</w:t>
      </w:r>
      <w:r w:rsidR="00694CA2" w:rsidRPr="005F15E9">
        <w:rPr>
          <w:rFonts w:ascii="Times New Roman" w:hAnsi="Times New Roman" w:cs="Times New Roman"/>
          <w:sz w:val="24"/>
          <w:szCs w:val="24"/>
        </w:rPr>
        <w:t>onsumer buying decisions are highly influenced by environmental knowledge and concerns</w:t>
      </w:r>
      <w:r w:rsidR="00897365" w:rsidRPr="005F15E9">
        <w:rPr>
          <w:rFonts w:ascii="Times New Roman" w:hAnsi="Times New Roman" w:cs="Times New Roman"/>
          <w:sz w:val="24"/>
          <w:szCs w:val="24"/>
        </w:rPr>
        <w:t>,</w:t>
      </w:r>
      <w:r w:rsidR="00760D64" w:rsidRPr="005F15E9">
        <w:rPr>
          <w:rFonts w:ascii="Times New Roman" w:hAnsi="Times New Roman" w:cs="Times New Roman"/>
          <w:sz w:val="24"/>
          <w:szCs w:val="24"/>
        </w:rPr>
        <w:t xml:space="preserve"> </w:t>
      </w:r>
      <w:r w:rsidR="005F7D1F" w:rsidRPr="005F15E9">
        <w:rPr>
          <w:rFonts w:ascii="Times New Roman" w:hAnsi="Times New Roman" w:cs="Times New Roman"/>
          <w:sz w:val="24"/>
          <w:szCs w:val="24"/>
        </w:rPr>
        <w:t xml:space="preserve">and this association has been validated in prior research </w:t>
      </w:r>
      <w:r w:rsidR="005F7D1F"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16/j.jclepro.2017.12.054","ISSN":"09596526","abstract":"Providing information to consumers is crucial to foster pro-environmental attitudes and the purchasing of green products. To date few studies explored the interplay between information, pre-existing environmental concern and barriers to the purchase of green products. By analyzing the data from a survey to a large sample of Italian consumers (n = 8001), we advanced 6 hypotheses to explain the main drivers behind consumers’ selection of sustainable products. Attitudes towards green products were the main predictors of green product purchasing and were influenced by consumer's attitudes towards ecolabels, whose marginal effect varied according to the level of individual environmental concern. Our study provides evidence that ecolabels can play a significant role in attitude formation about green products, interacting with environmental concern. Therefore, we suggest future studies about green consumer profiling based on how consumers access and integrate information in decision-making, to improve green marketing campaigns. Product information strategies are crucial to foster pro-environmental attitudes and the purchasing of green products. To date, few studies have explored the interplay between information, existing environmental concern and barriers to the purchase of green products. By analyzing the data from a survey to a large sample of Italian consumers (n = 8001), six hypotheses to explain the main drivers of consumers’ selections of sustainable products were advanced. Attitudes towards the products were the main predictors of green product purchasing and were influenced by consumer's attitudes towards ecolabels, whose marginal effect decreased as the environmental concern increased. This research also demonstrates that a complex interaction between previous environmental knowledge and the use of green labels influence attitudes towards sustainable products, rather than environmental concern per-se, and that ethical aspects of production are important predictors of consumer's attitudes towards sustainable products, despite they have not been traditionally regarded as such. Future studies about green consumer profiling based on how consumers access and integrate information in decision-making are suggested, to improve green marketing campaigns.","author":[{"dropping-particle":"","family":"Cerri","given":"Jacopo","non-dropping-particle":"","parse-names":false,"suffix":""},{"dropping-particle":"","family":"Testa","given":"Francesco","non-dropping-particle":"","parse-names":false,"suffix":""},{"dropping-particle":"","family":"Rizzi","given":"Francesco","non-dropping-particle":"","parse-names":false,"suffix":""}],"container-title":"Journal of Cleaner Production","id":"ITEM-1","issued":{"date-parts":[["2018"]]},"page":"343-353","publisher":"Elsevier Ltd","title":"The more I care, the less I will listen to you: How information, environmental concern and ethical production influence consumers’ attitudes and the purchasing of sustainable products","type":"article-journal","volume":"175"},"uris":["http://www.mendeley.com/documents/?uuid=0940c64c-6a29-4856-a28c-d2da57406e1e"]},{"id":"ITEM-2","itemData":{"DOI":"10.1108/IJRDM-08-2020-0301","ISSN":"09590552","abstract":"Purpose: Environmental concern is getting increasing importance in consumer shopping decisions. Nevertheless, to date, sustainable packaged foods are not always the first option when consumers go shopping. This paper analyses how environmental concern moderates the role played by external factors – preference towards sustainable retailers and trust in sustainable producers – in determining consumer purchase intentions for sustainable packaged foods. Consumer involvement in eco-friendly labels, increasingly present in food packages, is investigated as indirectly impacting pro-environmental purchase intentions. Design/methodology/approach: An online survey administered to a sample of Italian food shoppers is used for the empirical analysis. A total of 278 structured questionnaires were modelled using a structural equation modelling approach. Findings: Findings show that producers and retailers' policies in favour of sustainability are key in determining consumers' sustainable purchase intentions. Further, coherent uses of labels and logos in light of sustainability can support consumer purchase decisions. Relevant is the influence played by the environmental concern in both supporting pro-environmental purchase intentions and in amplifying the trust in sustainable producers-purchase intentions path. Originality/value: This study contributes to the literature on sustainability showing how producers and retailers may together influence consumers' pro-environmental purchase intentions. Findings extend the retail literature on the impact of producers and retailers' policies on consumers' sustainable purchases. Further, environmental concern is investigated in its moderating role on the impact of external factors on consumers' pro-environmental purchase intentions.","author":[{"dropping-particle":"","family":"Canio","given":"Francesca","non-dropping-particle":"De","parse-names":false,"suffix":""},{"dropping-particle":"","family":"Martinelli","given":"Elisa","non-dropping-particle":"","parse-names":false,"suffix":""},{"dropping-particle":"","family":"Endrighi","given":"Emiro","non-dropping-particle":"","parse-names":false,"suffix":""}],"container-title":"International Journal of Retail and Distribution Management","id":"ITEM-2","issued":{"date-parts":[["2021"]]},"publisher":"Emerald Group Holdings Ltd.","title":"Enhancing consumers' pro-environmental purchase intentions: the moderating role of environmental concern","type":"article-journal"},"uris":["http://www.mendeley.com/documents/?uuid=ce76fcef-47d9-3e2d-bbf8-a400110d28f2"]},{"id":"ITEM-3","itemData":{"DOI":"10.1002/bse.2587","ISSN":"10990836","abstract":"The transition towards a circular economy is a crucial issue to pursue a more sustainable development. In this transition, consumers' comprehension and engagement are necessary points to guide them towards more environmentally conscious purchases. This study extends the understanding of green consumer behaviour by testing an integrated conceptual model that explores the influence of personal concern, other pro-environmental behaviours, greenwashing beliefs, consumer innovativeness, and personal predisposition to seeking information on the purchasing of circular packaging. We explored both the stand-alone and the mediating effects of information seeking. Data were collected from a questionnaire-based survey administered to a large and representative sample of Italian families, using 1,643 valid responses. We used structural equation modelling to test the proposed hypotheses. The results highlight the fundamental importance of seeking information in order to guide consumption choices that are more consistent with the circular economy. For managers, our paper suggests that packaging counts in purchasing decisions and that information is used by consumers to search for consistency between personal attitudes, other pro-environmental behaviours, and the circular attributes of packaging.","author":[{"dropping-particle":"","family":"Testa","given":"Francesco","non-dropping-particle":"","parse-names":false,"suffix":""},{"dropping-particle":"","family":"Iovino","given":"Roberta","non-dropping-particle":"","parse-names":false,"suffix":""},{"dropping-particle":"","family":"Iraldo","given":"Fabio","non-dropping-particle":"","parse-names":false,"suffix":""}],"container-title":"Business Strategy and the Environment","id":"ITEM-3","issue":"8","issued":{"date-parts":[["2020"]]},"page":"3435-3448","title":"The circular economy and consumer behaviour: The mediating role of information seeking in buying circular packaging","type":"article-journal","volume":"29"},"uris":["http://www.mendeley.com/documents/?uuid=4da8f5a1-9726-4046-884d-ee7bf4dd9929"]},{"id":"ITEM-4","itemData":{"DOI":"10.1016/J.JRETCONSER.2021.102643","ISSN":"0969-6989","abstract":"This study investigates the influence of both consumer optimism and pessimism on the green apparel buying behavior, using the self-focused regulation theoretical framework. Further, it measures the mediation effect of environmental orientation, and the moderation effect of environmental knowledge and monetary incentive on the proposed associations. An online survey was conducted through Amazon Mechanical Turk to collect data from 450 consumers. The findings reveal that optimistic consumers buy green apparel, while pessimistic consumers avoid it. Interestingly, when environmental orientation is introduced as a mediator, the pessimistic consumers also express the intent to buy green apparel. Further, environmental knowledge and monetary incentive both significantly moderate the relationships of green apparel buying behavior with consumer pessimism and environmental orientation. Holistically, this study provides significant implications for both green apparel marketers and retailers.","author":[{"dropping-particle":"","family":"Sadiq","given":"Mohd","non-dropping-particle":"","parse-names":false,"suffix":""},{"dropping-particle":"","family":"Bharti","given":"Kumkum","non-dropping-particle":"","parse-names":false,"suffix":""},{"dropping-particle":"","family":"Adil","given":"Mohd","non-dropping-particle":"","parse-names":false,"suffix":""},{"dropping-particle":"","family":"Singh","given":"Ramendra","non-dropping-particle":"","parse-names":false,"suffix":""}],"container-title":"Journal of Retailing and Consumer Services","id":"ITEM-4","issued":{"date-parts":[["2021","9","1"]]},"page":"102643","publisher":"Pergamon","title":"Why do consumers buy green apparel? The role of dispositional traits, environmental orientation, environmental knowledge, and monetary incentive","type":"article-journal","volume":"62"},"uris":["http://www.mendeley.com/documents/?uuid=7b30a079-486f-3bf2-965e-21bb0954fca1"]}],"mendeley":{"formattedCitation":"(Cerri et al., 2018; De Canio et al., 2021; Sadiq, Bharti, Adil, &amp; Singh, 2021; Testa et al., 2020)","manualFormatting":"(Cerri et al., 2018; De Canio et al., 2021; Sadiq et al., 2021; Testa et al., 2020)","plainTextFormattedCitation":"(Cerri et al., 2018; De Canio et al., 2021; Sadiq, Bharti, Adil, &amp; Singh, 2021; Testa et al., 2020)","previouslyFormattedCitation":"(Cerri et al., 2018; De Canio et al., 2021; Sadiq, Bharti, Adil, &amp; Singh, 2021; Testa et al., 2020)"},"properties":{"noteIndex":0},"schema":"https://github.com/citation-style-language/schema/raw/master/csl-citation.json"}</w:instrText>
      </w:r>
      <w:r w:rsidR="005F7D1F" w:rsidRPr="005F15E9">
        <w:rPr>
          <w:rFonts w:ascii="Times New Roman" w:hAnsi="Times New Roman" w:cs="Times New Roman"/>
          <w:sz w:val="24"/>
          <w:szCs w:val="24"/>
        </w:rPr>
        <w:fldChar w:fldCharType="separate"/>
      </w:r>
      <w:r w:rsidR="00435B67" w:rsidRPr="005F15E9">
        <w:rPr>
          <w:rFonts w:ascii="Times New Roman" w:hAnsi="Times New Roman" w:cs="Times New Roman"/>
          <w:noProof/>
          <w:sz w:val="24"/>
          <w:szCs w:val="24"/>
        </w:rPr>
        <w:t xml:space="preserve">(Cerri et al., 2018; De Canio et al., 2021; </w:t>
      </w:r>
      <w:r w:rsidR="00435B67" w:rsidRPr="005F15E9">
        <w:rPr>
          <w:rFonts w:ascii="Times New Roman" w:hAnsi="Times New Roman" w:cs="Times New Roman"/>
          <w:noProof/>
          <w:sz w:val="24"/>
          <w:szCs w:val="24"/>
          <w:highlight w:val="yellow"/>
        </w:rPr>
        <w:t xml:space="preserve">Sadiq </w:t>
      </w:r>
      <w:r w:rsidR="0035707E" w:rsidRPr="005F15E9">
        <w:rPr>
          <w:rFonts w:ascii="Times New Roman" w:hAnsi="Times New Roman" w:cs="Times New Roman"/>
          <w:noProof/>
          <w:sz w:val="24"/>
          <w:szCs w:val="24"/>
          <w:highlight w:val="yellow"/>
        </w:rPr>
        <w:t>et al.,</w:t>
      </w:r>
      <w:r w:rsidR="00435B67" w:rsidRPr="005F15E9">
        <w:rPr>
          <w:rFonts w:ascii="Times New Roman" w:hAnsi="Times New Roman" w:cs="Times New Roman"/>
          <w:noProof/>
          <w:sz w:val="24"/>
          <w:szCs w:val="24"/>
          <w:highlight w:val="yellow"/>
        </w:rPr>
        <w:t xml:space="preserve"> 2021</w:t>
      </w:r>
      <w:r w:rsidR="00435B67" w:rsidRPr="005F15E9">
        <w:rPr>
          <w:rFonts w:ascii="Times New Roman" w:hAnsi="Times New Roman" w:cs="Times New Roman"/>
          <w:noProof/>
          <w:sz w:val="24"/>
          <w:szCs w:val="24"/>
        </w:rPr>
        <w:t>; Testa et al., 2020)</w:t>
      </w:r>
      <w:r w:rsidR="005F7D1F" w:rsidRPr="005F15E9">
        <w:rPr>
          <w:rFonts w:ascii="Times New Roman" w:hAnsi="Times New Roman" w:cs="Times New Roman"/>
          <w:sz w:val="24"/>
          <w:szCs w:val="24"/>
        </w:rPr>
        <w:fldChar w:fldCharType="end"/>
      </w:r>
      <w:r w:rsidR="005F7D1F" w:rsidRPr="005F15E9">
        <w:rPr>
          <w:rFonts w:ascii="Times New Roman" w:hAnsi="Times New Roman" w:cs="Times New Roman"/>
          <w:sz w:val="24"/>
          <w:szCs w:val="24"/>
        </w:rPr>
        <w:t>.</w:t>
      </w:r>
      <w:r w:rsidR="00BF4CE4" w:rsidRPr="005F15E9">
        <w:rPr>
          <w:rFonts w:ascii="Times New Roman" w:hAnsi="Times New Roman" w:cs="Times New Roman"/>
          <w:sz w:val="24"/>
          <w:szCs w:val="24"/>
        </w:rPr>
        <w:t xml:space="preserve"> Therefore, the hypotheses</w:t>
      </w:r>
      <w:r w:rsidR="00D62B12" w:rsidRPr="005F15E9">
        <w:rPr>
          <w:rFonts w:ascii="Times New Roman" w:hAnsi="Times New Roman" w:cs="Times New Roman"/>
          <w:sz w:val="24"/>
          <w:szCs w:val="24"/>
        </w:rPr>
        <w:t xml:space="preserve"> are proposed</w:t>
      </w:r>
      <w:r w:rsidR="00BF4CE4" w:rsidRPr="005F15E9">
        <w:rPr>
          <w:rFonts w:ascii="Times New Roman" w:hAnsi="Times New Roman" w:cs="Times New Roman"/>
          <w:sz w:val="24"/>
          <w:szCs w:val="24"/>
        </w:rPr>
        <w:t xml:space="preserve"> as follow:</w:t>
      </w:r>
    </w:p>
    <w:p w14:paraId="7101867F" w14:textId="3863B8CF" w:rsidR="00BF4CE4" w:rsidRPr="005F15E9" w:rsidRDefault="00BF4CE4"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H6: Environmental concern significantly influences intention to purchase sustainable labelled product</w:t>
      </w:r>
      <w:r w:rsidR="004A576C" w:rsidRPr="005F15E9">
        <w:rPr>
          <w:rFonts w:ascii="Times New Roman" w:hAnsi="Times New Roman" w:cs="Times New Roman"/>
          <w:sz w:val="24"/>
          <w:szCs w:val="24"/>
        </w:rPr>
        <w:t>s</w:t>
      </w:r>
      <w:r w:rsidRPr="005F15E9">
        <w:rPr>
          <w:rFonts w:ascii="Times New Roman" w:hAnsi="Times New Roman" w:cs="Times New Roman"/>
          <w:sz w:val="24"/>
          <w:szCs w:val="24"/>
        </w:rPr>
        <w:t>.</w:t>
      </w:r>
    </w:p>
    <w:p w14:paraId="6291AC72" w14:textId="28B7BDC4" w:rsidR="00BF4CE4" w:rsidRPr="005F15E9" w:rsidRDefault="00BF4CE4"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H7: Environmental concern significantly influences attitude towards sustainable labelled product</w:t>
      </w:r>
      <w:r w:rsidR="004A576C" w:rsidRPr="005F15E9">
        <w:rPr>
          <w:rFonts w:ascii="Times New Roman" w:hAnsi="Times New Roman" w:cs="Times New Roman"/>
          <w:sz w:val="24"/>
          <w:szCs w:val="24"/>
        </w:rPr>
        <w:t>s</w:t>
      </w:r>
      <w:r w:rsidRPr="005F15E9">
        <w:rPr>
          <w:rFonts w:ascii="Times New Roman" w:hAnsi="Times New Roman" w:cs="Times New Roman"/>
          <w:sz w:val="24"/>
          <w:szCs w:val="24"/>
        </w:rPr>
        <w:t>.</w:t>
      </w:r>
    </w:p>
    <w:p w14:paraId="09918A6D" w14:textId="77777777" w:rsidR="00EC4248" w:rsidRPr="005F15E9" w:rsidRDefault="00707A7C" w:rsidP="00AF1057">
      <w:pPr>
        <w:spacing w:line="276" w:lineRule="auto"/>
        <w:jc w:val="both"/>
        <w:rPr>
          <w:rFonts w:ascii="Times New Roman" w:hAnsi="Times New Roman" w:cs="Times New Roman"/>
          <w:b/>
          <w:sz w:val="24"/>
          <w:szCs w:val="24"/>
        </w:rPr>
      </w:pPr>
      <w:r w:rsidRPr="005F15E9">
        <w:rPr>
          <w:rFonts w:ascii="Times New Roman" w:hAnsi="Times New Roman" w:cs="Times New Roman"/>
          <w:b/>
          <w:sz w:val="24"/>
          <w:szCs w:val="24"/>
        </w:rPr>
        <w:t xml:space="preserve">3.5 </w:t>
      </w:r>
      <w:r w:rsidR="0033712F" w:rsidRPr="005F15E9">
        <w:rPr>
          <w:rFonts w:ascii="Times New Roman" w:hAnsi="Times New Roman" w:cs="Times New Roman"/>
          <w:b/>
          <w:sz w:val="24"/>
          <w:szCs w:val="24"/>
        </w:rPr>
        <w:t xml:space="preserve">Sustainable </w:t>
      </w:r>
      <w:r w:rsidR="00EC4248" w:rsidRPr="005F15E9">
        <w:rPr>
          <w:rFonts w:ascii="Times New Roman" w:hAnsi="Times New Roman" w:cs="Times New Roman"/>
          <w:b/>
          <w:sz w:val="24"/>
          <w:szCs w:val="24"/>
        </w:rPr>
        <w:t>label awareness</w:t>
      </w:r>
    </w:p>
    <w:p w14:paraId="2F78387D" w14:textId="2EDA1FD9" w:rsidR="00A96DCF" w:rsidRPr="005F15E9" w:rsidRDefault="0033712F"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For using sustainable </w:t>
      </w:r>
      <w:r w:rsidR="003C0430" w:rsidRPr="005F15E9">
        <w:rPr>
          <w:rFonts w:ascii="Times New Roman" w:hAnsi="Times New Roman" w:cs="Times New Roman"/>
          <w:sz w:val="24"/>
          <w:szCs w:val="24"/>
        </w:rPr>
        <w:t>labels as a method of communicating sustainability information regarding the product to the consumers, they should be aware of such labels and need to understand the meaning of these labels</w:t>
      </w:r>
      <w:r w:rsidR="0017373B" w:rsidRPr="005F15E9">
        <w:rPr>
          <w:rFonts w:ascii="Times New Roman" w:hAnsi="Times New Roman" w:cs="Times New Roman"/>
          <w:sz w:val="24"/>
          <w:szCs w:val="24"/>
        </w:rPr>
        <w:t xml:space="preserve"> </w:t>
      </w:r>
      <w:r w:rsidR="0017373B" w:rsidRPr="005F15E9">
        <w:rPr>
          <w:rFonts w:ascii="Times New Roman" w:hAnsi="Times New Roman" w:cs="Times New Roman"/>
          <w:sz w:val="24"/>
          <w:szCs w:val="24"/>
        </w:rPr>
        <w:fldChar w:fldCharType="begin" w:fldLock="1"/>
      </w:r>
      <w:r w:rsidR="005F6BDD" w:rsidRPr="005F15E9">
        <w:rPr>
          <w:rFonts w:ascii="Times New Roman" w:hAnsi="Times New Roman" w:cs="Times New Roman"/>
          <w:sz w:val="24"/>
          <w:szCs w:val="24"/>
        </w:rPr>
        <w:instrText>ADDIN CSL_CITATION {"citationItems":[{"id":"ITEM-1","itemData":{"DOI":"10.1080/0965254X.2016.1240219","ISSN":"14664488","abstract":"Consumers are increasingly concerned about the negative environmental implications of purchasing goods, which in turn shape their behaviour. Yet, there are indications that consumers do not always act on these concerns, causing an attitude–behaviour gap. For consumers to make ecologically responsible purchases, they need relevant product environmental information. Therefore, marketers and firms are increasingly integrating more detailed environmental information in their offerings, including eco-labels with externally validated information. This study integrates consumers’ knowledge and trust in eco-labels with their environmental knowledge to determine how these affect pro-environmental consumer behaviour (PECB). The findings suggest environmental and eco-label knowledge is positively associated with attitudes towards the environment, and that positive environmental attitudes and trust in eco-labels affect PECB. This implies that firms, policy-makers and accreditation organisations (i.e. labelling) can educate consumers about eco-labels and the environment to increase PECB. Such strategies will also build consumer knowledge and trust in eco-labels, necessary for facilitating PECB.","author":[{"dropping-particle":"","family":"Taufique","given":"Khan Md Raziuddin","non-dropping-particle":"","parse-names":false,"suffix":""},{"dropping-particle":"","family":"Vocino","given":"Andrea","non-dropping-particle":"","parse-names":false,"suffix":""},{"dropping-particle":"","family":"Polonsky","given":"Michael Jay","non-dropping-particle":"","parse-names":false,"suffix":""}],"container-title":"Journal of Strategic Marketing","id":"ITEM-1","issue":"7","issued":{"date-parts":[["2017"]]},"page":"511-529","publisher":"Routledge","title":"The influence of eco-label knowledge and trust on pro-environmental consumer behaviour in an emerging market","type":"article-journal","volume":"25"},"uris":["http://www.mendeley.com/documents/?uuid=bfe2bca0-1f34-4500-8a44-d334fe7ad8ac"]},{"id":"ITEM-2","itemData":{"DOI":"10.1002/BSE.2821","ISSN":"1099-0836","abstract":"The green apparel literature has previously examined the disparity between consumers' positive purchase intentions and their actual purchase behaviour. This dichotomous behaviour represents the critical ‘intention–behaviour gap’, which marketers must seek to reduce to increase sales of their products. The current study thus seeks to identify the drivers of green apparel purchase behaviour that may potentially mitigate this gap. The proposed conceptual model is grounded in the Stimulus–Organism–Behaviour–Consequence (SOBC) paradigm and is tested through an analysis of cross-sectional data collected from 387 green apparel product consumers in Japan who were sourced through Macromill Inc. The findings suggest that optimism as the stimulus is positively associated with labelling satisfaction and labelling desire, which, in turn, are positively associated with purchase intentions, representing behaviour. Furthermore, purchase intentions are positively associated with shopping routine and fully mediate the association between shopping routine and buying behaviour. The study provides interesting strategic inputs for green apparel marketers and retailers.","author":[{"dropping-particle":"","family":"Dhir","given":"Amandeep","non-dropping-particle":"","parse-names":false,"suffix":""},{"dropping-particle":"","family":"Talwar","given":"Shalini","non-dropping-particle":"","parse-names":false,"suffix":""},{"dropping-particle":"","family":"Sadiq","given":"Mohd","non-dropping-particle":"","parse-names":false,"suffix":""},{"dropping-particle":"","family":"Sakashita","given":"Mototaka","non-dropping-particle":"","parse-names":false,"suffix":""},{"dropping-particle":"","family":"Kaur","given":"Puneet","non-dropping-particle":"","parse-names":false,"suffix":""}],"container-title":"Business Strategy and the Environment","id":"ITEM-2","issue":"8","issued":{"date-parts":[["2021","12","1"]]},"page":"3589-3605","publisher":"John Wiley &amp; Sons, Ltd","title":"Green apparel buying behaviour: A Stimulus–Organism–Behaviour–Consequence (SOBC) perspective on sustainability-oriented consumption in Japan","type":"article-journal","volume":"30"},"uris":["http://www.mendeley.com/documents/?uuid=1f391ffe-3a39-364b-84da-3ca2be3a7956"]}],"mendeley":{"formattedCitation":"(Dhir et al., 2021; Taufique et al., 2017)","plainTextFormattedCitation":"(Dhir et al., 2021; Taufique et al., 2017)","previouslyFormattedCitation":"(Dhir et al., 2021; Taufique et al., 2017)"},"properties":{"noteIndex":0},"schema":"https://github.com/citation-style-language/schema/raw/master/csl-citation.json"}</w:instrText>
      </w:r>
      <w:r w:rsidR="0017373B" w:rsidRPr="005F15E9">
        <w:rPr>
          <w:rFonts w:ascii="Times New Roman" w:hAnsi="Times New Roman" w:cs="Times New Roman"/>
          <w:sz w:val="24"/>
          <w:szCs w:val="24"/>
        </w:rPr>
        <w:fldChar w:fldCharType="separate"/>
      </w:r>
      <w:r w:rsidR="005F6BDD" w:rsidRPr="005F15E9">
        <w:rPr>
          <w:rFonts w:ascii="Times New Roman" w:hAnsi="Times New Roman" w:cs="Times New Roman"/>
          <w:noProof/>
          <w:sz w:val="24"/>
          <w:szCs w:val="24"/>
        </w:rPr>
        <w:t>(</w:t>
      </w:r>
      <w:r w:rsidR="005F6BDD" w:rsidRPr="005F15E9">
        <w:rPr>
          <w:rFonts w:ascii="Times New Roman" w:hAnsi="Times New Roman" w:cs="Times New Roman"/>
          <w:noProof/>
          <w:sz w:val="24"/>
          <w:szCs w:val="24"/>
          <w:highlight w:val="yellow"/>
        </w:rPr>
        <w:t>Dhir et al., 2021;</w:t>
      </w:r>
      <w:r w:rsidR="005F6BDD" w:rsidRPr="005F15E9">
        <w:rPr>
          <w:rFonts w:ascii="Times New Roman" w:hAnsi="Times New Roman" w:cs="Times New Roman"/>
          <w:noProof/>
          <w:sz w:val="24"/>
          <w:szCs w:val="24"/>
        </w:rPr>
        <w:t xml:space="preserve"> Taufique et al., 2017)</w:t>
      </w:r>
      <w:r w:rsidR="0017373B" w:rsidRPr="005F15E9">
        <w:rPr>
          <w:rFonts w:ascii="Times New Roman" w:hAnsi="Times New Roman" w:cs="Times New Roman"/>
          <w:sz w:val="24"/>
          <w:szCs w:val="24"/>
        </w:rPr>
        <w:fldChar w:fldCharType="end"/>
      </w:r>
      <w:r w:rsidR="003C0430" w:rsidRPr="005F15E9">
        <w:rPr>
          <w:rFonts w:ascii="Times New Roman" w:hAnsi="Times New Roman" w:cs="Times New Roman"/>
          <w:sz w:val="24"/>
          <w:szCs w:val="24"/>
        </w:rPr>
        <w:t xml:space="preserve">. The </w:t>
      </w:r>
      <w:r w:rsidR="003C0430" w:rsidRPr="005F15E9">
        <w:rPr>
          <w:rFonts w:ascii="Times New Roman" w:hAnsi="Times New Roman" w:cs="Times New Roman"/>
          <w:sz w:val="24"/>
          <w:szCs w:val="24"/>
        </w:rPr>
        <w:lastRenderedPageBreak/>
        <w:t>understanding of the information provided o</w:t>
      </w:r>
      <w:r w:rsidRPr="005F15E9">
        <w:rPr>
          <w:rFonts w:ascii="Times New Roman" w:hAnsi="Times New Roman" w:cs="Times New Roman"/>
          <w:sz w:val="24"/>
          <w:szCs w:val="24"/>
        </w:rPr>
        <w:t xml:space="preserve">n the sustainable </w:t>
      </w:r>
      <w:r w:rsidR="003C0430" w:rsidRPr="005F15E9">
        <w:rPr>
          <w:rFonts w:ascii="Times New Roman" w:hAnsi="Times New Roman" w:cs="Times New Roman"/>
          <w:sz w:val="24"/>
          <w:szCs w:val="24"/>
        </w:rPr>
        <w:t xml:space="preserve">labels is </w:t>
      </w:r>
      <w:r w:rsidR="00897365" w:rsidRPr="005F15E9">
        <w:rPr>
          <w:rFonts w:ascii="Times New Roman" w:hAnsi="Times New Roman" w:cs="Times New Roman"/>
          <w:sz w:val="24"/>
          <w:szCs w:val="24"/>
        </w:rPr>
        <w:t xml:space="preserve">vital </w:t>
      </w:r>
      <w:r w:rsidR="003C0430" w:rsidRPr="005F15E9">
        <w:rPr>
          <w:rFonts w:ascii="Times New Roman" w:hAnsi="Times New Roman" w:cs="Times New Roman"/>
          <w:sz w:val="24"/>
          <w:szCs w:val="24"/>
        </w:rPr>
        <w:t xml:space="preserve">for shaping sustainable purchase intentions </w:t>
      </w:r>
      <w:r w:rsidR="003C0430" w:rsidRPr="005F15E9">
        <w:rPr>
          <w:rFonts w:ascii="Times New Roman" w:hAnsi="Times New Roman" w:cs="Times New Roman"/>
          <w:sz w:val="24"/>
          <w:szCs w:val="24"/>
        </w:rPr>
        <w:fldChar w:fldCharType="begin" w:fldLock="1"/>
      </w:r>
      <w:r w:rsidR="00BD313B" w:rsidRPr="005F15E9">
        <w:rPr>
          <w:rFonts w:ascii="Times New Roman" w:hAnsi="Times New Roman" w:cs="Times New Roman"/>
          <w:sz w:val="24"/>
          <w:szCs w:val="24"/>
        </w:rPr>
        <w:instrText>ADDIN CSL_CITATION {"citationItems":[{"id":"ITEM-1","itemData":{"DOI":"10.1080/03670244.2020.1865339","abstract":"This study aims to understand antecedents of students’ and science educators’ purchasing behaviors for eco-labeled foods with the extended Theory of Planned Behavior (TPB) model including self-identity, personal norm, willingness to pay, and eco-label knowledge in the Turkish context. A web-based survey was used to collect data from 3,393 people including middle school students, high school students, pre-service science teachers, science teachers, and academic staff. The results revealed that both the original (32%) and extended (37%) TPB models successfully explained intentions to purchase eco-labeled foods. In addition, personal norm, eco-label knowledge, and intention explained 25% of the variance in purchase behaviors indicating an acceptable explanatory power. In the original TPB model, attitude and perceived behavioral control had positive influence on intention, and in addition to those factors, willingness to pay and self-identity had a positive effect on intention in the extended TPB model. However, subjective norm had no significant influence on intention for both models. As a result, the study has important practical implications for policy and curriculum makers, education stakeholders, and science educators.","author":[{"dropping-particle":"","family":"Ateş","given":"H.","non-dropping-particle":"","parse-names":false,"suffix":""}],"container-title":"Ecology of Food and Nutrition","id":"ITEM-1","issued":{"date-parts":[["2021"]]},"title":"Understanding Students’ and Science Educators’ Eco-Labeled Food Purchase Behaviors: Extension of Theory of Planned Behavior with Self-Identity, Personal Norm, Willingness to Pay, and Eco-Label Knowledge","type":"article-journal"},"uris":["http://www.mendeley.com/documents/?uuid=2694245e-063a-3bc7-838a-294dba12bb20"]}],"mendeley":{"formattedCitation":"(Ateş, 2021)","manualFormatting":"(Ateş, 2021","plainTextFormattedCitation":"(Ateş, 2021)","previouslyFormattedCitation":"(Ateş, 2021)"},"properties":{"noteIndex":0},"schema":"https://github.com/citation-style-language/schema/raw/master/csl-citation.json"}</w:instrText>
      </w:r>
      <w:r w:rsidR="003C0430" w:rsidRPr="005F15E9">
        <w:rPr>
          <w:rFonts w:ascii="Times New Roman" w:hAnsi="Times New Roman" w:cs="Times New Roman"/>
          <w:sz w:val="24"/>
          <w:szCs w:val="24"/>
        </w:rPr>
        <w:fldChar w:fldCharType="separate"/>
      </w:r>
      <w:r w:rsidR="003C0430" w:rsidRPr="005F15E9">
        <w:rPr>
          <w:rFonts w:ascii="Times New Roman" w:hAnsi="Times New Roman" w:cs="Times New Roman"/>
          <w:noProof/>
          <w:sz w:val="24"/>
          <w:szCs w:val="24"/>
        </w:rPr>
        <w:t>(Ateş, 2021</w:t>
      </w:r>
      <w:r w:rsidR="003C0430" w:rsidRPr="005F15E9">
        <w:rPr>
          <w:rFonts w:ascii="Times New Roman" w:hAnsi="Times New Roman" w:cs="Times New Roman"/>
          <w:sz w:val="24"/>
          <w:szCs w:val="24"/>
        </w:rPr>
        <w:fldChar w:fldCharType="end"/>
      </w:r>
      <w:r w:rsidR="00BD313B" w:rsidRPr="005F15E9">
        <w:rPr>
          <w:rFonts w:ascii="Times New Roman" w:hAnsi="Times New Roman" w:cs="Times New Roman"/>
          <w:sz w:val="24"/>
          <w:szCs w:val="24"/>
        </w:rPr>
        <w:t>;</w:t>
      </w:r>
      <w:r w:rsidR="00997945" w:rsidRPr="005F15E9">
        <w:rPr>
          <w:rFonts w:ascii="Times New Roman" w:hAnsi="Times New Roman" w:cs="Times New Roman"/>
          <w:sz w:val="24"/>
          <w:szCs w:val="24"/>
        </w:rPr>
        <w:t xml:space="preserve"> </w:t>
      </w:r>
      <w:r w:rsidR="00997945" w:rsidRPr="005F15E9">
        <w:rPr>
          <w:rFonts w:ascii="Times New Roman" w:hAnsi="Times New Roman" w:cs="Times New Roman"/>
          <w:sz w:val="24"/>
          <w:szCs w:val="24"/>
        </w:rPr>
        <w:fldChar w:fldCharType="begin" w:fldLock="1"/>
      </w:r>
      <w:r w:rsidR="00407269" w:rsidRPr="005F15E9">
        <w:rPr>
          <w:rFonts w:ascii="Times New Roman" w:hAnsi="Times New Roman" w:cs="Times New Roman"/>
          <w:sz w:val="24"/>
          <w:szCs w:val="24"/>
        </w:rPr>
        <w:instrText>ADDIN CSL_CITATION {"citationItems":[{"id":"ITEM-1","itemData":{"DOI":"10.1016/j.jbusres.2019.10.048","ISSN":"01482963","abstract":"Although sustainable product companies provide various environmental cues to promote consumer purchasing, these cues do not have the intended effect in many cases. Therefore, this study investigates the effect of the following on purchase intention: interaction between representative environmental cues, that is, sustainable label and traceability, and interaction between sustainable label and consumer knowledge of certification. The results demonstrate that consumers’ purchase intention is highest when sustainable label and traceability information are provided simultaneously. Moreover, when consumer knowledge is high, purchase intention increases only when a sustainable label is provided. However, when consumer knowledge is low, purchase intention increases with a non-sustainable label. Furthermore, perceived risk and product efficacy dually mediate the effect of these interactions on purchase intention. The results imply that purchase intention can be increased by providing more transparent and diverse environmental cues based on information technology, and by increasing consumers’ certification knowledge.","author":[{"dropping-particle":"","family":"Lee","given":"Eung Jin","non-dropping-particle":"","parse-names":false,"suffix":""},{"dropping-particle":"","family":"Bae","given":"Joonheui","non-dropping-particle":"","parse-names":false,"suffix":""},{"dropping-particle":"","family":"Kim","given":"Kyung Hoon","non-dropping-particle":"","parse-names":false,"suffix":""}],"container-title":"Journal of Business Research","id":"ITEM-1","issue":"January","issued":{"date-parts":[["2020"]]},"page":"425-433","publisher":"Elsevier","title":"The effect of environmental cues on the purchase intention of sustainable products","type":"article-journal","volume":"120"},"uris":["http://www.mendeley.com/documents/?uuid=8601c76a-af51-4c2a-90d6-8b992381e5cc"]}],"mendeley":{"formattedCitation":"(Lee et al., 2020)","manualFormatting":"Lee et al., 2020)","plainTextFormattedCitation":"(Lee et al., 2020)","previouslyFormattedCitation":"(Lee et al., 2020)"},"properties":{"noteIndex":0},"schema":"https://github.com/citation-style-language/schema/raw/master/csl-citation.json"}</w:instrText>
      </w:r>
      <w:r w:rsidR="00997945" w:rsidRPr="005F15E9">
        <w:rPr>
          <w:rFonts w:ascii="Times New Roman" w:hAnsi="Times New Roman" w:cs="Times New Roman"/>
          <w:sz w:val="24"/>
          <w:szCs w:val="24"/>
        </w:rPr>
        <w:fldChar w:fldCharType="separate"/>
      </w:r>
      <w:r w:rsidR="00997945" w:rsidRPr="005F15E9">
        <w:rPr>
          <w:rFonts w:ascii="Times New Roman" w:hAnsi="Times New Roman" w:cs="Times New Roman"/>
          <w:noProof/>
          <w:sz w:val="24"/>
          <w:szCs w:val="24"/>
        </w:rPr>
        <w:t>Lee et al., 2020)</w:t>
      </w:r>
      <w:r w:rsidR="00997945" w:rsidRPr="005F15E9">
        <w:rPr>
          <w:rFonts w:ascii="Times New Roman" w:hAnsi="Times New Roman" w:cs="Times New Roman"/>
          <w:sz w:val="24"/>
          <w:szCs w:val="24"/>
        </w:rPr>
        <w:fldChar w:fldCharType="end"/>
      </w:r>
      <w:r w:rsidR="003C0430" w:rsidRPr="005F15E9">
        <w:rPr>
          <w:rFonts w:ascii="Times New Roman" w:hAnsi="Times New Roman" w:cs="Times New Roman"/>
          <w:sz w:val="24"/>
          <w:szCs w:val="24"/>
        </w:rPr>
        <w:t>.</w:t>
      </w:r>
      <w:r w:rsidR="00A23A40" w:rsidRPr="005F15E9">
        <w:rPr>
          <w:rFonts w:ascii="Times New Roman" w:hAnsi="Times New Roman" w:cs="Times New Roman"/>
          <w:sz w:val="24"/>
          <w:szCs w:val="24"/>
        </w:rPr>
        <w:t xml:space="preserve"> Testa et al. (2021) </w:t>
      </w:r>
      <w:r w:rsidR="006755E7" w:rsidRPr="005F15E9">
        <w:rPr>
          <w:rFonts w:ascii="Times New Roman" w:hAnsi="Times New Roman" w:cs="Times New Roman"/>
          <w:sz w:val="24"/>
          <w:szCs w:val="24"/>
        </w:rPr>
        <w:t>contended</w:t>
      </w:r>
      <w:r w:rsidR="00A23A40" w:rsidRPr="005F15E9">
        <w:rPr>
          <w:rFonts w:ascii="Times New Roman" w:hAnsi="Times New Roman" w:cs="Times New Roman"/>
          <w:sz w:val="24"/>
          <w:szCs w:val="24"/>
        </w:rPr>
        <w:t xml:space="preserve"> that the awareness of sustainability issues makes the consumers think </w:t>
      </w:r>
      <w:r w:rsidR="004A576C" w:rsidRPr="005F15E9">
        <w:rPr>
          <w:rFonts w:ascii="Times New Roman" w:hAnsi="Times New Roman" w:cs="Times New Roman"/>
          <w:sz w:val="24"/>
          <w:szCs w:val="24"/>
        </w:rPr>
        <w:t xml:space="preserve">about </w:t>
      </w:r>
      <w:r w:rsidR="00A23A40" w:rsidRPr="005F15E9">
        <w:rPr>
          <w:rFonts w:ascii="Times New Roman" w:hAnsi="Times New Roman" w:cs="Times New Roman"/>
          <w:sz w:val="24"/>
          <w:szCs w:val="24"/>
        </w:rPr>
        <w:t>purchasing such products as more socially acceptable</w:t>
      </w:r>
      <w:r w:rsidR="00897365" w:rsidRPr="005F15E9">
        <w:rPr>
          <w:rFonts w:ascii="Times New Roman" w:hAnsi="Times New Roman" w:cs="Times New Roman"/>
          <w:sz w:val="24"/>
          <w:szCs w:val="24"/>
        </w:rPr>
        <w:t>,</w:t>
      </w:r>
      <w:r w:rsidR="00A23A40" w:rsidRPr="005F15E9">
        <w:rPr>
          <w:rFonts w:ascii="Times New Roman" w:hAnsi="Times New Roman" w:cs="Times New Roman"/>
          <w:sz w:val="24"/>
          <w:szCs w:val="24"/>
        </w:rPr>
        <w:t xml:space="preserve"> and eco-labels can also play a vital role </w:t>
      </w:r>
      <w:r w:rsidR="006755E7" w:rsidRPr="005F15E9">
        <w:rPr>
          <w:rFonts w:ascii="Times New Roman" w:hAnsi="Times New Roman" w:cs="Times New Roman"/>
          <w:sz w:val="24"/>
          <w:szCs w:val="24"/>
        </w:rPr>
        <w:t xml:space="preserve">of </w:t>
      </w:r>
      <w:r w:rsidR="006A2674" w:rsidRPr="005F15E9">
        <w:rPr>
          <w:rFonts w:ascii="Times New Roman" w:hAnsi="Times New Roman" w:cs="Times New Roman"/>
          <w:sz w:val="24"/>
          <w:szCs w:val="24"/>
        </w:rPr>
        <w:t xml:space="preserve">a </w:t>
      </w:r>
      <w:r w:rsidR="00A23A40" w:rsidRPr="005F15E9">
        <w:rPr>
          <w:rFonts w:ascii="Times New Roman" w:hAnsi="Times New Roman" w:cs="Times New Roman"/>
          <w:sz w:val="24"/>
          <w:szCs w:val="24"/>
        </w:rPr>
        <w:t>contextual factor in this regard</w:t>
      </w:r>
      <w:r w:rsidR="00130156" w:rsidRPr="005F15E9">
        <w:rPr>
          <w:rFonts w:ascii="Times New Roman" w:hAnsi="Times New Roman" w:cs="Times New Roman"/>
          <w:sz w:val="24"/>
          <w:szCs w:val="24"/>
        </w:rPr>
        <w:t xml:space="preserve"> </w:t>
      </w:r>
      <w:r w:rsidR="00130156" w:rsidRPr="005F15E9">
        <w:rPr>
          <w:rFonts w:ascii="Times New Roman" w:hAnsi="Times New Roman" w:cs="Times New Roman"/>
          <w:sz w:val="24"/>
          <w:szCs w:val="24"/>
        </w:rPr>
        <w:fldChar w:fldCharType="begin" w:fldLock="1"/>
      </w:r>
      <w:r w:rsidR="0098756F" w:rsidRPr="005F15E9">
        <w:rPr>
          <w:rFonts w:ascii="Times New Roman" w:hAnsi="Times New Roman" w:cs="Times New Roman"/>
          <w:sz w:val="24"/>
          <w:szCs w:val="24"/>
        </w:rPr>
        <w:instrText>ADDIN CSL_CITATION {"citationItems":[{"id":"ITEM-1","itemData":{"DOI":"10.1080/0965254X.2016.1240219","ISSN":"14664488","abstract":"Consumers are increasingly concerned about the negative environmental implications of purchasing goods, which in turn shape their behaviour. Yet, there are indications that consumers do not always act on these concerns, causing an attitude–behaviour gap. For consumers to make ecologically responsible purchases, they need relevant product environmental information. Therefore, marketers and firms are increasingly integrating more detailed environmental information in their offerings, including eco-labels with externally validated information. This study integrates consumers’ knowledge and trust in eco-labels with their environmental knowledge to determine how these affect pro-environmental consumer behaviour (PECB). The findings suggest environmental and eco-label knowledge is positively associated with attitudes towards the environment, and that positive environmental attitudes and trust in eco-labels affect PECB. This implies that firms, policy-makers and accreditation organisations (i.e. labelling) can educate consumers about eco-labels and the environment to increase PECB. Such strategies will also build consumer knowledge and trust in eco-labels, necessary for facilitating PECB.","author":[{"dropping-particle":"","family":"Taufique","given":"Khan Md Raziuddin","non-dropping-particle":"","parse-names":false,"suffix":""},{"dropping-particle":"","family":"Vocino","given":"Andrea","non-dropping-particle":"","parse-names":false,"suffix":""},{"dropping-particle":"","family":"Polonsky","given":"Michael Jay","non-dropping-particle":"","parse-names":false,"suffix":""}],"container-title":"Journal of Strategic Marketing","id":"ITEM-1","issue":"7","issued":{"date-parts":[["2017"]]},"page":"511-529","publisher":"Routledge","title":"The influence of eco-label knowledge and trust on pro-environmental consumer behaviour in an emerging market","type":"article-journal","volume":"25"},"uris":["http://www.mendeley.com/documents/?uuid=bfe2bca0-1f34-4500-8a44-d334fe7ad8ac"]}],"mendeley":{"formattedCitation":"(Taufique et al., 2017)","plainTextFormattedCitation":"(Taufique et al., 2017)","previouslyFormattedCitation":"(Taufique et al., 2017)"},"properties":{"noteIndex":0},"schema":"https://github.com/citation-style-language/schema/raw/master/csl-citation.json"}</w:instrText>
      </w:r>
      <w:r w:rsidR="00130156" w:rsidRPr="005F15E9">
        <w:rPr>
          <w:rFonts w:ascii="Times New Roman" w:hAnsi="Times New Roman" w:cs="Times New Roman"/>
          <w:sz w:val="24"/>
          <w:szCs w:val="24"/>
        </w:rPr>
        <w:fldChar w:fldCharType="separate"/>
      </w:r>
      <w:r w:rsidR="00130156" w:rsidRPr="005F15E9">
        <w:rPr>
          <w:rFonts w:ascii="Times New Roman" w:hAnsi="Times New Roman" w:cs="Times New Roman"/>
          <w:noProof/>
          <w:sz w:val="24"/>
          <w:szCs w:val="24"/>
        </w:rPr>
        <w:t>(Taufique et al., 2017)</w:t>
      </w:r>
      <w:r w:rsidR="00130156" w:rsidRPr="005F15E9">
        <w:rPr>
          <w:rFonts w:ascii="Times New Roman" w:hAnsi="Times New Roman" w:cs="Times New Roman"/>
          <w:sz w:val="24"/>
          <w:szCs w:val="24"/>
        </w:rPr>
        <w:fldChar w:fldCharType="end"/>
      </w:r>
      <w:r w:rsidR="00A23A40" w:rsidRPr="005F15E9">
        <w:rPr>
          <w:rFonts w:ascii="Times New Roman" w:hAnsi="Times New Roman" w:cs="Times New Roman"/>
          <w:sz w:val="24"/>
          <w:szCs w:val="24"/>
        </w:rPr>
        <w:t>.</w:t>
      </w:r>
      <w:r w:rsidR="003C0430" w:rsidRPr="005F15E9">
        <w:rPr>
          <w:rFonts w:ascii="Times New Roman" w:hAnsi="Times New Roman" w:cs="Times New Roman"/>
          <w:sz w:val="24"/>
          <w:szCs w:val="24"/>
        </w:rPr>
        <w:t xml:space="preserve"> </w:t>
      </w:r>
      <w:r w:rsidR="00897365" w:rsidRPr="005F15E9">
        <w:rPr>
          <w:rFonts w:ascii="Times New Roman" w:hAnsi="Times New Roman" w:cs="Times New Roman"/>
          <w:sz w:val="24"/>
          <w:szCs w:val="24"/>
        </w:rPr>
        <w:t>P</w:t>
      </w:r>
      <w:r w:rsidR="007D3675" w:rsidRPr="005F15E9">
        <w:rPr>
          <w:rFonts w:ascii="Times New Roman" w:hAnsi="Times New Roman" w:cs="Times New Roman"/>
          <w:sz w:val="24"/>
          <w:szCs w:val="24"/>
        </w:rPr>
        <w:t xml:space="preserve">revious studies have </w:t>
      </w:r>
      <w:r w:rsidR="006755E7" w:rsidRPr="005F15E9">
        <w:rPr>
          <w:rFonts w:ascii="Times New Roman" w:hAnsi="Times New Roman" w:cs="Times New Roman"/>
          <w:sz w:val="24"/>
          <w:szCs w:val="24"/>
        </w:rPr>
        <w:t>advocated</w:t>
      </w:r>
      <w:r w:rsidR="007D3675" w:rsidRPr="005F15E9">
        <w:rPr>
          <w:rFonts w:ascii="Times New Roman" w:hAnsi="Times New Roman" w:cs="Times New Roman"/>
          <w:sz w:val="24"/>
          <w:szCs w:val="24"/>
        </w:rPr>
        <w:t xml:space="preserve"> that sustainable food purchase decisions are influenced by the consumer’s kno</w:t>
      </w:r>
      <w:r w:rsidRPr="005F15E9">
        <w:rPr>
          <w:rFonts w:ascii="Times New Roman" w:hAnsi="Times New Roman" w:cs="Times New Roman"/>
          <w:sz w:val="24"/>
          <w:szCs w:val="24"/>
        </w:rPr>
        <w:t xml:space="preserve">wledge and understanding of sustainable </w:t>
      </w:r>
      <w:r w:rsidR="007D3675" w:rsidRPr="005F15E9">
        <w:rPr>
          <w:rFonts w:ascii="Times New Roman" w:hAnsi="Times New Roman" w:cs="Times New Roman"/>
          <w:sz w:val="24"/>
          <w:szCs w:val="24"/>
        </w:rPr>
        <w:t>labels</w:t>
      </w:r>
      <w:r w:rsidR="00473796" w:rsidRPr="005F15E9">
        <w:rPr>
          <w:rFonts w:ascii="Times New Roman" w:hAnsi="Times New Roman" w:cs="Times New Roman"/>
          <w:sz w:val="24"/>
          <w:szCs w:val="24"/>
        </w:rPr>
        <w:t xml:space="preserve"> </w:t>
      </w:r>
      <w:r w:rsidR="00473796" w:rsidRPr="005F15E9">
        <w:rPr>
          <w:rFonts w:ascii="Times New Roman" w:hAnsi="Times New Roman" w:cs="Times New Roman"/>
          <w:sz w:val="24"/>
          <w:szCs w:val="24"/>
        </w:rPr>
        <w:fldChar w:fldCharType="begin" w:fldLock="1"/>
      </w:r>
      <w:r w:rsidR="000079A5" w:rsidRPr="005F15E9">
        <w:rPr>
          <w:rFonts w:ascii="Times New Roman" w:hAnsi="Times New Roman" w:cs="Times New Roman"/>
          <w:sz w:val="24"/>
          <w:szCs w:val="24"/>
        </w:rPr>
        <w:instrText>ADDIN CSL_CITATION {"citationItems":[{"id":"ITEM-1","itemData":{"DOI":"10.1111/IJCS.12136","ISSN":"1470-6431","abstract":"There has been very little research conducted into sustainable consumption patterns, knowledge and attitudes in relation to environmentally friendly packaging in South Africa. Market research that has been conducted in relation to sustainable consumption has largely been based on overseas studies and is therefore limited in that its reflection of information is from a first world country perspective. Environmental knowledge has been found to impact environmentally friendly behaviour both directly and indirectly. Both quantitative and qualitative data were collected to investigate South African respondents' understanding (knowledge) and perceptions of environmentally friendly packaging as well as the extent to which they exhibited green behaviour with regard to environmentally friendly packaging activities such as reusing and recycling. The data gathered for this study were collected by means of a questionnaire distributed to respondents using snowball sampling through Facebook networks. The snowball sample required respondents to answer the questionnaire and pass it on to other Facebook users. The unique benefit of this study is that it is conducted in a developing nation where issues such as sustainable consumption are new and evolving. There is limited promotion or implementation of environmentally responsible practices by authorities or industry. South African consumers in this study were found to exhibit limited knowledge of what environmentally friendly packaging is, how to differentiate it from normal packaging, as well as its benefits. However, actions are even less evident with regard to environmentally friendly packaging. Recommendations of how to improve knowledge as well as facilitate purchase of environmentally friendly packaging are provided.","author":[{"dropping-particle":"","family":"Scott","given":"Lyndsey","non-dropping-particle":"","parse-names":false,"suffix":""},{"dropping-particle":"","family":"Vigar-Ellis","given":"Debbie","non-dropping-particle":"","parse-names":false,"suffix":""}],"container-title":"International Journal of Consumer Studies","id":"ITEM-1","issue":"6","issued":{"date-parts":[["2014","11","1"]]},"page":"642-649","publisher":"John Wiley &amp; Sons, Ltd","title":"Consumer understanding, perceptions and behaviours with regard to environmentally friendly packaging in a developing nation","type":"article-journal","volume":"38"},"uris":["http://www.mendeley.com/documents/?uuid=d7b76f62-473a-3848-b004-66a00fd72868"]},{"id":"ITEM-2","itemData":{"DOI":"10.1016/j.aquaculture.2020.736111","ISSN":"00448486","abstract":"Product labelling with eco-certifications is market-based incentive tool for sustainable aquaculture, thus mitigating negative environmental impacts. The aims of this study are to investigate: i) whether consumers prefer eco-labelled (eco-certified) shrimps over conventional (non-certified) shrimp; and ii) whether consumers prefer specific eco-label (eco-certification logo) over others. The study used a discrete choice experiment method and the structured interviews with 353 consumers in Khanh Hoa province and Ho Chi Minh city, Vietnam. The results show that a majority of consumers prefer shrimp product. They place higher value on eco-labelled shrimps compared to conventional shrimp. Despite the heterogeneity in preference for eco-labelled shrimp products, highest premium is recorded for farmed shrimp labelled with ASC logo – a third-party certification. Meanwhile, the shrimp labelled with VietG.A.P logo, Vietnamese government certification, has lowest premium. Consumers, who believe that the contribution of individual actions is significant for better aquaculture practices, are willing to pay more for eco-labbelled shrimps. The findings provide scientific evidences on how consumer participation is supporting the transition to sustainable aquaculture in Vietnam. Policy implications for policymakers in terms of sustainable aquaculture development in Vietnam and for marketers designing the effective marketing strategies in the retail food sector are also discussed.","author":[{"dropping-particle":"","family":"Xuan","given":"Bui Bich","non-dropping-particle":"","parse-names":false,"suffix":""}],"container-title":"Aquaculture","id":"ITEM-2","issued":{"date-parts":[["2021","2","15"]]},"publisher":"Elsevier B.V.","title":"Consumer preference for eco-labelled aquaculture products in Vietnam","type":"article-journal","volume":"532"},"uris":["http://www.mendeley.com/documents/?uuid=9bcffe01-60b3-300b-b2e2-26e98500da93"]}],"mendeley":{"formattedCitation":"(Scott &amp; Vigar-Ellis, 2014; Xuan, 2021)","manualFormatting":"(Scott &amp; Vigar-Ellis, 2014; Xuan, 2021","plainTextFormattedCitation":"(Scott &amp; Vigar-Ellis, 2014; Xuan, 2021)","previouslyFormattedCitation":"(Scott &amp; Vigar-Ellis, 2014; Xuan, 2021)"},"properties":{"noteIndex":0},"schema":"https://github.com/citation-style-language/schema/raw/master/csl-citation.json"}</w:instrText>
      </w:r>
      <w:r w:rsidR="00473796" w:rsidRPr="005F15E9">
        <w:rPr>
          <w:rFonts w:ascii="Times New Roman" w:hAnsi="Times New Roman" w:cs="Times New Roman"/>
          <w:sz w:val="24"/>
          <w:szCs w:val="24"/>
        </w:rPr>
        <w:fldChar w:fldCharType="separate"/>
      </w:r>
      <w:r w:rsidR="00473796" w:rsidRPr="005F15E9">
        <w:rPr>
          <w:rFonts w:ascii="Times New Roman" w:hAnsi="Times New Roman" w:cs="Times New Roman"/>
          <w:noProof/>
          <w:sz w:val="24"/>
          <w:szCs w:val="24"/>
        </w:rPr>
        <w:t>(Scott &amp; Vigar-Ellis, 2014; Xuan, 2021</w:t>
      </w:r>
      <w:r w:rsidR="00473796" w:rsidRPr="005F15E9">
        <w:rPr>
          <w:rFonts w:ascii="Times New Roman" w:hAnsi="Times New Roman" w:cs="Times New Roman"/>
          <w:sz w:val="24"/>
          <w:szCs w:val="24"/>
        </w:rPr>
        <w:fldChar w:fldCharType="end"/>
      </w:r>
      <w:r w:rsidR="005F6BDD" w:rsidRPr="005F15E9">
        <w:rPr>
          <w:rFonts w:ascii="Times New Roman" w:hAnsi="Times New Roman" w:cs="Times New Roman"/>
          <w:sz w:val="24"/>
          <w:szCs w:val="24"/>
        </w:rPr>
        <w:t>)</w:t>
      </w:r>
      <w:r w:rsidR="007D3675" w:rsidRPr="005F15E9">
        <w:rPr>
          <w:rFonts w:ascii="Times New Roman" w:hAnsi="Times New Roman" w:cs="Times New Roman"/>
          <w:sz w:val="24"/>
          <w:szCs w:val="24"/>
        </w:rPr>
        <w:t xml:space="preserve">. Furthermore, </w:t>
      </w:r>
      <w:r w:rsidRPr="005F15E9">
        <w:rPr>
          <w:rFonts w:ascii="Times New Roman" w:hAnsi="Times New Roman" w:cs="Times New Roman"/>
          <w:sz w:val="24"/>
          <w:szCs w:val="24"/>
        </w:rPr>
        <w:t xml:space="preserve">sustainable </w:t>
      </w:r>
      <w:r w:rsidR="007D3675" w:rsidRPr="005F15E9">
        <w:rPr>
          <w:rFonts w:ascii="Times New Roman" w:hAnsi="Times New Roman" w:cs="Times New Roman"/>
          <w:sz w:val="24"/>
          <w:szCs w:val="24"/>
        </w:rPr>
        <w:t xml:space="preserve">label knowledge and attitude are also significantly associated in the relevant literature which </w:t>
      </w:r>
      <w:r w:rsidR="006755E7" w:rsidRPr="005F15E9">
        <w:rPr>
          <w:rFonts w:ascii="Times New Roman" w:hAnsi="Times New Roman" w:cs="Times New Roman"/>
          <w:sz w:val="24"/>
          <w:szCs w:val="24"/>
        </w:rPr>
        <w:t>further</w:t>
      </w:r>
      <w:r w:rsidR="007D3675" w:rsidRPr="005F15E9">
        <w:rPr>
          <w:rFonts w:ascii="Times New Roman" w:hAnsi="Times New Roman" w:cs="Times New Roman"/>
          <w:sz w:val="24"/>
          <w:szCs w:val="24"/>
        </w:rPr>
        <w:t xml:space="preserve"> </w:t>
      </w:r>
      <w:r w:rsidR="006755E7" w:rsidRPr="005F15E9">
        <w:rPr>
          <w:rFonts w:ascii="Times New Roman" w:hAnsi="Times New Roman" w:cs="Times New Roman"/>
          <w:sz w:val="24"/>
          <w:szCs w:val="24"/>
        </w:rPr>
        <w:t>effect</w:t>
      </w:r>
      <w:r w:rsidR="007D3675" w:rsidRPr="005F15E9">
        <w:rPr>
          <w:rFonts w:ascii="Times New Roman" w:hAnsi="Times New Roman" w:cs="Times New Roman"/>
          <w:sz w:val="24"/>
          <w:szCs w:val="24"/>
        </w:rPr>
        <w:t xml:space="preserve"> various sustainable purchase behaviours</w:t>
      </w:r>
      <w:r w:rsidR="005F6BDD" w:rsidRPr="005F15E9">
        <w:rPr>
          <w:rFonts w:ascii="Times New Roman" w:hAnsi="Times New Roman" w:cs="Times New Roman"/>
          <w:sz w:val="24"/>
          <w:szCs w:val="24"/>
        </w:rPr>
        <w:t xml:space="preserve"> </w:t>
      </w:r>
      <w:r w:rsidR="005F6BDD"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16/J.JCLEPRO.2021.130046","ISSN":"0959-6526","abstract":"This paper assesses consumer preferences and willingness to pay for three different environmental sustainability labels (EU Organic Farming, Rainforest Alliance, ‘Per il Clima-Legambiente’) and information cues about the origin displayed on a processed food product, namely tomato purée. Using a choice experiment and conditional logit models, the results show that: i) preferences for the environmental sustainability labelled product increase when consumers have proper knowledge about the meaning of the labels; ii) the information cue about the product's domestic origin is important for all consumers, regardless of their education, unlike environmental sustainability labels that are more appreciated by well-educated consumers; iii) consumers' willingness to pay is higher for labels with greater market penetration, regardless of certification by private or public organisations. Findings suggest that the adoption of environmental sustainability labels by food producers should be combined with effective information policies aimed at increasing consumer awareness.","author":[{"dropping-particle":"","family":"Aprile","given":"Maria Carmela","non-dropping-particle":"","parse-names":false,"suffix":""},{"dropping-particle":"","family":"Punzo","given":"Gennaro","non-dropping-particle":"","parse-names":false,"suffix":""}],"container-title":"Journal of Cleaner Production","id":"ITEM-1","issued":{"date-parts":[["2022","1","15"]]},"page":"130046","publisher":"Elsevier","title":"How environmental sustainability labels affect food choices: Assessing consumer preferences in southern Italy","type":"article-journal","volume":"332"},"uris":["http://www.mendeley.com/documents/?uuid=89cbbc2e-0b39-3843-9068-2945d8b46dd8"]},{"id":"ITEM-2","itemData":{"DOI":"10.1080/0267257X.2012.659279","author":[{"dropping-particle":"","family":"Polonsky","given":"Michael Jay","non-dropping-particle":"","parse-names":false,"suffix":""},{"dropping-particle":"","family":"Vocino","given":"Andrea","non-dropping-particle":"","parse-names":false,"suffix":""},{"dropping-particle":"","family":"Landreth Grau","given":"Stacy","non-dropping-particle":"","parse-names":false,"suffix":""},{"dropping-particle":"","family":"Garma","given":"Romana","non-dropping-particle":"","parse-names":false,"suffix":""},{"dropping-particle":"","family":"Ahmed","given":"&amp;","non-dropping-particle":"","parse-names":false,"suffix":""},{"dropping-particle":"","family":"Ferdous","given":"Shahriar","non-dropping-particle":"","parse-names":false,"suffix":""}],"id":"ITEM-2","issued":{"date-parts":[["2012"]]},"title":"Journal of Marketing Management The impact of general and carbon-related environmental knowledge on attitudes and behaviour of US consumers","type":"article-journal"},"uris":["http://www.mendeley.com/documents/?uuid=c5ce8b6d-cad9-362f-8b8d-ac01e550cc7a"]}],"mendeley":{"formattedCitation":"(Aprile &amp; Punzo, 2022; Polonsky, Vocino, Landreth Grau, et al., 2012)","manualFormatting":"(Aprile &amp; Punzo, 2022; Polonsky et al., 2012)","plainTextFormattedCitation":"(Aprile &amp; Punzo, 2022; Polonsky, Vocino, Landreth Grau, et al., 2012)","previouslyFormattedCitation":"(Aprile &amp; Punzo, 2022; Polonsky, Vocino, Landreth Grau, et al., 2012)"},"properties":{"noteIndex":0},"schema":"https://github.com/citation-style-language/schema/raw/master/csl-citation.json"}</w:instrText>
      </w:r>
      <w:r w:rsidR="005F6BDD" w:rsidRPr="005F15E9">
        <w:rPr>
          <w:rFonts w:ascii="Times New Roman" w:hAnsi="Times New Roman" w:cs="Times New Roman"/>
          <w:sz w:val="24"/>
          <w:szCs w:val="24"/>
        </w:rPr>
        <w:fldChar w:fldCharType="separate"/>
      </w:r>
      <w:r w:rsidR="005F6BDD" w:rsidRPr="005F15E9">
        <w:rPr>
          <w:rFonts w:ascii="Times New Roman" w:hAnsi="Times New Roman" w:cs="Times New Roman"/>
          <w:noProof/>
          <w:sz w:val="24"/>
          <w:szCs w:val="24"/>
        </w:rPr>
        <w:t>(</w:t>
      </w:r>
      <w:r w:rsidR="005F6BDD" w:rsidRPr="005F15E9">
        <w:rPr>
          <w:rFonts w:ascii="Times New Roman" w:hAnsi="Times New Roman" w:cs="Times New Roman"/>
          <w:noProof/>
          <w:sz w:val="24"/>
          <w:szCs w:val="24"/>
          <w:highlight w:val="yellow"/>
        </w:rPr>
        <w:t>Aprile &amp; Punzo, 2022</w:t>
      </w:r>
      <w:r w:rsidR="005F6BDD" w:rsidRPr="005F15E9">
        <w:rPr>
          <w:rFonts w:ascii="Times New Roman" w:hAnsi="Times New Roman" w:cs="Times New Roman"/>
          <w:noProof/>
          <w:sz w:val="24"/>
          <w:szCs w:val="24"/>
        </w:rPr>
        <w:t>; Polonsky et al., 2012)</w:t>
      </w:r>
      <w:r w:rsidR="005F6BDD" w:rsidRPr="005F15E9">
        <w:rPr>
          <w:rFonts w:ascii="Times New Roman" w:hAnsi="Times New Roman" w:cs="Times New Roman"/>
          <w:sz w:val="24"/>
          <w:szCs w:val="24"/>
        </w:rPr>
        <w:fldChar w:fldCharType="end"/>
      </w:r>
      <w:r w:rsidR="007D3675" w:rsidRPr="005F15E9">
        <w:rPr>
          <w:rFonts w:ascii="Times New Roman" w:hAnsi="Times New Roman" w:cs="Times New Roman"/>
          <w:sz w:val="24"/>
          <w:szCs w:val="24"/>
        </w:rPr>
        <w:t>.</w:t>
      </w:r>
      <w:r w:rsidR="00C227D4" w:rsidRPr="005F15E9">
        <w:rPr>
          <w:rFonts w:ascii="Times New Roman" w:hAnsi="Times New Roman" w:cs="Times New Roman"/>
          <w:sz w:val="24"/>
          <w:szCs w:val="24"/>
        </w:rPr>
        <w:t xml:space="preserve"> Based on the </w:t>
      </w:r>
      <w:r w:rsidR="006755E7" w:rsidRPr="005F15E9">
        <w:rPr>
          <w:rFonts w:ascii="Times New Roman" w:hAnsi="Times New Roman" w:cs="Times New Roman"/>
          <w:sz w:val="24"/>
          <w:szCs w:val="24"/>
        </w:rPr>
        <w:t>arguments</w:t>
      </w:r>
      <w:r w:rsidR="00C227D4" w:rsidRPr="005F15E9">
        <w:rPr>
          <w:rFonts w:ascii="Times New Roman" w:hAnsi="Times New Roman" w:cs="Times New Roman"/>
          <w:sz w:val="24"/>
          <w:szCs w:val="24"/>
        </w:rPr>
        <w:t xml:space="preserve"> </w:t>
      </w:r>
      <w:r w:rsidR="006755E7" w:rsidRPr="005F15E9">
        <w:rPr>
          <w:rFonts w:ascii="Times New Roman" w:hAnsi="Times New Roman" w:cs="Times New Roman"/>
          <w:sz w:val="24"/>
          <w:szCs w:val="24"/>
        </w:rPr>
        <w:t>from</w:t>
      </w:r>
      <w:r w:rsidR="00C227D4" w:rsidRPr="005F15E9">
        <w:rPr>
          <w:rFonts w:ascii="Times New Roman" w:hAnsi="Times New Roman" w:cs="Times New Roman"/>
          <w:sz w:val="24"/>
          <w:szCs w:val="24"/>
        </w:rPr>
        <w:t xml:space="preserve"> </w:t>
      </w:r>
      <w:r w:rsidR="00897365" w:rsidRPr="005F15E9">
        <w:rPr>
          <w:rFonts w:ascii="Times New Roman" w:hAnsi="Times New Roman" w:cs="Times New Roman"/>
          <w:sz w:val="24"/>
          <w:szCs w:val="24"/>
        </w:rPr>
        <w:t xml:space="preserve">pertinent </w:t>
      </w:r>
      <w:r w:rsidR="00C227D4" w:rsidRPr="005F15E9">
        <w:rPr>
          <w:rFonts w:ascii="Times New Roman" w:hAnsi="Times New Roman" w:cs="Times New Roman"/>
          <w:sz w:val="24"/>
          <w:szCs w:val="24"/>
        </w:rPr>
        <w:t>literature, the following hypotheses</w:t>
      </w:r>
      <w:r w:rsidR="00D62B12" w:rsidRPr="005F15E9">
        <w:rPr>
          <w:rFonts w:ascii="Times New Roman" w:hAnsi="Times New Roman" w:cs="Times New Roman"/>
          <w:sz w:val="24"/>
          <w:szCs w:val="24"/>
        </w:rPr>
        <w:t xml:space="preserve"> are framed</w:t>
      </w:r>
      <w:r w:rsidR="00C227D4" w:rsidRPr="005F15E9">
        <w:rPr>
          <w:rFonts w:ascii="Times New Roman" w:hAnsi="Times New Roman" w:cs="Times New Roman"/>
          <w:sz w:val="24"/>
          <w:szCs w:val="24"/>
        </w:rPr>
        <w:t>:</w:t>
      </w:r>
    </w:p>
    <w:p w14:paraId="321BD26D" w14:textId="56845719" w:rsidR="00C227D4" w:rsidRPr="005F15E9" w:rsidRDefault="0033712F"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H8: Sustainable label awareness</w:t>
      </w:r>
      <w:r w:rsidR="00C227D4" w:rsidRPr="005F15E9">
        <w:rPr>
          <w:rFonts w:ascii="Times New Roman" w:hAnsi="Times New Roman" w:cs="Times New Roman"/>
          <w:sz w:val="24"/>
          <w:szCs w:val="24"/>
        </w:rPr>
        <w:t xml:space="preserve"> significantly influences subjective norms with respect to purchasing </w:t>
      </w:r>
      <w:r w:rsidR="006A2674" w:rsidRPr="005F15E9">
        <w:rPr>
          <w:rFonts w:ascii="Times New Roman" w:hAnsi="Times New Roman" w:cs="Times New Roman"/>
          <w:sz w:val="24"/>
          <w:szCs w:val="24"/>
        </w:rPr>
        <w:t xml:space="preserve">the </w:t>
      </w:r>
      <w:r w:rsidR="00C227D4" w:rsidRPr="005F15E9">
        <w:rPr>
          <w:rFonts w:ascii="Times New Roman" w:hAnsi="Times New Roman" w:cs="Times New Roman"/>
          <w:sz w:val="24"/>
          <w:szCs w:val="24"/>
        </w:rPr>
        <w:t>sustainable labelled product</w:t>
      </w:r>
      <w:r w:rsidR="004A576C" w:rsidRPr="005F15E9">
        <w:rPr>
          <w:rFonts w:ascii="Times New Roman" w:hAnsi="Times New Roman" w:cs="Times New Roman"/>
          <w:sz w:val="24"/>
          <w:szCs w:val="24"/>
        </w:rPr>
        <w:t>s</w:t>
      </w:r>
      <w:r w:rsidR="00C227D4" w:rsidRPr="005F15E9">
        <w:rPr>
          <w:rFonts w:ascii="Times New Roman" w:hAnsi="Times New Roman" w:cs="Times New Roman"/>
          <w:sz w:val="24"/>
          <w:szCs w:val="24"/>
        </w:rPr>
        <w:t>.</w:t>
      </w:r>
    </w:p>
    <w:p w14:paraId="70647038" w14:textId="5CB9536C" w:rsidR="00C227D4" w:rsidRPr="005F15E9" w:rsidRDefault="0033712F"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H9: Sustainable label awareness</w:t>
      </w:r>
      <w:r w:rsidR="00C227D4" w:rsidRPr="005F15E9">
        <w:rPr>
          <w:rFonts w:ascii="Times New Roman" w:hAnsi="Times New Roman" w:cs="Times New Roman"/>
          <w:sz w:val="24"/>
          <w:szCs w:val="24"/>
        </w:rPr>
        <w:t xml:space="preserve"> significantly influences attitude towards sustainable labelled product</w:t>
      </w:r>
      <w:r w:rsidR="004A576C" w:rsidRPr="005F15E9">
        <w:rPr>
          <w:rFonts w:ascii="Times New Roman" w:hAnsi="Times New Roman" w:cs="Times New Roman"/>
          <w:sz w:val="24"/>
          <w:szCs w:val="24"/>
        </w:rPr>
        <w:t>s</w:t>
      </w:r>
      <w:r w:rsidR="00C227D4" w:rsidRPr="005F15E9">
        <w:rPr>
          <w:rFonts w:ascii="Times New Roman" w:hAnsi="Times New Roman" w:cs="Times New Roman"/>
          <w:sz w:val="24"/>
          <w:szCs w:val="24"/>
        </w:rPr>
        <w:t>.</w:t>
      </w:r>
    </w:p>
    <w:p w14:paraId="5831FF44" w14:textId="4CC2310C" w:rsidR="00C227D4" w:rsidRPr="005F15E9" w:rsidRDefault="00C227D4"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H10: </w:t>
      </w:r>
      <w:r w:rsidR="0033712F" w:rsidRPr="005F15E9">
        <w:rPr>
          <w:rFonts w:ascii="Times New Roman" w:hAnsi="Times New Roman" w:cs="Times New Roman"/>
          <w:sz w:val="24"/>
          <w:szCs w:val="24"/>
        </w:rPr>
        <w:t xml:space="preserve">Sustainable </w:t>
      </w:r>
      <w:r w:rsidRPr="005F15E9">
        <w:rPr>
          <w:rFonts w:ascii="Times New Roman" w:hAnsi="Times New Roman" w:cs="Times New Roman"/>
          <w:sz w:val="24"/>
          <w:szCs w:val="24"/>
        </w:rPr>
        <w:t>lab</w:t>
      </w:r>
      <w:r w:rsidR="0033712F" w:rsidRPr="005F15E9">
        <w:rPr>
          <w:rFonts w:ascii="Times New Roman" w:hAnsi="Times New Roman" w:cs="Times New Roman"/>
          <w:sz w:val="24"/>
          <w:szCs w:val="24"/>
        </w:rPr>
        <w:t>el awareness</w:t>
      </w:r>
      <w:r w:rsidRPr="005F15E9">
        <w:rPr>
          <w:rFonts w:ascii="Times New Roman" w:hAnsi="Times New Roman" w:cs="Times New Roman"/>
          <w:sz w:val="24"/>
          <w:szCs w:val="24"/>
        </w:rPr>
        <w:t xml:space="preserve"> significantly influences intention to purchase sustainable labelled product</w:t>
      </w:r>
      <w:r w:rsidR="004A576C" w:rsidRPr="005F15E9">
        <w:rPr>
          <w:rFonts w:ascii="Times New Roman" w:hAnsi="Times New Roman" w:cs="Times New Roman"/>
          <w:sz w:val="24"/>
          <w:szCs w:val="24"/>
        </w:rPr>
        <w:t>s</w:t>
      </w:r>
      <w:r w:rsidRPr="005F15E9">
        <w:rPr>
          <w:rFonts w:ascii="Times New Roman" w:hAnsi="Times New Roman" w:cs="Times New Roman"/>
          <w:sz w:val="24"/>
          <w:szCs w:val="24"/>
        </w:rPr>
        <w:t>.</w:t>
      </w:r>
    </w:p>
    <w:p w14:paraId="111AB556" w14:textId="77777777" w:rsidR="00EC4248" w:rsidRPr="005F15E9" w:rsidRDefault="00707A7C" w:rsidP="00AF1057">
      <w:pPr>
        <w:spacing w:line="276" w:lineRule="auto"/>
        <w:jc w:val="both"/>
        <w:rPr>
          <w:rFonts w:ascii="Times New Roman" w:hAnsi="Times New Roman" w:cs="Times New Roman"/>
          <w:b/>
          <w:sz w:val="24"/>
          <w:szCs w:val="24"/>
        </w:rPr>
      </w:pPr>
      <w:r w:rsidRPr="005F15E9">
        <w:rPr>
          <w:rFonts w:ascii="Times New Roman" w:hAnsi="Times New Roman" w:cs="Times New Roman"/>
          <w:b/>
          <w:sz w:val="24"/>
          <w:szCs w:val="24"/>
        </w:rPr>
        <w:t xml:space="preserve">3.6 </w:t>
      </w:r>
      <w:r w:rsidR="0005216E" w:rsidRPr="005F15E9">
        <w:rPr>
          <w:rFonts w:ascii="Times New Roman" w:hAnsi="Times New Roman" w:cs="Times New Roman"/>
          <w:b/>
          <w:sz w:val="24"/>
          <w:szCs w:val="24"/>
        </w:rPr>
        <w:t>Purchase intention and b</w:t>
      </w:r>
      <w:r w:rsidR="00E363F7" w:rsidRPr="005F15E9">
        <w:rPr>
          <w:rFonts w:ascii="Times New Roman" w:hAnsi="Times New Roman" w:cs="Times New Roman"/>
          <w:b/>
          <w:sz w:val="24"/>
          <w:szCs w:val="24"/>
        </w:rPr>
        <w:t>ehaviour</w:t>
      </w:r>
    </w:p>
    <w:p w14:paraId="48AB71B8" w14:textId="2CF7FC76" w:rsidR="00997945" w:rsidRPr="005F15E9" w:rsidRDefault="00407269"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In the relevant literature, behavioural intention can be </w:t>
      </w:r>
      <w:r w:rsidR="006755E7" w:rsidRPr="005F15E9">
        <w:rPr>
          <w:rFonts w:ascii="Times New Roman" w:hAnsi="Times New Roman" w:cs="Times New Roman"/>
          <w:sz w:val="24"/>
          <w:szCs w:val="24"/>
        </w:rPr>
        <w:t xml:space="preserve">referred to </w:t>
      </w:r>
      <w:r w:rsidRPr="005F15E9">
        <w:rPr>
          <w:rFonts w:ascii="Times New Roman" w:hAnsi="Times New Roman" w:cs="Times New Roman"/>
          <w:sz w:val="24"/>
          <w:szCs w:val="24"/>
        </w:rPr>
        <w:t xml:space="preserve">as the </w:t>
      </w:r>
      <w:r w:rsidR="006755E7" w:rsidRPr="005F15E9">
        <w:rPr>
          <w:rFonts w:ascii="Times New Roman" w:hAnsi="Times New Roman" w:cs="Times New Roman"/>
          <w:sz w:val="24"/>
          <w:szCs w:val="24"/>
        </w:rPr>
        <w:t>person’s</w:t>
      </w:r>
      <w:r w:rsidRPr="005F15E9">
        <w:rPr>
          <w:rFonts w:ascii="Times New Roman" w:hAnsi="Times New Roman" w:cs="Times New Roman"/>
          <w:sz w:val="24"/>
          <w:szCs w:val="24"/>
        </w:rPr>
        <w:t xml:space="preserve"> readiness to </w:t>
      </w:r>
      <w:r w:rsidR="006755E7" w:rsidRPr="005F15E9">
        <w:rPr>
          <w:rFonts w:ascii="Times New Roman" w:hAnsi="Times New Roman" w:cs="Times New Roman"/>
          <w:sz w:val="24"/>
          <w:szCs w:val="24"/>
        </w:rPr>
        <w:t>execute</w:t>
      </w:r>
      <w:r w:rsidRPr="005F15E9">
        <w:rPr>
          <w:rFonts w:ascii="Times New Roman" w:hAnsi="Times New Roman" w:cs="Times New Roman"/>
          <w:sz w:val="24"/>
          <w:szCs w:val="24"/>
        </w:rPr>
        <w:t xml:space="preserve"> a particular behaviour </w:t>
      </w:r>
      <w:r w:rsidRPr="005F15E9">
        <w:rPr>
          <w:rFonts w:ascii="Times New Roman" w:hAnsi="Times New Roman" w:cs="Times New Roman"/>
          <w:sz w:val="24"/>
          <w:szCs w:val="24"/>
        </w:rPr>
        <w:fldChar w:fldCharType="begin" w:fldLock="1"/>
      </w:r>
      <w:r w:rsidRPr="005F15E9">
        <w:rPr>
          <w:rFonts w:ascii="Times New Roman" w:hAnsi="Times New Roman" w:cs="Times New Roman"/>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12","1"]]},"page":"179-211","publisher":"Academic Press","title":"The theory of planned behavior","type":"article-journal","volume":"50"},"uris":["http://www.mendeley.com/documents/?uuid=88b48bd8-4fc2-3408-89d2-f29b3e3185c0"]}],"mendeley":{"formattedCitation":"(Ajzen, 1991)","plainTextFormattedCitation":"(Ajzen, 1991)","previouslyFormattedCitation":"(Ajzen, 1991)"},"properties":{"noteIndex":0},"schema":"https://github.com/citation-style-language/schema/raw/master/csl-citation.json"}</w:instrText>
      </w:r>
      <w:r w:rsidRPr="005F15E9">
        <w:rPr>
          <w:rFonts w:ascii="Times New Roman" w:hAnsi="Times New Roman" w:cs="Times New Roman"/>
          <w:sz w:val="24"/>
          <w:szCs w:val="24"/>
        </w:rPr>
        <w:fldChar w:fldCharType="separate"/>
      </w:r>
      <w:r w:rsidRPr="005F15E9">
        <w:rPr>
          <w:rFonts w:ascii="Times New Roman" w:hAnsi="Times New Roman" w:cs="Times New Roman"/>
          <w:noProof/>
          <w:sz w:val="24"/>
          <w:szCs w:val="24"/>
        </w:rPr>
        <w:t>(Ajzen, 1991)</w:t>
      </w:r>
      <w:r w:rsidRPr="005F15E9">
        <w:rPr>
          <w:rFonts w:ascii="Times New Roman" w:hAnsi="Times New Roman" w:cs="Times New Roman"/>
          <w:sz w:val="24"/>
          <w:szCs w:val="24"/>
        </w:rPr>
        <w:fldChar w:fldCharType="end"/>
      </w:r>
      <w:r w:rsidRPr="005F15E9">
        <w:rPr>
          <w:rFonts w:ascii="Times New Roman" w:hAnsi="Times New Roman" w:cs="Times New Roman"/>
          <w:sz w:val="24"/>
          <w:szCs w:val="24"/>
        </w:rPr>
        <w:t>. In the context of current research, behavioural intention can be conceptualized as the consumer’s intention to purchase sustainable labelled dairy products. TPB opines that the normative, behavioural, and control beliefs concerning a particular behaviour when combined</w:t>
      </w:r>
      <w:r w:rsidR="00897365" w:rsidRPr="005F15E9">
        <w:rPr>
          <w:rFonts w:ascii="Times New Roman" w:hAnsi="Times New Roman" w:cs="Times New Roman"/>
          <w:sz w:val="24"/>
          <w:szCs w:val="24"/>
        </w:rPr>
        <w:t>,</w:t>
      </w:r>
      <w:r w:rsidRPr="005F15E9">
        <w:rPr>
          <w:rFonts w:ascii="Times New Roman" w:hAnsi="Times New Roman" w:cs="Times New Roman"/>
          <w:sz w:val="24"/>
          <w:szCs w:val="24"/>
        </w:rPr>
        <w:t xml:space="preserve"> lead to shaping behavioural intention </w:t>
      </w:r>
      <w:r w:rsidRPr="005F15E9">
        <w:rPr>
          <w:rFonts w:ascii="Times New Roman" w:hAnsi="Times New Roman" w:cs="Times New Roman"/>
          <w:sz w:val="24"/>
          <w:szCs w:val="24"/>
        </w:rPr>
        <w:fldChar w:fldCharType="begin" w:fldLock="1"/>
      </w:r>
      <w:r w:rsidR="00BB5608" w:rsidRPr="005F15E9">
        <w:rPr>
          <w:rFonts w:ascii="Times New Roman" w:hAnsi="Times New Roman" w:cs="Times New Roman"/>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12","1"]]},"page":"179-211","publisher":"Academic Press","title":"The theory of planned behavior","type":"article-journal","volume":"50"},"uris":["http://www.mendeley.com/documents/?uuid=88b48bd8-4fc2-3408-89d2-f29b3e3185c0"]}],"mendeley":{"formattedCitation":"(Ajzen, 1991)","plainTextFormattedCitation":"(Ajzen, 1991)","previouslyFormattedCitation":"(Ajzen, 1991)"},"properties":{"noteIndex":0},"schema":"https://github.com/citation-style-language/schema/raw/master/csl-citation.json"}</w:instrText>
      </w:r>
      <w:r w:rsidRPr="005F15E9">
        <w:rPr>
          <w:rFonts w:ascii="Times New Roman" w:hAnsi="Times New Roman" w:cs="Times New Roman"/>
          <w:sz w:val="24"/>
          <w:szCs w:val="24"/>
        </w:rPr>
        <w:fldChar w:fldCharType="separate"/>
      </w:r>
      <w:r w:rsidR="00BB5608" w:rsidRPr="005F15E9">
        <w:rPr>
          <w:rFonts w:ascii="Times New Roman" w:hAnsi="Times New Roman" w:cs="Times New Roman"/>
          <w:noProof/>
          <w:sz w:val="24"/>
          <w:szCs w:val="24"/>
        </w:rPr>
        <w:t>(Ajzen, 1991)</w:t>
      </w:r>
      <w:r w:rsidRPr="005F15E9">
        <w:rPr>
          <w:rFonts w:ascii="Times New Roman" w:hAnsi="Times New Roman" w:cs="Times New Roman"/>
          <w:sz w:val="24"/>
          <w:szCs w:val="24"/>
        </w:rPr>
        <w:fldChar w:fldCharType="end"/>
      </w:r>
      <w:r w:rsidR="00BB5608" w:rsidRPr="005F15E9">
        <w:rPr>
          <w:rFonts w:ascii="Times New Roman" w:hAnsi="Times New Roman" w:cs="Times New Roman"/>
          <w:sz w:val="24"/>
          <w:szCs w:val="24"/>
        </w:rPr>
        <w:t xml:space="preserve"> </w:t>
      </w:r>
      <w:r w:rsidR="00BB5608"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07/S10551-019-04416-0/TABLES/5","ISSN":"15730697","abstract":"Responsible sustainable consumer behavior (RSCB) involves a complex pattern of environmental and social issues, in line with the view of sustainability as a construct with both environmental and social pillar. So far, environmental dimension was far more researched than social dimension. In this article, we investigate the antecedents of both environmentally and socially RSCB and willingness to behave in environmentally/socially responsible way. We include measures of concern, perceived consumer control/effectiveness, personal/social norms and ethical ideologies/obligation to better explain and extend the traditional theory of planned behavior. Additionally, we test the impact of information availability about environmental or social impact on RSCB. Our findings on a representative sample of 426 respondents (ages 18 to 65) show that in general, antecedents of environmentally and socially responsible sustainable consumption are similar in their effect on consumer behavior, with personal norms, concern and ethical ideologies having the strongest impact on RSCB. When comparing both types of behavior, socially responsible behavior is more influenced by perceived behavioral control and possibly social norms than environmentally responsible behavior, while information availability plays its role for both behaviors. Sustainable responsible consumption can be achieved by embracing both dimensions of sustainability and consumers need to have a sense for both social and environmental issues. The complexity and struggles between doing what is good for environment and society could be the reason why consumers have difficulties achieving sustainable responsible consumption.","author":[{"dropping-particle":"","family":"Hosta","given":"Maja","non-dropping-particle":"","parse-names":false,"suffix":""},{"dropping-particle":"","family":"Zabkar","given":"Vesna","non-dropping-particle":"","parse-names":false,"suffix":""}],"container-title":"Journal of Business Ethics","id":"ITEM-1","issue":"2","issued":{"date-parts":[["2021","6","1"]]},"page":"273-293","publisher":"Springer Science and Business Media B.V.","title":"Antecedents of Environmentally and Socially Responsible Sustainable Consumer Behavior","type":"article-journal","volume":"171"},"uris":["http://www.mendeley.com/documents/?uuid=37cf020b-78bd-387c-967f-795176293ec0"]},{"id":"ITEM-2","itemData":{"DOI":"10.1016/J.FOODQUAL.2021.104294","ISSN":"0950-3293","abstract":"The purpose of this study is to explore the significant factors that drive consumers’ willingness to adopt a more plant-based diet, in both an Asian developing country (China) and a Western developed country (New Zealand), on the basis of three theories: meat attachment factors, the theory of planned behaviour and food choice motives. The data were collected through online surveys in China (n = 604) and New Zealand (n = 581). Confirmatory factor analysis and structural equation modelling were used for the data analysis. Consumers’ willingness to adopt a more plant-based diet was significantly linked to all the four meat attachment factors (Hedonism, Affinity, Entitlement and Dependence), four factors based on the Theory of Planned Behaviour (Subjective norms, Personal norms, Perceived behavioural control and Attitudes), and one food choice motive (Environmental concern). There were differences between China and New Zealand in the impact of the meat attachment factors and the theory of planned behaviour factors on the willingness to adopt a more plant-based diet.","author":[{"dropping-particle":"","family":"Wang","given":"Ou","non-dropping-particle":"","parse-names":false,"suffix":""},{"dropping-particle":"","family":"Scrimgeour","given":"Frank","non-dropping-particle":"","parse-names":false,"suffix":""}],"container-title":"Food Quality and Preference","id":"ITEM-2","issued":{"date-parts":[["2021","10","1"]]},"page":"104294","publisher":"Elsevier","title":"Willingness to adopt a more plant-based diet in China and New Zealand: Applying the theories of planned behaviour, meat attachment and food choice motives","type":"article-journal","volume":"93"},"uris":["http://www.mendeley.com/documents/?uuid=a8a88236-81db-3e53-b3ea-899463ac047f"]}],"mendeley":{"formattedCitation":"(Hosta &amp; Zabkar, 2021; O. Wang &amp; Scrimgeour, 2021)","manualFormatting":"(Hosta &amp; Zabkar, 2021; Wang &amp; Scrimgeour, 2021)","plainTextFormattedCitation":"(Hosta &amp; Zabkar, 2021; O. Wang &amp; Scrimgeour, 2021)","previouslyFormattedCitation":"(Hosta &amp; Zabkar, 2021; O. Wang &amp; Scrimgeour, 2021)"},"properties":{"noteIndex":0},"schema":"https://github.com/citation-style-language/schema/raw/master/csl-citation.json"}</w:instrText>
      </w:r>
      <w:r w:rsidR="00BB5608" w:rsidRPr="005F15E9">
        <w:rPr>
          <w:rFonts w:ascii="Times New Roman" w:hAnsi="Times New Roman" w:cs="Times New Roman"/>
          <w:sz w:val="24"/>
          <w:szCs w:val="24"/>
        </w:rPr>
        <w:fldChar w:fldCharType="separate"/>
      </w:r>
      <w:r w:rsidR="00BB5608" w:rsidRPr="005F15E9">
        <w:rPr>
          <w:rFonts w:ascii="Times New Roman" w:hAnsi="Times New Roman" w:cs="Times New Roman"/>
          <w:noProof/>
          <w:sz w:val="24"/>
          <w:szCs w:val="24"/>
        </w:rPr>
        <w:t>(</w:t>
      </w:r>
      <w:r w:rsidR="00BB5608" w:rsidRPr="005F15E9">
        <w:rPr>
          <w:rFonts w:ascii="Times New Roman" w:hAnsi="Times New Roman" w:cs="Times New Roman"/>
          <w:noProof/>
          <w:sz w:val="24"/>
          <w:szCs w:val="24"/>
          <w:highlight w:val="yellow"/>
        </w:rPr>
        <w:t>Hosta &amp; Zabkar, 2021; Wang &amp; Scrimgeour, 2021</w:t>
      </w:r>
      <w:r w:rsidR="00BB5608" w:rsidRPr="005F15E9">
        <w:rPr>
          <w:rFonts w:ascii="Times New Roman" w:hAnsi="Times New Roman" w:cs="Times New Roman"/>
          <w:noProof/>
          <w:sz w:val="24"/>
          <w:szCs w:val="24"/>
        </w:rPr>
        <w:t>)</w:t>
      </w:r>
      <w:r w:rsidR="00BB5608" w:rsidRPr="005F15E9">
        <w:rPr>
          <w:rFonts w:ascii="Times New Roman" w:hAnsi="Times New Roman" w:cs="Times New Roman"/>
          <w:sz w:val="24"/>
          <w:szCs w:val="24"/>
        </w:rPr>
        <w:fldChar w:fldCharType="end"/>
      </w:r>
      <w:r w:rsidRPr="005F15E9">
        <w:rPr>
          <w:rFonts w:ascii="Times New Roman" w:hAnsi="Times New Roman" w:cs="Times New Roman"/>
          <w:sz w:val="24"/>
          <w:szCs w:val="24"/>
        </w:rPr>
        <w:t xml:space="preserve">. </w:t>
      </w:r>
      <w:r w:rsidR="005F0387" w:rsidRPr="005F15E9">
        <w:rPr>
          <w:rFonts w:ascii="Times New Roman" w:hAnsi="Times New Roman" w:cs="Times New Roman"/>
          <w:sz w:val="24"/>
          <w:szCs w:val="24"/>
        </w:rPr>
        <w:t xml:space="preserve">Literature suggests that the intention to behave and the actual behaviour </w:t>
      </w:r>
      <w:r w:rsidR="006755E7" w:rsidRPr="005F15E9">
        <w:rPr>
          <w:rFonts w:ascii="Times New Roman" w:hAnsi="Times New Roman" w:cs="Times New Roman"/>
          <w:sz w:val="24"/>
          <w:szCs w:val="24"/>
        </w:rPr>
        <w:t>ascending</w:t>
      </w:r>
      <w:r w:rsidR="005F0387" w:rsidRPr="005F15E9">
        <w:rPr>
          <w:rFonts w:ascii="Times New Roman" w:hAnsi="Times New Roman" w:cs="Times New Roman"/>
          <w:sz w:val="24"/>
          <w:szCs w:val="24"/>
        </w:rPr>
        <w:t xml:space="preserve"> from that intention are different </w:t>
      </w:r>
      <w:r w:rsidR="005F0387" w:rsidRPr="005F15E9">
        <w:rPr>
          <w:rFonts w:ascii="Times New Roman" w:hAnsi="Times New Roman" w:cs="Times New Roman"/>
          <w:sz w:val="24"/>
          <w:szCs w:val="24"/>
        </w:rPr>
        <w:fldChar w:fldCharType="begin" w:fldLock="1"/>
      </w:r>
      <w:r w:rsidR="00642FC3" w:rsidRPr="005F15E9">
        <w:rPr>
          <w:rFonts w:ascii="Times New Roman" w:hAnsi="Times New Roman" w:cs="Times New Roman"/>
          <w:sz w:val="24"/>
          <w:szCs w:val="24"/>
        </w:rPr>
        <w:instrText>ADDIN CSL_CITATION {"citationItems":[{"id":"ITEM-1","itemData":{"DOI":"10.1016/j.foodqual.2019.103838","ISSN":"09503293","abstract":"This study examines the moderating effects of perceived communication, satisfaction and trust on the intention-behaviour gap and the perceived behavioural control (PBC)-behaviour gap in the theory of planned behaviour (TPB) model, using a quantitative research method. A nationwide panel-only online survey was conducted, resulting in 1011 usable responses from organic food consumers in Australia. Data were analysed statistically using SPSS v.25 and SmartPLS 3 software, and the hypotheses were tested using the partial least squares-based structural equation modelling (PLS-SEM) technique. The findings confirm that perceived communication, satisfaction and trust positively and significantly enhance purchase behaviour and lessen gaps in the intention-behaviour and PBC-behaviour relationships in the TPB model. This study also validates the TPB model and finds statistically significant results in support of all of its 14 hypotheses. It is the first such study to examine the intervention efficacy or moderating effects of perceived communication, satisfaction and trust on the intention-behaviour and PBC-behaviour gaps in the TPB model. Examining the mediational effect of behavioural intention in the TPB model and including the Australian context are among its other contributions. Organic food producers and marketers aiming for sustained, positive changes in consumer behaviour are encouraged to consider the findings and implications of this study.","author":[{"dropping-particle":"","family":"Sultan","given":"Parves","non-dropping-particle":"","parse-names":false,"suffix":""},{"dropping-particle":"","family":"Tarafder","given":"Tasmiha","non-dropping-particle":"","parse-names":false,"suffix":""},{"dropping-particle":"","family":"Pearson","given":"David","non-dropping-particle":"","parse-names":false,"suffix":""},{"dropping-particle":"","family":"Henryks","given":"Joanna","non-dropping-particle":"","parse-names":false,"suffix":""}],"container-title":"Food Quality and Preference","id":"ITEM-1","issued":{"date-parts":[["2020"]]},"page":"103838","publisher":"Elsevier Ltd","title":"Intention-behaviour gap and perceived behavioural control-behaviour gap in theory of planned behaviour: moderating roles of communication, satisfaction and trust in organic food consumption","type":"article-journal","volume":"81"},"uris":["http://www.mendeley.com/documents/?uuid=b49aa1c4-2e6b-4ba6-99c8-67660b1e56a1"]}],"mendeley":{"formattedCitation":"(Sultan et al., 2020a)","plainTextFormattedCitation":"(Sultan et al., 2020a)","previouslyFormattedCitation":"(Sultan et al., 2020a)"},"properties":{"noteIndex":0},"schema":"https://github.com/citation-style-language/schema/raw/master/csl-citation.json"}</w:instrText>
      </w:r>
      <w:r w:rsidR="005F0387" w:rsidRPr="005F15E9">
        <w:rPr>
          <w:rFonts w:ascii="Times New Roman" w:hAnsi="Times New Roman" w:cs="Times New Roman"/>
          <w:sz w:val="24"/>
          <w:szCs w:val="24"/>
        </w:rPr>
        <w:fldChar w:fldCharType="separate"/>
      </w:r>
      <w:r w:rsidR="0098756F" w:rsidRPr="005F15E9">
        <w:rPr>
          <w:rFonts w:ascii="Times New Roman" w:hAnsi="Times New Roman" w:cs="Times New Roman"/>
          <w:noProof/>
          <w:sz w:val="24"/>
          <w:szCs w:val="24"/>
        </w:rPr>
        <w:t>(Sultan et al., 2020a)</w:t>
      </w:r>
      <w:r w:rsidR="005F0387" w:rsidRPr="005F15E9">
        <w:rPr>
          <w:rFonts w:ascii="Times New Roman" w:hAnsi="Times New Roman" w:cs="Times New Roman"/>
          <w:sz w:val="24"/>
          <w:szCs w:val="24"/>
        </w:rPr>
        <w:fldChar w:fldCharType="end"/>
      </w:r>
      <w:r w:rsidR="00F64733" w:rsidRPr="005F15E9">
        <w:rPr>
          <w:rFonts w:ascii="Times New Roman" w:hAnsi="Times New Roman" w:cs="Times New Roman"/>
          <w:sz w:val="24"/>
          <w:szCs w:val="24"/>
        </w:rPr>
        <w:t xml:space="preserve">. Moreover, behavioural intention is a critical </w:t>
      </w:r>
      <w:r w:rsidR="006755E7" w:rsidRPr="005F15E9">
        <w:rPr>
          <w:rFonts w:ascii="Times New Roman" w:hAnsi="Times New Roman" w:cs="Times New Roman"/>
          <w:sz w:val="24"/>
          <w:szCs w:val="24"/>
        </w:rPr>
        <w:t>determining factor</w:t>
      </w:r>
      <w:r w:rsidR="00F64733" w:rsidRPr="005F15E9">
        <w:rPr>
          <w:rFonts w:ascii="Times New Roman" w:hAnsi="Times New Roman" w:cs="Times New Roman"/>
          <w:sz w:val="24"/>
          <w:szCs w:val="24"/>
        </w:rPr>
        <w:t xml:space="preserve"> </w:t>
      </w:r>
      <w:r w:rsidR="006755E7" w:rsidRPr="005F15E9">
        <w:rPr>
          <w:rFonts w:ascii="Times New Roman" w:hAnsi="Times New Roman" w:cs="Times New Roman"/>
          <w:sz w:val="24"/>
          <w:szCs w:val="24"/>
        </w:rPr>
        <w:t>for</w:t>
      </w:r>
      <w:r w:rsidR="00F64733" w:rsidRPr="005F15E9">
        <w:rPr>
          <w:rFonts w:ascii="Times New Roman" w:hAnsi="Times New Roman" w:cs="Times New Roman"/>
          <w:sz w:val="24"/>
          <w:szCs w:val="24"/>
        </w:rPr>
        <w:t xml:space="preserve"> actual purchase behaviour in various contexts </w:t>
      </w:r>
      <w:r w:rsidR="0076159F" w:rsidRPr="005F15E9">
        <w:rPr>
          <w:rFonts w:ascii="Times New Roman" w:hAnsi="Times New Roman" w:cs="Times New Roman"/>
          <w:sz w:val="24"/>
          <w:szCs w:val="24"/>
        </w:rPr>
        <w:fldChar w:fldCharType="begin" w:fldLock="1"/>
      </w:r>
      <w:r w:rsidR="00473796" w:rsidRPr="005F15E9">
        <w:rPr>
          <w:rFonts w:ascii="Times New Roman" w:hAnsi="Times New Roman" w:cs="Times New Roman"/>
          <w:sz w:val="24"/>
          <w:szCs w:val="24"/>
        </w:rPr>
        <w:instrText>ADDIN CSL_CITATION {"citationItems":[{"id":"ITEM-1","itemData":{"DOI":"10.1111/j.1559-1816.2002.tb00236.x","ISSN":"00219029","abstract":"Conceptual and methodological ambiguities surrounding the concept of perceived behavioral control are clarified. It is shown that perceived control over performance of a behavior, though comprised of separable components that reflect beliefs about self-efficacy and about controllability, can nevertheless be considered a unitary latent variable in a hierarchical factor model. It is further argued that there is no necessary correspondence between self-efficacy and internal control factors, or between controllability and external control factors. Self-efficacy and controllability can reflect internal as well as external factors and the extent to which they reflect one or the other is an empirical question. Finally, a case is made that measures of perceived behavioral control need to incorporate self-efficacy as well as controllability items that are carefully selected to ensure high internal consistency.","author":[{"dropping-particle":"","family":"Ajzen","given":"Icek","non-dropping-particle":"","parse-names":false,"suffix":""}],"container-title":"Journal of Applied Social Psychology","id":"ITEM-1","issue":"4","issued":{"date-parts":[["2002","4","1"]]},"page":"665-683","publisher":"Bellwether Publishing, Ltd.","title":"Perceived Behavioral Control, Self-Efficacy, Locus of Control, and the Theory of Planned Behavior &lt;sup&gt;1&lt;/sup&gt;","type":"article-journal","volume":"32"},"uris":["http://www.mendeley.com/documents/?uuid=3ea9387e-eb04-3432-8af7-989378d8ad90"]}],"mendeley":{"formattedCitation":"(Ajzen, 2002)","manualFormatting":"(Ajzen, 2002","plainTextFormattedCitation":"(Ajzen, 2002)","previouslyFormattedCitation":"(Ajzen, 2002)"},"properties":{"noteIndex":0},"schema":"https://github.com/citation-style-language/schema/raw/master/csl-citation.json"}</w:instrText>
      </w:r>
      <w:r w:rsidR="0076159F" w:rsidRPr="005F15E9">
        <w:rPr>
          <w:rFonts w:ascii="Times New Roman" w:hAnsi="Times New Roman" w:cs="Times New Roman"/>
          <w:sz w:val="24"/>
          <w:szCs w:val="24"/>
        </w:rPr>
        <w:fldChar w:fldCharType="separate"/>
      </w:r>
      <w:r w:rsidR="0076159F" w:rsidRPr="005F15E9">
        <w:rPr>
          <w:rFonts w:ascii="Times New Roman" w:hAnsi="Times New Roman" w:cs="Times New Roman"/>
          <w:noProof/>
          <w:sz w:val="24"/>
          <w:szCs w:val="24"/>
        </w:rPr>
        <w:t>(Ajzen, 2002</w:t>
      </w:r>
      <w:r w:rsidR="0076159F" w:rsidRPr="005F15E9">
        <w:rPr>
          <w:rFonts w:ascii="Times New Roman" w:hAnsi="Times New Roman" w:cs="Times New Roman"/>
          <w:sz w:val="24"/>
          <w:szCs w:val="24"/>
        </w:rPr>
        <w:fldChar w:fldCharType="end"/>
      </w:r>
      <w:r w:rsidR="0076159F" w:rsidRPr="005F15E9">
        <w:rPr>
          <w:rFonts w:ascii="Times New Roman" w:hAnsi="Times New Roman" w:cs="Times New Roman"/>
          <w:sz w:val="24"/>
          <w:szCs w:val="24"/>
        </w:rPr>
        <w:t xml:space="preserve">; </w:t>
      </w:r>
      <w:r w:rsidR="002E1230"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07/s10668-020-00844-5","ISBN":"0123456789","ISSN":"15732975","abstract":"Environmental degradation is increasingly attracting the attention of public opinion; however, the rise in environmental concern is not accompanied by a parallel growth of green product consumption. This paper aims to detect and classify all the main drivers to green consumption in an attempt of systematizing previous research results and identifying the most relevant drivers for pushing the transition toward a greener economy. The paper systematically analyzes 113 articles published from 2000 to 2018 within major peer-reviewed English-language scholarly publications in management, economics, environmental, agricultural and biological, decision and social sciences, energy and psychology that adopted a survey-based quantitative approach to measure drivers to green consumption. The research is identified using the keywords green, sustainable, environmental or pro-environmental behavior/intention/purchase or consumption/consumer. The analysis highlights the identification of seven categories of drivers to green consumption: behavioral factors, socio-demographic variables, intrapersonal values—environment, intrapersonal values—non environment, personal capabilities, products and producers-related factors and context-related factors.","author":[{"dropping-particle":"","family":"Testa","given":"Francesco","non-dropping-particle":"","parse-names":false,"suffix":""},{"dropping-particle":"","family":"Pretner","given":"Gaia","non-dropping-particle":"","parse-names":false,"suffix":""},{"dropping-particle":"","family":"Iovino","given":"Roberta","non-dropping-particle":"","parse-names":false,"suffix":""},{"dropping-particle":"","family":"Bianchi","given":"Guia","non-dropping-particle":"","parse-names":false,"suffix":""},{"dropping-particle":"","family":"Tessitore","given":"Sara","non-dropping-particle":"","parse-names":false,"suffix":""},{"dropping-particle":"","family":"Iraldo","given":"Fabio","non-dropping-particle":"","parse-names":false,"suffix":""}],"container-title":"Environment, Development and Sustainability","id":"ITEM-1","issue":"4","issued":{"date-parts":[["2021"]]},"number-of-pages":"4826-4880","publisher":"Springer Netherlands","title":"Drivers to green consumption: a systematic review","type":"book","volume":"23"},"uris":["http://www.mendeley.com/documents/?uuid=29ea3a4d-7c88-443f-912f-f70771bd9bfc"]},{"id":"ITEM-2","itemData":{"DOI":"10.1016/J.JRETCONSER.2021.102907","ISSN":"0969-6989","abstract":"Green-certified vegetables are nutritious, attractive to the senses, and in line with the principles of sustainable development. The objectives of this study are to reveal the mechanism of green-certified vegetable consumption; that is, to explore the key influencing factors behind consumers' purchase intentions, purchase behavior, and willingness to pay for green-certified vegetables. Based on the Theory of Multi-attribute Attitudes and the Theory of Planned Behavior, a research framework of the consumption mechanism oriented to consumers' preferences regarding green-certified vegetable quality was established. By collecting 520 questionnaires from Beijing, China, the model was confirmed by the ordered logistic regression and interval linear regression method. The results showed that consumers have heterogeneous quality preferences, and their purchase intentions and purchase behavior levels are relatively high, with an average willingness to pay (WTP) of 138.58%. The key influencing factors driving consumers' purchase intentions, purchase behavior, and WTP include protein content belief, mineral content belief, vitamin content belief, organic vegetable safety belief, freshness belief, and taste belief. In addition, color belief and packaging quality belief significantly influenced consumers' WTP, while origin reputation belief and brand reputation belief significantly influenced consumers' purchase intention and purchase behavior. The findings of this study can guide the supply side of green-certified vegetables to improve product quality according to consumer demand, so as to promote the sustainable development of green-certified vegetables.","author":[{"dropping-particle":"","family":"Yin","given":"Zhengqing","non-dropping-particle":"","parse-names":false,"suffix":""},{"dropping-particle":"","family":"Li","given":"Bo","non-dropping-particle":"","parse-names":false,"suffix":""},{"dropping-particle":"","family":"Li","given":"Shufei","non-dropping-particle":"","parse-names":false,"suffix":""},{"dropping-particle":"","family":"Ding","given":"Junqi","non-dropping-particle":"","parse-names":false,"suffix":""},{"dropping-particle":"","family":"Zhang","given":"Lingxian","non-dropping-particle":"","parse-names":false,"suffix":""}],"container-title":"Journal of Retailing and Consumer Services","id":"ITEM-2","issued":{"date-parts":[["2022","5","1"]]},"page":"102907","publisher":"Pergamon","title":"Key influencing factors of green vegetable consumption in Beijing, China","type":"article-journal","volume":"66"},"uris":["http://www.mendeley.com/documents/?uuid=ef2ac3b8-2540-341e-bb74-d3769cf44582"]}],"mendeley":{"formattedCitation":"(Testa et al., 2021; Yin et al., 2022)","manualFormatting":"Testa et al., 2021;","plainTextFormattedCitation":"(Testa et al., 2021; Yin et al., 2022)","previouslyFormattedCitation":"(Testa et al., 2021; Yin et al., 2022)"},"properties":{"noteIndex":0},"schema":"https://github.com/citation-style-language/schema/raw/master/csl-citation.json"}</w:instrText>
      </w:r>
      <w:r w:rsidR="002E1230" w:rsidRPr="005F15E9">
        <w:rPr>
          <w:rFonts w:ascii="Times New Roman" w:hAnsi="Times New Roman" w:cs="Times New Roman"/>
          <w:sz w:val="24"/>
          <w:szCs w:val="24"/>
        </w:rPr>
        <w:fldChar w:fldCharType="separate"/>
      </w:r>
      <w:r w:rsidR="002E1230" w:rsidRPr="005F15E9">
        <w:rPr>
          <w:rFonts w:ascii="Times New Roman" w:hAnsi="Times New Roman" w:cs="Times New Roman"/>
          <w:noProof/>
          <w:sz w:val="24"/>
          <w:szCs w:val="24"/>
        </w:rPr>
        <w:t>Testa et al., 2021</w:t>
      </w:r>
      <w:r w:rsidR="0035707E" w:rsidRPr="005F15E9">
        <w:rPr>
          <w:rFonts w:ascii="Times New Roman" w:hAnsi="Times New Roman" w:cs="Times New Roman"/>
          <w:noProof/>
          <w:sz w:val="24"/>
          <w:szCs w:val="24"/>
        </w:rPr>
        <w:t>;</w:t>
      </w:r>
      <w:r w:rsidR="002E1230" w:rsidRPr="005F15E9">
        <w:rPr>
          <w:rFonts w:ascii="Times New Roman" w:hAnsi="Times New Roman" w:cs="Times New Roman"/>
          <w:sz w:val="24"/>
          <w:szCs w:val="24"/>
        </w:rPr>
        <w:fldChar w:fldCharType="end"/>
      </w:r>
      <w:r w:rsidR="00BB5608" w:rsidRPr="005F15E9">
        <w:rPr>
          <w:rFonts w:ascii="Times New Roman" w:hAnsi="Times New Roman" w:cs="Times New Roman"/>
          <w:sz w:val="24"/>
          <w:szCs w:val="24"/>
        </w:rPr>
        <w:t xml:space="preserve"> </w:t>
      </w:r>
      <w:r w:rsidR="00BB5608"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16/J.JRETCONSER.2021.102907","ISSN":"0969-6989","abstract":"Green-certified vegetables are nutritious, attractive to the senses, and in line with the principles of sustainable development. The objectives of this study are to reveal the mechanism of green-certified vegetable consumption; that is, to explore the key influencing factors behind consumers' purchase intentions, purchase behavior, and willingness to pay for green-certified vegetables. Based on the Theory of Multi-attribute Attitudes and the Theory of Planned Behavior, a research framework of the consumption mechanism oriented to consumers' preferences regarding green-certified vegetable quality was established. By collecting 520 questionnaires from Beijing, China, the model was confirmed by the ordered logistic regression and interval linear regression method. The results showed that consumers have heterogeneous quality preferences, and their purchase intentions and purchase behavior levels are relatively high, with an average willingness to pay (WTP) of 138.58%. The key influencing factors driving consumers' purchase intentions, purchase behavior, and WTP include protein content belief, mineral content belief, vitamin content belief, organic vegetable safety belief, freshness belief, and taste belief. In addition, color belief and packaging quality belief significantly influenced consumers' WTP, while origin reputation belief and brand reputation belief significantly influenced consumers' purchase intention and purchase behavior. The findings of this study can guide the supply side of green-certified vegetables to improve product quality according to consumer demand, so as to promote the sustainable development of green-certified vegetables.","author":[{"dropping-particle":"","family":"Yin","given":"Zhengqing","non-dropping-particle":"","parse-names":false,"suffix":""},{"dropping-particle":"","family":"Li","given":"Bo","non-dropping-particle":"","parse-names":false,"suffix":""},{"dropping-particle":"","family":"Li","given":"Shufei","non-dropping-particle":"","parse-names":false,"suffix":""},{"dropping-particle":"","family":"Ding","given":"Junqi","non-dropping-particle":"","parse-names":false,"suffix":""},{"dropping-particle":"","family":"Zhang","given":"Lingxian","non-dropping-particle":"","parse-names":false,"suffix":""}],"container-title":"Journal of Retailing and Consumer Services","id":"ITEM-1","issued":{"date-parts":[["2022","5","1"]]},"page":"102907","publisher":"Pergamon","title":"Key influencing factors of green vegetable consumption in Beijing, China","type":"article-journal","volume":"66"},"uris":["http://www.mendeley.com/documents/?uuid=ef2ac3b8-2540-341e-bb74-d3769cf44582"]}],"mendeley":{"formattedCitation":"(Yin et al., 2022)","manualFormatting":"Yin et al., 2022)","plainTextFormattedCitation":"(Yin et al., 2022)","previouslyFormattedCitation":"(Yin et al., 2022)"},"properties":{"noteIndex":0},"schema":"https://github.com/citation-style-language/schema/raw/master/csl-citation.json"}</w:instrText>
      </w:r>
      <w:r w:rsidR="00BB5608" w:rsidRPr="005F15E9">
        <w:rPr>
          <w:rFonts w:ascii="Times New Roman" w:hAnsi="Times New Roman" w:cs="Times New Roman"/>
          <w:sz w:val="24"/>
          <w:szCs w:val="24"/>
        </w:rPr>
        <w:fldChar w:fldCharType="separate"/>
      </w:r>
      <w:r w:rsidR="00BB5608" w:rsidRPr="005F15E9">
        <w:rPr>
          <w:rFonts w:ascii="Times New Roman" w:hAnsi="Times New Roman" w:cs="Times New Roman"/>
          <w:noProof/>
          <w:sz w:val="24"/>
          <w:szCs w:val="24"/>
          <w:highlight w:val="yellow"/>
        </w:rPr>
        <w:t>Yin et al., 2022</w:t>
      </w:r>
      <w:r w:rsidR="00BB5608" w:rsidRPr="005F15E9">
        <w:rPr>
          <w:rFonts w:ascii="Times New Roman" w:hAnsi="Times New Roman" w:cs="Times New Roman"/>
          <w:noProof/>
          <w:sz w:val="24"/>
          <w:szCs w:val="24"/>
        </w:rPr>
        <w:t>)</w:t>
      </w:r>
      <w:r w:rsidR="00BB5608" w:rsidRPr="005F15E9">
        <w:rPr>
          <w:rFonts w:ascii="Times New Roman" w:hAnsi="Times New Roman" w:cs="Times New Roman"/>
          <w:sz w:val="24"/>
          <w:szCs w:val="24"/>
        </w:rPr>
        <w:fldChar w:fldCharType="end"/>
      </w:r>
      <w:r w:rsidR="00F64733" w:rsidRPr="005F15E9">
        <w:rPr>
          <w:rFonts w:ascii="Times New Roman" w:hAnsi="Times New Roman" w:cs="Times New Roman"/>
          <w:sz w:val="24"/>
          <w:szCs w:val="24"/>
        </w:rPr>
        <w:t xml:space="preserve">. </w:t>
      </w:r>
      <w:r w:rsidR="00897365" w:rsidRPr="005F15E9">
        <w:rPr>
          <w:rFonts w:ascii="Times New Roman" w:hAnsi="Times New Roman" w:cs="Times New Roman"/>
          <w:sz w:val="24"/>
          <w:szCs w:val="24"/>
        </w:rPr>
        <w:t>Regarding</w:t>
      </w:r>
      <w:r w:rsidR="00F64733" w:rsidRPr="005F15E9">
        <w:rPr>
          <w:rFonts w:ascii="Times New Roman" w:hAnsi="Times New Roman" w:cs="Times New Roman"/>
          <w:sz w:val="24"/>
          <w:szCs w:val="24"/>
        </w:rPr>
        <w:t xml:space="preserve"> sustainable</w:t>
      </w:r>
      <w:r w:rsidR="009F3545" w:rsidRPr="005F15E9">
        <w:rPr>
          <w:rFonts w:ascii="Times New Roman" w:hAnsi="Times New Roman" w:cs="Times New Roman"/>
          <w:sz w:val="24"/>
          <w:szCs w:val="24"/>
        </w:rPr>
        <w:t xml:space="preserve"> </w:t>
      </w:r>
      <w:r w:rsidR="00F64733" w:rsidRPr="005F15E9">
        <w:rPr>
          <w:rFonts w:ascii="Times New Roman" w:hAnsi="Times New Roman" w:cs="Times New Roman"/>
          <w:sz w:val="24"/>
          <w:szCs w:val="24"/>
        </w:rPr>
        <w:t xml:space="preserve">consumer behaviour, several researchers have established a significant association between the intention to purchase and the actual purchase behaviours in diverse domains of consumption </w:t>
      </w:r>
      <w:r w:rsidR="00F64733" w:rsidRPr="005F15E9">
        <w:rPr>
          <w:rFonts w:ascii="Times New Roman" w:hAnsi="Times New Roman" w:cs="Times New Roman"/>
          <w:sz w:val="24"/>
          <w:szCs w:val="24"/>
        </w:rPr>
        <w:fldChar w:fldCharType="begin" w:fldLock="1"/>
      </w:r>
      <w:r w:rsidR="00642FC3" w:rsidRPr="005F15E9">
        <w:rPr>
          <w:rFonts w:ascii="Times New Roman" w:hAnsi="Times New Roman" w:cs="Times New Roman"/>
          <w:sz w:val="24"/>
          <w:szCs w:val="24"/>
        </w:rPr>
        <w:instrText>ADDIN CSL_CITATION {"citationItems":[{"id":"ITEM-1","itemData":{"DOI":"10.1016/j.foodqual.2019.103838","ISSN":"09503293","abstract":"This study examines the moderating effects of perceived communication, satisfaction and trust on the intention-behaviour gap and the perceived behavioural control (PBC)-behaviour gap in the theory of planned behaviour (TPB) model, using a quantitative research method. A nationwide panel-only online survey was conducted, resulting in 1011 usable responses from organic food consumers in Australia. Data were analysed statistically using SPSS v.25 and SmartPLS 3 software, and the hypotheses were tested using the partial least squares-based structural equation modelling (PLS-SEM) technique. The findings confirm that perceived communication, satisfaction and trust positively and significantly enhance purchase behaviour and lessen gaps in the intention-behaviour and PBC-behaviour relationships in the TPB model. This study also validates the TPB model and finds statistically significant results in support of all of its 14 hypotheses. It is the first such study to examine the intervention efficacy or moderating effects of perceived communication, satisfaction and trust on the intention-behaviour and PBC-behaviour gaps in the TPB model. Examining the mediational effect of behavioural intention in the TPB model and including the Australian context are among its other contributions. Organic food producers and marketers aiming for sustained, positive changes in consumer behaviour are encouraged to consider the findings and implications of this study.","author":[{"dropping-particle":"","family":"Sultan","given":"Parves","non-dropping-particle":"","parse-names":false,"suffix":""},{"dropping-particle":"","family":"Tarafder","given":"Tasmiha","non-dropping-particle":"","parse-names":false,"suffix":""},{"dropping-particle":"","family":"Pearson","given":"David","non-dropping-particle":"","parse-names":false,"suffix":""},{"dropping-particle":"","family":"Henryks","given":"Joanna","non-dropping-particle":"","parse-names":false,"suffix":""}],"container-title":"Food Quality and Preference","id":"ITEM-1","issued":{"date-parts":[["2020"]]},"page":"103838","publisher":"Elsevier Ltd","title":"Intention-behaviour gap and perceived behavioural control-behaviour gap in theory of planned behaviour: moderating roles of communication, satisfaction and trust in organic food consumption","type":"article-journal","volume":"81"},"uris":["http://www.mendeley.com/documents/?uuid=b49aa1c4-2e6b-4ba6-99c8-67660b1e56a1"]}],"mendeley":{"formattedCitation":"(Sultan et al., 2020a)","manualFormatting":"(Sultan et al., 2020","plainTextFormattedCitation":"(Sultan et al., 2020a)","previouslyFormattedCitation":"(Sultan et al., 2020a)"},"properties":{"noteIndex":0},"schema":"https://github.com/citation-style-language/schema/raw/master/csl-citation.json"}</w:instrText>
      </w:r>
      <w:r w:rsidR="00F64733" w:rsidRPr="005F15E9">
        <w:rPr>
          <w:rFonts w:ascii="Times New Roman" w:hAnsi="Times New Roman" w:cs="Times New Roman"/>
          <w:sz w:val="24"/>
          <w:szCs w:val="24"/>
        </w:rPr>
        <w:fldChar w:fldCharType="separate"/>
      </w:r>
      <w:r w:rsidR="00F64733" w:rsidRPr="005F15E9">
        <w:rPr>
          <w:rFonts w:ascii="Times New Roman" w:hAnsi="Times New Roman" w:cs="Times New Roman"/>
          <w:noProof/>
          <w:sz w:val="24"/>
          <w:szCs w:val="24"/>
        </w:rPr>
        <w:t>(Sultan et al., 2020</w:t>
      </w:r>
      <w:r w:rsidR="00F64733" w:rsidRPr="005F15E9">
        <w:rPr>
          <w:rFonts w:ascii="Times New Roman" w:hAnsi="Times New Roman" w:cs="Times New Roman"/>
          <w:sz w:val="24"/>
          <w:szCs w:val="24"/>
        </w:rPr>
        <w:fldChar w:fldCharType="end"/>
      </w:r>
      <w:r w:rsidR="00D72801" w:rsidRPr="005F15E9">
        <w:rPr>
          <w:rFonts w:ascii="Times New Roman" w:hAnsi="Times New Roman" w:cs="Times New Roman"/>
          <w:sz w:val="24"/>
          <w:szCs w:val="24"/>
        </w:rPr>
        <w:t>;</w:t>
      </w:r>
      <w:r w:rsidR="00F64733" w:rsidRPr="005F15E9">
        <w:rPr>
          <w:rFonts w:ascii="Times New Roman" w:hAnsi="Times New Roman" w:cs="Times New Roman"/>
          <w:sz w:val="24"/>
          <w:szCs w:val="24"/>
        </w:rPr>
        <w:t xml:space="preserve"> </w:t>
      </w:r>
      <w:r w:rsidR="009F3545" w:rsidRPr="005F15E9">
        <w:rPr>
          <w:rFonts w:ascii="Times New Roman" w:hAnsi="Times New Roman" w:cs="Times New Roman"/>
          <w:sz w:val="24"/>
          <w:szCs w:val="24"/>
        </w:rPr>
        <w:fldChar w:fldCharType="begin" w:fldLock="1"/>
      </w:r>
      <w:r w:rsidR="0063655F" w:rsidRPr="005F15E9">
        <w:rPr>
          <w:rFonts w:ascii="Times New Roman" w:hAnsi="Times New Roman" w:cs="Times New Roman"/>
          <w:sz w:val="24"/>
          <w:szCs w:val="24"/>
        </w:rPr>
        <w:instrText>ADDIN CSL_CITATION {"citationItems":[{"id":"ITEM-1","itemData":{"DOI":"10.1002/bsd2.12","ISSN":"25723170","abstract":"Green buying behaviour can stimulate firms and society in the pursuit of sustainability while balancing the demand and supply side of the business cycle with addressing the ecological and social benefits. The objective of this paper is to understand and test the integrative model of green buying behaviour in the Indian and Asian context of sustainable consumption. The model is tested by applying structural equation modeling of path analysis using the total of 410 valid responses. The data were collected from Uttar Pradesh (India) through a structured questionnaire using the purposive convenient sampling. The results validate that “green purchase behaviour” is significantly determined by “green purchase intention,” which in turn significantly and positively influenced by “attitude towards green products.” The results also revealed that the measure of “environmental concern” and “perceived consumer effectiveness” were found to be positive and significant predictor of attitude towards green products, however, “perceived environmental knowledge” was not significantly related to attitude towards green products and perceived consumer effectiveness in the model. The discussion and implications are manifested towards sustainable consumption in the context of emerging target markets.","author":[{"dropping-particle":"","family":"Jaiswal","given":"Deepak","non-dropping-particle":"","parse-names":false,"suffix":""},{"dropping-particle":"","family":"Singh","given":"Bhagwan","non-dropping-particle":"","parse-names":false,"suffix":""}],"container-title":"Business Strategy and Development","id":"ITEM-1","issue":"1","issued":{"date-parts":[["2018"]]},"page":"64-73","title":"Toward sustainable consumption: Investigating the determinants of green buying behaviour of Indian consumers","type":"article-journal","volume":"1"},"uris":["http://www.mendeley.com/documents/?uuid=b1069699-0b36-4b71-ac2a-bbd85bc1d593"]}],"mendeley":{"formattedCitation":"(Jaiswal &amp; Singh, 2018)","manualFormatting":"Jaiswal &amp; Singh, 2018)","plainTextFormattedCitation":"(Jaiswal &amp; Singh, 2018)","previouslyFormattedCitation":"(Jaiswal &amp; Singh, 2018)"},"properties":{"noteIndex":0},"schema":"https://github.com/citation-style-language/schema/raw/master/csl-citation.json"}</w:instrText>
      </w:r>
      <w:r w:rsidR="009F3545" w:rsidRPr="005F15E9">
        <w:rPr>
          <w:rFonts w:ascii="Times New Roman" w:hAnsi="Times New Roman" w:cs="Times New Roman"/>
          <w:sz w:val="24"/>
          <w:szCs w:val="24"/>
        </w:rPr>
        <w:fldChar w:fldCharType="separate"/>
      </w:r>
      <w:r w:rsidR="009F3545" w:rsidRPr="005F15E9">
        <w:rPr>
          <w:rFonts w:ascii="Times New Roman" w:hAnsi="Times New Roman" w:cs="Times New Roman"/>
          <w:noProof/>
          <w:sz w:val="24"/>
          <w:szCs w:val="24"/>
        </w:rPr>
        <w:t>Jaiswal &amp; Singh, 2018)</w:t>
      </w:r>
      <w:r w:rsidR="009F3545" w:rsidRPr="005F15E9">
        <w:rPr>
          <w:rFonts w:ascii="Times New Roman" w:hAnsi="Times New Roman" w:cs="Times New Roman"/>
          <w:sz w:val="24"/>
          <w:szCs w:val="24"/>
        </w:rPr>
        <w:fldChar w:fldCharType="end"/>
      </w:r>
      <w:r w:rsidR="00F64733" w:rsidRPr="005F15E9">
        <w:rPr>
          <w:rFonts w:ascii="Times New Roman" w:hAnsi="Times New Roman" w:cs="Times New Roman"/>
          <w:sz w:val="24"/>
          <w:szCs w:val="24"/>
        </w:rPr>
        <w:t>.</w:t>
      </w:r>
      <w:r w:rsidR="00C227D4" w:rsidRPr="005F15E9">
        <w:rPr>
          <w:rFonts w:ascii="Times New Roman" w:hAnsi="Times New Roman" w:cs="Times New Roman"/>
          <w:sz w:val="24"/>
          <w:szCs w:val="24"/>
        </w:rPr>
        <w:t xml:space="preserve"> Consequently, the hypothesis has been framed as follow:</w:t>
      </w:r>
    </w:p>
    <w:p w14:paraId="743672A3" w14:textId="50E078E4" w:rsidR="00D97FDE" w:rsidRPr="005F15E9" w:rsidRDefault="00C227D4"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H11: Intention to purchase sustainable labelled product</w:t>
      </w:r>
      <w:r w:rsidR="006A2674" w:rsidRPr="005F15E9">
        <w:rPr>
          <w:rFonts w:ascii="Times New Roman" w:hAnsi="Times New Roman" w:cs="Times New Roman"/>
          <w:sz w:val="24"/>
          <w:szCs w:val="24"/>
        </w:rPr>
        <w:t>s</w:t>
      </w:r>
      <w:r w:rsidRPr="005F15E9">
        <w:rPr>
          <w:rFonts w:ascii="Times New Roman" w:hAnsi="Times New Roman" w:cs="Times New Roman"/>
          <w:sz w:val="24"/>
          <w:szCs w:val="24"/>
        </w:rPr>
        <w:t xml:space="preserve"> significantly influences purchase behaviour with respect t</w:t>
      </w:r>
      <w:r w:rsidR="00707A7C" w:rsidRPr="005F15E9">
        <w:rPr>
          <w:rFonts w:ascii="Times New Roman" w:hAnsi="Times New Roman" w:cs="Times New Roman"/>
          <w:sz w:val="24"/>
          <w:szCs w:val="24"/>
        </w:rPr>
        <w:t>o sustainable labelled product.</w:t>
      </w:r>
    </w:p>
    <w:p w14:paraId="7385E0F5" w14:textId="7303E570" w:rsidR="0046158B" w:rsidRPr="005F15E9" w:rsidRDefault="0046158B" w:rsidP="00BB235F">
      <w:pPr>
        <w:spacing w:before="240" w:after="0" w:line="276" w:lineRule="auto"/>
        <w:jc w:val="center"/>
        <w:rPr>
          <w:rFonts w:ascii="Times New Roman" w:hAnsi="Times New Roman" w:cs="Times New Roman"/>
          <w:b/>
          <w:sz w:val="24"/>
          <w:szCs w:val="24"/>
        </w:rPr>
      </w:pPr>
      <w:r w:rsidRPr="005F15E9">
        <w:rPr>
          <w:rFonts w:ascii="Times New Roman" w:hAnsi="Times New Roman" w:cs="Times New Roman"/>
          <w:b/>
          <w:noProof/>
          <w:sz w:val="24"/>
          <w:szCs w:val="24"/>
          <w:lang w:eastAsia="en-IN"/>
        </w:rPr>
        <w:lastRenderedPageBreak/>
        <w:drawing>
          <wp:inline distT="0" distB="0" distL="0" distR="0" wp14:anchorId="13279DF1" wp14:editId="71E2E018">
            <wp:extent cx="5120640" cy="2927007"/>
            <wp:effectExtent l="0" t="0" r="3810" b="6985"/>
            <wp:docPr id="3" name="Picture 3" descr="E:\Ph.D\Banking\Innovations\Research Papers\Sustainable Labelling\Sustainable Labelling Model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h.D\Banking\Innovations\Research Papers\Sustainable Labelling\Sustainable Labelling Model 1.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38813" cy="2937395"/>
                    </a:xfrm>
                    <a:prstGeom prst="rect">
                      <a:avLst/>
                    </a:prstGeom>
                    <a:noFill/>
                    <a:ln>
                      <a:noFill/>
                    </a:ln>
                  </pic:spPr>
                </pic:pic>
              </a:graphicData>
            </a:graphic>
          </wp:inline>
        </w:drawing>
      </w:r>
    </w:p>
    <w:p w14:paraId="7785E847" w14:textId="77777777" w:rsidR="00BB235F" w:rsidRPr="005F15E9" w:rsidRDefault="00BB235F" w:rsidP="00BB235F">
      <w:pPr>
        <w:spacing w:before="240" w:after="0" w:line="276" w:lineRule="auto"/>
        <w:jc w:val="center"/>
        <w:rPr>
          <w:rFonts w:ascii="Times New Roman" w:hAnsi="Times New Roman" w:cs="Times New Roman"/>
          <w:b/>
          <w:sz w:val="24"/>
          <w:szCs w:val="24"/>
        </w:rPr>
      </w:pPr>
    </w:p>
    <w:p w14:paraId="36CD939A" w14:textId="17C5C783" w:rsidR="00BB235F" w:rsidRPr="005F15E9" w:rsidRDefault="00BB235F" w:rsidP="00F830CF">
      <w:pPr>
        <w:spacing w:line="276" w:lineRule="auto"/>
        <w:jc w:val="center"/>
        <w:rPr>
          <w:rFonts w:ascii="Times New Roman" w:hAnsi="Times New Roman" w:cs="Times New Roman"/>
          <w:b/>
          <w:sz w:val="24"/>
          <w:szCs w:val="24"/>
        </w:rPr>
      </w:pPr>
      <w:r w:rsidRPr="005F15E9">
        <w:rPr>
          <w:rFonts w:ascii="Times New Roman" w:hAnsi="Times New Roman" w:cs="Times New Roman"/>
          <w:b/>
          <w:sz w:val="24"/>
          <w:szCs w:val="24"/>
        </w:rPr>
        <w:t xml:space="preserve">Figure 1: </w:t>
      </w:r>
      <w:r w:rsidRPr="005F15E9">
        <w:rPr>
          <w:rFonts w:ascii="Times New Roman" w:hAnsi="Times New Roman" w:cs="Times New Roman"/>
          <w:bCs/>
          <w:sz w:val="24"/>
          <w:szCs w:val="24"/>
        </w:rPr>
        <w:t>Research Model</w:t>
      </w:r>
    </w:p>
    <w:p w14:paraId="7213FAE2" w14:textId="77777777" w:rsidR="00113010" w:rsidRPr="005F15E9" w:rsidRDefault="00113010" w:rsidP="00F56325">
      <w:pPr>
        <w:pStyle w:val="ListParagraph"/>
        <w:numPr>
          <w:ilvl w:val="0"/>
          <w:numId w:val="2"/>
        </w:numPr>
        <w:spacing w:before="240" w:line="276" w:lineRule="auto"/>
        <w:ind w:left="426"/>
        <w:rPr>
          <w:rFonts w:ascii="Times New Roman" w:hAnsi="Times New Roman" w:cs="Times New Roman"/>
          <w:b/>
          <w:sz w:val="24"/>
          <w:szCs w:val="24"/>
        </w:rPr>
      </w:pPr>
      <w:r w:rsidRPr="005F15E9">
        <w:rPr>
          <w:rFonts w:ascii="Times New Roman" w:hAnsi="Times New Roman" w:cs="Times New Roman"/>
          <w:b/>
          <w:sz w:val="24"/>
          <w:szCs w:val="24"/>
        </w:rPr>
        <w:t>Method</w:t>
      </w:r>
    </w:p>
    <w:p w14:paraId="038CA5D1" w14:textId="71D0CF54" w:rsidR="00493A30" w:rsidRPr="005F15E9" w:rsidRDefault="00D62B12"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T</w:t>
      </w:r>
      <w:r w:rsidR="00493A30" w:rsidRPr="005F15E9">
        <w:rPr>
          <w:rFonts w:ascii="Times New Roman" w:hAnsi="Times New Roman" w:cs="Times New Roman"/>
          <w:sz w:val="24"/>
          <w:szCs w:val="24"/>
        </w:rPr>
        <w:t>he current research</w:t>
      </w:r>
      <w:r w:rsidR="006755E7" w:rsidRPr="005F15E9">
        <w:rPr>
          <w:rFonts w:ascii="Times New Roman" w:hAnsi="Times New Roman" w:cs="Times New Roman"/>
          <w:sz w:val="24"/>
          <w:szCs w:val="24"/>
        </w:rPr>
        <w:t xml:space="preserve"> </w:t>
      </w:r>
      <w:r w:rsidR="00493A30" w:rsidRPr="005F15E9">
        <w:rPr>
          <w:rFonts w:ascii="Times New Roman" w:hAnsi="Times New Roman" w:cs="Times New Roman"/>
          <w:sz w:val="24"/>
          <w:szCs w:val="24"/>
        </w:rPr>
        <w:t xml:space="preserve">adopted a mixed-method </w:t>
      </w:r>
      <w:r w:rsidR="006755E7" w:rsidRPr="005F15E9">
        <w:rPr>
          <w:rFonts w:ascii="Times New Roman" w:hAnsi="Times New Roman" w:cs="Times New Roman"/>
          <w:sz w:val="24"/>
          <w:szCs w:val="24"/>
        </w:rPr>
        <w:t xml:space="preserve">approach </w:t>
      </w:r>
      <w:r w:rsidR="00493A30" w:rsidRPr="005F15E9">
        <w:rPr>
          <w:rFonts w:ascii="Times New Roman" w:hAnsi="Times New Roman" w:cs="Times New Roman"/>
          <w:sz w:val="24"/>
          <w:szCs w:val="24"/>
        </w:rPr>
        <w:t xml:space="preserve">combining </w:t>
      </w:r>
      <w:r w:rsidR="006755E7" w:rsidRPr="005F15E9">
        <w:rPr>
          <w:rFonts w:ascii="Times New Roman" w:hAnsi="Times New Roman" w:cs="Times New Roman"/>
          <w:sz w:val="24"/>
          <w:szCs w:val="24"/>
        </w:rPr>
        <w:t xml:space="preserve">the </w:t>
      </w:r>
      <w:r w:rsidR="00493A30" w:rsidRPr="005F15E9">
        <w:rPr>
          <w:rFonts w:ascii="Times New Roman" w:hAnsi="Times New Roman" w:cs="Times New Roman"/>
          <w:sz w:val="24"/>
          <w:szCs w:val="24"/>
        </w:rPr>
        <w:t>qualitative and quantitative methods. Using a mixed-method design help</w:t>
      </w:r>
      <w:r w:rsidR="009C6660" w:rsidRPr="005F15E9">
        <w:rPr>
          <w:rFonts w:ascii="Times New Roman" w:hAnsi="Times New Roman" w:cs="Times New Roman"/>
          <w:sz w:val="24"/>
          <w:szCs w:val="24"/>
        </w:rPr>
        <w:t xml:space="preserve">s </w:t>
      </w:r>
      <w:r w:rsidR="00897365" w:rsidRPr="005F15E9">
        <w:rPr>
          <w:rFonts w:ascii="Times New Roman" w:hAnsi="Times New Roman" w:cs="Times New Roman"/>
          <w:sz w:val="24"/>
          <w:szCs w:val="24"/>
        </w:rPr>
        <w:t>get</w:t>
      </w:r>
      <w:r w:rsidR="009C6660" w:rsidRPr="005F15E9">
        <w:rPr>
          <w:rFonts w:ascii="Times New Roman" w:hAnsi="Times New Roman" w:cs="Times New Roman"/>
          <w:sz w:val="24"/>
          <w:szCs w:val="24"/>
        </w:rPr>
        <w:t xml:space="preserve"> </w:t>
      </w:r>
      <w:r w:rsidR="004A576C" w:rsidRPr="005F15E9">
        <w:rPr>
          <w:rFonts w:ascii="Times New Roman" w:hAnsi="Times New Roman" w:cs="Times New Roman"/>
          <w:sz w:val="24"/>
          <w:szCs w:val="24"/>
        </w:rPr>
        <w:t xml:space="preserve">promising </w:t>
      </w:r>
      <w:r w:rsidR="009C6660" w:rsidRPr="005F15E9">
        <w:rPr>
          <w:rFonts w:ascii="Times New Roman" w:hAnsi="Times New Roman" w:cs="Times New Roman"/>
          <w:sz w:val="24"/>
          <w:szCs w:val="24"/>
        </w:rPr>
        <w:t xml:space="preserve">evidence for gaining </w:t>
      </w:r>
      <w:r w:rsidR="006A2674" w:rsidRPr="005F15E9">
        <w:rPr>
          <w:rFonts w:ascii="Times New Roman" w:hAnsi="Times New Roman" w:cs="Times New Roman"/>
          <w:sz w:val="24"/>
          <w:szCs w:val="24"/>
        </w:rPr>
        <w:t xml:space="preserve">a </w:t>
      </w:r>
      <w:r w:rsidR="009C6660" w:rsidRPr="005F15E9">
        <w:rPr>
          <w:rFonts w:ascii="Times New Roman" w:hAnsi="Times New Roman" w:cs="Times New Roman"/>
          <w:sz w:val="24"/>
          <w:szCs w:val="24"/>
        </w:rPr>
        <w:t xml:space="preserve">better understanding and cross-checking the results of different methods for </w:t>
      </w:r>
      <w:r w:rsidR="00897365" w:rsidRPr="005F15E9">
        <w:rPr>
          <w:rFonts w:ascii="Times New Roman" w:hAnsi="Times New Roman" w:cs="Times New Roman"/>
          <w:sz w:val="24"/>
          <w:szCs w:val="24"/>
        </w:rPr>
        <w:t xml:space="preserve">more significant </w:t>
      </w:r>
      <w:r w:rsidR="009C6660" w:rsidRPr="005F15E9">
        <w:rPr>
          <w:rFonts w:ascii="Times New Roman" w:hAnsi="Times New Roman" w:cs="Times New Roman"/>
          <w:sz w:val="24"/>
          <w:szCs w:val="24"/>
        </w:rPr>
        <w:t>insights</w:t>
      </w:r>
      <w:r w:rsidR="00493A30" w:rsidRPr="005F15E9">
        <w:rPr>
          <w:rFonts w:ascii="Times New Roman" w:hAnsi="Times New Roman" w:cs="Times New Roman"/>
          <w:sz w:val="24"/>
          <w:szCs w:val="24"/>
        </w:rPr>
        <w:t xml:space="preserve"> into the phenomena under study</w:t>
      </w:r>
      <w:r w:rsidR="009C6660" w:rsidRPr="005F15E9">
        <w:t xml:space="preserve"> </w:t>
      </w:r>
      <w:r w:rsidR="00786D3A"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URL":"https://scholar.google.com/scholar?cluster=14249665152737784612&amp;hl=en&amp;as_sdt=2005&amp;sciodt=0,5","accessed":{"date-parts":[["2022","2","5"]]},"author":[{"dropping-particle":"","family":"Bryman, A. and Bell","given":"E.","non-dropping-particle":"","parse-names":false,"suffix":""}],"container-title":"3rd ed., Oxford University Press, Oxford","id":"ITEM-1","issued":{"date-parts":[["2011"]]},"title":"Business Research Methods","type":"webpage"},"uris":["http://www.mendeley.com/documents/?uuid=66284387-87d2-359a-b0c9-f5f32c53ddad"]}],"mendeley":{"formattedCitation":"(Bryman, A. and Bell, 2011)","manualFormatting":"(Bryman and Bell, 2011)","plainTextFormattedCitation":"(Bryman, A. and Bell, 2011)","previouslyFormattedCitation":"(Bryman, A. and Bell, 2011)"},"properties":{"noteIndex":0},"schema":"https://github.com/citation-style-language/schema/raw/master/csl-citation.json"}</w:instrText>
      </w:r>
      <w:r w:rsidR="00786D3A" w:rsidRPr="005F15E9">
        <w:rPr>
          <w:rFonts w:ascii="Times New Roman" w:hAnsi="Times New Roman" w:cs="Times New Roman"/>
          <w:sz w:val="24"/>
          <w:szCs w:val="24"/>
        </w:rPr>
        <w:fldChar w:fldCharType="separate"/>
      </w:r>
      <w:r w:rsidR="00786D3A" w:rsidRPr="005F15E9">
        <w:rPr>
          <w:rFonts w:ascii="Times New Roman" w:hAnsi="Times New Roman" w:cs="Times New Roman"/>
          <w:noProof/>
          <w:sz w:val="24"/>
          <w:szCs w:val="24"/>
        </w:rPr>
        <w:t>(Bryman and Bell, 2011)</w:t>
      </w:r>
      <w:r w:rsidR="00786D3A" w:rsidRPr="005F15E9">
        <w:rPr>
          <w:rFonts w:ascii="Times New Roman" w:hAnsi="Times New Roman" w:cs="Times New Roman"/>
          <w:sz w:val="24"/>
          <w:szCs w:val="24"/>
        </w:rPr>
        <w:fldChar w:fldCharType="end"/>
      </w:r>
      <w:r w:rsidR="00493A30" w:rsidRPr="005F15E9">
        <w:rPr>
          <w:rFonts w:ascii="Times New Roman" w:hAnsi="Times New Roman" w:cs="Times New Roman"/>
          <w:sz w:val="24"/>
          <w:szCs w:val="24"/>
        </w:rPr>
        <w:t xml:space="preserve">. The qualitative methods assist in putting the research in the right direction by providing rich </w:t>
      </w:r>
      <w:r w:rsidR="004A576C" w:rsidRPr="005F15E9">
        <w:rPr>
          <w:rFonts w:ascii="Times New Roman" w:hAnsi="Times New Roman" w:cs="Times New Roman"/>
          <w:sz w:val="24"/>
          <w:szCs w:val="24"/>
        </w:rPr>
        <w:t xml:space="preserve">insights </w:t>
      </w:r>
      <w:r w:rsidR="00493A30" w:rsidRPr="005F15E9">
        <w:rPr>
          <w:rFonts w:ascii="Times New Roman" w:hAnsi="Times New Roman" w:cs="Times New Roman"/>
          <w:sz w:val="24"/>
          <w:szCs w:val="24"/>
        </w:rPr>
        <w:t>and thereby in developing theory when a</w:t>
      </w:r>
      <w:r w:rsidR="009C6660" w:rsidRPr="005F15E9">
        <w:rPr>
          <w:rFonts w:ascii="Times New Roman" w:hAnsi="Times New Roman" w:cs="Times New Roman"/>
          <w:sz w:val="24"/>
          <w:szCs w:val="24"/>
        </w:rPr>
        <w:t>n</w:t>
      </w:r>
      <w:r w:rsidR="00493A30" w:rsidRPr="005F15E9">
        <w:rPr>
          <w:rFonts w:ascii="Times New Roman" w:hAnsi="Times New Roman" w:cs="Times New Roman"/>
          <w:sz w:val="24"/>
          <w:szCs w:val="24"/>
        </w:rPr>
        <w:t xml:space="preserve"> </w:t>
      </w:r>
      <w:r w:rsidR="009C6660" w:rsidRPr="005F15E9">
        <w:rPr>
          <w:rFonts w:ascii="Times New Roman" w:hAnsi="Times New Roman" w:cs="Times New Roman"/>
          <w:sz w:val="24"/>
          <w:szCs w:val="24"/>
        </w:rPr>
        <w:t>instrument</w:t>
      </w:r>
      <w:r w:rsidR="00493A30" w:rsidRPr="005F15E9">
        <w:rPr>
          <w:rFonts w:ascii="Times New Roman" w:hAnsi="Times New Roman" w:cs="Times New Roman"/>
          <w:sz w:val="24"/>
          <w:szCs w:val="24"/>
        </w:rPr>
        <w:t xml:space="preserve"> is to be </w:t>
      </w:r>
      <w:r w:rsidR="009C6660" w:rsidRPr="005F15E9">
        <w:rPr>
          <w:rFonts w:ascii="Times New Roman" w:hAnsi="Times New Roman" w:cs="Times New Roman"/>
          <w:sz w:val="24"/>
          <w:szCs w:val="24"/>
        </w:rPr>
        <w:t>built</w:t>
      </w:r>
      <w:r w:rsidR="00493A30" w:rsidRPr="005F15E9">
        <w:rPr>
          <w:rFonts w:ascii="Times New Roman" w:hAnsi="Times New Roman" w:cs="Times New Roman"/>
          <w:sz w:val="24"/>
          <w:szCs w:val="24"/>
        </w:rPr>
        <w:t xml:space="preserve"> with a robust combination of previously established scales and newer constructs in a novel context</w:t>
      </w:r>
      <w:r w:rsidR="006105BF" w:rsidRPr="005F15E9">
        <w:rPr>
          <w:rFonts w:ascii="Times New Roman" w:hAnsi="Times New Roman" w:cs="Times New Roman"/>
          <w:sz w:val="24"/>
          <w:szCs w:val="24"/>
        </w:rPr>
        <w:t xml:space="preserve"> </w:t>
      </w:r>
      <w:r w:rsidR="006105BF" w:rsidRPr="005F15E9">
        <w:rPr>
          <w:rFonts w:ascii="Times New Roman" w:hAnsi="Times New Roman" w:cs="Times New Roman"/>
          <w:sz w:val="24"/>
          <w:szCs w:val="24"/>
        </w:rPr>
        <w:fldChar w:fldCharType="begin" w:fldLock="1"/>
      </w:r>
      <w:r w:rsidR="006105BF" w:rsidRPr="005F15E9">
        <w:rPr>
          <w:rFonts w:ascii="Times New Roman" w:hAnsi="Times New Roman" w:cs="Times New Roman"/>
          <w:sz w:val="24"/>
          <w:szCs w:val="24"/>
        </w:rPr>
        <w:instrText>ADDIN CSL_CITATION {"citationItems":[{"id":"ITEM-1","itemData":{"DOI":"10.1177/104973239800800307","ISBN":"1049732398008","ISSN":"10497323","PMID":"10558337","abstract":"This article describes a series of research designs for combining qualitative and quantitative methods, using a Priority-Sequence Model that relies on the principle of complementarity. First, a decision about the priority of the two methods selects either a qualitative or a quantitative approach to be the principal method. Second, a decision about sequencing detertnines whether the complementary method will serve as either a preliminary or a follow-up to the principal method. These two decisions yield four basic research designs: (a) preliminary qualitative methods in a quantitative study, (b) preliminary quantitative methods in a qualitative study, (c) follow-up qualitative methods in a quantitative study, and (a) follow-up quantitative methods in a qualitative study. The conclusions consider further research designs and the expertise necessary for multiple-methods research.","author":[{"dropping-particle":"","family":"Morgan","given":"David L.","non-dropping-particle":"","parse-names":false,"suffix":""}],"container-title":"Qualitative Health Research","id":"ITEM-1","issue":"3","issued":{"date-parts":[["1998"]]},"page":"362-376","title":"Practical strategies for combining qualitative and quantitative methods: Applications to health research","type":"article-journal","volume":"8"},"uris":["http://www.mendeley.com/documents/?uuid=33c2e484-1bb4-4b15-ac68-ea0f8758aa50"]}],"mendeley":{"formattedCitation":"(Morgan, 1998)","plainTextFormattedCitation":"(Morgan, 1998)","previouslyFormattedCitation":"(Morgan, 1998)"},"properties":{"noteIndex":0},"schema":"https://github.com/citation-style-language/schema/raw/master/csl-citation.json"}</w:instrText>
      </w:r>
      <w:r w:rsidR="006105BF" w:rsidRPr="005F15E9">
        <w:rPr>
          <w:rFonts w:ascii="Times New Roman" w:hAnsi="Times New Roman" w:cs="Times New Roman"/>
          <w:sz w:val="24"/>
          <w:szCs w:val="24"/>
        </w:rPr>
        <w:fldChar w:fldCharType="separate"/>
      </w:r>
      <w:r w:rsidR="006105BF" w:rsidRPr="005F15E9">
        <w:rPr>
          <w:rFonts w:ascii="Times New Roman" w:hAnsi="Times New Roman" w:cs="Times New Roman"/>
          <w:noProof/>
          <w:sz w:val="24"/>
          <w:szCs w:val="24"/>
        </w:rPr>
        <w:t>(Morgan, 1998)</w:t>
      </w:r>
      <w:r w:rsidR="006105BF" w:rsidRPr="005F15E9">
        <w:rPr>
          <w:rFonts w:ascii="Times New Roman" w:hAnsi="Times New Roman" w:cs="Times New Roman"/>
          <w:sz w:val="24"/>
          <w:szCs w:val="24"/>
        </w:rPr>
        <w:fldChar w:fldCharType="end"/>
      </w:r>
      <w:r w:rsidR="00493A30" w:rsidRPr="005F15E9">
        <w:rPr>
          <w:rFonts w:ascii="Times New Roman" w:hAnsi="Times New Roman" w:cs="Times New Roman"/>
          <w:sz w:val="24"/>
          <w:szCs w:val="24"/>
        </w:rPr>
        <w:t xml:space="preserve">. </w:t>
      </w:r>
      <w:bookmarkStart w:id="8" w:name="_Hlk93085028"/>
      <w:r w:rsidR="00493A30" w:rsidRPr="005F15E9">
        <w:rPr>
          <w:rFonts w:ascii="Times New Roman" w:hAnsi="Times New Roman" w:cs="Times New Roman"/>
          <w:sz w:val="24"/>
          <w:szCs w:val="24"/>
          <w:highlight w:val="yellow"/>
        </w:rPr>
        <w:t>And the quantitative approach help</w:t>
      </w:r>
      <w:r w:rsidR="00FE29F4" w:rsidRPr="005F15E9">
        <w:rPr>
          <w:rFonts w:ascii="Times New Roman" w:hAnsi="Times New Roman" w:cs="Times New Roman"/>
          <w:sz w:val="24"/>
          <w:szCs w:val="24"/>
          <w:highlight w:val="yellow"/>
        </w:rPr>
        <w:t>s</w:t>
      </w:r>
      <w:r w:rsidR="00493A30" w:rsidRPr="005F15E9">
        <w:rPr>
          <w:rFonts w:ascii="Times New Roman" w:hAnsi="Times New Roman" w:cs="Times New Roman"/>
          <w:sz w:val="24"/>
          <w:szCs w:val="24"/>
          <w:highlight w:val="yellow"/>
        </w:rPr>
        <w:t xml:space="preserve"> </w:t>
      </w:r>
      <w:bookmarkEnd w:id="8"/>
      <w:r w:rsidR="00493A30" w:rsidRPr="005F15E9">
        <w:rPr>
          <w:rFonts w:ascii="Times New Roman" w:hAnsi="Times New Roman" w:cs="Times New Roman"/>
          <w:sz w:val="24"/>
          <w:szCs w:val="24"/>
          <w:highlight w:val="yellow"/>
        </w:rPr>
        <w:t>in rigorous testing of the scales developed and the hypotheses framed</w:t>
      </w:r>
      <w:r w:rsidR="00470829" w:rsidRPr="005F15E9">
        <w:rPr>
          <w:rFonts w:ascii="Times New Roman" w:hAnsi="Times New Roman" w:cs="Times New Roman"/>
          <w:sz w:val="24"/>
          <w:szCs w:val="24"/>
        </w:rPr>
        <w:t xml:space="preserve"> </w:t>
      </w:r>
      <w:r w:rsidR="00470829" w:rsidRPr="005F15E9">
        <w:rPr>
          <w:rFonts w:ascii="Times New Roman" w:hAnsi="Times New Roman" w:cs="Times New Roman"/>
          <w:sz w:val="24"/>
          <w:szCs w:val="24"/>
        </w:rPr>
        <w:fldChar w:fldCharType="begin" w:fldLock="1"/>
      </w:r>
      <w:r w:rsidR="00D75A76" w:rsidRPr="005F15E9">
        <w:rPr>
          <w:rFonts w:ascii="Times New Roman" w:hAnsi="Times New Roman" w:cs="Times New Roman"/>
          <w:sz w:val="24"/>
          <w:szCs w:val="24"/>
        </w:rPr>
        <w:instrText>ADDIN CSL_CITATION {"citationItems":[{"id":"ITEM-1","itemData":{"DOI":"10.1007/BF03396741","ISSN":"2194-072X","abstract":"In proposing a procedure for transforming qualitative data into quantitative results, we address the manifold requests for discovery-oriented research in the business disciplines. We present a systematic classification of combined qualitative-quantitative research designs and argue in favor of the generalization model. We give guidelines for its implementation and provide a blueprint for systematically converting respondents’ words into numbers that can be used for further (statistical) analyses. We delimit and discuss the stages of unitization, categorization, and coding. We also raise quality issues and propose relevant quality criteria in the transformation process. In particular, we suggest the intercoder consistency-matrix for determining the incisiveness of categories developed through content analysis. Finally, we demonstrate in an exemplary study how the blueprint can be applied and highlight the benefits of the proposed research design.","author":[{"dropping-particle":"","family":"Srnka","given":"Katharina J.","non-dropping-particle":"","parse-names":false,"suffix":""},{"dropping-particle":"","family":"Koeszegi","given":"Sabine T.","non-dropping-particle":"","parse-names":false,"suffix":""}],"container-title":"Schmalenbach Business Review 2007 59:1","id":"ITEM-1","issue":"1","issued":{"date-parts":[["2017","11","9"]]},"page":"29-57","publisher":"Springer","title":"From Words to Numbers: How to Transform Qualitative Data into Meaningful Quantitative Results","type":"article-journal","volume":"59"},"uris":["http://www.mendeley.com/documents/?uuid=b49ecf2d-c47a-368c-9e88-13dd1ce512a5"]}],"mendeley":{"formattedCitation":"(Srnka &amp; Koeszegi, 2017)","plainTextFormattedCitation":"(Srnka &amp; Koeszegi, 2017)","previouslyFormattedCitation":"(Srnka &amp; Koeszegi, 2017)"},"properties":{"noteIndex":0},"schema":"https://github.com/citation-style-language/schema/raw/master/csl-citation.json"}</w:instrText>
      </w:r>
      <w:r w:rsidR="00470829" w:rsidRPr="005F15E9">
        <w:rPr>
          <w:rFonts w:ascii="Times New Roman" w:hAnsi="Times New Roman" w:cs="Times New Roman"/>
          <w:sz w:val="24"/>
          <w:szCs w:val="24"/>
        </w:rPr>
        <w:fldChar w:fldCharType="separate"/>
      </w:r>
      <w:r w:rsidR="00470829" w:rsidRPr="005F15E9">
        <w:rPr>
          <w:rFonts w:ascii="Times New Roman" w:hAnsi="Times New Roman" w:cs="Times New Roman"/>
          <w:noProof/>
          <w:sz w:val="24"/>
          <w:szCs w:val="24"/>
        </w:rPr>
        <w:t>(Srnka &amp; Koeszegi, 2017)</w:t>
      </w:r>
      <w:r w:rsidR="00470829" w:rsidRPr="005F15E9">
        <w:rPr>
          <w:rFonts w:ascii="Times New Roman" w:hAnsi="Times New Roman" w:cs="Times New Roman"/>
          <w:sz w:val="24"/>
          <w:szCs w:val="24"/>
        </w:rPr>
        <w:fldChar w:fldCharType="end"/>
      </w:r>
      <w:r w:rsidR="00493A30" w:rsidRPr="005F15E9">
        <w:rPr>
          <w:rFonts w:ascii="Times New Roman" w:hAnsi="Times New Roman" w:cs="Times New Roman"/>
          <w:sz w:val="24"/>
          <w:szCs w:val="24"/>
        </w:rPr>
        <w:t xml:space="preserve">. </w:t>
      </w:r>
      <w:r w:rsidR="009C6660" w:rsidRPr="005F15E9">
        <w:rPr>
          <w:rFonts w:ascii="Times New Roman" w:hAnsi="Times New Roman" w:cs="Times New Roman"/>
          <w:sz w:val="24"/>
          <w:szCs w:val="24"/>
        </w:rPr>
        <w:t>Such a sequential research design helps the researcher generali</w:t>
      </w:r>
      <w:r w:rsidR="00897365" w:rsidRPr="005F15E9">
        <w:rPr>
          <w:rFonts w:ascii="Times New Roman" w:hAnsi="Times New Roman" w:cs="Times New Roman"/>
          <w:sz w:val="24"/>
          <w:szCs w:val="24"/>
        </w:rPr>
        <w:t>ze</w:t>
      </w:r>
      <w:r w:rsidR="009C6660" w:rsidRPr="005F15E9">
        <w:rPr>
          <w:rFonts w:ascii="Times New Roman" w:hAnsi="Times New Roman" w:cs="Times New Roman"/>
          <w:sz w:val="24"/>
          <w:szCs w:val="24"/>
        </w:rPr>
        <w:t>, evaluat</w:t>
      </w:r>
      <w:r w:rsidR="00897365" w:rsidRPr="005F15E9">
        <w:rPr>
          <w:rFonts w:ascii="Times New Roman" w:hAnsi="Times New Roman" w:cs="Times New Roman"/>
          <w:sz w:val="24"/>
          <w:szCs w:val="24"/>
        </w:rPr>
        <w:t>e</w:t>
      </w:r>
      <w:r w:rsidR="009C6660" w:rsidRPr="005F15E9">
        <w:rPr>
          <w:rFonts w:ascii="Times New Roman" w:hAnsi="Times New Roman" w:cs="Times New Roman"/>
          <w:sz w:val="24"/>
          <w:szCs w:val="24"/>
        </w:rPr>
        <w:t xml:space="preserve">, and test the outcomes emerging from the qualitative investigation in </w:t>
      </w:r>
      <w:r w:rsidR="006A2674" w:rsidRPr="005F15E9">
        <w:rPr>
          <w:rFonts w:ascii="Times New Roman" w:hAnsi="Times New Roman" w:cs="Times New Roman"/>
          <w:sz w:val="24"/>
          <w:szCs w:val="24"/>
        </w:rPr>
        <w:t xml:space="preserve">a </w:t>
      </w:r>
      <w:r w:rsidR="009C6660" w:rsidRPr="005F15E9">
        <w:rPr>
          <w:rFonts w:ascii="Times New Roman" w:hAnsi="Times New Roman" w:cs="Times New Roman"/>
          <w:sz w:val="24"/>
          <w:szCs w:val="24"/>
        </w:rPr>
        <w:t>large-sample quantitative stage</w:t>
      </w:r>
      <w:r w:rsidR="005E619F" w:rsidRPr="005F15E9">
        <w:rPr>
          <w:rFonts w:ascii="Times New Roman" w:hAnsi="Times New Roman" w:cs="Times New Roman"/>
          <w:sz w:val="24"/>
          <w:szCs w:val="24"/>
        </w:rPr>
        <w:t xml:space="preserve"> </w:t>
      </w:r>
      <w:r w:rsidR="0035707E" w:rsidRPr="005F15E9">
        <w:rPr>
          <w:rFonts w:ascii="Times New Roman" w:hAnsi="Times New Roman" w:cs="Times New Roman"/>
          <w:sz w:val="24"/>
          <w:szCs w:val="24"/>
        </w:rPr>
        <w:fldChar w:fldCharType="begin" w:fldLock="1"/>
      </w:r>
      <w:r w:rsidR="00CF00D7" w:rsidRPr="005F15E9">
        <w:rPr>
          <w:rFonts w:ascii="Times New Roman" w:hAnsi="Times New Roman" w:cs="Times New Roman"/>
          <w:sz w:val="24"/>
          <w:szCs w:val="24"/>
        </w:rPr>
        <w:instrText>ADDIN CSL_CITATION {"citationItems":[{"id":"ITEM-1","itemData":{"author":[{"dropping-particle":"","family":"Creswell","given":"J. W.","non-dropping-particle":"","parse-names":false,"suffix":""}],"edition":"2nd","id":"ITEM-1","issued":{"date-parts":[["2011"]]},"publisher":"SAGE Publications","publisher-place":"Los Angeles","title":"Designing and Conducting Mixed Methods Research","type":"book"},"uris":["http://www.mendeley.com/documents/?uuid=f5496119-fa14-4f4d-965b-78ff1f64bc92"]}],"mendeley":{"formattedCitation":"(Creswell, 2011)","manualFormatting":"(Creswell, 2011;","plainTextFormattedCitation":"(Creswell, 2011)","previouslyFormattedCitation":"(Creswell, 2011)"},"properties":{"noteIndex":0},"schema":"https://github.com/citation-style-language/schema/raw/master/csl-citation.json"}</w:instrText>
      </w:r>
      <w:r w:rsidR="0035707E" w:rsidRPr="005F15E9">
        <w:rPr>
          <w:rFonts w:ascii="Times New Roman" w:hAnsi="Times New Roman" w:cs="Times New Roman"/>
          <w:sz w:val="24"/>
          <w:szCs w:val="24"/>
        </w:rPr>
        <w:fldChar w:fldCharType="separate"/>
      </w:r>
      <w:r w:rsidR="0035707E" w:rsidRPr="005F15E9">
        <w:rPr>
          <w:rFonts w:ascii="Times New Roman" w:hAnsi="Times New Roman" w:cs="Times New Roman"/>
          <w:noProof/>
          <w:sz w:val="24"/>
          <w:szCs w:val="24"/>
        </w:rPr>
        <w:t>(Creswell, 2011;</w:t>
      </w:r>
      <w:r w:rsidR="0035707E" w:rsidRPr="005F15E9">
        <w:rPr>
          <w:rFonts w:ascii="Times New Roman" w:hAnsi="Times New Roman" w:cs="Times New Roman"/>
          <w:sz w:val="24"/>
          <w:szCs w:val="24"/>
        </w:rPr>
        <w:fldChar w:fldCharType="end"/>
      </w:r>
      <w:r w:rsidR="00330C99" w:rsidRPr="005F15E9">
        <w:rPr>
          <w:rFonts w:ascii="Times New Roman" w:hAnsi="Times New Roman" w:cs="Times New Roman"/>
          <w:sz w:val="24"/>
          <w:szCs w:val="24"/>
        </w:rPr>
        <w:t xml:space="preserve"> </w:t>
      </w:r>
      <w:r w:rsidR="00330C99" w:rsidRPr="005F15E9">
        <w:rPr>
          <w:rFonts w:ascii="Times New Roman" w:hAnsi="Times New Roman" w:cs="Times New Roman"/>
          <w:sz w:val="24"/>
          <w:szCs w:val="24"/>
        </w:rPr>
        <w:fldChar w:fldCharType="begin" w:fldLock="1"/>
      </w:r>
      <w:r w:rsidR="00CF00D7" w:rsidRPr="005F15E9">
        <w:rPr>
          <w:rFonts w:ascii="Times New Roman" w:hAnsi="Times New Roman" w:cs="Times New Roman"/>
          <w:sz w:val="24"/>
          <w:szCs w:val="24"/>
        </w:rPr>
        <w:instrText>ADDIN CSL_CITATION {"citationItems":[{"id":"ITEM-1","itemData":{"DOI":"10.1016/J.REDEEN.2016.05.001","ISSN":"2444-8451","author":[{"dropping-particle":"","family":"Molina-Azorin","given":"Jose F.","non-dropping-particle":"","parse-names":false,"suffix":""}],"container-title":"European Journal of Management and Business Economics","id":"ITEM-1","issue":"2","issued":{"date-parts":[["2016","5","8"]]},"page":"37-38","publisher":"Elsevier","title":"Mixed methods research: An opportunity to improve our studies and our research skills","type":"article-journal","volume":"25"},"uris":["http://www.mendeley.com/documents/?uuid=db305e27-90e9-3169-9b4a-c38a4dc868e7"]}],"mendeley":{"formattedCitation":"(Molina-Azorin, 2016)","manualFormatting":"Molina-Azorin, 2016)","plainTextFormattedCitation":"(Molina-Azorin, 2016)","previouslyFormattedCitation":"(Molina-Azorin, 2016)"},"properties":{"noteIndex":0},"schema":"https://github.com/citation-style-language/schema/raw/master/csl-citation.json"}</w:instrText>
      </w:r>
      <w:r w:rsidR="00330C99" w:rsidRPr="005F15E9">
        <w:rPr>
          <w:rFonts w:ascii="Times New Roman" w:hAnsi="Times New Roman" w:cs="Times New Roman"/>
          <w:sz w:val="24"/>
          <w:szCs w:val="24"/>
        </w:rPr>
        <w:fldChar w:fldCharType="separate"/>
      </w:r>
      <w:r w:rsidR="00330C99" w:rsidRPr="005F15E9">
        <w:rPr>
          <w:rFonts w:ascii="Times New Roman" w:hAnsi="Times New Roman" w:cs="Times New Roman"/>
          <w:noProof/>
          <w:sz w:val="24"/>
          <w:szCs w:val="24"/>
          <w:highlight w:val="yellow"/>
        </w:rPr>
        <w:t>Molina-Azorin, 2016</w:t>
      </w:r>
      <w:r w:rsidR="00330C99" w:rsidRPr="005F15E9">
        <w:rPr>
          <w:rFonts w:ascii="Times New Roman" w:hAnsi="Times New Roman" w:cs="Times New Roman"/>
          <w:noProof/>
          <w:sz w:val="24"/>
          <w:szCs w:val="24"/>
        </w:rPr>
        <w:t>)</w:t>
      </w:r>
      <w:r w:rsidR="00330C99" w:rsidRPr="005F15E9">
        <w:rPr>
          <w:rFonts w:ascii="Times New Roman" w:hAnsi="Times New Roman" w:cs="Times New Roman"/>
          <w:sz w:val="24"/>
          <w:szCs w:val="24"/>
        </w:rPr>
        <w:fldChar w:fldCharType="end"/>
      </w:r>
      <w:r w:rsidR="009C6660" w:rsidRPr="005F15E9">
        <w:rPr>
          <w:rFonts w:ascii="Times New Roman" w:hAnsi="Times New Roman" w:cs="Times New Roman"/>
          <w:sz w:val="24"/>
          <w:szCs w:val="24"/>
        </w:rPr>
        <w:t>.</w:t>
      </w:r>
    </w:p>
    <w:p w14:paraId="3F27874B" w14:textId="73E0B68F" w:rsidR="0046158B" w:rsidRPr="005F15E9" w:rsidRDefault="00493A30"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The triangulation approach was adopted, i.e. literature review, followed by qualitative method and quantitative analysis </w:t>
      </w:r>
      <w:r w:rsidR="00786D3A" w:rsidRPr="005F15E9">
        <w:rPr>
          <w:rFonts w:ascii="Times New Roman" w:hAnsi="Times New Roman" w:cs="Times New Roman"/>
          <w:sz w:val="24"/>
          <w:szCs w:val="24"/>
        </w:rPr>
        <w:t xml:space="preserve"> </w:t>
      </w:r>
      <w:r w:rsidR="00F623EA" w:rsidRPr="005F15E9">
        <w:rPr>
          <w:rFonts w:ascii="Times New Roman" w:hAnsi="Times New Roman" w:cs="Times New Roman"/>
          <w:sz w:val="24"/>
          <w:szCs w:val="24"/>
        </w:rPr>
        <w:fldChar w:fldCharType="begin" w:fldLock="1"/>
      </w:r>
      <w:r w:rsidR="00CF00D7" w:rsidRPr="005F15E9">
        <w:rPr>
          <w:rFonts w:ascii="Times New Roman" w:hAnsi="Times New Roman" w:cs="Times New Roman"/>
          <w:sz w:val="24"/>
          <w:szCs w:val="24"/>
        </w:rPr>
        <w:instrText>ADDIN CSL_CITATION {"citationItems":[{"id":"ITEM-1","itemData":{"DOI":"10.1177/002224377901600110","abstract":"A critical element in the evolution of a fundamental body of knowledge in marketing, as well as for improved marketing practice, is the development of better measures of the variables with which ma...","author":[{"dropping-particle":"","family":"Gilbert A. Churchill","given":"Jr.","non-dropping-particle":"","parse-names":false,"suffix":""}],"container-title":"Journal of Marketing","id":"ITEM-1","issue":"2","issued":{"date-parts":[["1979","11","28"]]},"page":"64-73","publisher":"SAGE PublicationsSage CA: Los Angeles, CA","title":"A Paradigm for Developing Better Measures of Marketing Constructs","type":"article-journal","volume":"16"},"uris":["http://www.mendeley.com/documents/?uuid=d6239f1e-b1b7-3686-85b8-5f35099ff797"]}],"mendeley":{"formattedCitation":"(Gilbert A. Churchill, 1979)","manualFormatting":"( Churchill, 1979)","plainTextFormattedCitation":"(Gilbert A. Churchill, 1979)","previouslyFormattedCitation":"(Gilbert A. Churchill, 1979)"},"properties":{"noteIndex":0},"schema":"https://github.com/citation-style-language/schema/raw/master/csl-citation.json"}</w:instrText>
      </w:r>
      <w:r w:rsidR="00F623EA" w:rsidRPr="005F15E9">
        <w:rPr>
          <w:rFonts w:ascii="Times New Roman" w:hAnsi="Times New Roman" w:cs="Times New Roman"/>
          <w:sz w:val="24"/>
          <w:szCs w:val="24"/>
        </w:rPr>
        <w:fldChar w:fldCharType="separate"/>
      </w:r>
      <w:r w:rsidR="00F623EA" w:rsidRPr="005F15E9">
        <w:rPr>
          <w:rFonts w:ascii="Times New Roman" w:hAnsi="Times New Roman" w:cs="Times New Roman"/>
          <w:noProof/>
          <w:sz w:val="24"/>
          <w:szCs w:val="24"/>
        </w:rPr>
        <w:t>( Churchill, 1979)</w:t>
      </w:r>
      <w:r w:rsidR="00F623EA" w:rsidRPr="005F15E9">
        <w:rPr>
          <w:rFonts w:ascii="Times New Roman" w:hAnsi="Times New Roman" w:cs="Times New Roman"/>
          <w:sz w:val="24"/>
          <w:szCs w:val="24"/>
        </w:rPr>
        <w:fldChar w:fldCharType="end"/>
      </w:r>
      <w:r w:rsidRPr="005F15E9">
        <w:rPr>
          <w:rFonts w:ascii="Times New Roman" w:hAnsi="Times New Roman" w:cs="Times New Roman"/>
          <w:sz w:val="24"/>
          <w:szCs w:val="24"/>
        </w:rPr>
        <w:t xml:space="preserve">. First, </w:t>
      </w:r>
      <w:r w:rsidR="006755E7" w:rsidRPr="005F15E9">
        <w:rPr>
          <w:rFonts w:ascii="Times New Roman" w:hAnsi="Times New Roman" w:cs="Times New Roman"/>
          <w:sz w:val="24"/>
          <w:szCs w:val="24"/>
        </w:rPr>
        <w:t>building on</w:t>
      </w:r>
      <w:r w:rsidRPr="005F15E9">
        <w:rPr>
          <w:rFonts w:ascii="Times New Roman" w:hAnsi="Times New Roman" w:cs="Times New Roman"/>
          <w:sz w:val="24"/>
          <w:szCs w:val="24"/>
        </w:rPr>
        <w:t xml:space="preserve"> the review of </w:t>
      </w:r>
      <w:r w:rsidR="006755E7" w:rsidRPr="005F15E9">
        <w:rPr>
          <w:rFonts w:ascii="Times New Roman" w:hAnsi="Times New Roman" w:cs="Times New Roman"/>
          <w:sz w:val="24"/>
          <w:szCs w:val="24"/>
        </w:rPr>
        <w:t xml:space="preserve">extant </w:t>
      </w:r>
      <w:r w:rsidRPr="005F15E9">
        <w:rPr>
          <w:rFonts w:ascii="Times New Roman" w:hAnsi="Times New Roman" w:cs="Times New Roman"/>
          <w:sz w:val="24"/>
          <w:szCs w:val="24"/>
        </w:rPr>
        <w:t>literature, a semi-structured questionnaire with</w:t>
      </w:r>
      <w:r w:rsidR="004066DF" w:rsidRPr="005F15E9">
        <w:rPr>
          <w:rFonts w:ascii="Times New Roman" w:hAnsi="Times New Roman" w:cs="Times New Roman"/>
          <w:sz w:val="24"/>
          <w:szCs w:val="24"/>
        </w:rPr>
        <w:t xml:space="preserve"> 41 </w:t>
      </w:r>
      <w:r w:rsidRPr="005F15E9">
        <w:rPr>
          <w:rFonts w:ascii="Times New Roman" w:hAnsi="Times New Roman" w:cs="Times New Roman"/>
          <w:sz w:val="24"/>
          <w:szCs w:val="24"/>
        </w:rPr>
        <w:t>items</w:t>
      </w:r>
      <w:r w:rsidR="00D62B12" w:rsidRPr="005F15E9">
        <w:rPr>
          <w:rFonts w:ascii="Times New Roman" w:hAnsi="Times New Roman" w:cs="Times New Roman"/>
          <w:sz w:val="24"/>
          <w:szCs w:val="24"/>
        </w:rPr>
        <w:t xml:space="preserve"> was developed</w:t>
      </w:r>
      <w:r w:rsidRPr="005F15E9">
        <w:rPr>
          <w:rFonts w:ascii="Times New Roman" w:hAnsi="Times New Roman" w:cs="Times New Roman"/>
          <w:sz w:val="24"/>
          <w:szCs w:val="24"/>
        </w:rPr>
        <w:t xml:space="preserve">. The qualitative study was conducted to make judgements about the patterns and the factors </w:t>
      </w:r>
      <w:r w:rsidR="00897365" w:rsidRPr="005F15E9">
        <w:rPr>
          <w:rFonts w:ascii="Times New Roman" w:hAnsi="Times New Roman" w:cs="Times New Roman"/>
          <w:sz w:val="24"/>
          <w:szCs w:val="24"/>
        </w:rPr>
        <w:t>concerning</w:t>
      </w:r>
      <w:r w:rsidRPr="005F15E9">
        <w:rPr>
          <w:rFonts w:ascii="Times New Roman" w:hAnsi="Times New Roman" w:cs="Times New Roman"/>
          <w:sz w:val="24"/>
          <w:szCs w:val="24"/>
        </w:rPr>
        <w:t xml:space="preserve"> the current research setting. Two focus-group discussions and six in-depth interviews helped explore, </w:t>
      </w:r>
      <w:proofErr w:type="gramStart"/>
      <w:r w:rsidRPr="005F15E9">
        <w:rPr>
          <w:rFonts w:ascii="Times New Roman" w:hAnsi="Times New Roman" w:cs="Times New Roman"/>
          <w:sz w:val="24"/>
          <w:szCs w:val="24"/>
        </w:rPr>
        <w:t>conceptualize</w:t>
      </w:r>
      <w:proofErr w:type="gramEnd"/>
      <w:r w:rsidRPr="005F15E9">
        <w:rPr>
          <w:rFonts w:ascii="Times New Roman" w:hAnsi="Times New Roman" w:cs="Times New Roman"/>
          <w:sz w:val="24"/>
          <w:szCs w:val="24"/>
        </w:rPr>
        <w:t xml:space="preserve"> and confirm the constructs and as a result, an initial model was designed. The model was then validated with </w:t>
      </w:r>
      <w:r w:rsidR="004066DF" w:rsidRPr="005F15E9">
        <w:rPr>
          <w:rFonts w:ascii="Times New Roman" w:hAnsi="Times New Roman" w:cs="Times New Roman"/>
          <w:sz w:val="24"/>
          <w:szCs w:val="24"/>
        </w:rPr>
        <w:t>a consumer survey conducted in China. Based on the outcomes attained from quantitative data, the conclusions were drawn.</w:t>
      </w:r>
      <w:r w:rsidR="00CB6918" w:rsidRPr="005F15E9">
        <w:rPr>
          <w:rFonts w:ascii="Times New Roman" w:hAnsi="Times New Roman" w:cs="Times New Roman"/>
          <w:sz w:val="24"/>
          <w:szCs w:val="24"/>
        </w:rPr>
        <w:t xml:space="preserve"> </w:t>
      </w:r>
      <w:r w:rsidR="00CB6918" w:rsidRPr="005F15E9">
        <w:rPr>
          <w:rFonts w:ascii="Times New Roman" w:hAnsi="Times New Roman" w:cs="Times New Roman"/>
          <w:sz w:val="24"/>
          <w:szCs w:val="24"/>
          <w:highlight w:val="yellow"/>
        </w:rPr>
        <w:t>The flow of the steps undertaken for this research has been shown in Figure 2.</w:t>
      </w:r>
    </w:p>
    <w:p w14:paraId="46B06549" w14:textId="77777777" w:rsidR="00223A19" w:rsidRDefault="00223A19" w:rsidP="00AF1057">
      <w:pPr>
        <w:spacing w:line="276" w:lineRule="auto"/>
        <w:jc w:val="both"/>
        <w:rPr>
          <w:rFonts w:ascii="Times New Roman" w:hAnsi="Times New Roman" w:cs="Times New Roman"/>
          <w:sz w:val="24"/>
          <w:szCs w:val="24"/>
        </w:rPr>
      </w:pPr>
    </w:p>
    <w:p w14:paraId="1160C35F" w14:textId="77777777" w:rsidR="00223A19" w:rsidRDefault="00223A19" w:rsidP="00AF1057">
      <w:pPr>
        <w:spacing w:line="276" w:lineRule="auto"/>
        <w:jc w:val="both"/>
        <w:rPr>
          <w:rFonts w:ascii="Times New Roman" w:hAnsi="Times New Roman" w:cs="Times New Roman"/>
          <w:sz w:val="24"/>
          <w:szCs w:val="24"/>
        </w:rPr>
      </w:pPr>
    </w:p>
    <w:p w14:paraId="07BB8EB0" w14:textId="77777777" w:rsidR="00223A19" w:rsidRDefault="00223A19" w:rsidP="00AF1057">
      <w:pPr>
        <w:spacing w:line="276" w:lineRule="auto"/>
        <w:jc w:val="both"/>
        <w:rPr>
          <w:rFonts w:ascii="Times New Roman" w:hAnsi="Times New Roman" w:cs="Times New Roman"/>
          <w:sz w:val="24"/>
          <w:szCs w:val="24"/>
        </w:rPr>
      </w:pPr>
    </w:p>
    <w:p w14:paraId="17F02B7E" w14:textId="4833D693" w:rsidR="00CB6918" w:rsidRPr="005F15E9" w:rsidRDefault="00CB6918" w:rsidP="00AF1057">
      <w:pPr>
        <w:spacing w:line="276" w:lineRule="auto"/>
        <w:jc w:val="both"/>
        <w:rPr>
          <w:rFonts w:ascii="Times New Roman" w:hAnsi="Times New Roman" w:cs="Times New Roman"/>
          <w:sz w:val="24"/>
          <w:szCs w:val="24"/>
        </w:rPr>
      </w:pPr>
      <w:r w:rsidRPr="00223A19">
        <w:rPr>
          <w:rFonts w:ascii="Times New Roman" w:hAnsi="Times New Roman" w:cs="Times New Roman"/>
          <w:noProof/>
          <w:sz w:val="24"/>
          <w:szCs w:val="24"/>
          <w:lang w:eastAsia="en-IN"/>
        </w:rPr>
        <w:drawing>
          <wp:inline distT="0" distB="0" distL="0" distR="0" wp14:anchorId="0E6935BA" wp14:editId="251AEB26">
            <wp:extent cx="5731510" cy="3315339"/>
            <wp:effectExtent l="0" t="0" r="2540" b="0"/>
            <wp:docPr id="2" name="Picture 2" descr="E:\Ph.D\Banking\Innovations\Research Papers\Sustainable Labelling\New folder\Revision\Flow 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h.D\Banking\Innovations\Research Papers\Sustainable Labelling\New folder\Revision\Flow Char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315339"/>
                    </a:xfrm>
                    <a:prstGeom prst="rect">
                      <a:avLst/>
                    </a:prstGeom>
                    <a:noFill/>
                    <a:ln>
                      <a:noFill/>
                    </a:ln>
                  </pic:spPr>
                </pic:pic>
              </a:graphicData>
            </a:graphic>
          </wp:inline>
        </w:drawing>
      </w:r>
    </w:p>
    <w:p w14:paraId="0B7955C5" w14:textId="40D4132A" w:rsidR="00223A19" w:rsidRPr="00223A19" w:rsidRDefault="00223A19" w:rsidP="00223A19">
      <w:pPr>
        <w:spacing w:line="276" w:lineRule="auto"/>
        <w:jc w:val="center"/>
        <w:rPr>
          <w:rFonts w:ascii="Times New Roman" w:hAnsi="Times New Roman" w:cs="Times New Roman"/>
          <w:sz w:val="24"/>
          <w:szCs w:val="24"/>
        </w:rPr>
      </w:pPr>
      <w:r w:rsidRPr="005F15E9">
        <w:rPr>
          <w:rFonts w:ascii="Times New Roman" w:hAnsi="Times New Roman" w:cs="Times New Roman"/>
          <w:b/>
          <w:sz w:val="24"/>
          <w:szCs w:val="24"/>
          <w:highlight w:val="yellow"/>
        </w:rPr>
        <w:t>Figure 2:</w:t>
      </w:r>
      <w:r w:rsidRPr="005F15E9">
        <w:rPr>
          <w:rFonts w:ascii="Times New Roman" w:hAnsi="Times New Roman" w:cs="Times New Roman"/>
          <w:sz w:val="24"/>
          <w:szCs w:val="24"/>
          <w:highlight w:val="yellow"/>
        </w:rPr>
        <w:t xml:space="preserve"> Research Process Flowchart</w:t>
      </w:r>
    </w:p>
    <w:p w14:paraId="7D7ED61F" w14:textId="60788AFF" w:rsidR="00E8732B" w:rsidRPr="005F15E9" w:rsidRDefault="00E8732B" w:rsidP="004500B0">
      <w:pPr>
        <w:spacing w:before="240" w:line="276" w:lineRule="auto"/>
        <w:jc w:val="both"/>
        <w:rPr>
          <w:rFonts w:ascii="Times New Roman" w:hAnsi="Times New Roman" w:cs="Times New Roman"/>
          <w:b/>
          <w:sz w:val="24"/>
          <w:szCs w:val="24"/>
          <w:highlight w:val="yellow"/>
        </w:rPr>
      </w:pPr>
      <w:r w:rsidRPr="005F15E9">
        <w:rPr>
          <w:rFonts w:ascii="Times New Roman" w:hAnsi="Times New Roman" w:cs="Times New Roman"/>
          <w:b/>
          <w:sz w:val="24"/>
          <w:szCs w:val="24"/>
          <w:highlight w:val="yellow"/>
        </w:rPr>
        <w:t>4.1 Data Collection</w:t>
      </w:r>
    </w:p>
    <w:p w14:paraId="053628ED" w14:textId="71CC25C8" w:rsidR="00493A30" w:rsidRPr="005F15E9" w:rsidRDefault="0063655F" w:rsidP="00AF1057">
      <w:pPr>
        <w:spacing w:line="276" w:lineRule="auto"/>
        <w:jc w:val="both"/>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For understanding sustainable labelling and purchase behaviour, the scale was designed by extending the traditional </w:t>
      </w:r>
      <w:r w:rsidR="006755E7" w:rsidRPr="005F15E9">
        <w:rPr>
          <w:rFonts w:ascii="Times New Roman" w:hAnsi="Times New Roman" w:cs="Times New Roman"/>
          <w:sz w:val="24"/>
          <w:szCs w:val="24"/>
          <w:highlight w:val="yellow"/>
        </w:rPr>
        <w:t>TPB</w:t>
      </w:r>
      <w:r w:rsidRPr="005F15E9">
        <w:rPr>
          <w:rFonts w:ascii="Times New Roman" w:hAnsi="Times New Roman" w:cs="Times New Roman"/>
          <w:sz w:val="24"/>
          <w:szCs w:val="24"/>
          <w:highlight w:val="yellow"/>
        </w:rPr>
        <w:t xml:space="preserve"> </w:t>
      </w:r>
      <w:r w:rsidRPr="005F15E9">
        <w:rPr>
          <w:rFonts w:ascii="Times New Roman" w:hAnsi="Times New Roman" w:cs="Times New Roman"/>
          <w:sz w:val="24"/>
          <w:szCs w:val="24"/>
          <w:highlight w:val="yellow"/>
        </w:rPr>
        <w:fldChar w:fldCharType="begin" w:fldLock="1"/>
      </w:r>
      <w:r w:rsidRPr="005F15E9">
        <w:rPr>
          <w:rFonts w:ascii="Times New Roman" w:hAnsi="Times New Roman" w:cs="Times New Roman"/>
          <w:sz w:val="24"/>
          <w:szCs w:val="24"/>
          <w:highlight w:val="yellow"/>
        </w:rPr>
        <w:instrText>ADDIN CSL_CITATION {"citationItems":[{"id":"ITEM-1","itemData":{"DOI":"10.1007/978-3-642-69746-3_2","abstract":"There appears to be general agreement among social psychologists that most human behavior is goal-directed (e. g., Heider, 1958 ; Lewin, 1951). Being neither capricious nor frivolous, human social behavior can best be described as following along lines of more or less well-formulated plans. Before attending a concert, for example, a person may extend an invitation to a date, purchase tickets, change into proper attire, call a cab, collect the date, and proceed to the concert hall. Most, if not all, of these activities will have been designed in advance; their execution occurs as the plan unfolds. To be sure, a certain sequence of actions can become so habitual or routine that it is performed almost automatically, as in the case of driving from home to work or playing the piano. Highly developed skills of this kind typically no longer require conscious formulation of a behavioral plan. Nevertheless, at least in general outline, we are normally well aware of the actions required to attain a certain goal. Consider such a relatively routine behavior as typing a letter. When setting this activity as a goal, we anticipate the need to locate a typewriter, insert a sheet of paper, adjust the margins, formulate words and sentences, strike the appropriate keys, and so forth. Some parts of the plan are more routine, and require less conscious thought than others, but without an explicit or implicit plan to guide the required sequence of acts, no letter would get typed.","author":[{"dropping-particle":"","family":"Ajzen","given":"Icek","non-dropping-particle":"","parse-names":false,"suffix":""}],"container-title":"Action Control","id":"ITEM-1","issued":{"date-parts":[["1985"]]},"page":"11-39","publisher":"Springer Berlin Heidelberg","title":"From Intentions to Actions: A Theory of Planned Behavior","type":"chapter"},"uris":["http://www.mendeley.com/documents/?uuid=b14eb9be-8005-3457-9767-e167f1fc9f4f"]}],"mendeley":{"formattedCitation":"(Ajzen, 1985)","plainTextFormattedCitation":"(Ajzen, 1985)","previouslyFormattedCitation":"(Ajzen, 1985)"},"properties":{"noteIndex":0},"schema":"https://github.com/citation-style-language/schema/raw/master/csl-citation.json"}</w:instrText>
      </w:r>
      <w:r w:rsidRPr="005F15E9">
        <w:rPr>
          <w:rFonts w:ascii="Times New Roman" w:hAnsi="Times New Roman" w:cs="Times New Roman"/>
          <w:sz w:val="24"/>
          <w:szCs w:val="24"/>
          <w:highlight w:val="yellow"/>
        </w:rPr>
        <w:fldChar w:fldCharType="separate"/>
      </w:r>
      <w:r w:rsidRPr="005F15E9">
        <w:rPr>
          <w:rFonts w:ascii="Times New Roman" w:hAnsi="Times New Roman" w:cs="Times New Roman"/>
          <w:noProof/>
          <w:sz w:val="24"/>
          <w:szCs w:val="24"/>
          <w:highlight w:val="yellow"/>
        </w:rPr>
        <w:t>(Ajzen, 1985)</w:t>
      </w:r>
      <w:r w:rsidRPr="005F15E9">
        <w:rPr>
          <w:rFonts w:ascii="Times New Roman" w:hAnsi="Times New Roman" w:cs="Times New Roman"/>
          <w:sz w:val="24"/>
          <w:szCs w:val="24"/>
          <w:highlight w:val="yellow"/>
        </w:rPr>
        <w:fldChar w:fldCharType="end"/>
      </w:r>
      <w:r w:rsidR="00897365" w:rsidRPr="005F15E9">
        <w:rPr>
          <w:rFonts w:ascii="Times New Roman" w:hAnsi="Times New Roman" w:cs="Times New Roman"/>
          <w:sz w:val="24"/>
          <w:szCs w:val="24"/>
          <w:highlight w:val="yellow"/>
        </w:rPr>
        <w:t>.</w:t>
      </w:r>
      <w:r w:rsidRPr="005F15E9">
        <w:rPr>
          <w:rFonts w:ascii="Times New Roman" w:hAnsi="Times New Roman" w:cs="Times New Roman"/>
          <w:sz w:val="24"/>
          <w:szCs w:val="24"/>
          <w:highlight w:val="yellow"/>
        </w:rPr>
        <w:t xml:space="preserve"> However, the content and wording of the items were modified to devise them according to current research context during in-depth interviews.</w:t>
      </w:r>
      <w:r w:rsidR="00E8732B" w:rsidRPr="005F15E9">
        <w:rPr>
          <w:rFonts w:ascii="Times New Roman" w:hAnsi="Times New Roman" w:cs="Times New Roman"/>
          <w:sz w:val="24"/>
          <w:szCs w:val="24"/>
          <w:highlight w:val="yellow"/>
        </w:rPr>
        <w:t xml:space="preserve"> The details of the constructs and their respective measurement items along with the sources are shown in Appendix.</w:t>
      </w:r>
      <w:r w:rsidRPr="005F15E9">
        <w:rPr>
          <w:rFonts w:ascii="Times New Roman" w:hAnsi="Times New Roman" w:cs="Times New Roman"/>
          <w:sz w:val="24"/>
          <w:szCs w:val="24"/>
          <w:highlight w:val="yellow"/>
        </w:rPr>
        <w:t xml:space="preserve"> </w:t>
      </w:r>
    </w:p>
    <w:p w14:paraId="0D62CD26" w14:textId="30CC24AF" w:rsidR="00EB48DA" w:rsidRPr="005F15E9" w:rsidRDefault="00F34100" w:rsidP="00AF1057">
      <w:pPr>
        <w:spacing w:line="276" w:lineRule="auto"/>
        <w:jc w:val="both"/>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In order to study sustainable consumer behaviour or organic consumption patterns, the millennial generation has been considered one of the most </w:t>
      </w:r>
      <w:r w:rsidR="00897365" w:rsidRPr="005F15E9">
        <w:rPr>
          <w:rFonts w:ascii="Times New Roman" w:hAnsi="Times New Roman" w:cs="Times New Roman"/>
          <w:sz w:val="24"/>
          <w:szCs w:val="24"/>
          <w:highlight w:val="yellow"/>
        </w:rPr>
        <w:t xml:space="preserve">critical </w:t>
      </w:r>
      <w:r w:rsidRPr="005F15E9">
        <w:rPr>
          <w:rFonts w:ascii="Times New Roman" w:hAnsi="Times New Roman" w:cs="Times New Roman"/>
          <w:sz w:val="24"/>
          <w:szCs w:val="24"/>
          <w:highlight w:val="yellow"/>
        </w:rPr>
        <w:t>segment</w:t>
      </w:r>
      <w:r w:rsidR="006A2674" w:rsidRPr="005F15E9">
        <w:rPr>
          <w:rFonts w:ascii="Times New Roman" w:hAnsi="Times New Roman" w:cs="Times New Roman"/>
          <w:sz w:val="24"/>
          <w:szCs w:val="24"/>
          <w:highlight w:val="yellow"/>
        </w:rPr>
        <w:t>s</w:t>
      </w:r>
      <w:r w:rsidR="0096172D" w:rsidRPr="005F15E9">
        <w:rPr>
          <w:rFonts w:ascii="Times New Roman" w:hAnsi="Times New Roman" w:cs="Times New Roman"/>
          <w:sz w:val="24"/>
          <w:szCs w:val="24"/>
          <w:highlight w:val="yellow"/>
        </w:rPr>
        <w:t xml:space="preserve"> </w:t>
      </w:r>
      <w:r w:rsidR="0096172D" w:rsidRPr="005F15E9">
        <w:rPr>
          <w:rFonts w:ascii="Times New Roman" w:hAnsi="Times New Roman" w:cs="Times New Roman"/>
          <w:sz w:val="24"/>
          <w:szCs w:val="24"/>
          <w:highlight w:val="yellow"/>
        </w:rPr>
        <w:fldChar w:fldCharType="begin" w:fldLock="1"/>
      </w:r>
      <w:r w:rsidR="00D90DC0" w:rsidRPr="005F15E9">
        <w:rPr>
          <w:rFonts w:ascii="Times New Roman" w:hAnsi="Times New Roman" w:cs="Times New Roman"/>
          <w:sz w:val="24"/>
          <w:szCs w:val="24"/>
          <w:highlight w:val="yellow"/>
        </w:rPr>
        <w:instrText>ADDIN CSL_CITATION {"citationItems":[{"id":"ITEM-1","itemData":{"DOI":"10.1016/j.jretconser.2019.101926","ISSN":"09696989","abstract":"This paper examines the antecedents of millennials' organic food purchasing. A conceptual framework, based on product characteristics, and consumers' concerns and consciousness, is proposed. Data collection was conducted through a survey in two culturally and socioeconomically distinct countries (Brazil vs. Spain) to increase the robustness and generalizability of the results. The results show that product characteristics and consumer concerns improve millennials’ health consciousness and increase their social consciousness, which, in turn, increase their willingness to pay a price premium and their purchase frequency of organic foods. The findings show that the proposed model has high validity, with only one significant difference between the two countries. Theoretical contributions and managerial implications are discussed.","author":[{"dropping-particle":"","family":"Molinillo","given":"Sebastian","non-dropping-particle":"","parse-names":false,"suffix":""},{"dropping-particle":"","family":"Vidal-Branco","given":"Murilo","non-dropping-particle":"","parse-names":false,"suffix":""},{"dropping-particle":"","family":"Japutra","given":"Arnold","non-dropping-particle":"","parse-names":false,"suffix":""}],"container-title":"Journal of Retailing and Consumer Services","id":"ITEM-1","issued":{"date-parts":[["2020","1","1"]]},"page":"101926","publisher":"Elsevier Ltd","title":"Understanding the drivers of organic foods purchasing of millennials: Evidence from Brazil and Spain","type":"article-journal","volume":"52"},"uris":["http://www.mendeley.com/documents/?uuid=981f1d3f-3d84-3c91-99e1-0af72f57998c"]}],"mendeley":{"formattedCitation":"(Molinillo et al., 2020)","plainTextFormattedCitation":"(Molinillo et al., 2020)","previouslyFormattedCitation":"(Molinillo et al., 2020)"},"properties":{"noteIndex":0},"schema":"https://github.com/citation-style-language/schema/raw/master/csl-citation.json"}</w:instrText>
      </w:r>
      <w:r w:rsidR="0096172D" w:rsidRPr="005F15E9">
        <w:rPr>
          <w:rFonts w:ascii="Times New Roman" w:hAnsi="Times New Roman" w:cs="Times New Roman"/>
          <w:sz w:val="24"/>
          <w:szCs w:val="24"/>
          <w:highlight w:val="yellow"/>
        </w:rPr>
        <w:fldChar w:fldCharType="separate"/>
      </w:r>
      <w:r w:rsidR="00055C24" w:rsidRPr="005F15E9">
        <w:rPr>
          <w:rFonts w:ascii="Times New Roman" w:hAnsi="Times New Roman" w:cs="Times New Roman"/>
          <w:noProof/>
          <w:sz w:val="24"/>
          <w:szCs w:val="24"/>
          <w:highlight w:val="yellow"/>
        </w:rPr>
        <w:t>(Molinillo et al., 2020)</w:t>
      </w:r>
      <w:r w:rsidR="0096172D" w:rsidRPr="005F15E9">
        <w:rPr>
          <w:rFonts w:ascii="Times New Roman" w:hAnsi="Times New Roman" w:cs="Times New Roman"/>
          <w:sz w:val="24"/>
          <w:szCs w:val="24"/>
          <w:highlight w:val="yellow"/>
        </w:rPr>
        <w:fldChar w:fldCharType="end"/>
      </w:r>
      <w:r w:rsidR="0096172D" w:rsidRPr="005F15E9">
        <w:rPr>
          <w:rFonts w:ascii="Times New Roman" w:hAnsi="Times New Roman" w:cs="Times New Roman"/>
          <w:sz w:val="24"/>
          <w:szCs w:val="24"/>
          <w:highlight w:val="yellow"/>
        </w:rPr>
        <w:t xml:space="preserve">. </w:t>
      </w:r>
      <w:r w:rsidR="00353E2E" w:rsidRPr="005F15E9">
        <w:rPr>
          <w:rFonts w:ascii="Times New Roman" w:hAnsi="Times New Roman" w:cs="Times New Roman"/>
          <w:sz w:val="24"/>
          <w:szCs w:val="24"/>
          <w:highlight w:val="yellow"/>
        </w:rPr>
        <w:t>The millennials</w:t>
      </w:r>
      <w:r w:rsidR="00897365" w:rsidRPr="005F15E9">
        <w:rPr>
          <w:rFonts w:ascii="Times New Roman" w:hAnsi="Times New Roman" w:cs="Times New Roman"/>
          <w:sz w:val="24"/>
          <w:szCs w:val="24"/>
          <w:highlight w:val="yellow"/>
        </w:rPr>
        <w:t>,</w:t>
      </w:r>
      <w:r w:rsidR="00353E2E" w:rsidRPr="005F15E9">
        <w:rPr>
          <w:rFonts w:ascii="Times New Roman" w:hAnsi="Times New Roman" w:cs="Times New Roman"/>
          <w:sz w:val="24"/>
          <w:szCs w:val="24"/>
          <w:highlight w:val="yellow"/>
        </w:rPr>
        <w:t xml:space="preserve"> also called Generation Y (born from 1982 to 2000)</w:t>
      </w:r>
      <w:r w:rsidR="00DB102D" w:rsidRPr="005F15E9">
        <w:rPr>
          <w:rFonts w:ascii="Times New Roman" w:hAnsi="Times New Roman" w:cs="Times New Roman"/>
          <w:sz w:val="24"/>
          <w:szCs w:val="24"/>
          <w:highlight w:val="yellow"/>
        </w:rPr>
        <w:t xml:space="preserve"> </w:t>
      </w:r>
      <w:r w:rsidR="0096172D" w:rsidRPr="005F15E9">
        <w:rPr>
          <w:rFonts w:ascii="Times New Roman" w:hAnsi="Times New Roman" w:cs="Times New Roman"/>
          <w:sz w:val="24"/>
          <w:szCs w:val="24"/>
          <w:highlight w:val="yellow"/>
        </w:rPr>
        <w:fldChar w:fldCharType="begin" w:fldLock="1"/>
      </w:r>
      <w:r w:rsidR="0096172D" w:rsidRPr="005F15E9">
        <w:rPr>
          <w:rFonts w:ascii="Times New Roman" w:hAnsi="Times New Roman" w:cs="Times New Roman"/>
          <w:sz w:val="24"/>
          <w:szCs w:val="24"/>
          <w:highlight w:val="yellow"/>
        </w:rPr>
        <w:instrText>ADDIN CSL_CITATION {"citationItems":[{"id":"ITEM-1","itemData":{"DOI":"10.1016/J.JRETCONSER.2011.07.005","ISSN":"0969-6989","abstract":"Male shoppers are recognized as an important and distinctive market segment. While initial steps to categorize and classify male shoppers have been taken, the majority of existing empirical research considers male shoppers as a single, homogeneous market segment. Recognizing that our understanding of male shoppers can be improved by identifying smaller, more homogeneous sub-segments, this exploratory study uses Generational Cohort Theory (GCT) as a framework to examine the shopping orientations of US men across four different generational cohorts: the Silent generation, the Baby Boomers, the 13th Generation, and the Millennials. The findings of this study support the use of GCT as a market segmentation tool for male shoppers and provide insight to help retailers understand how men in the four cohort groups approach shopping. Specifically, the findings suggest that male shoppers in the Millennial generation exhibit significantly higher levels of shopping enjoyment, recreational shopping tendency and market mavenism than males in the other generational cohorts. © 2011.","author":[{"dropping-particle":"","family":"Brosdahl","given":"Deborah J.C.","non-dropping-particle":"","parse-names":false,"suffix":""},{"dropping-particle":"","family":"Carpenter","given":"Jason M.","non-dropping-particle":"","parse-names":false,"suffix":""}],"container-title":"Journal of Retailing and Consumer Services","id":"ITEM-1","issue":"6","issued":{"date-parts":[["2011","11","1"]]},"page":"548-554","publisher":"Pergamon","title":"Shopping orientations of US males: A generational cohort comparison","type":"article-journal","volume":"18"},"uris":["http://www.mendeley.com/documents/?uuid=f5481932-1441-3342-895b-078e80f2930a"]}],"mendeley":{"formattedCitation":"(Brosdahl &amp; Carpenter, 2011)","plainTextFormattedCitation":"(Brosdahl &amp; Carpenter, 2011)","previouslyFormattedCitation":"(Brosdahl &amp; Carpenter, 2011)"},"properties":{"noteIndex":0},"schema":"https://github.com/citation-style-language/schema/raw/master/csl-citation.json"}</w:instrText>
      </w:r>
      <w:r w:rsidR="0096172D" w:rsidRPr="005F15E9">
        <w:rPr>
          <w:rFonts w:ascii="Times New Roman" w:hAnsi="Times New Roman" w:cs="Times New Roman"/>
          <w:sz w:val="24"/>
          <w:szCs w:val="24"/>
          <w:highlight w:val="yellow"/>
        </w:rPr>
        <w:fldChar w:fldCharType="separate"/>
      </w:r>
      <w:r w:rsidR="0096172D" w:rsidRPr="005F15E9">
        <w:rPr>
          <w:rFonts w:ascii="Times New Roman" w:hAnsi="Times New Roman" w:cs="Times New Roman"/>
          <w:noProof/>
          <w:sz w:val="24"/>
          <w:szCs w:val="24"/>
          <w:highlight w:val="yellow"/>
        </w:rPr>
        <w:t>(Brosdahl &amp; Carpenter, 2011)</w:t>
      </w:r>
      <w:r w:rsidR="0096172D" w:rsidRPr="005F15E9">
        <w:rPr>
          <w:rFonts w:ascii="Times New Roman" w:hAnsi="Times New Roman" w:cs="Times New Roman"/>
          <w:sz w:val="24"/>
          <w:szCs w:val="24"/>
          <w:highlight w:val="yellow"/>
        </w:rPr>
        <w:fldChar w:fldCharType="end"/>
      </w:r>
      <w:r w:rsidR="00897365" w:rsidRPr="005F15E9">
        <w:rPr>
          <w:rFonts w:ascii="Times New Roman" w:hAnsi="Times New Roman" w:cs="Times New Roman"/>
          <w:sz w:val="24"/>
          <w:szCs w:val="24"/>
          <w:highlight w:val="yellow"/>
        </w:rPr>
        <w:t>,</w:t>
      </w:r>
      <w:r w:rsidR="00353E2E" w:rsidRPr="005F15E9">
        <w:rPr>
          <w:rFonts w:ascii="Times New Roman" w:hAnsi="Times New Roman" w:cs="Times New Roman"/>
          <w:sz w:val="24"/>
          <w:szCs w:val="24"/>
          <w:highlight w:val="yellow"/>
        </w:rPr>
        <w:t xml:space="preserve"> are usually characterized by more tech</w:t>
      </w:r>
      <w:r w:rsidR="006A2674" w:rsidRPr="005F15E9">
        <w:rPr>
          <w:rFonts w:ascii="Times New Roman" w:hAnsi="Times New Roman" w:cs="Times New Roman"/>
          <w:sz w:val="24"/>
          <w:szCs w:val="24"/>
          <w:highlight w:val="yellow"/>
        </w:rPr>
        <w:t>-</w:t>
      </w:r>
      <w:r w:rsidR="00353E2E" w:rsidRPr="005F15E9">
        <w:rPr>
          <w:rFonts w:ascii="Times New Roman" w:hAnsi="Times New Roman" w:cs="Times New Roman"/>
          <w:sz w:val="24"/>
          <w:szCs w:val="24"/>
          <w:highlight w:val="yellow"/>
        </w:rPr>
        <w:t xml:space="preserve">savvy, more educated, greater purchasing power, high community values, </w:t>
      </w:r>
      <w:r w:rsidR="00DB102D" w:rsidRPr="005F15E9">
        <w:rPr>
          <w:rFonts w:ascii="Times New Roman" w:hAnsi="Times New Roman" w:cs="Times New Roman"/>
          <w:sz w:val="24"/>
          <w:szCs w:val="24"/>
          <w:highlight w:val="yellow"/>
        </w:rPr>
        <w:t>more sensitivity to social values and consciousness regarding environmental and social sustainability issues</w:t>
      </w:r>
      <w:r w:rsidR="00D030D5" w:rsidRPr="005F15E9">
        <w:rPr>
          <w:rFonts w:ascii="Times New Roman" w:hAnsi="Times New Roman" w:cs="Times New Roman"/>
          <w:sz w:val="24"/>
          <w:szCs w:val="24"/>
          <w:highlight w:val="yellow"/>
        </w:rPr>
        <w:t xml:space="preserve"> when compared to the other generations</w:t>
      </w:r>
      <w:r w:rsidR="006105BF" w:rsidRPr="005F15E9">
        <w:rPr>
          <w:rFonts w:ascii="Times New Roman" w:hAnsi="Times New Roman" w:cs="Times New Roman"/>
          <w:sz w:val="24"/>
          <w:szCs w:val="24"/>
          <w:highlight w:val="yellow"/>
        </w:rPr>
        <w:t xml:space="preserve"> </w:t>
      </w:r>
      <w:r w:rsidR="00F623EA" w:rsidRPr="005F15E9">
        <w:rPr>
          <w:rFonts w:ascii="Times New Roman" w:hAnsi="Times New Roman" w:cs="Times New Roman"/>
          <w:sz w:val="24"/>
          <w:szCs w:val="24"/>
          <w:highlight w:val="yellow"/>
        </w:rPr>
        <w:t xml:space="preserve"> </w:t>
      </w:r>
      <w:r w:rsidR="00F623EA" w:rsidRPr="005F15E9">
        <w:rPr>
          <w:rFonts w:ascii="Times New Roman" w:hAnsi="Times New Roman" w:cs="Times New Roman"/>
          <w:sz w:val="24"/>
          <w:szCs w:val="24"/>
          <w:highlight w:val="yellow"/>
        </w:rPr>
        <w:fldChar w:fldCharType="begin" w:fldLock="1"/>
      </w:r>
      <w:r w:rsidR="00CF00D7" w:rsidRPr="005F15E9">
        <w:rPr>
          <w:rFonts w:ascii="Times New Roman" w:hAnsi="Times New Roman" w:cs="Times New Roman"/>
          <w:sz w:val="24"/>
          <w:szCs w:val="24"/>
          <w:highlight w:val="yellow"/>
        </w:rPr>
        <w:instrText>ADDIN CSL_CITATION {"citationItems":[{"id":"ITEM-1","itemData":{"DOI":"10.1108/MD-12-2016-0915","ISSN":"0025-1747","abstract":"The purpose of this paper is to identify the generational cohort effect on responsible consumer behavior. Based on the theory of planned behavior and the generational cohort theory, the authors test the impact of perceived consumer effectiveness (PCE), media exposure (ME), the social group influence of family and peers and self-identity on the intention of Generation X and Generation Y to purchase environmentally responsible products.,The data were collected from 1,870 respondents in France. Based on the factor scores from a confirmatory factor analysis, the authors tested for interaction effects by employing regression and path analyses. A two-group structural model evaluated the strength of each cohort’s direct effects and the significant differences between the groups.,The results reveal a generational (cohort) effect on the relationship between PCE and ME and the intention to purchase environmentally responsible products.,The convenience sample shows bias toward younger people, especially students. In addition, some latent variables show low AVE scores, probably due to scale interpretation differences. By measuring purchase intention, the study disregards the actual behavior of consumers.,To increase consumers’ personal involvement in responsible purchasing behaviors, marketers could cater to the social desirability side of Gen Y by emphasizing products that express community values; on the other hand, marketers could appeal to the PCE of Gen X by providing more information and convincing them that their actions matter.,The efficiency of awareness and promotional campaigns for environmentally responsible products will be enhanced when marketers employ segmentation based on generational cohorts.,The study contributes to a better understanding of responsible consumer behavior by identifying generational cohort differences.","author":[{"dropping-particle":"","family":"Ivanova","given":"Olga","non-dropping-particle":"","parse-names":false,"suffix":""},{"dropping-particle":"","family":"Flores-Zamora","given":"Javier","non-dropping-particle":"","parse-names":false,"suffix":""},{"dropping-particle":"","family":"Khelladi","given":"Insaf","non-dropping-particle":"","parse-names":false,"suffix":""},{"dropping-particle":"","family":"Ivanaj","given":"Silvester","non-dropping-particle":"","parse-names":false,"suffix":""}],"container-title":"Management Decision","id":"ITEM-1","issue":"5","issued":{"date-parts":[["2018","5","3"]]},"page":"1162-1183","publisher":"Emerald Publishing Limited","title":"The generational cohort effect in the context of responsible consumption","type":"article-journal","volume":"57"},"uris":["http://www.mendeley.com/documents/?uuid=1be25a77-b384-3128-80ce-f2d5c76b03e9"]}],"mendeley":{"formattedCitation":"(Ivanova, Flores-Zamora, Khelladi, &amp; Ivanaj, 2018)","manualFormatting":"(Ivanova et al., 2018)","plainTextFormattedCitation":"(Ivanova, Flores-Zamora, Khelladi, &amp; Ivanaj, 2018)","previouslyFormattedCitation":"(Ivanova, Flores-Zamora, Khelladi, &amp; Ivanaj, 2018)"},"properties":{"noteIndex":0},"schema":"https://github.com/citation-style-language/schema/raw/master/csl-citation.json"}</w:instrText>
      </w:r>
      <w:r w:rsidR="00F623EA" w:rsidRPr="005F15E9">
        <w:rPr>
          <w:rFonts w:ascii="Times New Roman" w:hAnsi="Times New Roman" w:cs="Times New Roman"/>
          <w:sz w:val="24"/>
          <w:szCs w:val="24"/>
          <w:highlight w:val="yellow"/>
        </w:rPr>
        <w:fldChar w:fldCharType="separate"/>
      </w:r>
      <w:r w:rsidR="00F623EA" w:rsidRPr="005F15E9">
        <w:rPr>
          <w:rFonts w:ascii="Times New Roman" w:hAnsi="Times New Roman" w:cs="Times New Roman"/>
          <w:noProof/>
          <w:sz w:val="24"/>
          <w:szCs w:val="24"/>
          <w:highlight w:val="yellow"/>
        </w:rPr>
        <w:t>(Ivanova</w:t>
      </w:r>
      <w:r w:rsidR="00CF00D7" w:rsidRPr="005F15E9">
        <w:rPr>
          <w:rFonts w:ascii="Times New Roman" w:hAnsi="Times New Roman" w:cs="Times New Roman"/>
          <w:noProof/>
          <w:sz w:val="24"/>
          <w:szCs w:val="24"/>
          <w:highlight w:val="yellow"/>
        </w:rPr>
        <w:t xml:space="preserve"> et al.</w:t>
      </w:r>
      <w:r w:rsidR="00F623EA" w:rsidRPr="005F15E9">
        <w:rPr>
          <w:rFonts w:ascii="Times New Roman" w:hAnsi="Times New Roman" w:cs="Times New Roman"/>
          <w:noProof/>
          <w:sz w:val="24"/>
          <w:szCs w:val="24"/>
          <w:highlight w:val="yellow"/>
        </w:rPr>
        <w:t>, 2018)</w:t>
      </w:r>
      <w:r w:rsidR="00F623EA" w:rsidRPr="005F15E9">
        <w:rPr>
          <w:rFonts w:ascii="Times New Roman" w:hAnsi="Times New Roman" w:cs="Times New Roman"/>
          <w:sz w:val="24"/>
          <w:szCs w:val="24"/>
          <w:highlight w:val="yellow"/>
        </w:rPr>
        <w:fldChar w:fldCharType="end"/>
      </w:r>
      <w:r w:rsidR="00DB102D" w:rsidRPr="005F15E9">
        <w:rPr>
          <w:rFonts w:ascii="Times New Roman" w:hAnsi="Times New Roman" w:cs="Times New Roman"/>
          <w:sz w:val="24"/>
          <w:szCs w:val="24"/>
          <w:highlight w:val="yellow"/>
        </w:rPr>
        <w:t>.</w:t>
      </w:r>
      <w:r w:rsidR="00D030D5" w:rsidRPr="005F15E9">
        <w:rPr>
          <w:rFonts w:ascii="Times New Roman" w:hAnsi="Times New Roman" w:cs="Times New Roman"/>
          <w:sz w:val="24"/>
          <w:szCs w:val="24"/>
          <w:highlight w:val="yellow"/>
        </w:rPr>
        <w:t xml:space="preserve"> </w:t>
      </w:r>
      <w:proofErr w:type="gramStart"/>
      <w:r w:rsidR="00D030D5" w:rsidRPr="005F15E9">
        <w:rPr>
          <w:rFonts w:ascii="Times New Roman" w:hAnsi="Times New Roman" w:cs="Times New Roman"/>
          <w:sz w:val="24"/>
          <w:szCs w:val="24"/>
          <w:highlight w:val="yellow"/>
        </w:rPr>
        <w:t>Taking into account</w:t>
      </w:r>
      <w:proofErr w:type="gramEnd"/>
      <w:r w:rsidR="00D030D5" w:rsidRPr="005F15E9">
        <w:rPr>
          <w:rFonts w:ascii="Times New Roman" w:hAnsi="Times New Roman" w:cs="Times New Roman"/>
          <w:sz w:val="24"/>
          <w:szCs w:val="24"/>
          <w:highlight w:val="yellow"/>
        </w:rPr>
        <w:t xml:space="preserve"> the importance of this generation in shaping the organic and sustainable consumption landscape, </w:t>
      </w:r>
      <w:r w:rsidR="00C25E38" w:rsidRPr="005F15E9">
        <w:rPr>
          <w:rFonts w:ascii="Times New Roman" w:hAnsi="Times New Roman" w:cs="Times New Roman"/>
          <w:sz w:val="24"/>
          <w:szCs w:val="24"/>
          <w:highlight w:val="yellow"/>
        </w:rPr>
        <w:t xml:space="preserve">this research </w:t>
      </w:r>
      <w:r w:rsidR="00D030D5" w:rsidRPr="005F15E9">
        <w:rPr>
          <w:rFonts w:ascii="Times New Roman" w:hAnsi="Times New Roman" w:cs="Times New Roman"/>
          <w:sz w:val="24"/>
          <w:szCs w:val="24"/>
          <w:highlight w:val="yellow"/>
        </w:rPr>
        <w:t xml:space="preserve">focussed on improving the current understanding </w:t>
      </w:r>
      <w:r w:rsidR="006A2674" w:rsidRPr="005F15E9">
        <w:rPr>
          <w:rFonts w:ascii="Times New Roman" w:hAnsi="Times New Roman" w:cs="Times New Roman"/>
          <w:sz w:val="24"/>
          <w:szCs w:val="24"/>
          <w:highlight w:val="yellow"/>
        </w:rPr>
        <w:t xml:space="preserve">of </w:t>
      </w:r>
      <w:r w:rsidR="00D030D5" w:rsidRPr="005F15E9">
        <w:rPr>
          <w:rFonts w:ascii="Times New Roman" w:hAnsi="Times New Roman" w:cs="Times New Roman"/>
          <w:sz w:val="24"/>
          <w:szCs w:val="24"/>
          <w:highlight w:val="yellow"/>
        </w:rPr>
        <w:t xml:space="preserve">the role of sustainable labelling in purchase behaviour concerning food products. </w:t>
      </w:r>
      <w:r w:rsidR="001F5B01" w:rsidRPr="005F15E9">
        <w:rPr>
          <w:rFonts w:ascii="Times New Roman" w:hAnsi="Times New Roman" w:cs="Times New Roman"/>
          <w:sz w:val="24"/>
          <w:szCs w:val="24"/>
          <w:highlight w:val="yellow"/>
        </w:rPr>
        <w:t xml:space="preserve">Since the study is one of the newer </w:t>
      </w:r>
      <w:r w:rsidR="006755E7" w:rsidRPr="005F15E9">
        <w:rPr>
          <w:rFonts w:ascii="Times New Roman" w:hAnsi="Times New Roman" w:cs="Times New Roman"/>
          <w:sz w:val="24"/>
          <w:szCs w:val="24"/>
          <w:highlight w:val="yellow"/>
        </w:rPr>
        <w:t>endeavours</w:t>
      </w:r>
      <w:r w:rsidR="001F5B01" w:rsidRPr="005F15E9">
        <w:rPr>
          <w:rFonts w:ascii="Times New Roman" w:hAnsi="Times New Roman" w:cs="Times New Roman"/>
          <w:sz w:val="24"/>
          <w:szCs w:val="24"/>
          <w:highlight w:val="yellow"/>
        </w:rPr>
        <w:t xml:space="preserve"> to </w:t>
      </w:r>
      <w:r w:rsidR="00C25E38" w:rsidRPr="005F15E9">
        <w:rPr>
          <w:rFonts w:ascii="Times New Roman" w:hAnsi="Times New Roman" w:cs="Times New Roman"/>
          <w:sz w:val="24"/>
          <w:szCs w:val="24"/>
          <w:highlight w:val="yellow"/>
        </w:rPr>
        <w:t xml:space="preserve">understand </w:t>
      </w:r>
      <w:r w:rsidR="001F5B01" w:rsidRPr="005F15E9">
        <w:rPr>
          <w:rFonts w:ascii="Times New Roman" w:hAnsi="Times New Roman" w:cs="Times New Roman"/>
          <w:sz w:val="24"/>
          <w:szCs w:val="24"/>
          <w:highlight w:val="yellow"/>
        </w:rPr>
        <w:t xml:space="preserve">the </w:t>
      </w:r>
      <w:r w:rsidR="00C25E38" w:rsidRPr="005F15E9">
        <w:rPr>
          <w:rFonts w:ascii="Times New Roman" w:hAnsi="Times New Roman" w:cs="Times New Roman"/>
          <w:sz w:val="24"/>
          <w:szCs w:val="24"/>
          <w:highlight w:val="yellow"/>
        </w:rPr>
        <w:t xml:space="preserve">sustainable purchase behaviour from the lens of </w:t>
      </w:r>
      <w:r w:rsidR="001F5B01" w:rsidRPr="005F15E9">
        <w:rPr>
          <w:rFonts w:ascii="Times New Roman" w:hAnsi="Times New Roman" w:cs="Times New Roman"/>
          <w:sz w:val="24"/>
          <w:szCs w:val="24"/>
          <w:highlight w:val="yellow"/>
        </w:rPr>
        <w:t>sustainab</w:t>
      </w:r>
      <w:r w:rsidR="001D4F8E" w:rsidRPr="005F15E9">
        <w:rPr>
          <w:rFonts w:ascii="Times New Roman" w:hAnsi="Times New Roman" w:cs="Times New Roman"/>
          <w:sz w:val="24"/>
          <w:szCs w:val="24"/>
          <w:highlight w:val="yellow"/>
        </w:rPr>
        <w:t>le labelling of dairy products,</w:t>
      </w:r>
      <w:r w:rsidR="001F5B01" w:rsidRPr="005F15E9">
        <w:rPr>
          <w:rFonts w:ascii="Times New Roman" w:hAnsi="Times New Roman" w:cs="Times New Roman"/>
          <w:sz w:val="24"/>
          <w:szCs w:val="24"/>
          <w:highlight w:val="yellow"/>
        </w:rPr>
        <w:t xml:space="preserve"> </w:t>
      </w:r>
      <w:r w:rsidR="00C25E38" w:rsidRPr="005F15E9">
        <w:rPr>
          <w:rFonts w:ascii="Times New Roman" w:hAnsi="Times New Roman" w:cs="Times New Roman"/>
          <w:sz w:val="24"/>
          <w:szCs w:val="24"/>
          <w:highlight w:val="yellow"/>
        </w:rPr>
        <w:t xml:space="preserve">the research conducted </w:t>
      </w:r>
      <w:r w:rsidR="001F5B01" w:rsidRPr="005F15E9">
        <w:rPr>
          <w:rFonts w:ascii="Times New Roman" w:hAnsi="Times New Roman" w:cs="Times New Roman"/>
          <w:sz w:val="24"/>
          <w:szCs w:val="24"/>
          <w:highlight w:val="yellow"/>
        </w:rPr>
        <w:t xml:space="preserve">a qualitative investigation by approaching the </w:t>
      </w:r>
      <w:r w:rsidR="00C25E38" w:rsidRPr="005F15E9">
        <w:rPr>
          <w:rFonts w:ascii="Times New Roman" w:hAnsi="Times New Roman" w:cs="Times New Roman"/>
          <w:sz w:val="24"/>
          <w:szCs w:val="24"/>
          <w:highlight w:val="yellow"/>
        </w:rPr>
        <w:t>target participants</w:t>
      </w:r>
      <w:r w:rsidR="001F5B01" w:rsidRPr="005F15E9">
        <w:rPr>
          <w:rFonts w:ascii="Times New Roman" w:hAnsi="Times New Roman" w:cs="Times New Roman"/>
          <w:sz w:val="24"/>
          <w:szCs w:val="24"/>
          <w:highlight w:val="yellow"/>
        </w:rPr>
        <w:t xml:space="preserve"> and presenting to them a semi-structured questionnaire</w:t>
      </w:r>
      <w:r w:rsidR="009C6660" w:rsidRPr="005F15E9">
        <w:rPr>
          <w:rFonts w:ascii="Times New Roman" w:hAnsi="Times New Roman" w:cs="Times New Roman"/>
          <w:sz w:val="24"/>
          <w:szCs w:val="24"/>
          <w:highlight w:val="yellow"/>
        </w:rPr>
        <w:t xml:space="preserve"> before </w:t>
      </w:r>
      <w:r w:rsidR="006A2674" w:rsidRPr="005F15E9">
        <w:rPr>
          <w:rFonts w:ascii="Times New Roman" w:hAnsi="Times New Roman" w:cs="Times New Roman"/>
          <w:sz w:val="24"/>
          <w:szCs w:val="24"/>
          <w:highlight w:val="yellow"/>
        </w:rPr>
        <w:t xml:space="preserve">the </w:t>
      </w:r>
      <w:r w:rsidR="009C6660" w:rsidRPr="005F15E9">
        <w:rPr>
          <w:rFonts w:ascii="Times New Roman" w:hAnsi="Times New Roman" w:cs="Times New Roman"/>
          <w:sz w:val="24"/>
          <w:szCs w:val="24"/>
          <w:highlight w:val="yellow"/>
        </w:rPr>
        <w:t>final survey</w:t>
      </w:r>
      <w:r w:rsidR="001F5B01" w:rsidRPr="005F15E9">
        <w:rPr>
          <w:rFonts w:ascii="Times New Roman" w:hAnsi="Times New Roman" w:cs="Times New Roman"/>
          <w:sz w:val="24"/>
          <w:szCs w:val="24"/>
          <w:highlight w:val="yellow"/>
        </w:rPr>
        <w:t xml:space="preserve">. </w:t>
      </w:r>
    </w:p>
    <w:p w14:paraId="2264E4BA" w14:textId="40ADD331" w:rsidR="00FA5D75" w:rsidRPr="005F15E9" w:rsidRDefault="000A7762" w:rsidP="00AF1057">
      <w:pPr>
        <w:spacing w:line="276" w:lineRule="auto"/>
        <w:jc w:val="both"/>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The measurements for TPB constructs, environmental concern, </w:t>
      </w:r>
      <w:r w:rsidR="006755E7" w:rsidRPr="005F15E9">
        <w:rPr>
          <w:rFonts w:ascii="Times New Roman" w:hAnsi="Times New Roman" w:cs="Times New Roman"/>
          <w:sz w:val="24"/>
          <w:szCs w:val="24"/>
          <w:highlight w:val="yellow"/>
        </w:rPr>
        <w:t xml:space="preserve">consumer effectiveness, </w:t>
      </w:r>
      <w:r w:rsidRPr="005F15E9">
        <w:rPr>
          <w:rFonts w:ascii="Times New Roman" w:hAnsi="Times New Roman" w:cs="Times New Roman"/>
          <w:sz w:val="24"/>
          <w:szCs w:val="24"/>
          <w:highlight w:val="yellow"/>
        </w:rPr>
        <w:t xml:space="preserve">consumer innovativeness, </w:t>
      </w:r>
      <w:r w:rsidR="004A576C" w:rsidRPr="005F15E9">
        <w:rPr>
          <w:rFonts w:ascii="Times New Roman" w:hAnsi="Times New Roman" w:cs="Times New Roman"/>
          <w:sz w:val="24"/>
          <w:szCs w:val="24"/>
          <w:highlight w:val="yellow"/>
        </w:rPr>
        <w:t>sustainable label awareness</w:t>
      </w:r>
      <w:r w:rsidRPr="005F15E9">
        <w:rPr>
          <w:rFonts w:ascii="Times New Roman" w:hAnsi="Times New Roman" w:cs="Times New Roman"/>
          <w:sz w:val="24"/>
          <w:szCs w:val="24"/>
          <w:highlight w:val="yellow"/>
        </w:rPr>
        <w:t xml:space="preserve">, purchase intention, and purchase behaviour were enlisted based on the extant literature and the information acquired through </w:t>
      </w:r>
      <w:r w:rsidRPr="005F15E9">
        <w:rPr>
          <w:rFonts w:ascii="Times New Roman" w:hAnsi="Times New Roman" w:cs="Times New Roman"/>
          <w:sz w:val="24"/>
          <w:szCs w:val="24"/>
          <w:highlight w:val="yellow"/>
        </w:rPr>
        <w:lastRenderedPageBreak/>
        <w:t>focus-group discussions and interviews. The inter-judge reliability was examined by five academicians in the area of marketing and sustainability</w:t>
      </w:r>
      <w:r w:rsidR="00CE379F" w:rsidRPr="005F15E9">
        <w:rPr>
          <w:rFonts w:ascii="Times New Roman" w:hAnsi="Times New Roman" w:cs="Times New Roman"/>
          <w:sz w:val="24"/>
          <w:szCs w:val="24"/>
          <w:highlight w:val="yellow"/>
        </w:rPr>
        <w:t xml:space="preserve"> </w:t>
      </w:r>
      <w:r w:rsidR="004066DF" w:rsidRPr="005F15E9">
        <w:rPr>
          <w:rFonts w:ascii="Times New Roman" w:hAnsi="Times New Roman" w:cs="Times New Roman"/>
          <w:sz w:val="24"/>
          <w:szCs w:val="24"/>
          <w:highlight w:val="yellow"/>
        </w:rPr>
        <w:fldChar w:fldCharType="begin" w:fldLock="1"/>
      </w:r>
      <w:r w:rsidR="0076159F" w:rsidRPr="005F15E9">
        <w:rPr>
          <w:rFonts w:ascii="Times New Roman" w:hAnsi="Times New Roman" w:cs="Times New Roman"/>
          <w:sz w:val="24"/>
          <w:szCs w:val="24"/>
          <w:highlight w:val="yellow"/>
        </w:rPr>
        <w:instrText>ADDIN CSL_CITATION {"citationItems":[{"id":"ITEM-1","itemData":{"DOI":"10.1016/j.jbusres.2018.01.031","ISSN":"0148-2963","author":[{"dropping-particle":"","family":"Foroudi","given":"Pantea","non-dropping-particle":"","parse-names":false,"suffix":""},{"dropping-particle":"","family":"Jin","given":"Zhongqi","non-dropping-particle":"","parse-names":false,"suffix":""},{"dropping-particle":"","family":"Gupta","given":"Suraksha","non-dropping-particle":"","parse-names":false,"suffix":""},{"dropping-particle":"","family":"Foroudi","given":"Mohammad M","non-dropping-particle":"","parse-names":false,"suffix":""},{"dropping-particle":"","family":"Kitchen","given":"Philip J","non-dropping-particle":"","parse-names":false,"suffix":""}],"container-title":"Journal of Business Research","id":"ITEM-1","issue":"June 2017","issued":{"date-parts":[["2018"]]},"page":"0-1","publisher":"Elsevier","title":"Perceptional components of brand equity : Con fi guring the Symmetrical and Asymmetrical Paths to brand loyalty and brand purchase intention","type":"article-journal"},"uris":["http://www.mendeley.com/documents/?uuid=d724cb7b-0cd4-4d0d-9b85-330500ad726d"]}],"mendeley":{"formattedCitation":"(Foroudi, Jin, Gupta, Foroudi, &amp; Kitchen, 2018)","manualFormatting":"(Foroudi et al., 2018)","plainTextFormattedCitation":"(Foroudi, Jin, Gupta, Foroudi, &amp; Kitchen, 2018)","previouslyFormattedCitation":"(Foroudi, Jin, Gupta, Foroudi, &amp; Kitchen, 2018)"},"properties":{"noteIndex":0},"schema":"https://github.com/citation-style-language/schema/raw/master/csl-citation.json"}</w:instrText>
      </w:r>
      <w:r w:rsidR="004066DF" w:rsidRPr="005F15E9">
        <w:rPr>
          <w:rFonts w:ascii="Times New Roman" w:hAnsi="Times New Roman" w:cs="Times New Roman"/>
          <w:sz w:val="24"/>
          <w:szCs w:val="24"/>
          <w:highlight w:val="yellow"/>
        </w:rPr>
        <w:fldChar w:fldCharType="separate"/>
      </w:r>
      <w:r w:rsidR="004066DF" w:rsidRPr="005F15E9">
        <w:rPr>
          <w:rFonts w:ascii="Times New Roman" w:hAnsi="Times New Roman" w:cs="Times New Roman"/>
          <w:noProof/>
          <w:sz w:val="24"/>
          <w:szCs w:val="24"/>
          <w:highlight w:val="yellow"/>
        </w:rPr>
        <w:t>(Foroudi</w:t>
      </w:r>
      <w:r w:rsidR="00511669" w:rsidRPr="005F15E9">
        <w:rPr>
          <w:rFonts w:ascii="Times New Roman" w:hAnsi="Times New Roman" w:cs="Times New Roman"/>
          <w:noProof/>
          <w:sz w:val="24"/>
          <w:szCs w:val="24"/>
          <w:highlight w:val="yellow"/>
        </w:rPr>
        <w:t xml:space="preserve"> et al.</w:t>
      </w:r>
      <w:r w:rsidR="004066DF" w:rsidRPr="005F15E9">
        <w:rPr>
          <w:rFonts w:ascii="Times New Roman" w:hAnsi="Times New Roman" w:cs="Times New Roman"/>
          <w:noProof/>
          <w:sz w:val="24"/>
          <w:szCs w:val="24"/>
          <w:highlight w:val="yellow"/>
        </w:rPr>
        <w:t>, 2018)</w:t>
      </w:r>
      <w:r w:rsidR="004066DF" w:rsidRPr="005F15E9">
        <w:rPr>
          <w:rFonts w:ascii="Times New Roman" w:hAnsi="Times New Roman" w:cs="Times New Roman"/>
          <w:sz w:val="24"/>
          <w:szCs w:val="24"/>
          <w:highlight w:val="yellow"/>
        </w:rPr>
        <w:fldChar w:fldCharType="end"/>
      </w:r>
      <w:r w:rsidRPr="005F15E9">
        <w:rPr>
          <w:rFonts w:ascii="Times New Roman" w:hAnsi="Times New Roman" w:cs="Times New Roman"/>
          <w:sz w:val="24"/>
          <w:szCs w:val="24"/>
          <w:highlight w:val="yellow"/>
        </w:rPr>
        <w:t>.</w:t>
      </w:r>
      <w:r w:rsidR="00CE379F" w:rsidRPr="005F15E9">
        <w:rPr>
          <w:rFonts w:ascii="Times New Roman" w:hAnsi="Times New Roman" w:cs="Times New Roman"/>
          <w:sz w:val="24"/>
          <w:szCs w:val="24"/>
          <w:highlight w:val="yellow"/>
        </w:rPr>
        <w:t xml:space="preserve"> They were requested to provide their </w:t>
      </w:r>
      <w:r w:rsidR="006755E7" w:rsidRPr="005F15E9">
        <w:rPr>
          <w:rFonts w:ascii="Times New Roman" w:hAnsi="Times New Roman" w:cs="Times New Roman"/>
          <w:sz w:val="24"/>
          <w:szCs w:val="24"/>
          <w:highlight w:val="yellow"/>
        </w:rPr>
        <w:t>opinions</w:t>
      </w:r>
      <w:r w:rsidR="00CE379F" w:rsidRPr="005F15E9">
        <w:rPr>
          <w:rFonts w:ascii="Times New Roman" w:hAnsi="Times New Roman" w:cs="Times New Roman"/>
          <w:sz w:val="24"/>
          <w:szCs w:val="24"/>
          <w:highlight w:val="yellow"/>
        </w:rPr>
        <w:t xml:space="preserve"> on the appropriateness of the items, </w:t>
      </w:r>
      <w:r w:rsidR="006A2674" w:rsidRPr="005F15E9">
        <w:rPr>
          <w:rFonts w:ascii="Times New Roman" w:hAnsi="Times New Roman" w:cs="Times New Roman"/>
          <w:sz w:val="24"/>
          <w:szCs w:val="24"/>
          <w:highlight w:val="yellow"/>
        </w:rPr>
        <w:t xml:space="preserve">the </w:t>
      </w:r>
      <w:r w:rsidR="00CE379F" w:rsidRPr="005F15E9">
        <w:rPr>
          <w:rFonts w:ascii="Times New Roman" w:hAnsi="Times New Roman" w:cs="Times New Roman"/>
          <w:sz w:val="24"/>
          <w:szCs w:val="24"/>
          <w:highlight w:val="yellow"/>
        </w:rPr>
        <w:t xml:space="preserve">wording of questions, and the content validity of the scale </w:t>
      </w:r>
      <w:r w:rsidR="004066DF" w:rsidRPr="005F15E9">
        <w:rPr>
          <w:rFonts w:ascii="Times New Roman" w:hAnsi="Times New Roman" w:cs="Times New Roman"/>
          <w:sz w:val="24"/>
          <w:szCs w:val="24"/>
          <w:highlight w:val="yellow"/>
        </w:rPr>
        <w:fldChar w:fldCharType="begin" w:fldLock="1"/>
      </w:r>
      <w:r w:rsidR="007C1745" w:rsidRPr="005F15E9">
        <w:rPr>
          <w:rFonts w:ascii="Times New Roman" w:hAnsi="Times New Roman" w:cs="Times New Roman"/>
          <w:sz w:val="24"/>
          <w:szCs w:val="24"/>
          <w:highlight w:val="yellow"/>
        </w:rPr>
        <w:instrText>ADDIN CSL_CITATION {"citationItems":[{"id":"ITEM-1","itemData":{"DOI":"10.17705/1CAIS.01324","abstract":"The issue of whether IS positivist researchers were validating their instruments sufficiently was initially raised fifteen years ago. Rigor in IS research is still one of the critical scientific issues facing the field. Without solid validation of the instruments that are used to gather data on which findings and interpretations are based, the very scientific basis of the profession is threatened. This study builds on four prior retrospectives of IS research that conclude that IS positivist researchers continue to face major barriers in instrument, statistical, and other forms of validation. It goes beyond these studies by offering analyses of the state-of-the-art of research validities and deriving specific heuristics for research practice in the validities. Some of these heuristics will, no doubt, be controversial. But we believe that it is time for the IS academic profession to bring such issues into the open for community debate. This article is a first step in that direction. Based on our interpretation of the importance of a long list of validities, this paper suggests heuristics for reinvigorating the quest for validation in IS research via content/construct validity, reliability, manipulation validity, and statistical conclusion validity. New guidelines for validation and new research directions are offered.","author":[{"dropping-particle":"","family":"Straub","given":"Detmar","non-dropping-particle":"","parse-names":false,"suffix":""},{"dropping-particle":"","family":"Boudreau","given":"Marie-Claude","non-dropping-particle":"","parse-names":false,"suffix":""},{"dropping-particle":"","family":"Gefen","given":"David","non-dropping-particle":"","parse-names":false,"suffix":""},{"dropping-particle":"","family":"Straub","given":"Detmar ;","non-dropping-particle":"","parse-names":false,"suffix":""},{"dropping-particle":"","family":"Boudreau","given":"Marie-Claude;","non-dropping-particle":"","parse-names":false,"suffix":""},{"dropping-particle":"","family":"Straub","given":"D","non-dropping-particle":"","parse-names":false,"suffix":""},{"dropping-particle":"","family":"Boudreau","given":"M","non-dropping-particle":"","parse-names":false,"suffix":""},{"dropping-particle":"","family":"Gefen","given":"D","non-dropping-particle":"","parse-names":false,"suffix":""}],"container-title":"Communications of the Association for Information Systems","id":"ITEM-1","issued":{"date-parts":[["2004"]]},"page":"380-427","title":"Validation Guidelines for IS Positivist Research","type":"article-journal","volume":"13"},"uris":["http://www.mendeley.com/documents/?uuid=3d3ac5c3-eb20-3ba5-a6ec-f34ce8ec9563"]}],"mendeley":{"formattedCitation":"(Detmar Straub et al., 2004)","plainTextFormattedCitation":"(Detmar Straub et al., 2004)","previouslyFormattedCitation":"(Detmar Straub et al., 2004)"},"properties":{"noteIndex":0},"schema":"https://github.com/citation-style-language/schema/raw/master/csl-citation.json"}</w:instrText>
      </w:r>
      <w:r w:rsidR="004066DF" w:rsidRPr="005F15E9">
        <w:rPr>
          <w:rFonts w:ascii="Times New Roman" w:hAnsi="Times New Roman" w:cs="Times New Roman"/>
          <w:sz w:val="24"/>
          <w:szCs w:val="24"/>
          <w:highlight w:val="yellow"/>
        </w:rPr>
        <w:fldChar w:fldCharType="separate"/>
      </w:r>
      <w:r w:rsidR="007C1745" w:rsidRPr="005F15E9">
        <w:rPr>
          <w:rFonts w:ascii="Times New Roman" w:hAnsi="Times New Roman" w:cs="Times New Roman"/>
          <w:noProof/>
          <w:sz w:val="24"/>
          <w:szCs w:val="24"/>
          <w:highlight w:val="yellow"/>
        </w:rPr>
        <w:t>(Detmar Straub et al., 2004)</w:t>
      </w:r>
      <w:r w:rsidR="004066DF" w:rsidRPr="005F15E9">
        <w:rPr>
          <w:rFonts w:ascii="Times New Roman" w:hAnsi="Times New Roman" w:cs="Times New Roman"/>
          <w:sz w:val="24"/>
          <w:szCs w:val="24"/>
          <w:highlight w:val="yellow"/>
        </w:rPr>
        <w:fldChar w:fldCharType="end"/>
      </w:r>
      <w:r w:rsidR="00CE379F" w:rsidRPr="005F15E9">
        <w:rPr>
          <w:rFonts w:ascii="Times New Roman" w:hAnsi="Times New Roman" w:cs="Times New Roman"/>
          <w:sz w:val="24"/>
          <w:szCs w:val="24"/>
          <w:highlight w:val="yellow"/>
        </w:rPr>
        <w:t xml:space="preserve">. The final questionnaire was designed after incorporating their valuable comments following rewording some of the statements and removing redundant items from the scale. </w:t>
      </w:r>
    </w:p>
    <w:p w14:paraId="5BBB1BD8" w14:textId="2778F9D2" w:rsidR="006860B4" w:rsidRPr="005F15E9" w:rsidRDefault="007859F9" w:rsidP="004500B0">
      <w:pPr>
        <w:spacing w:line="276" w:lineRule="auto"/>
        <w:jc w:val="both"/>
        <w:rPr>
          <w:rFonts w:ascii="Times New Roman" w:hAnsi="Times New Roman" w:cs="Times New Roman"/>
          <w:b/>
          <w:sz w:val="24"/>
          <w:szCs w:val="24"/>
        </w:rPr>
      </w:pPr>
      <w:r w:rsidRPr="005F15E9">
        <w:rPr>
          <w:rFonts w:ascii="Times New Roman" w:hAnsi="Times New Roman" w:cs="Times New Roman"/>
          <w:sz w:val="24"/>
          <w:szCs w:val="24"/>
          <w:highlight w:val="yellow"/>
        </w:rPr>
        <w:t>A sample of 273</w:t>
      </w:r>
      <w:r w:rsidR="00FA5D75" w:rsidRPr="005F15E9">
        <w:rPr>
          <w:rFonts w:ascii="Times New Roman" w:hAnsi="Times New Roman" w:cs="Times New Roman"/>
          <w:sz w:val="24"/>
          <w:szCs w:val="24"/>
          <w:highlight w:val="yellow"/>
        </w:rPr>
        <w:t xml:space="preserve"> consumers participated in the research over three months, </w:t>
      </w:r>
      <w:proofErr w:type="gramStart"/>
      <w:r w:rsidR="00FA5D75" w:rsidRPr="005F15E9">
        <w:rPr>
          <w:rFonts w:ascii="Times New Roman" w:hAnsi="Times New Roman" w:cs="Times New Roman"/>
          <w:sz w:val="24"/>
          <w:szCs w:val="24"/>
          <w:highlight w:val="yellow"/>
        </w:rPr>
        <w:t>i.e.</w:t>
      </w:r>
      <w:proofErr w:type="gramEnd"/>
      <w:r w:rsidR="00FA5D75" w:rsidRPr="005F15E9">
        <w:rPr>
          <w:rFonts w:ascii="Times New Roman" w:hAnsi="Times New Roman" w:cs="Times New Roman"/>
          <w:sz w:val="24"/>
          <w:szCs w:val="24"/>
          <w:highlight w:val="yellow"/>
        </w:rPr>
        <w:t xml:space="preserve"> from June 2021 to August 2021. The data were gathered from </w:t>
      </w:r>
      <w:r w:rsidR="006E35AB" w:rsidRPr="005F15E9">
        <w:rPr>
          <w:rFonts w:ascii="Times New Roman" w:hAnsi="Times New Roman" w:cs="Times New Roman"/>
          <w:sz w:val="24"/>
          <w:szCs w:val="24"/>
          <w:highlight w:val="yellow"/>
        </w:rPr>
        <w:t xml:space="preserve">Chinese </w:t>
      </w:r>
      <w:r w:rsidR="007B0B44" w:rsidRPr="005F15E9">
        <w:rPr>
          <w:rFonts w:ascii="Times New Roman" w:hAnsi="Times New Roman" w:cs="Times New Roman"/>
          <w:sz w:val="24"/>
          <w:szCs w:val="24"/>
          <w:highlight w:val="yellow"/>
        </w:rPr>
        <w:t>consumers</w:t>
      </w:r>
      <w:r w:rsidR="00A96E2F" w:rsidRPr="005F15E9">
        <w:rPr>
          <w:rFonts w:ascii="Times New Roman" w:hAnsi="Times New Roman" w:cs="Times New Roman"/>
          <w:sz w:val="24"/>
          <w:szCs w:val="24"/>
          <w:highlight w:val="yellow"/>
        </w:rPr>
        <w:t xml:space="preserve"> in the capital cities</w:t>
      </w:r>
      <w:r w:rsidR="00897365" w:rsidRPr="005F15E9">
        <w:rPr>
          <w:rFonts w:ascii="Times New Roman" w:hAnsi="Times New Roman" w:cs="Times New Roman"/>
          <w:sz w:val="24"/>
          <w:szCs w:val="24"/>
          <w:highlight w:val="yellow"/>
        </w:rPr>
        <w:t>,</w:t>
      </w:r>
      <w:r w:rsidR="00A96E2F" w:rsidRPr="005F15E9">
        <w:rPr>
          <w:rFonts w:ascii="Times New Roman" w:hAnsi="Times New Roman" w:cs="Times New Roman"/>
          <w:sz w:val="24"/>
          <w:szCs w:val="24"/>
          <w:highlight w:val="yellow"/>
        </w:rPr>
        <w:t xml:space="preserve"> namely</w:t>
      </w:r>
      <w:r w:rsidR="002A4914" w:rsidRPr="005F15E9">
        <w:rPr>
          <w:rFonts w:ascii="Times New Roman" w:hAnsi="Times New Roman" w:cs="Times New Roman"/>
          <w:sz w:val="24"/>
          <w:szCs w:val="24"/>
          <w:highlight w:val="yellow"/>
        </w:rPr>
        <w:t xml:space="preserve"> </w:t>
      </w:r>
      <w:r w:rsidR="00A96E2F" w:rsidRPr="005F15E9">
        <w:rPr>
          <w:rFonts w:ascii="Times New Roman" w:hAnsi="Times New Roman" w:cs="Times New Roman"/>
          <w:sz w:val="24"/>
          <w:szCs w:val="24"/>
          <w:highlight w:val="yellow"/>
        </w:rPr>
        <w:t>Zhengzhou, Wuhan, and Hefei</w:t>
      </w:r>
      <w:r w:rsidR="00897365" w:rsidRPr="005F15E9">
        <w:rPr>
          <w:rFonts w:ascii="Times New Roman" w:hAnsi="Times New Roman" w:cs="Times New Roman"/>
          <w:sz w:val="24"/>
          <w:szCs w:val="24"/>
          <w:highlight w:val="yellow"/>
        </w:rPr>
        <w:t>,</w:t>
      </w:r>
      <w:r w:rsidR="00A96E2F" w:rsidRPr="005F15E9">
        <w:rPr>
          <w:rFonts w:ascii="Times New Roman" w:hAnsi="Times New Roman" w:cs="Times New Roman"/>
          <w:sz w:val="24"/>
          <w:szCs w:val="24"/>
          <w:highlight w:val="yellow"/>
        </w:rPr>
        <w:t xml:space="preserve"> from three provinces, </w:t>
      </w:r>
      <w:proofErr w:type="gramStart"/>
      <w:r w:rsidR="00A96E2F" w:rsidRPr="005F15E9">
        <w:rPr>
          <w:rFonts w:ascii="Times New Roman" w:hAnsi="Times New Roman" w:cs="Times New Roman"/>
          <w:sz w:val="24"/>
          <w:szCs w:val="24"/>
          <w:highlight w:val="yellow"/>
        </w:rPr>
        <w:t>i.e.</w:t>
      </w:r>
      <w:proofErr w:type="gramEnd"/>
      <w:r w:rsidR="00A96E2F" w:rsidRPr="005F15E9">
        <w:rPr>
          <w:rFonts w:ascii="Times New Roman" w:hAnsi="Times New Roman" w:cs="Times New Roman"/>
          <w:sz w:val="24"/>
          <w:szCs w:val="24"/>
          <w:highlight w:val="yellow"/>
        </w:rPr>
        <w:t xml:space="preserve"> Henan, Hubei, and Anhui</w:t>
      </w:r>
      <w:r w:rsidR="00897365" w:rsidRPr="005F15E9">
        <w:rPr>
          <w:rFonts w:ascii="Times New Roman" w:hAnsi="Times New Roman" w:cs="Times New Roman"/>
          <w:sz w:val="24"/>
          <w:szCs w:val="24"/>
          <w:highlight w:val="yellow"/>
        </w:rPr>
        <w:t>,</w:t>
      </w:r>
      <w:r w:rsidR="00A96E2F" w:rsidRPr="005F15E9">
        <w:rPr>
          <w:rFonts w:ascii="Times New Roman" w:hAnsi="Times New Roman" w:cs="Times New Roman"/>
          <w:sz w:val="24"/>
          <w:szCs w:val="24"/>
          <w:highlight w:val="yellow"/>
        </w:rPr>
        <w:t xml:space="preserve"> respectively. Due to the pandemic situation, the survey was administered online</w:t>
      </w:r>
      <w:r w:rsidR="009D0F56" w:rsidRPr="005F15E9">
        <w:rPr>
          <w:rFonts w:ascii="Times New Roman" w:hAnsi="Times New Roman" w:cs="Times New Roman"/>
          <w:sz w:val="24"/>
          <w:szCs w:val="24"/>
          <w:highlight w:val="yellow"/>
        </w:rPr>
        <w:t xml:space="preserve"> using a convenience sample from the selected regions as it was convenient to reach the target </w:t>
      </w:r>
      <w:r w:rsidR="007B0B44" w:rsidRPr="005F15E9">
        <w:rPr>
          <w:rFonts w:ascii="Times New Roman" w:hAnsi="Times New Roman" w:cs="Times New Roman"/>
          <w:sz w:val="24"/>
          <w:szCs w:val="24"/>
          <w:highlight w:val="yellow"/>
        </w:rPr>
        <w:t xml:space="preserve">respondents </w:t>
      </w:r>
      <w:r w:rsidR="009D0F56" w:rsidRPr="005F15E9">
        <w:rPr>
          <w:rFonts w:ascii="Times New Roman" w:hAnsi="Times New Roman" w:cs="Times New Roman"/>
          <w:sz w:val="24"/>
          <w:szCs w:val="24"/>
          <w:highlight w:val="yellow"/>
        </w:rPr>
        <w:t>in these cities through peer-group contacts over there</w:t>
      </w:r>
      <w:r w:rsidR="006E35AB" w:rsidRPr="005F15E9">
        <w:rPr>
          <w:rFonts w:ascii="Times New Roman" w:hAnsi="Times New Roman" w:cs="Times New Roman"/>
          <w:sz w:val="24"/>
          <w:szCs w:val="24"/>
          <w:highlight w:val="yellow"/>
        </w:rPr>
        <w:t xml:space="preserve">. The English version of the questionnaire was initially framed using ‘Questionnaire Star’ and distributed for pilot testing. As a result, it appeared that </w:t>
      </w:r>
      <w:r w:rsidR="009D0F56" w:rsidRPr="005F15E9">
        <w:rPr>
          <w:rFonts w:ascii="Times New Roman" w:hAnsi="Times New Roman" w:cs="Times New Roman"/>
          <w:sz w:val="24"/>
          <w:szCs w:val="24"/>
          <w:highlight w:val="yellow"/>
        </w:rPr>
        <w:t xml:space="preserve">due to the language barrier, the Chinese </w:t>
      </w:r>
      <w:r w:rsidR="007B0B44" w:rsidRPr="005F15E9">
        <w:rPr>
          <w:rFonts w:ascii="Times New Roman" w:hAnsi="Times New Roman" w:cs="Times New Roman"/>
          <w:sz w:val="24"/>
          <w:szCs w:val="24"/>
          <w:highlight w:val="yellow"/>
        </w:rPr>
        <w:t xml:space="preserve">consumers </w:t>
      </w:r>
      <w:r w:rsidR="009D0F56" w:rsidRPr="005F15E9">
        <w:rPr>
          <w:rFonts w:ascii="Times New Roman" w:hAnsi="Times New Roman" w:cs="Times New Roman"/>
          <w:sz w:val="24"/>
          <w:szCs w:val="24"/>
          <w:highlight w:val="yellow"/>
        </w:rPr>
        <w:t>were unable to understand the questionnaire</w:t>
      </w:r>
      <w:r w:rsidR="006755E7" w:rsidRPr="005F15E9">
        <w:rPr>
          <w:rFonts w:ascii="Times New Roman" w:hAnsi="Times New Roman" w:cs="Times New Roman"/>
          <w:sz w:val="24"/>
          <w:szCs w:val="24"/>
          <w:highlight w:val="yellow"/>
        </w:rPr>
        <w:t xml:space="preserve"> content</w:t>
      </w:r>
      <w:r w:rsidR="009D0F56" w:rsidRPr="005F15E9">
        <w:rPr>
          <w:rFonts w:ascii="Times New Roman" w:hAnsi="Times New Roman" w:cs="Times New Roman"/>
          <w:sz w:val="24"/>
          <w:szCs w:val="24"/>
          <w:highlight w:val="yellow"/>
        </w:rPr>
        <w:t xml:space="preserve"> completely. Therefore, as per their convenience and for getting thorough responses from the respondents, the questionnaire was translated into </w:t>
      </w:r>
      <w:r w:rsidR="006A2674" w:rsidRPr="005F15E9">
        <w:rPr>
          <w:rFonts w:ascii="Times New Roman" w:hAnsi="Times New Roman" w:cs="Times New Roman"/>
          <w:sz w:val="24"/>
          <w:szCs w:val="24"/>
          <w:highlight w:val="yellow"/>
        </w:rPr>
        <w:t xml:space="preserve">the </w:t>
      </w:r>
      <w:r w:rsidR="009D0F56" w:rsidRPr="005F15E9">
        <w:rPr>
          <w:rFonts w:ascii="Times New Roman" w:hAnsi="Times New Roman" w:cs="Times New Roman"/>
          <w:sz w:val="24"/>
          <w:szCs w:val="24"/>
          <w:highlight w:val="yellow"/>
        </w:rPr>
        <w:t>Chinese language</w:t>
      </w:r>
      <w:r w:rsidR="00485622" w:rsidRPr="005F15E9">
        <w:rPr>
          <w:rFonts w:ascii="Times New Roman" w:hAnsi="Times New Roman" w:cs="Times New Roman"/>
          <w:sz w:val="24"/>
          <w:szCs w:val="24"/>
          <w:highlight w:val="yellow"/>
        </w:rPr>
        <w:t xml:space="preserve"> </w:t>
      </w:r>
      <w:r w:rsidR="00485622" w:rsidRPr="005F15E9">
        <w:rPr>
          <w:rFonts w:ascii="Times New Roman" w:hAnsi="Times New Roman" w:cs="Times New Roman"/>
          <w:sz w:val="24"/>
          <w:szCs w:val="24"/>
          <w:highlight w:val="yellow"/>
        </w:rPr>
        <w:fldChar w:fldCharType="begin" w:fldLock="1"/>
      </w:r>
      <w:r w:rsidR="00461E55" w:rsidRPr="005F15E9">
        <w:rPr>
          <w:rFonts w:ascii="Times New Roman" w:hAnsi="Times New Roman" w:cs="Times New Roman"/>
          <w:sz w:val="24"/>
          <w:szCs w:val="24"/>
          <w:highlight w:val="yellow"/>
        </w:rPr>
        <w:instrText>ADDIN CSL_CITATION {"citationItems":[{"id":"ITEM-1","itemData":{"DOI":"10.1177/135910457000100301","ISSN":"15525422","abstract":"Two aspects of translation were investigated: (1) factors that affect translation quality, and (2) how equivalence between source and target versions can be evaluated. The variables of language, content, and difficulty were studied through an analysis of variance design. Ninety-four bilinguals from the University of Guam, representing ten languages, translated or back-translated six essays incorporating three content areas and two levels of difficulty. The five criteria for equivalence were based on comparisons of meaning or predictions of similar responses to original or translated versions. The factors of content, difficulty, language and content-language interaction were significant, and the five equivalence criteria proved workable. Conclusions are that translation quality can be predicted, and that a functionally equivalent translation can be demonstrated when responses to the original and target versions are studied. © 1970, Sage Publications. All rights reserved.","author":[{"dropping-particle":"","family":"Brislin","given":"Richard W.","non-dropping-particle":"","parse-names":false,"suffix":""}],"container-title":"Journal of Cross-Cultural Psychology","id":"ITEM-1","issue":"3","issued":{"date-parts":[["1970","9","1"]]},"page":"185-216","publisher":"SAGE Publications","title":"Back-translation for cross-cultural research","type":"article-journal","volume":"1"},"uris":["http://www.mendeley.com/documents/?uuid=a32be262-07e0-3729-8648-0e8de76b93b8"]}],"mendeley":{"formattedCitation":"(Brislin, 1970)","plainTextFormattedCitation":"(Brislin, 1970)","previouslyFormattedCitation":"(Brislin, 1970)"},"properties":{"noteIndex":0},"schema":"https://github.com/citation-style-language/schema/raw/master/csl-citation.json"}</w:instrText>
      </w:r>
      <w:r w:rsidR="00485622" w:rsidRPr="005F15E9">
        <w:rPr>
          <w:rFonts w:ascii="Times New Roman" w:hAnsi="Times New Roman" w:cs="Times New Roman"/>
          <w:sz w:val="24"/>
          <w:szCs w:val="24"/>
          <w:highlight w:val="yellow"/>
        </w:rPr>
        <w:fldChar w:fldCharType="separate"/>
      </w:r>
      <w:r w:rsidR="00485622" w:rsidRPr="005F15E9">
        <w:rPr>
          <w:rFonts w:ascii="Times New Roman" w:hAnsi="Times New Roman" w:cs="Times New Roman"/>
          <w:noProof/>
          <w:sz w:val="24"/>
          <w:szCs w:val="24"/>
          <w:highlight w:val="yellow"/>
        </w:rPr>
        <w:t>(Brislin, 1970)</w:t>
      </w:r>
      <w:r w:rsidR="00485622" w:rsidRPr="005F15E9">
        <w:rPr>
          <w:rFonts w:ascii="Times New Roman" w:hAnsi="Times New Roman" w:cs="Times New Roman"/>
          <w:sz w:val="24"/>
          <w:szCs w:val="24"/>
          <w:highlight w:val="yellow"/>
        </w:rPr>
        <w:fldChar w:fldCharType="end"/>
      </w:r>
      <w:r w:rsidR="009D0F56" w:rsidRPr="005F15E9">
        <w:rPr>
          <w:rFonts w:ascii="Times New Roman" w:hAnsi="Times New Roman" w:cs="Times New Roman"/>
          <w:sz w:val="24"/>
          <w:szCs w:val="24"/>
          <w:highlight w:val="yellow"/>
        </w:rPr>
        <w:t xml:space="preserve"> with the help of Chinese fellow</w:t>
      </w:r>
      <w:r w:rsidR="007B0B44" w:rsidRPr="005F15E9">
        <w:rPr>
          <w:rFonts w:ascii="Times New Roman" w:hAnsi="Times New Roman" w:cs="Times New Roman"/>
          <w:sz w:val="24"/>
          <w:szCs w:val="24"/>
          <w:highlight w:val="yellow"/>
        </w:rPr>
        <w:t xml:space="preserve"> researchers</w:t>
      </w:r>
      <w:r w:rsidR="00C25E38" w:rsidRPr="005F15E9">
        <w:rPr>
          <w:rFonts w:ascii="Times New Roman" w:hAnsi="Times New Roman" w:cs="Times New Roman"/>
          <w:sz w:val="24"/>
          <w:szCs w:val="24"/>
          <w:highlight w:val="yellow"/>
        </w:rPr>
        <w:t xml:space="preserve"> </w:t>
      </w:r>
      <w:r w:rsidR="009D0F56" w:rsidRPr="005F15E9">
        <w:rPr>
          <w:rFonts w:ascii="Times New Roman" w:hAnsi="Times New Roman" w:cs="Times New Roman"/>
          <w:sz w:val="24"/>
          <w:szCs w:val="24"/>
          <w:highlight w:val="yellow"/>
        </w:rPr>
        <w:t>and distributed among the target respondents</w:t>
      </w:r>
      <w:r w:rsidR="005C32F9" w:rsidRPr="005F15E9">
        <w:rPr>
          <w:rFonts w:ascii="Times New Roman" w:hAnsi="Times New Roman" w:cs="Times New Roman"/>
          <w:sz w:val="24"/>
          <w:szCs w:val="24"/>
          <w:highlight w:val="yellow"/>
        </w:rPr>
        <w:t xml:space="preserve"> </w:t>
      </w:r>
      <w:r w:rsidR="005C32F9" w:rsidRPr="005F15E9">
        <w:rPr>
          <w:rFonts w:ascii="Times New Roman" w:hAnsi="Times New Roman" w:cs="Times New Roman"/>
          <w:sz w:val="24"/>
          <w:szCs w:val="24"/>
          <w:highlight w:val="yellow"/>
        </w:rPr>
        <w:fldChar w:fldCharType="begin" w:fldLock="1"/>
      </w:r>
      <w:r w:rsidR="0084453E" w:rsidRPr="005F15E9">
        <w:rPr>
          <w:rFonts w:ascii="Times New Roman" w:hAnsi="Times New Roman" w:cs="Times New Roman"/>
          <w:sz w:val="24"/>
          <w:szCs w:val="24"/>
          <w:highlight w:val="yellow"/>
        </w:rPr>
        <w:instrText>ADDIN CSL_CITATION {"citationItems":[{"id":"ITEM-1","itemData":{"abstract":"The term e-commerce has progressed rapidly all around the globe and e-commerce businesses are making progress drastically by allowing customers to purchase products from any part of the world. E-commerce mainly focuses on female economy in marketing but due to the rise of middle class, male Internet users' economic strength is rising and they are finding their own worth. This has made the \"male e-commerce economy\" a new online consumer outlet. Therefore, how to break through traditional marketing ideas of e-commerce, strengthen the cultivation of male consumers loyalty, improve their purchase and repurchase rate has become an urgent problem for e-commerce. Based on this, we compared different demands and characteristics of online shopping between men and women by referring to theories related to customer satisfaction. After that, we constructed the evaluation model of customer satisfaction of the e-commerce platform for male customers. We analysed 289 questionnaires from Chinese male students and verified the feasibility and effectiveness of the above evaluation model by received data. We found that e-satisfaction is positively correlated with convenience, customisation, information and communication, and negatively with website aesthetics. This study can provide reference and guidance for e-commerce platforms to seize the opportunity of the \"male e-commerce economy\".","author":[{"dropping-particle":"","family":"Siraj","given":"Ahsan","non-dropping-particle":"","parse-names":false,"suffix":""},{"dropping-particle":"","family":"Guo","given":"Jiaxin","non-dropping-particle":"","parse-names":false,"suffix":""},{"dropping-particle":"","family":"Wajid Kamran","given":"M","non-dropping-particle":"","parse-names":false,"suffix":""},{"dropping-particle":"","family":"Li","given":"Qiuzhen","non-dropping-particle":"","parse-names":false,"suffix":""},{"dropping-particle":"","family":"Zhu","given":"Yongming","non-dropping-particle":"","parse-names":false,"suffix":""},{"dropping-particle":"","family":"Student","given":"Phd","non-dropping-particle":"","parse-names":false,"suffix":""}],"container-title":"International Journal of Innovation, Creativity and Change. www.ijicc.net","id":"ITEM-1","issue":"5","issued":{"date-parts":[["2020"]]},"number-of-pages":"2020","title":"Characteristics for E-Satisfaction in E-Retailing-Evidence from Chinese E-Commerce","type":"report","volume":"12"},"uris":["http://www.mendeley.com/documents/?uuid=d9a87946-f228-3778-88de-be34e874015f"]}],"mendeley":{"formattedCitation":"(Siraj et al., 2020)","plainTextFormattedCitation":"(Siraj et al., 2020)","previouslyFormattedCitation":"(Siraj et al., 2020)"},"properties":{"noteIndex":0},"schema":"https://github.com/citation-style-language/schema/raw/master/csl-citation.json"}</w:instrText>
      </w:r>
      <w:r w:rsidR="005C32F9" w:rsidRPr="005F15E9">
        <w:rPr>
          <w:rFonts w:ascii="Times New Roman" w:hAnsi="Times New Roman" w:cs="Times New Roman"/>
          <w:sz w:val="24"/>
          <w:szCs w:val="24"/>
          <w:highlight w:val="yellow"/>
        </w:rPr>
        <w:fldChar w:fldCharType="separate"/>
      </w:r>
      <w:r w:rsidR="005C32F9" w:rsidRPr="005F15E9">
        <w:rPr>
          <w:rFonts w:ascii="Times New Roman" w:hAnsi="Times New Roman" w:cs="Times New Roman"/>
          <w:noProof/>
          <w:sz w:val="24"/>
          <w:szCs w:val="24"/>
          <w:highlight w:val="yellow"/>
        </w:rPr>
        <w:t>(Siraj et al., 2020)</w:t>
      </w:r>
      <w:r w:rsidR="005C32F9" w:rsidRPr="005F15E9">
        <w:rPr>
          <w:rFonts w:ascii="Times New Roman" w:hAnsi="Times New Roman" w:cs="Times New Roman"/>
          <w:sz w:val="24"/>
          <w:szCs w:val="24"/>
          <w:highlight w:val="yellow"/>
        </w:rPr>
        <w:fldChar w:fldCharType="end"/>
      </w:r>
      <w:r w:rsidR="009D0F56" w:rsidRPr="005F15E9">
        <w:rPr>
          <w:rFonts w:ascii="Times New Roman" w:hAnsi="Times New Roman" w:cs="Times New Roman"/>
          <w:sz w:val="24"/>
          <w:szCs w:val="24"/>
          <w:highlight w:val="yellow"/>
        </w:rPr>
        <w:t>.</w:t>
      </w:r>
      <w:r w:rsidR="005C32F9" w:rsidRPr="005F15E9">
        <w:rPr>
          <w:rFonts w:ascii="Times New Roman" w:hAnsi="Times New Roman" w:cs="Times New Roman"/>
          <w:sz w:val="24"/>
          <w:szCs w:val="24"/>
          <w:highlight w:val="yellow"/>
        </w:rPr>
        <w:t xml:space="preserve"> </w:t>
      </w:r>
      <w:r w:rsidR="006755E7" w:rsidRPr="005F15E9">
        <w:rPr>
          <w:rFonts w:ascii="Times New Roman" w:hAnsi="Times New Roman" w:cs="Times New Roman"/>
          <w:sz w:val="24"/>
          <w:szCs w:val="24"/>
          <w:highlight w:val="yellow"/>
        </w:rPr>
        <w:t xml:space="preserve">In </w:t>
      </w:r>
      <w:r w:rsidR="009432D7" w:rsidRPr="005F15E9">
        <w:rPr>
          <w:rFonts w:ascii="Times New Roman" w:hAnsi="Times New Roman" w:cs="Times New Roman"/>
          <w:sz w:val="24"/>
          <w:szCs w:val="24"/>
          <w:highlight w:val="yellow"/>
        </w:rPr>
        <w:t>total</w:t>
      </w:r>
      <w:r w:rsidR="006755E7" w:rsidRPr="005F15E9">
        <w:rPr>
          <w:rFonts w:ascii="Times New Roman" w:hAnsi="Times New Roman" w:cs="Times New Roman"/>
          <w:sz w:val="24"/>
          <w:szCs w:val="24"/>
          <w:highlight w:val="yellow"/>
        </w:rPr>
        <w:t>,</w:t>
      </w:r>
      <w:r w:rsidR="00722947" w:rsidRPr="005F15E9">
        <w:rPr>
          <w:rFonts w:ascii="Times New Roman" w:hAnsi="Times New Roman" w:cs="Times New Roman"/>
          <w:sz w:val="24"/>
          <w:szCs w:val="24"/>
          <w:highlight w:val="yellow"/>
        </w:rPr>
        <w:t xml:space="preserve"> </w:t>
      </w:r>
      <w:r w:rsidR="009432D7" w:rsidRPr="005F15E9">
        <w:rPr>
          <w:rFonts w:ascii="Times New Roman" w:hAnsi="Times New Roman" w:cs="Times New Roman"/>
          <w:sz w:val="24"/>
          <w:szCs w:val="24"/>
          <w:highlight w:val="yellow"/>
        </w:rPr>
        <w:t>350 questio</w:t>
      </w:r>
      <w:r w:rsidRPr="005F15E9">
        <w:rPr>
          <w:rFonts w:ascii="Times New Roman" w:hAnsi="Times New Roman" w:cs="Times New Roman"/>
          <w:sz w:val="24"/>
          <w:szCs w:val="24"/>
          <w:highlight w:val="yellow"/>
        </w:rPr>
        <w:t xml:space="preserve">nnaires were </w:t>
      </w:r>
      <w:r w:rsidR="006755E7" w:rsidRPr="005F15E9">
        <w:rPr>
          <w:rFonts w:ascii="Times New Roman" w:hAnsi="Times New Roman" w:cs="Times New Roman"/>
          <w:sz w:val="24"/>
          <w:szCs w:val="24"/>
          <w:highlight w:val="yellow"/>
        </w:rPr>
        <w:t>circulated</w:t>
      </w:r>
      <w:r w:rsidR="00897365" w:rsidRPr="005F15E9">
        <w:rPr>
          <w:rFonts w:ascii="Times New Roman" w:hAnsi="Times New Roman" w:cs="Times New Roman"/>
          <w:sz w:val="24"/>
          <w:szCs w:val="24"/>
          <w:highlight w:val="yellow"/>
        </w:rPr>
        <w:t>,</w:t>
      </w:r>
      <w:r w:rsidRPr="005F15E9">
        <w:rPr>
          <w:rFonts w:ascii="Times New Roman" w:hAnsi="Times New Roman" w:cs="Times New Roman"/>
          <w:sz w:val="24"/>
          <w:szCs w:val="24"/>
          <w:highlight w:val="yellow"/>
        </w:rPr>
        <w:t xml:space="preserve"> and 273</w:t>
      </w:r>
      <w:r w:rsidR="009432D7" w:rsidRPr="005F15E9">
        <w:rPr>
          <w:rFonts w:ascii="Times New Roman" w:hAnsi="Times New Roman" w:cs="Times New Roman"/>
          <w:sz w:val="24"/>
          <w:szCs w:val="24"/>
          <w:highlight w:val="yellow"/>
        </w:rPr>
        <w:t xml:space="preserve"> usable responses were attained after excluding incomplete and incorrect responses</w:t>
      </w:r>
      <w:r w:rsidR="00897365" w:rsidRPr="005F15E9">
        <w:rPr>
          <w:rFonts w:ascii="Times New Roman" w:hAnsi="Times New Roman" w:cs="Times New Roman"/>
          <w:sz w:val="24"/>
          <w:szCs w:val="24"/>
          <w:highlight w:val="yellow"/>
        </w:rPr>
        <w:t xml:space="preserve">; </w:t>
      </w:r>
      <w:r w:rsidR="009432D7" w:rsidRPr="005F15E9">
        <w:rPr>
          <w:rFonts w:ascii="Times New Roman" w:hAnsi="Times New Roman" w:cs="Times New Roman"/>
          <w:sz w:val="24"/>
          <w:szCs w:val="24"/>
          <w:highlight w:val="yellow"/>
        </w:rPr>
        <w:t xml:space="preserve">thereby, a response rate of </w:t>
      </w:r>
      <w:r w:rsidR="00A94B38" w:rsidRPr="005F15E9">
        <w:rPr>
          <w:rFonts w:ascii="Times New Roman" w:hAnsi="Times New Roman" w:cs="Times New Roman"/>
          <w:sz w:val="24"/>
          <w:szCs w:val="24"/>
          <w:highlight w:val="yellow"/>
        </w:rPr>
        <w:t>78.28% was attained</w:t>
      </w:r>
      <w:r w:rsidR="00153DCF" w:rsidRPr="005F15E9">
        <w:rPr>
          <w:rFonts w:ascii="Times New Roman" w:hAnsi="Times New Roman" w:cs="Times New Roman"/>
          <w:sz w:val="24"/>
          <w:szCs w:val="24"/>
          <w:highlight w:val="yellow"/>
        </w:rPr>
        <w:t>.</w:t>
      </w:r>
      <w:r w:rsidR="00D519F6" w:rsidRPr="005F15E9">
        <w:rPr>
          <w:rFonts w:ascii="Times New Roman" w:hAnsi="Times New Roman" w:cs="Times New Roman"/>
          <w:sz w:val="24"/>
          <w:szCs w:val="24"/>
        </w:rPr>
        <w:t xml:space="preserve"> </w:t>
      </w:r>
      <w:bookmarkStart w:id="9" w:name="_Hlk93756277"/>
      <w:r w:rsidR="00214ECC" w:rsidRPr="005F15E9">
        <w:rPr>
          <w:rFonts w:ascii="Times New Roman" w:hAnsi="Times New Roman" w:cs="Times New Roman"/>
          <w:sz w:val="24"/>
          <w:szCs w:val="24"/>
        </w:rPr>
        <w:t xml:space="preserve">Table 1 </w:t>
      </w:r>
      <w:r w:rsidR="006755E7" w:rsidRPr="005F15E9">
        <w:rPr>
          <w:rFonts w:ascii="Times New Roman" w:hAnsi="Times New Roman" w:cs="Times New Roman"/>
          <w:sz w:val="24"/>
          <w:szCs w:val="24"/>
        </w:rPr>
        <w:t xml:space="preserve">depicts </w:t>
      </w:r>
      <w:r w:rsidR="00214ECC" w:rsidRPr="005F15E9">
        <w:rPr>
          <w:rFonts w:ascii="Times New Roman" w:hAnsi="Times New Roman" w:cs="Times New Roman"/>
          <w:sz w:val="24"/>
          <w:szCs w:val="24"/>
        </w:rPr>
        <w:t xml:space="preserve">the summary of </w:t>
      </w:r>
      <w:r w:rsidR="00897365" w:rsidRPr="005F15E9">
        <w:rPr>
          <w:rFonts w:ascii="Times New Roman" w:hAnsi="Times New Roman" w:cs="Times New Roman"/>
          <w:sz w:val="24"/>
          <w:szCs w:val="24"/>
        </w:rPr>
        <w:t xml:space="preserve">the </w:t>
      </w:r>
      <w:r w:rsidR="00214ECC" w:rsidRPr="005F15E9">
        <w:rPr>
          <w:rFonts w:ascii="Times New Roman" w:hAnsi="Times New Roman" w:cs="Times New Roman"/>
          <w:sz w:val="24"/>
          <w:szCs w:val="24"/>
        </w:rPr>
        <w:t>sample profile.</w:t>
      </w:r>
      <w:bookmarkEnd w:id="9"/>
    </w:p>
    <w:p w14:paraId="00C8C473" w14:textId="247C9DB6" w:rsidR="0046158B" w:rsidRPr="005F15E9" w:rsidRDefault="0046158B" w:rsidP="0046158B">
      <w:pPr>
        <w:spacing w:before="240" w:line="276" w:lineRule="auto"/>
        <w:jc w:val="center"/>
        <w:rPr>
          <w:rFonts w:ascii="Times New Roman" w:hAnsi="Times New Roman" w:cs="Times New Roman"/>
          <w:b/>
          <w:sz w:val="24"/>
          <w:szCs w:val="24"/>
        </w:rPr>
      </w:pPr>
      <w:r w:rsidRPr="005F15E9">
        <w:rPr>
          <w:rFonts w:ascii="Times New Roman" w:hAnsi="Times New Roman" w:cs="Times New Roman"/>
          <w:b/>
          <w:sz w:val="24"/>
          <w:szCs w:val="24"/>
        </w:rPr>
        <w:t xml:space="preserve">Table 1: </w:t>
      </w:r>
      <w:r w:rsidRPr="005F15E9">
        <w:rPr>
          <w:rFonts w:ascii="Times New Roman" w:hAnsi="Times New Roman" w:cs="Times New Roman"/>
          <w:sz w:val="24"/>
          <w:szCs w:val="24"/>
        </w:rPr>
        <w:t>Sample Profile</w:t>
      </w:r>
    </w:p>
    <w:tbl>
      <w:tblPr>
        <w:tblStyle w:val="PlainTable21"/>
        <w:tblW w:w="0" w:type="auto"/>
        <w:tblLook w:val="04A0" w:firstRow="1" w:lastRow="0" w:firstColumn="1" w:lastColumn="0" w:noHBand="0" w:noVBand="1"/>
      </w:tblPr>
      <w:tblGrid>
        <w:gridCol w:w="2405"/>
        <w:gridCol w:w="3119"/>
        <w:gridCol w:w="1559"/>
        <w:gridCol w:w="1843"/>
      </w:tblGrid>
      <w:tr w:rsidR="005F15E9" w:rsidRPr="005F15E9" w14:paraId="78815057" w14:textId="77777777" w:rsidTr="008B039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05" w:type="dxa"/>
            <w:noWrap/>
            <w:hideMark/>
          </w:tcPr>
          <w:p w14:paraId="31251937" w14:textId="77777777" w:rsidR="0046158B" w:rsidRPr="005F15E9" w:rsidRDefault="0046158B" w:rsidP="008B0393">
            <w:pPr>
              <w:spacing w:line="276" w:lineRule="auto"/>
              <w:rPr>
                <w:rFonts w:ascii="Times New Roman" w:hAnsi="Times New Roman" w:cs="Times New Roman"/>
                <w:sz w:val="24"/>
                <w:szCs w:val="24"/>
              </w:rPr>
            </w:pPr>
            <w:r w:rsidRPr="005F15E9">
              <w:rPr>
                <w:rFonts w:ascii="Times New Roman" w:hAnsi="Times New Roman" w:cs="Times New Roman"/>
                <w:sz w:val="24"/>
                <w:szCs w:val="24"/>
              </w:rPr>
              <w:t>Variable</w:t>
            </w:r>
          </w:p>
        </w:tc>
        <w:tc>
          <w:tcPr>
            <w:tcW w:w="3119" w:type="dxa"/>
            <w:hideMark/>
          </w:tcPr>
          <w:p w14:paraId="7745179D" w14:textId="77777777" w:rsidR="0046158B" w:rsidRPr="005F15E9" w:rsidRDefault="0046158B" w:rsidP="008B0393">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ategories</w:t>
            </w:r>
          </w:p>
        </w:tc>
        <w:tc>
          <w:tcPr>
            <w:tcW w:w="1559" w:type="dxa"/>
            <w:noWrap/>
            <w:hideMark/>
          </w:tcPr>
          <w:p w14:paraId="30A7D610" w14:textId="77777777" w:rsidR="0046158B" w:rsidRPr="005F15E9" w:rsidRDefault="0046158B" w:rsidP="008B0393">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Frequency</w:t>
            </w:r>
          </w:p>
        </w:tc>
        <w:tc>
          <w:tcPr>
            <w:tcW w:w="1843" w:type="dxa"/>
            <w:noWrap/>
            <w:hideMark/>
          </w:tcPr>
          <w:p w14:paraId="31CBF4F6" w14:textId="77777777" w:rsidR="0046158B" w:rsidRPr="005F15E9" w:rsidRDefault="0046158B" w:rsidP="008B0393">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ercentage</w:t>
            </w:r>
          </w:p>
        </w:tc>
      </w:tr>
      <w:tr w:rsidR="005F15E9" w:rsidRPr="005F15E9" w14:paraId="607EBBD7" w14:textId="77777777" w:rsidTr="008B03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05" w:type="dxa"/>
            <w:vMerge w:val="restart"/>
            <w:noWrap/>
            <w:hideMark/>
          </w:tcPr>
          <w:p w14:paraId="13F404AE" w14:textId="77777777" w:rsidR="0046158B" w:rsidRPr="005F15E9" w:rsidRDefault="0046158B" w:rsidP="008B0393">
            <w:pPr>
              <w:spacing w:line="276" w:lineRule="auto"/>
              <w:rPr>
                <w:rFonts w:ascii="Times New Roman" w:hAnsi="Times New Roman" w:cs="Times New Roman"/>
                <w:b w:val="0"/>
                <w:sz w:val="24"/>
                <w:szCs w:val="24"/>
              </w:rPr>
            </w:pPr>
            <w:r w:rsidRPr="005F15E9">
              <w:rPr>
                <w:rFonts w:ascii="Times New Roman" w:hAnsi="Times New Roman" w:cs="Times New Roman"/>
                <w:b w:val="0"/>
                <w:sz w:val="24"/>
                <w:szCs w:val="24"/>
              </w:rPr>
              <w:t>Gender</w:t>
            </w:r>
          </w:p>
        </w:tc>
        <w:tc>
          <w:tcPr>
            <w:tcW w:w="3119" w:type="dxa"/>
            <w:hideMark/>
          </w:tcPr>
          <w:p w14:paraId="1364506B" w14:textId="77777777" w:rsidR="0046158B" w:rsidRPr="005F15E9" w:rsidRDefault="0046158B" w:rsidP="008B039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Male</w:t>
            </w:r>
          </w:p>
        </w:tc>
        <w:tc>
          <w:tcPr>
            <w:tcW w:w="1559" w:type="dxa"/>
            <w:noWrap/>
            <w:hideMark/>
          </w:tcPr>
          <w:p w14:paraId="0A6DDE1C" w14:textId="77777777" w:rsidR="0046158B" w:rsidRPr="005F15E9" w:rsidRDefault="0046158B" w:rsidP="008B039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123</w:t>
            </w:r>
          </w:p>
        </w:tc>
        <w:tc>
          <w:tcPr>
            <w:tcW w:w="1843" w:type="dxa"/>
            <w:noWrap/>
            <w:hideMark/>
          </w:tcPr>
          <w:p w14:paraId="33EE855B" w14:textId="77777777" w:rsidR="0046158B" w:rsidRPr="005F15E9" w:rsidRDefault="0046158B" w:rsidP="008B039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45.1</w:t>
            </w:r>
          </w:p>
        </w:tc>
      </w:tr>
      <w:tr w:rsidR="005F15E9" w:rsidRPr="005F15E9" w14:paraId="02047E7C" w14:textId="77777777" w:rsidTr="008B0393">
        <w:trPr>
          <w:trHeight w:val="260"/>
        </w:trPr>
        <w:tc>
          <w:tcPr>
            <w:cnfStyle w:val="001000000000" w:firstRow="0" w:lastRow="0" w:firstColumn="1" w:lastColumn="0" w:oddVBand="0" w:evenVBand="0" w:oddHBand="0" w:evenHBand="0" w:firstRowFirstColumn="0" w:firstRowLastColumn="0" w:lastRowFirstColumn="0" w:lastRowLastColumn="0"/>
            <w:tcW w:w="2405" w:type="dxa"/>
            <w:vMerge/>
            <w:noWrap/>
            <w:hideMark/>
          </w:tcPr>
          <w:p w14:paraId="78F90164" w14:textId="77777777" w:rsidR="0046158B" w:rsidRPr="005F15E9" w:rsidRDefault="0046158B" w:rsidP="008B0393">
            <w:pPr>
              <w:spacing w:line="276" w:lineRule="auto"/>
              <w:rPr>
                <w:rFonts w:ascii="Times New Roman" w:hAnsi="Times New Roman" w:cs="Times New Roman"/>
                <w:b w:val="0"/>
                <w:sz w:val="24"/>
                <w:szCs w:val="24"/>
              </w:rPr>
            </w:pPr>
          </w:p>
        </w:tc>
        <w:tc>
          <w:tcPr>
            <w:tcW w:w="3119" w:type="dxa"/>
            <w:hideMark/>
          </w:tcPr>
          <w:p w14:paraId="03B754D0" w14:textId="77777777" w:rsidR="0046158B" w:rsidRPr="005F15E9" w:rsidRDefault="0046158B" w:rsidP="008B039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Female</w:t>
            </w:r>
          </w:p>
        </w:tc>
        <w:tc>
          <w:tcPr>
            <w:tcW w:w="1559" w:type="dxa"/>
            <w:noWrap/>
            <w:hideMark/>
          </w:tcPr>
          <w:p w14:paraId="2B3D703A" w14:textId="77777777" w:rsidR="0046158B" w:rsidRPr="005F15E9" w:rsidRDefault="0046158B" w:rsidP="008B039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150</w:t>
            </w:r>
          </w:p>
        </w:tc>
        <w:tc>
          <w:tcPr>
            <w:tcW w:w="1843" w:type="dxa"/>
            <w:noWrap/>
            <w:hideMark/>
          </w:tcPr>
          <w:p w14:paraId="6F07318A" w14:textId="77777777" w:rsidR="0046158B" w:rsidRPr="005F15E9" w:rsidRDefault="0046158B" w:rsidP="008B039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54.9</w:t>
            </w:r>
          </w:p>
        </w:tc>
      </w:tr>
      <w:tr w:rsidR="005F15E9" w:rsidRPr="005F15E9" w14:paraId="4DC4A4B8" w14:textId="77777777" w:rsidTr="008B0393">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405" w:type="dxa"/>
            <w:vMerge w:val="restart"/>
            <w:noWrap/>
            <w:hideMark/>
          </w:tcPr>
          <w:p w14:paraId="01751E90" w14:textId="77777777" w:rsidR="0046158B" w:rsidRPr="005F15E9" w:rsidRDefault="0046158B" w:rsidP="008B0393">
            <w:pPr>
              <w:spacing w:line="276" w:lineRule="auto"/>
              <w:rPr>
                <w:rFonts w:ascii="Times New Roman" w:hAnsi="Times New Roman" w:cs="Times New Roman"/>
                <w:b w:val="0"/>
                <w:sz w:val="24"/>
                <w:szCs w:val="24"/>
              </w:rPr>
            </w:pPr>
            <w:r w:rsidRPr="005F15E9">
              <w:rPr>
                <w:rFonts w:ascii="Times New Roman" w:hAnsi="Times New Roman" w:cs="Times New Roman"/>
                <w:b w:val="0"/>
                <w:sz w:val="24"/>
                <w:szCs w:val="24"/>
              </w:rPr>
              <w:t>Education</w:t>
            </w:r>
          </w:p>
        </w:tc>
        <w:tc>
          <w:tcPr>
            <w:tcW w:w="3119" w:type="dxa"/>
            <w:noWrap/>
            <w:hideMark/>
          </w:tcPr>
          <w:p w14:paraId="052220AF" w14:textId="77777777" w:rsidR="0046158B" w:rsidRPr="005F15E9" w:rsidRDefault="0046158B" w:rsidP="008B039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Higher Secondary or below</w:t>
            </w:r>
          </w:p>
        </w:tc>
        <w:tc>
          <w:tcPr>
            <w:tcW w:w="1559" w:type="dxa"/>
            <w:noWrap/>
            <w:hideMark/>
          </w:tcPr>
          <w:p w14:paraId="094C7DB0" w14:textId="77777777" w:rsidR="0046158B" w:rsidRPr="005F15E9" w:rsidRDefault="0046158B" w:rsidP="008B039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11.0</w:t>
            </w:r>
          </w:p>
        </w:tc>
        <w:tc>
          <w:tcPr>
            <w:tcW w:w="1843" w:type="dxa"/>
            <w:noWrap/>
            <w:hideMark/>
          </w:tcPr>
          <w:p w14:paraId="567E7E6B" w14:textId="77777777" w:rsidR="0046158B" w:rsidRPr="005F15E9" w:rsidRDefault="0046158B" w:rsidP="008B039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4.0</w:t>
            </w:r>
          </w:p>
        </w:tc>
      </w:tr>
      <w:tr w:rsidR="005F15E9" w:rsidRPr="005F15E9" w14:paraId="1C689893" w14:textId="77777777" w:rsidTr="008B0393">
        <w:trPr>
          <w:trHeight w:val="255"/>
        </w:trPr>
        <w:tc>
          <w:tcPr>
            <w:cnfStyle w:val="001000000000" w:firstRow="0" w:lastRow="0" w:firstColumn="1" w:lastColumn="0" w:oddVBand="0" w:evenVBand="0" w:oddHBand="0" w:evenHBand="0" w:firstRowFirstColumn="0" w:firstRowLastColumn="0" w:lastRowFirstColumn="0" w:lastRowLastColumn="0"/>
            <w:tcW w:w="2405" w:type="dxa"/>
            <w:vMerge/>
            <w:noWrap/>
            <w:hideMark/>
          </w:tcPr>
          <w:p w14:paraId="0BF00EB3" w14:textId="77777777" w:rsidR="0046158B" w:rsidRPr="005F15E9" w:rsidRDefault="0046158B" w:rsidP="008B0393">
            <w:pPr>
              <w:spacing w:line="276" w:lineRule="auto"/>
              <w:rPr>
                <w:rFonts w:ascii="Times New Roman" w:hAnsi="Times New Roman" w:cs="Times New Roman"/>
                <w:b w:val="0"/>
                <w:sz w:val="24"/>
                <w:szCs w:val="24"/>
              </w:rPr>
            </w:pPr>
          </w:p>
        </w:tc>
        <w:tc>
          <w:tcPr>
            <w:tcW w:w="3119" w:type="dxa"/>
            <w:noWrap/>
            <w:hideMark/>
          </w:tcPr>
          <w:p w14:paraId="13709311" w14:textId="77777777" w:rsidR="0046158B" w:rsidRPr="005F15E9" w:rsidRDefault="0046158B" w:rsidP="008B039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enior Secondary</w:t>
            </w:r>
          </w:p>
        </w:tc>
        <w:tc>
          <w:tcPr>
            <w:tcW w:w="1559" w:type="dxa"/>
            <w:noWrap/>
            <w:hideMark/>
          </w:tcPr>
          <w:p w14:paraId="60C6A2D4" w14:textId="77777777" w:rsidR="0046158B" w:rsidRPr="005F15E9" w:rsidRDefault="0046158B" w:rsidP="008B039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39.0</w:t>
            </w:r>
          </w:p>
        </w:tc>
        <w:tc>
          <w:tcPr>
            <w:tcW w:w="1843" w:type="dxa"/>
            <w:noWrap/>
            <w:hideMark/>
          </w:tcPr>
          <w:p w14:paraId="3F618CF0" w14:textId="77777777" w:rsidR="0046158B" w:rsidRPr="005F15E9" w:rsidRDefault="0046158B" w:rsidP="008B039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14.3</w:t>
            </w:r>
          </w:p>
        </w:tc>
      </w:tr>
      <w:tr w:rsidR="005F15E9" w:rsidRPr="005F15E9" w14:paraId="3609EF07" w14:textId="77777777" w:rsidTr="008B0393">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405" w:type="dxa"/>
            <w:vMerge/>
            <w:noWrap/>
            <w:hideMark/>
          </w:tcPr>
          <w:p w14:paraId="73B1FA85" w14:textId="77777777" w:rsidR="0046158B" w:rsidRPr="005F15E9" w:rsidRDefault="0046158B" w:rsidP="008B0393">
            <w:pPr>
              <w:spacing w:line="276" w:lineRule="auto"/>
              <w:rPr>
                <w:rFonts w:ascii="Times New Roman" w:hAnsi="Times New Roman" w:cs="Times New Roman"/>
                <w:b w:val="0"/>
                <w:sz w:val="24"/>
                <w:szCs w:val="24"/>
              </w:rPr>
            </w:pPr>
          </w:p>
        </w:tc>
        <w:tc>
          <w:tcPr>
            <w:tcW w:w="3119" w:type="dxa"/>
            <w:noWrap/>
            <w:hideMark/>
          </w:tcPr>
          <w:p w14:paraId="0DE4A639" w14:textId="77777777" w:rsidR="0046158B" w:rsidRPr="005F15E9" w:rsidRDefault="0046158B" w:rsidP="008B039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Graduate</w:t>
            </w:r>
          </w:p>
        </w:tc>
        <w:tc>
          <w:tcPr>
            <w:tcW w:w="1559" w:type="dxa"/>
            <w:noWrap/>
            <w:hideMark/>
          </w:tcPr>
          <w:p w14:paraId="17C98D62" w14:textId="77777777" w:rsidR="0046158B" w:rsidRPr="005F15E9" w:rsidRDefault="0046158B" w:rsidP="008B039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120.0</w:t>
            </w:r>
          </w:p>
        </w:tc>
        <w:tc>
          <w:tcPr>
            <w:tcW w:w="1843" w:type="dxa"/>
            <w:noWrap/>
            <w:hideMark/>
          </w:tcPr>
          <w:p w14:paraId="2A41B6AE" w14:textId="77777777" w:rsidR="0046158B" w:rsidRPr="005F15E9" w:rsidRDefault="0046158B" w:rsidP="008B039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44.0</w:t>
            </w:r>
          </w:p>
        </w:tc>
      </w:tr>
      <w:tr w:rsidR="005F15E9" w:rsidRPr="005F15E9" w14:paraId="4F35FD08" w14:textId="77777777" w:rsidTr="008B0393">
        <w:trPr>
          <w:trHeight w:val="300"/>
        </w:trPr>
        <w:tc>
          <w:tcPr>
            <w:cnfStyle w:val="001000000000" w:firstRow="0" w:lastRow="0" w:firstColumn="1" w:lastColumn="0" w:oddVBand="0" w:evenVBand="0" w:oddHBand="0" w:evenHBand="0" w:firstRowFirstColumn="0" w:firstRowLastColumn="0" w:lastRowFirstColumn="0" w:lastRowLastColumn="0"/>
            <w:tcW w:w="2405" w:type="dxa"/>
            <w:vMerge/>
            <w:noWrap/>
            <w:hideMark/>
          </w:tcPr>
          <w:p w14:paraId="3623B3C3" w14:textId="77777777" w:rsidR="0046158B" w:rsidRPr="005F15E9" w:rsidRDefault="0046158B" w:rsidP="008B0393">
            <w:pPr>
              <w:spacing w:line="276" w:lineRule="auto"/>
              <w:rPr>
                <w:rFonts w:ascii="Times New Roman" w:hAnsi="Times New Roman" w:cs="Times New Roman"/>
                <w:b w:val="0"/>
                <w:sz w:val="24"/>
                <w:szCs w:val="24"/>
              </w:rPr>
            </w:pPr>
          </w:p>
        </w:tc>
        <w:tc>
          <w:tcPr>
            <w:tcW w:w="3119" w:type="dxa"/>
            <w:noWrap/>
            <w:hideMark/>
          </w:tcPr>
          <w:p w14:paraId="12B41FFA" w14:textId="77777777" w:rsidR="0046158B" w:rsidRPr="005F15E9" w:rsidRDefault="0046158B" w:rsidP="008B039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ost-graduate</w:t>
            </w:r>
          </w:p>
        </w:tc>
        <w:tc>
          <w:tcPr>
            <w:tcW w:w="1559" w:type="dxa"/>
            <w:noWrap/>
            <w:hideMark/>
          </w:tcPr>
          <w:p w14:paraId="233B6F06" w14:textId="77777777" w:rsidR="0046158B" w:rsidRPr="005F15E9" w:rsidRDefault="0046158B" w:rsidP="008B039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103.0</w:t>
            </w:r>
          </w:p>
        </w:tc>
        <w:tc>
          <w:tcPr>
            <w:tcW w:w="1843" w:type="dxa"/>
            <w:noWrap/>
            <w:hideMark/>
          </w:tcPr>
          <w:p w14:paraId="3A1EEB4F" w14:textId="77777777" w:rsidR="0046158B" w:rsidRPr="005F15E9" w:rsidRDefault="0046158B" w:rsidP="008B039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37.7</w:t>
            </w:r>
          </w:p>
        </w:tc>
      </w:tr>
      <w:tr w:rsidR="005F15E9" w:rsidRPr="005F15E9" w14:paraId="24F321E0" w14:textId="77777777" w:rsidTr="008B03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5" w:type="dxa"/>
            <w:vMerge w:val="restart"/>
            <w:noWrap/>
            <w:hideMark/>
          </w:tcPr>
          <w:p w14:paraId="6538F2BF" w14:textId="77777777" w:rsidR="0046158B" w:rsidRPr="005F15E9" w:rsidRDefault="0046158B" w:rsidP="008B0393">
            <w:pPr>
              <w:spacing w:line="276" w:lineRule="auto"/>
              <w:rPr>
                <w:rFonts w:ascii="Times New Roman" w:hAnsi="Times New Roman" w:cs="Times New Roman"/>
                <w:b w:val="0"/>
                <w:sz w:val="24"/>
                <w:szCs w:val="24"/>
              </w:rPr>
            </w:pPr>
            <w:r w:rsidRPr="005F15E9">
              <w:rPr>
                <w:rFonts w:ascii="Times New Roman" w:hAnsi="Times New Roman" w:cs="Times New Roman"/>
                <w:b w:val="0"/>
                <w:sz w:val="24"/>
                <w:szCs w:val="24"/>
              </w:rPr>
              <w:t>Geographical Status</w:t>
            </w:r>
          </w:p>
        </w:tc>
        <w:tc>
          <w:tcPr>
            <w:tcW w:w="3119" w:type="dxa"/>
            <w:noWrap/>
            <w:hideMark/>
          </w:tcPr>
          <w:p w14:paraId="54C5773B" w14:textId="77777777" w:rsidR="0046158B" w:rsidRPr="005F15E9" w:rsidRDefault="0046158B" w:rsidP="008B039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Rural Area</w:t>
            </w:r>
          </w:p>
        </w:tc>
        <w:tc>
          <w:tcPr>
            <w:tcW w:w="1559" w:type="dxa"/>
            <w:noWrap/>
            <w:hideMark/>
          </w:tcPr>
          <w:p w14:paraId="367BF737" w14:textId="77777777" w:rsidR="0046158B" w:rsidRPr="005F15E9" w:rsidRDefault="0046158B" w:rsidP="008B039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23</w:t>
            </w:r>
          </w:p>
        </w:tc>
        <w:tc>
          <w:tcPr>
            <w:tcW w:w="1843" w:type="dxa"/>
            <w:noWrap/>
            <w:hideMark/>
          </w:tcPr>
          <w:p w14:paraId="4CC7B838" w14:textId="77777777" w:rsidR="0046158B" w:rsidRPr="005F15E9" w:rsidRDefault="0046158B" w:rsidP="008B039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8.4</w:t>
            </w:r>
          </w:p>
        </w:tc>
      </w:tr>
      <w:tr w:rsidR="005F15E9" w:rsidRPr="005F15E9" w14:paraId="37F4C7FF" w14:textId="77777777" w:rsidTr="008B0393">
        <w:trPr>
          <w:trHeight w:val="288"/>
        </w:trPr>
        <w:tc>
          <w:tcPr>
            <w:cnfStyle w:val="001000000000" w:firstRow="0" w:lastRow="0" w:firstColumn="1" w:lastColumn="0" w:oddVBand="0" w:evenVBand="0" w:oddHBand="0" w:evenHBand="0" w:firstRowFirstColumn="0" w:firstRowLastColumn="0" w:lastRowFirstColumn="0" w:lastRowLastColumn="0"/>
            <w:tcW w:w="2405" w:type="dxa"/>
            <w:vMerge/>
            <w:noWrap/>
            <w:hideMark/>
          </w:tcPr>
          <w:p w14:paraId="1E674693" w14:textId="77777777" w:rsidR="0046158B" w:rsidRPr="005F15E9" w:rsidRDefault="0046158B" w:rsidP="008B0393">
            <w:pPr>
              <w:spacing w:line="276" w:lineRule="auto"/>
              <w:rPr>
                <w:rFonts w:ascii="Times New Roman" w:hAnsi="Times New Roman" w:cs="Times New Roman"/>
                <w:sz w:val="24"/>
                <w:szCs w:val="24"/>
              </w:rPr>
            </w:pPr>
          </w:p>
        </w:tc>
        <w:tc>
          <w:tcPr>
            <w:tcW w:w="3119" w:type="dxa"/>
            <w:noWrap/>
            <w:hideMark/>
          </w:tcPr>
          <w:p w14:paraId="7B0B31B7" w14:textId="77777777" w:rsidR="0046158B" w:rsidRPr="005F15E9" w:rsidRDefault="0046158B" w:rsidP="008B039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emi-urban Area</w:t>
            </w:r>
          </w:p>
        </w:tc>
        <w:tc>
          <w:tcPr>
            <w:tcW w:w="1559" w:type="dxa"/>
            <w:noWrap/>
            <w:hideMark/>
          </w:tcPr>
          <w:p w14:paraId="777F4226" w14:textId="77777777" w:rsidR="0046158B" w:rsidRPr="005F15E9" w:rsidRDefault="0046158B" w:rsidP="008B039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73</w:t>
            </w:r>
          </w:p>
        </w:tc>
        <w:tc>
          <w:tcPr>
            <w:tcW w:w="1843" w:type="dxa"/>
            <w:noWrap/>
            <w:hideMark/>
          </w:tcPr>
          <w:p w14:paraId="681991A1" w14:textId="77777777" w:rsidR="0046158B" w:rsidRPr="005F15E9" w:rsidRDefault="0046158B" w:rsidP="008B039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26.7</w:t>
            </w:r>
          </w:p>
        </w:tc>
      </w:tr>
      <w:tr w:rsidR="005F15E9" w:rsidRPr="005F15E9" w14:paraId="32FE80FB" w14:textId="77777777" w:rsidTr="008B03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05" w:type="dxa"/>
            <w:vMerge/>
            <w:noWrap/>
            <w:hideMark/>
          </w:tcPr>
          <w:p w14:paraId="44A95ACD" w14:textId="77777777" w:rsidR="0046158B" w:rsidRPr="005F15E9" w:rsidRDefault="0046158B" w:rsidP="008B0393">
            <w:pPr>
              <w:spacing w:line="276" w:lineRule="auto"/>
              <w:rPr>
                <w:rFonts w:ascii="Times New Roman" w:hAnsi="Times New Roman" w:cs="Times New Roman"/>
                <w:sz w:val="24"/>
                <w:szCs w:val="24"/>
              </w:rPr>
            </w:pPr>
          </w:p>
        </w:tc>
        <w:tc>
          <w:tcPr>
            <w:tcW w:w="3119" w:type="dxa"/>
            <w:noWrap/>
            <w:hideMark/>
          </w:tcPr>
          <w:p w14:paraId="300D4A28" w14:textId="77777777" w:rsidR="0046158B" w:rsidRPr="005F15E9" w:rsidRDefault="0046158B" w:rsidP="008B039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Urban Area</w:t>
            </w:r>
          </w:p>
        </w:tc>
        <w:tc>
          <w:tcPr>
            <w:tcW w:w="1559" w:type="dxa"/>
            <w:noWrap/>
            <w:hideMark/>
          </w:tcPr>
          <w:p w14:paraId="08E2B8A7" w14:textId="77777777" w:rsidR="0046158B" w:rsidRPr="005F15E9" w:rsidRDefault="0046158B" w:rsidP="008B039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177</w:t>
            </w:r>
          </w:p>
        </w:tc>
        <w:tc>
          <w:tcPr>
            <w:tcW w:w="1843" w:type="dxa"/>
            <w:noWrap/>
            <w:hideMark/>
          </w:tcPr>
          <w:p w14:paraId="7CD28328" w14:textId="77777777" w:rsidR="0046158B" w:rsidRPr="005F15E9" w:rsidRDefault="0046158B" w:rsidP="008B039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64.8</w:t>
            </w:r>
          </w:p>
        </w:tc>
      </w:tr>
    </w:tbl>
    <w:p w14:paraId="68A6E2F1" w14:textId="77777777" w:rsidR="00F56325" w:rsidRPr="005F15E9" w:rsidRDefault="00F56325" w:rsidP="00F56325">
      <w:pPr>
        <w:spacing w:line="276" w:lineRule="auto"/>
        <w:rPr>
          <w:rFonts w:ascii="Times New Roman" w:hAnsi="Times New Roman" w:cs="Times New Roman"/>
          <w:b/>
          <w:sz w:val="24"/>
          <w:szCs w:val="24"/>
        </w:rPr>
      </w:pPr>
    </w:p>
    <w:p w14:paraId="655D1582" w14:textId="77777777" w:rsidR="002A4914" w:rsidRPr="005F15E9" w:rsidRDefault="002A4914" w:rsidP="00F56325">
      <w:pPr>
        <w:pStyle w:val="ListParagraph"/>
        <w:numPr>
          <w:ilvl w:val="0"/>
          <w:numId w:val="2"/>
        </w:numPr>
        <w:spacing w:line="276" w:lineRule="auto"/>
        <w:ind w:left="426"/>
        <w:rPr>
          <w:rFonts w:ascii="Times New Roman" w:hAnsi="Times New Roman" w:cs="Times New Roman"/>
          <w:b/>
          <w:sz w:val="24"/>
          <w:szCs w:val="24"/>
        </w:rPr>
      </w:pPr>
      <w:r w:rsidRPr="005F15E9">
        <w:rPr>
          <w:rFonts w:ascii="Times New Roman" w:hAnsi="Times New Roman" w:cs="Times New Roman"/>
          <w:b/>
          <w:sz w:val="24"/>
          <w:szCs w:val="24"/>
        </w:rPr>
        <w:t>Results</w:t>
      </w:r>
    </w:p>
    <w:p w14:paraId="3F0F13E3" w14:textId="77777777" w:rsidR="00D81E7B" w:rsidRPr="005F15E9" w:rsidRDefault="00707A7C" w:rsidP="00AF1057">
      <w:pPr>
        <w:spacing w:before="240" w:line="276" w:lineRule="auto"/>
        <w:jc w:val="both"/>
        <w:rPr>
          <w:rFonts w:ascii="Times New Roman" w:hAnsi="Times New Roman" w:cs="Times New Roman"/>
          <w:b/>
          <w:sz w:val="24"/>
          <w:szCs w:val="24"/>
        </w:rPr>
      </w:pPr>
      <w:r w:rsidRPr="005F15E9">
        <w:rPr>
          <w:rFonts w:ascii="Times New Roman" w:hAnsi="Times New Roman" w:cs="Times New Roman"/>
          <w:b/>
          <w:sz w:val="24"/>
          <w:szCs w:val="24"/>
        </w:rPr>
        <w:t xml:space="preserve">5.1 </w:t>
      </w:r>
      <w:r w:rsidR="00D81E7B" w:rsidRPr="005F15E9">
        <w:rPr>
          <w:rFonts w:ascii="Times New Roman" w:hAnsi="Times New Roman" w:cs="Times New Roman"/>
          <w:b/>
          <w:sz w:val="24"/>
          <w:szCs w:val="24"/>
        </w:rPr>
        <w:t>Exploratory Findings</w:t>
      </w:r>
    </w:p>
    <w:p w14:paraId="407AC860" w14:textId="20005301" w:rsidR="00EB48DA" w:rsidRPr="005F15E9" w:rsidRDefault="00D81E7B"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The qualitative study was mainly conducted to discover </w:t>
      </w:r>
      <w:r w:rsidR="00C25E38" w:rsidRPr="005F15E9">
        <w:rPr>
          <w:rFonts w:ascii="Times New Roman" w:hAnsi="Times New Roman" w:cs="Times New Roman"/>
          <w:sz w:val="24"/>
          <w:szCs w:val="24"/>
        </w:rPr>
        <w:t xml:space="preserve">consumers’ </w:t>
      </w:r>
      <w:r w:rsidRPr="005F15E9">
        <w:rPr>
          <w:rFonts w:ascii="Times New Roman" w:hAnsi="Times New Roman" w:cs="Times New Roman"/>
          <w:sz w:val="24"/>
          <w:szCs w:val="24"/>
        </w:rPr>
        <w:t>perceptions concerning sustainable labelling and purchasing sustainable labelled dairy food items in the context of China when compared to the concepts of focal latent variables in the prior studies.</w:t>
      </w:r>
      <w:r w:rsidR="00BA2A88" w:rsidRPr="005F15E9">
        <w:rPr>
          <w:rFonts w:ascii="Times New Roman" w:hAnsi="Times New Roman" w:cs="Times New Roman"/>
          <w:sz w:val="24"/>
          <w:szCs w:val="24"/>
        </w:rPr>
        <w:t xml:space="preserve"> The participants for the focus group discussion and interviews were </w:t>
      </w:r>
      <w:r w:rsidR="006755E7" w:rsidRPr="005F15E9">
        <w:rPr>
          <w:rFonts w:ascii="Times New Roman" w:hAnsi="Times New Roman" w:cs="Times New Roman"/>
          <w:sz w:val="24"/>
          <w:szCs w:val="24"/>
        </w:rPr>
        <w:t>nominated</w:t>
      </w:r>
      <w:r w:rsidR="00BA2A88" w:rsidRPr="005F15E9">
        <w:rPr>
          <w:rFonts w:ascii="Times New Roman" w:hAnsi="Times New Roman" w:cs="Times New Roman"/>
          <w:sz w:val="24"/>
          <w:szCs w:val="24"/>
        </w:rPr>
        <w:t xml:space="preserve"> using a </w:t>
      </w:r>
      <w:r w:rsidR="006755E7" w:rsidRPr="005F15E9">
        <w:rPr>
          <w:rFonts w:ascii="Times New Roman" w:hAnsi="Times New Roman" w:cs="Times New Roman"/>
          <w:sz w:val="24"/>
          <w:szCs w:val="24"/>
        </w:rPr>
        <w:t>blend</w:t>
      </w:r>
      <w:r w:rsidR="00BA2A88" w:rsidRPr="005F15E9">
        <w:rPr>
          <w:rFonts w:ascii="Times New Roman" w:hAnsi="Times New Roman" w:cs="Times New Roman"/>
          <w:sz w:val="24"/>
          <w:szCs w:val="24"/>
        </w:rPr>
        <w:t xml:space="preserve"> of convenient and purposive sampling </w:t>
      </w:r>
      <w:r w:rsidR="006755E7" w:rsidRPr="005F15E9">
        <w:rPr>
          <w:rFonts w:ascii="Times New Roman" w:hAnsi="Times New Roman" w:cs="Times New Roman"/>
          <w:sz w:val="24"/>
          <w:szCs w:val="24"/>
        </w:rPr>
        <w:t>techniques</w:t>
      </w:r>
      <w:r w:rsidR="00BA2A88" w:rsidRPr="005F15E9">
        <w:rPr>
          <w:rFonts w:ascii="Times New Roman" w:hAnsi="Times New Roman" w:cs="Times New Roman"/>
          <w:sz w:val="24"/>
          <w:szCs w:val="24"/>
        </w:rPr>
        <w:t>.</w:t>
      </w:r>
      <w:r w:rsidR="004066DF" w:rsidRPr="005F15E9">
        <w:rPr>
          <w:rFonts w:ascii="Times New Roman" w:hAnsi="Times New Roman" w:cs="Times New Roman"/>
          <w:sz w:val="24"/>
          <w:szCs w:val="24"/>
        </w:rPr>
        <w:t xml:space="preserve"> The thorough discussions were conducted </w:t>
      </w:r>
      <w:r w:rsidR="004066DF" w:rsidRPr="005F15E9">
        <w:rPr>
          <w:rFonts w:ascii="Times New Roman" w:hAnsi="Times New Roman" w:cs="Times New Roman"/>
          <w:sz w:val="24"/>
          <w:szCs w:val="24"/>
        </w:rPr>
        <w:lastRenderedPageBreak/>
        <w:t xml:space="preserve">using </w:t>
      </w:r>
      <w:r w:rsidR="006A2674" w:rsidRPr="005F15E9">
        <w:rPr>
          <w:rFonts w:ascii="Times New Roman" w:hAnsi="Times New Roman" w:cs="Times New Roman"/>
          <w:sz w:val="24"/>
          <w:szCs w:val="24"/>
        </w:rPr>
        <w:t xml:space="preserve">the </w:t>
      </w:r>
      <w:r w:rsidR="004066DF" w:rsidRPr="005F15E9">
        <w:rPr>
          <w:rFonts w:ascii="Times New Roman" w:hAnsi="Times New Roman" w:cs="Times New Roman"/>
          <w:sz w:val="24"/>
          <w:szCs w:val="24"/>
        </w:rPr>
        <w:t>video-conferencing feature of Zoom and WeChat web platforms. Each discussion lasted for an average of 45 minutes in length.</w:t>
      </w:r>
      <w:r w:rsidR="006615CD" w:rsidRPr="005F15E9">
        <w:rPr>
          <w:rFonts w:ascii="Times New Roman" w:hAnsi="Times New Roman" w:cs="Times New Roman"/>
          <w:sz w:val="24"/>
          <w:szCs w:val="24"/>
        </w:rPr>
        <w:t xml:space="preserve"> The qualitative research included three sections: </w:t>
      </w:r>
      <w:r w:rsidR="006A2674" w:rsidRPr="005F15E9">
        <w:rPr>
          <w:rFonts w:ascii="Times New Roman" w:hAnsi="Times New Roman" w:cs="Times New Roman"/>
          <w:sz w:val="24"/>
          <w:szCs w:val="24"/>
        </w:rPr>
        <w:t xml:space="preserve">an </w:t>
      </w:r>
      <w:r w:rsidR="006615CD" w:rsidRPr="005F15E9">
        <w:rPr>
          <w:rFonts w:ascii="Times New Roman" w:hAnsi="Times New Roman" w:cs="Times New Roman"/>
          <w:sz w:val="24"/>
          <w:szCs w:val="24"/>
        </w:rPr>
        <w:t xml:space="preserve">introduction to the research topic, a semi-structured questionnaire, and an open discussion with the participants. The </w:t>
      </w:r>
      <w:r w:rsidR="00897365" w:rsidRPr="005F15E9">
        <w:rPr>
          <w:rFonts w:ascii="Times New Roman" w:hAnsi="Times New Roman" w:cs="Times New Roman"/>
          <w:sz w:val="24"/>
          <w:szCs w:val="24"/>
        </w:rPr>
        <w:t xml:space="preserve">primary </w:t>
      </w:r>
      <w:r w:rsidR="006615CD" w:rsidRPr="005F15E9">
        <w:rPr>
          <w:rFonts w:ascii="Times New Roman" w:hAnsi="Times New Roman" w:cs="Times New Roman"/>
          <w:sz w:val="24"/>
          <w:szCs w:val="24"/>
        </w:rPr>
        <w:t>criteria for selection were consumption of dairy products (Do you consume dairy products?), purchase of packaged dairy products (Do you purchase packaged dairy products?) and awareness of sustainable labelling (Are you aware of sustainable labelling?).</w:t>
      </w:r>
      <w:r w:rsidR="00EB48DA" w:rsidRPr="005F15E9">
        <w:rPr>
          <w:rFonts w:ascii="Times New Roman" w:hAnsi="Times New Roman" w:cs="Times New Roman"/>
          <w:sz w:val="24"/>
          <w:szCs w:val="24"/>
        </w:rPr>
        <w:t xml:space="preserve"> During the discussion and interviews, the respondents were asked the questions as follow: </w:t>
      </w:r>
    </w:p>
    <w:p w14:paraId="4165EDB5" w14:textId="77777777" w:rsidR="00EB48DA" w:rsidRPr="005F15E9" w:rsidRDefault="00EB48DA" w:rsidP="00AF1057">
      <w:pPr>
        <w:pStyle w:val="ListParagraph"/>
        <w:numPr>
          <w:ilvl w:val="0"/>
          <w:numId w:val="1"/>
        </w:num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What do you understand by </w:t>
      </w:r>
      <w:r w:rsidR="0005216E" w:rsidRPr="005F15E9">
        <w:rPr>
          <w:rFonts w:ascii="Times New Roman" w:hAnsi="Times New Roman" w:cs="Times New Roman"/>
          <w:sz w:val="24"/>
          <w:szCs w:val="24"/>
        </w:rPr>
        <w:t>s</w:t>
      </w:r>
      <w:r w:rsidRPr="005F15E9">
        <w:rPr>
          <w:rFonts w:ascii="Times New Roman" w:hAnsi="Times New Roman" w:cs="Times New Roman"/>
          <w:sz w:val="24"/>
          <w:szCs w:val="24"/>
        </w:rPr>
        <w:t>ustainable/green labelling?</w:t>
      </w:r>
    </w:p>
    <w:p w14:paraId="7E5D02A1" w14:textId="77777777" w:rsidR="00EB48DA" w:rsidRPr="005F15E9" w:rsidRDefault="00EB48DA" w:rsidP="00AF1057">
      <w:pPr>
        <w:pStyle w:val="ListParagraph"/>
        <w:numPr>
          <w:ilvl w:val="0"/>
          <w:numId w:val="1"/>
        </w:num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Do you consult labels while making food purchases?</w:t>
      </w:r>
    </w:p>
    <w:p w14:paraId="513ADE70" w14:textId="77777777" w:rsidR="00EB48DA" w:rsidRPr="005F15E9" w:rsidRDefault="00EB48DA" w:rsidP="00AF1057">
      <w:pPr>
        <w:pStyle w:val="ListParagraph"/>
        <w:numPr>
          <w:ilvl w:val="0"/>
          <w:numId w:val="1"/>
        </w:num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What factors </w:t>
      </w:r>
      <w:r w:rsidR="006A2674" w:rsidRPr="005F15E9">
        <w:rPr>
          <w:rFonts w:ascii="Times New Roman" w:hAnsi="Times New Roman" w:cs="Times New Roman"/>
          <w:sz w:val="24"/>
          <w:szCs w:val="24"/>
        </w:rPr>
        <w:t xml:space="preserve">do </w:t>
      </w:r>
      <w:r w:rsidRPr="005F15E9">
        <w:rPr>
          <w:rFonts w:ascii="Times New Roman" w:hAnsi="Times New Roman" w:cs="Times New Roman"/>
          <w:sz w:val="24"/>
          <w:szCs w:val="24"/>
        </w:rPr>
        <w:t>you perceive as important to adopt and use sustainable labelled food products?</w:t>
      </w:r>
    </w:p>
    <w:p w14:paraId="5A744394" w14:textId="45035F11" w:rsidR="006615CD" w:rsidRPr="005F15E9" w:rsidRDefault="00EB48DA" w:rsidP="00AF1057">
      <w:pPr>
        <w:spacing w:before="240"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Based on the information attained, the </w:t>
      </w:r>
      <w:r w:rsidR="00C25E38" w:rsidRPr="005F15E9">
        <w:rPr>
          <w:rFonts w:ascii="Times New Roman" w:hAnsi="Times New Roman" w:cs="Times New Roman"/>
          <w:sz w:val="24"/>
          <w:szCs w:val="24"/>
        </w:rPr>
        <w:t xml:space="preserve">participants </w:t>
      </w:r>
      <w:r w:rsidRPr="005F15E9">
        <w:rPr>
          <w:rFonts w:ascii="Times New Roman" w:hAnsi="Times New Roman" w:cs="Times New Roman"/>
          <w:sz w:val="24"/>
          <w:szCs w:val="24"/>
        </w:rPr>
        <w:t>were found to be quite aware of the sustainable labels and their importance in promoting sustainability. The discussions led to prepar</w:t>
      </w:r>
      <w:r w:rsidR="00C25E38" w:rsidRPr="005F15E9">
        <w:rPr>
          <w:rFonts w:ascii="Times New Roman" w:hAnsi="Times New Roman" w:cs="Times New Roman"/>
          <w:sz w:val="24"/>
          <w:szCs w:val="24"/>
        </w:rPr>
        <w:t>ing</w:t>
      </w:r>
      <w:r w:rsidRPr="005F15E9">
        <w:rPr>
          <w:rFonts w:ascii="Times New Roman" w:hAnsi="Times New Roman" w:cs="Times New Roman"/>
          <w:sz w:val="24"/>
          <w:szCs w:val="24"/>
        </w:rPr>
        <w:t xml:space="preserve"> a list of all the constructs. Therefore, to examine the information attained, the following steps were followed: understanding the information collected, directing to the analysis of the data, </w:t>
      </w:r>
      <w:r w:rsidR="006A2674" w:rsidRPr="005F15E9">
        <w:rPr>
          <w:rFonts w:ascii="Times New Roman" w:hAnsi="Times New Roman" w:cs="Times New Roman"/>
          <w:sz w:val="24"/>
          <w:szCs w:val="24"/>
        </w:rPr>
        <w:t xml:space="preserve">the </w:t>
      </w:r>
      <w:r w:rsidRPr="005F15E9">
        <w:rPr>
          <w:rFonts w:ascii="Times New Roman" w:hAnsi="Times New Roman" w:cs="Times New Roman"/>
          <w:sz w:val="24"/>
          <w:szCs w:val="24"/>
        </w:rPr>
        <w:t>grouping of the information, identification of the interrelationships between the items as well as constructs, and conceptualization of the themes together</w:t>
      </w:r>
      <w:r w:rsidR="002D1B2E" w:rsidRPr="005F15E9">
        <w:rPr>
          <w:rFonts w:ascii="Times New Roman" w:hAnsi="Times New Roman" w:cs="Times New Roman"/>
          <w:sz w:val="24"/>
          <w:szCs w:val="24"/>
        </w:rPr>
        <w:t xml:space="preserve"> </w:t>
      </w:r>
      <w:r w:rsidR="002D1B2E" w:rsidRPr="005F15E9">
        <w:rPr>
          <w:rFonts w:ascii="Times New Roman" w:hAnsi="Times New Roman" w:cs="Times New Roman"/>
          <w:sz w:val="24"/>
          <w:szCs w:val="24"/>
        </w:rPr>
        <w:fldChar w:fldCharType="begin" w:fldLock="1"/>
      </w:r>
      <w:r w:rsidR="00E1567F" w:rsidRPr="005F15E9">
        <w:rPr>
          <w:rFonts w:ascii="Times New Roman" w:hAnsi="Times New Roman" w:cs="Times New Roman"/>
          <w:sz w:val="24"/>
          <w:szCs w:val="24"/>
        </w:rPr>
        <w:instrText>ADDIN CSL_CITATION {"citationItems":[{"id":"ITEM-1","itemData":{"author":[{"dropping-particle":"","family":"Taylor-Powell","given":"Ellen","non-dropping-particle":"","parse-names":false,"suffix":""},{"dropping-particle":"","family":"Renner","given":"Marcus","non-dropping-particle":"","parse-names":false,"suffix":""}],"id":"ITEM-1","issued":{"date-parts":[["2003"]]},"title":"Analyzing Qualitative Data","type":"article-journal"},"uris":["http://www.mendeley.com/documents/?uuid=c1a3555b-a5ff-3ac7-8ec4-0e1a7036df66"]}],"mendeley":{"formattedCitation":"(Taylor-Powell &amp; Renner, 2003)","plainTextFormattedCitation":"(Taylor-Powell &amp; Renner, 2003)","previouslyFormattedCitation":"(Taylor-Powell &amp; Renner, 2003)"},"properties":{"noteIndex":0},"schema":"https://github.com/citation-style-language/schema/raw/master/csl-citation.json"}</w:instrText>
      </w:r>
      <w:r w:rsidR="002D1B2E" w:rsidRPr="005F15E9">
        <w:rPr>
          <w:rFonts w:ascii="Times New Roman" w:hAnsi="Times New Roman" w:cs="Times New Roman"/>
          <w:sz w:val="24"/>
          <w:szCs w:val="24"/>
        </w:rPr>
        <w:fldChar w:fldCharType="separate"/>
      </w:r>
      <w:r w:rsidR="002D1B2E" w:rsidRPr="005F15E9">
        <w:rPr>
          <w:rFonts w:ascii="Times New Roman" w:hAnsi="Times New Roman" w:cs="Times New Roman"/>
          <w:noProof/>
          <w:sz w:val="24"/>
          <w:szCs w:val="24"/>
        </w:rPr>
        <w:t>(Taylor-Powell &amp; Renner, 2003)</w:t>
      </w:r>
      <w:r w:rsidR="002D1B2E" w:rsidRPr="005F15E9">
        <w:rPr>
          <w:rFonts w:ascii="Times New Roman" w:hAnsi="Times New Roman" w:cs="Times New Roman"/>
          <w:sz w:val="24"/>
          <w:szCs w:val="24"/>
        </w:rPr>
        <w:fldChar w:fldCharType="end"/>
      </w:r>
      <w:r w:rsidRPr="005F15E9">
        <w:rPr>
          <w:rFonts w:ascii="Times New Roman" w:hAnsi="Times New Roman" w:cs="Times New Roman"/>
          <w:sz w:val="24"/>
          <w:szCs w:val="24"/>
        </w:rPr>
        <w:t xml:space="preserve">. Each focus group was initiated with the discussion of general awareness of the respondents of sustainable labels. The participants were </w:t>
      </w:r>
      <w:r w:rsidR="006A2674" w:rsidRPr="005F15E9">
        <w:rPr>
          <w:rFonts w:ascii="Times New Roman" w:hAnsi="Times New Roman" w:cs="Times New Roman"/>
          <w:sz w:val="24"/>
          <w:szCs w:val="24"/>
        </w:rPr>
        <w:t>allowed</w:t>
      </w:r>
      <w:r w:rsidRPr="005F15E9">
        <w:rPr>
          <w:rFonts w:ascii="Times New Roman" w:hAnsi="Times New Roman" w:cs="Times New Roman"/>
          <w:sz w:val="24"/>
          <w:szCs w:val="24"/>
        </w:rPr>
        <w:t xml:space="preserve"> to discuss the importance of various latent </w:t>
      </w:r>
      <w:r w:rsidR="006755E7" w:rsidRPr="005F15E9">
        <w:rPr>
          <w:rFonts w:ascii="Times New Roman" w:hAnsi="Times New Roman" w:cs="Times New Roman"/>
          <w:sz w:val="24"/>
          <w:szCs w:val="24"/>
        </w:rPr>
        <w:t xml:space="preserve">constructs </w:t>
      </w:r>
      <w:r w:rsidRPr="005F15E9">
        <w:rPr>
          <w:rFonts w:ascii="Times New Roman" w:hAnsi="Times New Roman" w:cs="Times New Roman"/>
          <w:sz w:val="24"/>
          <w:szCs w:val="24"/>
        </w:rPr>
        <w:t xml:space="preserve">structured in the initial model for shaping sustainable purchase behaviour. Based on the discussion, some of the items were reworded, i.e. “In our country, we are not doing enough to encourage waste recycling” was reworded as “The citizens in our country are not doing enough to encourage environment protection”, “I feel I can help solve natural resource problems by conserving water and energy” was reframed as “By adopting sustainable routine actions, I can help solve environmental problems”. In addition, two statements, </w:t>
      </w:r>
      <w:proofErr w:type="gramStart"/>
      <w:r w:rsidRPr="005F15E9">
        <w:rPr>
          <w:rFonts w:ascii="Times New Roman" w:hAnsi="Times New Roman" w:cs="Times New Roman"/>
          <w:sz w:val="24"/>
          <w:szCs w:val="24"/>
        </w:rPr>
        <w:t>i.e.</w:t>
      </w:r>
      <w:proofErr w:type="gramEnd"/>
      <w:r w:rsidRPr="005F15E9">
        <w:rPr>
          <w:rFonts w:ascii="Times New Roman" w:hAnsi="Times New Roman" w:cs="Times New Roman"/>
          <w:sz w:val="24"/>
          <w:szCs w:val="24"/>
        </w:rPr>
        <w:t xml:space="preserve"> one from ‘Perceived Behavioural Control’ and one from ‘Attitude’ were removed as per the insights gained from the qualitative study and expert opinion. </w:t>
      </w:r>
      <w:r w:rsidR="00897365" w:rsidRPr="005F15E9">
        <w:rPr>
          <w:rFonts w:ascii="Times New Roman" w:hAnsi="Times New Roman" w:cs="Times New Roman"/>
          <w:sz w:val="24"/>
          <w:szCs w:val="24"/>
        </w:rPr>
        <w:t>T</w:t>
      </w:r>
      <w:r w:rsidRPr="005F15E9">
        <w:rPr>
          <w:rFonts w:ascii="Times New Roman" w:hAnsi="Times New Roman" w:cs="Times New Roman"/>
          <w:sz w:val="24"/>
          <w:szCs w:val="24"/>
        </w:rPr>
        <w:t xml:space="preserve">he initial research model was modified for </w:t>
      </w:r>
      <w:r w:rsidR="006A2674" w:rsidRPr="005F15E9">
        <w:rPr>
          <w:rFonts w:ascii="Times New Roman" w:hAnsi="Times New Roman" w:cs="Times New Roman"/>
          <w:sz w:val="24"/>
          <w:szCs w:val="24"/>
        </w:rPr>
        <w:t xml:space="preserve">the </w:t>
      </w:r>
      <w:r w:rsidRPr="005F15E9">
        <w:rPr>
          <w:rFonts w:ascii="Times New Roman" w:hAnsi="Times New Roman" w:cs="Times New Roman"/>
          <w:sz w:val="24"/>
          <w:szCs w:val="24"/>
        </w:rPr>
        <w:t>final survey</w:t>
      </w:r>
      <w:r w:rsidR="00897365" w:rsidRPr="005F15E9">
        <w:rPr>
          <w:rFonts w:ascii="Times New Roman" w:hAnsi="Times New Roman" w:cs="Times New Roman"/>
          <w:sz w:val="24"/>
          <w:szCs w:val="24"/>
        </w:rPr>
        <w:t xml:space="preserve"> based on the findings</w:t>
      </w:r>
      <w:r w:rsidRPr="005F15E9">
        <w:rPr>
          <w:rFonts w:ascii="Times New Roman" w:hAnsi="Times New Roman" w:cs="Times New Roman"/>
          <w:sz w:val="24"/>
          <w:szCs w:val="24"/>
        </w:rPr>
        <w:t>.</w:t>
      </w:r>
    </w:p>
    <w:p w14:paraId="39517D40" w14:textId="77777777" w:rsidR="00D81E7B" w:rsidRPr="005F15E9" w:rsidRDefault="00707A7C" w:rsidP="00AF1057">
      <w:pPr>
        <w:spacing w:before="240" w:line="276" w:lineRule="auto"/>
        <w:jc w:val="both"/>
        <w:rPr>
          <w:rFonts w:ascii="Times New Roman" w:hAnsi="Times New Roman" w:cs="Times New Roman"/>
          <w:b/>
          <w:sz w:val="24"/>
          <w:szCs w:val="24"/>
        </w:rPr>
      </w:pPr>
      <w:r w:rsidRPr="005F15E9">
        <w:rPr>
          <w:rFonts w:ascii="Times New Roman" w:hAnsi="Times New Roman" w:cs="Times New Roman"/>
          <w:b/>
          <w:sz w:val="24"/>
          <w:szCs w:val="24"/>
        </w:rPr>
        <w:t xml:space="preserve">5.2 </w:t>
      </w:r>
      <w:r w:rsidR="00EB48DA" w:rsidRPr="005F15E9">
        <w:rPr>
          <w:rFonts w:ascii="Times New Roman" w:hAnsi="Times New Roman" w:cs="Times New Roman"/>
          <w:b/>
          <w:sz w:val="24"/>
          <w:szCs w:val="24"/>
        </w:rPr>
        <w:t>Quantitative Analysis</w:t>
      </w:r>
    </w:p>
    <w:p w14:paraId="063EDD17" w14:textId="447C273A" w:rsidR="002A4914" w:rsidRPr="005F15E9" w:rsidRDefault="00815D44"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highlight w:val="yellow"/>
        </w:rPr>
        <w:t xml:space="preserve">In this research, </w:t>
      </w:r>
      <w:r w:rsidR="00C25E38" w:rsidRPr="005F15E9">
        <w:rPr>
          <w:rFonts w:ascii="Times New Roman" w:hAnsi="Times New Roman" w:cs="Times New Roman"/>
          <w:sz w:val="24"/>
          <w:szCs w:val="24"/>
          <w:highlight w:val="yellow"/>
        </w:rPr>
        <w:t xml:space="preserve">the </w:t>
      </w:r>
      <w:r w:rsidRPr="005F15E9">
        <w:rPr>
          <w:rFonts w:ascii="Times New Roman" w:hAnsi="Times New Roman" w:cs="Times New Roman"/>
          <w:sz w:val="24"/>
          <w:szCs w:val="24"/>
          <w:highlight w:val="yellow"/>
        </w:rPr>
        <w:t>partial least square (PLS)-based structural equation modelling</w:t>
      </w:r>
      <w:r w:rsidR="006755E7" w:rsidRPr="005F15E9">
        <w:rPr>
          <w:rFonts w:ascii="Times New Roman" w:hAnsi="Times New Roman" w:cs="Times New Roman"/>
          <w:sz w:val="24"/>
          <w:szCs w:val="24"/>
          <w:highlight w:val="yellow"/>
        </w:rPr>
        <w:t xml:space="preserve"> (SEM)</w:t>
      </w:r>
      <w:r w:rsidRPr="005F15E9">
        <w:rPr>
          <w:rFonts w:ascii="Times New Roman" w:hAnsi="Times New Roman" w:cs="Times New Roman"/>
          <w:sz w:val="24"/>
          <w:szCs w:val="24"/>
          <w:highlight w:val="yellow"/>
        </w:rPr>
        <w:t xml:space="preserve"> using </w:t>
      </w:r>
      <w:proofErr w:type="spellStart"/>
      <w:r w:rsidRPr="005F15E9">
        <w:rPr>
          <w:rFonts w:ascii="Times New Roman" w:hAnsi="Times New Roman" w:cs="Times New Roman"/>
          <w:sz w:val="24"/>
          <w:szCs w:val="24"/>
          <w:highlight w:val="yellow"/>
        </w:rPr>
        <w:t>SmartPLS</w:t>
      </w:r>
      <w:proofErr w:type="spellEnd"/>
      <w:r w:rsidRPr="005F15E9">
        <w:rPr>
          <w:rFonts w:ascii="Times New Roman" w:hAnsi="Times New Roman" w:cs="Times New Roman"/>
          <w:sz w:val="24"/>
          <w:szCs w:val="24"/>
          <w:highlight w:val="yellow"/>
        </w:rPr>
        <w:t xml:space="preserve"> 2</w:t>
      </w:r>
      <w:r w:rsidR="001A168A" w:rsidRPr="005F15E9">
        <w:rPr>
          <w:rFonts w:ascii="Times New Roman" w:hAnsi="Times New Roman" w:cs="Times New Roman"/>
          <w:sz w:val="24"/>
          <w:szCs w:val="24"/>
          <w:highlight w:val="yellow"/>
        </w:rPr>
        <w:t>.0 M3</w:t>
      </w:r>
      <w:r w:rsidR="0096172D" w:rsidRPr="005F15E9">
        <w:rPr>
          <w:rFonts w:ascii="Times New Roman" w:hAnsi="Times New Roman" w:cs="Times New Roman"/>
          <w:sz w:val="24"/>
          <w:szCs w:val="24"/>
          <w:highlight w:val="yellow"/>
        </w:rPr>
        <w:t xml:space="preserve"> </w:t>
      </w:r>
      <w:r w:rsidR="00F623EA" w:rsidRPr="005F15E9">
        <w:rPr>
          <w:rFonts w:ascii="Times New Roman" w:hAnsi="Times New Roman" w:cs="Times New Roman"/>
          <w:sz w:val="24"/>
          <w:szCs w:val="24"/>
          <w:highlight w:val="yellow"/>
        </w:rPr>
        <w:t xml:space="preserve"> </w:t>
      </w:r>
      <w:r w:rsidR="00F623EA" w:rsidRPr="005F15E9">
        <w:rPr>
          <w:rFonts w:ascii="Times New Roman" w:hAnsi="Times New Roman" w:cs="Times New Roman"/>
          <w:sz w:val="24"/>
          <w:szCs w:val="24"/>
          <w:highlight w:val="yellow"/>
        </w:rPr>
        <w:fldChar w:fldCharType="begin" w:fldLock="1"/>
      </w:r>
      <w:r w:rsidR="00CF00D7" w:rsidRPr="005F15E9">
        <w:rPr>
          <w:rFonts w:ascii="Times New Roman" w:hAnsi="Times New Roman" w:cs="Times New Roman"/>
          <w:sz w:val="24"/>
          <w:szCs w:val="24"/>
          <w:highlight w:val="yellow"/>
        </w:rPr>
        <w:instrText>ADDIN CSL_CITATION {"citationItems":[{"id":"ITEM-1","itemData":{"author":[{"dropping-particle":"","family":"RINGLE","given":"","non-dropping-particle":"","parse-names":false,"suffix":""},{"dropping-particle":"","family":"M.","given":"C.","non-dropping-particle":"","parse-names":false,"suffix":""}],"container-title":"http://www.smartpls.de","id":"ITEM-1","issued":{"date-parts":[["2005"]]},"title":"SmartPLS 2.0 (M3)","type":"article-journal"},"uris":["http://www.mendeley.com/documents/?uuid=88e0e3a9-b24c-3287-82a7-9492203b85f9"]}],"mendeley":{"formattedCitation":"(RINGLE &amp; M., 2005)","manualFormatting":"(Ringle, 2005)","plainTextFormattedCitation":"(RINGLE &amp; M., 2005)","previouslyFormattedCitation":"(RINGLE &amp; M., 2005)"},"properties":{"noteIndex":0},"schema":"https://github.com/citation-style-language/schema/raw/master/csl-citation.json"}</w:instrText>
      </w:r>
      <w:r w:rsidR="00F623EA" w:rsidRPr="005F15E9">
        <w:rPr>
          <w:rFonts w:ascii="Times New Roman" w:hAnsi="Times New Roman" w:cs="Times New Roman"/>
          <w:sz w:val="24"/>
          <w:szCs w:val="24"/>
          <w:highlight w:val="yellow"/>
        </w:rPr>
        <w:fldChar w:fldCharType="separate"/>
      </w:r>
      <w:r w:rsidR="00F623EA" w:rsidRPr="005F15E9">
        <w:rPr>
          <w:rFonts w:ascii="Times New Roman" w:hAnsi="Times New Roman" w:cs="Times New Roman"/>
          <w:noProof/>
          <w:sz w:val="24"/>
          <w:szCs w:val="24"/>
          <w:highlight w:val="yellow"/>
        </w:rPr>
        <w:t>(R</w:t>
      </w:r>
      <w:r w:rsidR="00CF00D7" w:rsidRPr="005F15E9">
        <w:rPr>
          <w:rFonts w:ascii="Times New Roman" w:hAnsi="Times New Roman" w:cs="Times New Roman"/>
          <w:noProof/>
          <w:sz w:val="24"/>
          <w:szCs w:val="24"/>
          <w:highlight w:val="yellow"/>
        </w:rPr>
        <w:t>ingle</w:t>
      </w:r>
      <w:r w:rsidR="00F623EA" w:rsidRPr="005F15E9">
        <w:rPr>
          <w:rFonts w:ascii="Times New Roman" w:hAnsi="Times New Roman" w:cs="Times New Roman"/>
          <w:noProof/>
          <w:sz w:val="24"/>
          <w:szCs w:val="24"/>
          <w:highlight w:val="yellow"/>
        </w:rPr>
        <w:t>, 2005)</w:t>
      </w:r>
      <w:r w:rsidR="00F623EA" w:rsidRPr="005F15E9">
        <w:rPr>
          <w:rFonts w:ascii="Times New Roman" w:hAnsi="Times New Roman" w:cs="Times New Roman"/>
          <w:sz w:val="24"/>
          <w:szCs w:val="24"/>
          <w:highlight w:val="yellow"/>
        </w:rPr>
        <w:fldChar w:fldCharType="end"/>
      </w:r>
      <w:r w:rsidR="00C25E38" w:rsidRPr="005F15E9">
        <w:rPr>
          <w:rFonts w:ascii="Times New Roman" w:hAnsi="Times New Roman" w:cs="Times New Roman"/>
          <w:sz w:val="24"/>
          <w:szCs w:val="24"/>
          <w:highlight w:val="yellow"/>
        </w:rPr>
        <w:t xml:space="preserve"> is employed</w:t>
      </w:r>
      <w:r w:rsidR="0012222F" w:rsidRPr="005F15E9">
        <w:rPr>
          <w:rFonts w:ascii="Times New Roman" w:hAnsi="Times New Roman" w:cs="Times New Roman"/>
          <w:sz w:val="24"/>
          <w:szCs w:val="24"/>
          <w:highlight w:val="yellow"/>
        </w:rPr>
        <w:t xml:space="preserve">. The technique was chosen because it is a variance-based SEM technique </w:t>
      </w:r>
      <w:r w:rsidR="006755E7" w:rsidRPr="005F15E9">
        <w:rPr>
          <w:rFonts w:ascii="Times New Roman" w:hAnsi="Times New Roman" w:cs="Times New Roman"/>
          <w:sz w:val="24"/>
          <w:szCs w:val="24"/>
          <w:highlight w:val="yellow"/>
        </w:rPr>
        <w:t>considered</w:t>
      </w:r>
      <w:r w:rsidR="0012222F" w:rsidRPr="005F15E9">
        <w:rPr>
          <w:rFonts w:ascii="Times New Roman" w:hAnsi="Times New Roman" w:cs="Times New Roman"/>
          <w:sz w:val="24"/>
          <w:szCs w:val="24"/>
          <w:highlight w:val="yellow"/>
        </w:rPr>
        <w:t xml:space="preserve"> appropriate in cases when not much theoretical knowledge exist</w:t>
      </w:r>
      <w:r w:rsidR="006A2674" w:rsidRPr="005F15E9">
        <w:rPr>
          <w:rFonts w:ascii="Times New Roman" w:hAnsi="Times New Roman" w:cs="Times New Roman"/>
          <w:sz w:val="24"/>
          <w:szCs w:val="24"/>
          <w:highlight w:val="yellow"/>
        </w:rPr>
        <w:t>s</w:t>
      </w:r>
      <w:r w:rsidR="0012222F" w:rsidRPr="005F15E9">
        <w:rPr>
          <w:rFonts w:ascii="Times New Roman" w:hAnsi="Times New Roman" w:cs="Times New Roman"/>
          <w:sz w:val="24"/>
          <w:szCs w:val="24"/>
          <w:highlight w:val="yellow"/>
        </w:rPr>
        <w:t xml:space="preserve"> in the field of research</w:t>
      </w:r>
      <w:r w:rsidR="0096172D" w:rsidRPr="005F15E9">
        <w:rPr>
          <w:rFonts w:ascii="Times New Roman" w:hAnsi="Times New Roman" w:cs="Times New Roman"/>
          <w:sz w:val="24"/>
          <w:szCs w:val="24"/>
          <w:highlight w:val="yellow"/>
        </w:rPr>
        <w:t xml:space="preserve"> </w:t>
      </w:r>
      <w:r w:rsidR="0096172D" w:rsidRPr="005F15E9">
        <w:rPr>
          <w:rFonts w:ascii="Times New Roman" w:hAnsi="Times New Roman" w:cs="Times New Roman"/>
          <w:sz w:val="24"/>
          <w:szCs w:val="24"/>
          <w:highlight w:val="yellow"/>
        </w:rPr>
        <w:fldChar w:fldCharType="begin" w:fldLock="1"/>
      </w:r>
      <w:r w:rsidR="0076159F" w:rsidRPr="005F15E9">
        <w:rPr>
          <w:rFonts w:ascii="Times New Roman" w:hAnsi="Times New Roman" w:cs="Times New Roman"/>
          <w:sz w:val="24"/>
          <w:szCs w:val="24"/>
          <w:highlight w:val="yellow"/>
        </w:rPr>
        <w:instrText>ADDIN CSL_CITATION {"citationItems":[{"id":"ITEM-1","itemData":{"DOI":"10.2307/25148814","ISSN":"02767783","abstract":"While researchers go to great lengths to justify and prove theoretical links between constructs, the relationship between measurement items and constructs is often ignored. By default, the relationship between construct and item is assumed to be reflective, meaning that the measurement items are a reflection of the construct. Many times, though, the nature of the construct is not reflective, but rather formative. Formative constructs occur when the items describe and define the construct rather than vice versa. In this research, we examine whether formative constructs are indeed being mistaken for reflective constructs by information systems researchers. By examining complete volumes of MIS Quarterly and Information Systems Research over the last 3 years, we discovered that a significant number of articles have indeed misspecified formative constructs. For scientific results to be valid, we argue that researchers must properly specify formative constructs. This paper discusses the implications of different patterns of common misspecifications of formative constructs on both Type land Type II errors. To avoid these errors, the paper provides a roadmap to researchers to properly specify formative constructs. We also discuss how to address formative constructs within a research model after they are specified.","author":[{"dropping-particle":"","family":"Petter","given":"Stacie","non-dropping-particle":"","parse-names":false,"suffix":""},{"dropping-particle":"","family":"Straub","given":"Detmar","non-dropping-particle":"","parse-names":false,"suffix":""},{"dropping-particle":"","family":"Rai","given":"Arun","non-dropping-particle":"","parse-names":false,"suffix":""}],"container-title":"MIS Quarterly: Management Information Systems","id":"ITEM-1","issue":"4","issued":{"date-parts":[["2007"]]},"page":"623-656","publisher":"Management Information Systems Research Center","title":"Specifying formative constructs in information systems research","type":"article-journal","volume":"31"},"uris":["http://www.mendeley.com/documents/?uuid=ef146132-0f64-3a03-8dfa-37ca03ebb29a"]}],"mendeley":{"formattedCitation":"(Petter, Straub, &amp; Rai, 2007)","manualFormatting":"(Petter et al., 2007)","plainTextFormattedCitation":"(Petter, Straub, &amp; Rai, 2007)","previouslyFormattedCitation":"(Petter, Straub, &amp; Rai, 2007)"},"properties":{"noteIndex":0},"schema":"https://github.com/citation-style-language/schema/raw/master/csl-citation.json"}</w:instrText>
      </w:r>
      <w:r w:rsidR="0096172D" w:rsidRPr="005F15E9">
        <w:rPr>
          <w:rFonts w:ascii="Times New Roman" w:hAnsi="Times New Roman" w:cs="Times New Roman"/>
          <w:sz w:val="24"/>
          <w:szCs w:val="24"/>
          <w:highlight w:val="yellow"/>
        </w:rPr>
        <w:fldChar w:fldCharType="separate"/>
      </w:r>
      <w:r w:rsidR="0096172D" w:rsidRPr="005F15E9">
        <w:rPr>
          <w:rFonts w:ascii="Times New Roman" w:hAnsi="Times New Roman" w:cs="Times New Roman"/>
          <w:noProof/>
          <w:sz w:val="24"/>
          <w:szCs w:val="24"/>
          <w:highlight w:val="yellow"/>
        </w:rPr>
        <w:t>(Petter</w:t>
      </w:r>
      <w:r w:rsidR="00511669" w:rsidRPr="005F15E9">
        <w:rPr>
          <w:rFonts w:ascii="Times New Roman" w:hAnsi="Times New Roman" w:cs="Times New Roman"/>
          <w:noProof/>
          <w:sz w:val="24"/>
          <w:szCs w:val="24"/>
          <w:highlight w:val="yellow"/>
        </w:rPr>
        <w:t xml:space="preserve"> et al.</w:t>
      </w:r>
      <w:r w:rsidR="0096172D" w:rsidRPr="005F15E9">
        <w:rPr>
          <w:rFonts w:ascii="Times New Roman" w:hAnsi="Times New Roman" w:cs="Times New Roman"/>
          <w:noProof/>
          <w:sz w:val="24"/>
          <w:szCs w:val="24"/>
          <w:highlight w:val="yellow"/>
        </w:rPr>
        <w:t>, 2007)</w:t>
      </w:r>
      <w:r w:rsidR="0096172D" w:rsidRPr="005F15E9">
        <w:rPr>
          <w:rFonts w:ascii="Times New Roman" w:hAnsi="Times New Roman" w:cs="Times New Roman"/>
          <w:sz w:val="24"/>
          <w:szCs w:val="24"/>
          <w:highlight w:val="yellow"/>
        </w:rPr>
        <w:fldChar w:fldCharType="end"/>
      </w:r>
      <w:r w:rsidR="0096172D" w:rsidRPr="005F15E9">
        <w:rPr>
          <w:rFonts w:ascii="Times New Roman" w:hAnsi="Times New Roman" w:cs="Times New Roman"/>
          <w:sz w:val="24"/>
          <w:szCs w:val="24"/>
          <w:highlight w:val="yellow"/>
        </w:rPr>
        <w:t xml:space="preserve">. </w:t>
      </w:r>
      <w:r w:rsidR="001A168A" w:rsidRPr="005F15E9">
        <w:rPr>
          <w:rFonts w:ascii="Times New Roman" w:hAnsi="Times New Roman" w:cs="Times New Roman"/>
          <w:sz w:val="24"/>
          <w:szCs w:val="24"/>
          <w:highlight w:val="yellow"/>
        </w:rPr>
        <w:t xml:space="preserve">In addition, this technique is known to </w:t>
      </w:r>
      <w:r w:rsidR="00897365" w:rsidRPr="005F15E9">
        <w:rPr>
          <w:rFonts w:ascii="Times New Roman" w:hAnsi="Times New Roman" w:cs="Times New Roman"/>
          <w:sz w:val="24"/>
          <w:szCs w:val="24"/>
          <w:highlight w:val="yellow"/>
        </w:rPr>
        <w:t>have</w:t>
      </w:r>
      <w:r w:rsidR="008B52D6" w:rsidRPr="005F15E9">
        <w:rPr>
          <w:rFonts w:ascii="Times New Roman" w:hAnsi="Times New Roman" w:cs="Times New Roman"/>
          <w:sz w:val="24"/>
          <w:szCs w:val="24"/>
          <w:highlight w:val="yellow"/>
        </w:rPr>
        <w:t xml:space="preserve"> </w:t>
      </w:r>
      <w:r w:rsidR="001A168A" w:rsidRPr="005F15E9">
        <w:rPr>
          <w:rFonts w:ascii="Times New Roman" w:hAnsi="Times New Roman" w:cs="Times New Roman"/>
          <w:sz w:val="24"/>
          <w:szCs w:val="24"/>
          <w:highlight w:val="yellow"/>
        </w:rPr>
        <w:t xml:space="preserve">lesser restrictions </w:t>
      </w:r>
      <w:r w:rsidR="00897365" w:rsidRPr="005F15E9">
        <w:rPr>
          <w:rFonts w:ascii="Times New Roman" w:hAnsi="Times New Roman" w:cs="Times New Roman"/>
          <w:sz w:val="24"/>
          <w:szCs w:val="24"/>
          <w:highlight w:val="yellow"/>
        </w:rPr>
        <w:t>regarding</w:t>
      </w:r>
      <w:r w:rsidR="001A168A" w:rsidRPr="005F15E9">
        <w:rPr>
          <w:rFonts w:ascii="Times New Roman" w:hAnsi="Times New Roman" w:cs="Times New Roman"/>
          <w:sz w:val="24"/>
          <w:szCs w:val="24"/>
          <w:highlight w:val="yellow"/>
        </w:rPr>
        <w:t xml:space="preserve"> sample size and residual distributions </w:t>
      </w:r>
      <w:r w:rsidR="006755E7" w:rsidRPr="005F15E9">
        <w:rPr>
          <w:rFonts w:ascii="Times New Roman" w:hAnsi="Times New Roman" w:cs="Times New Roman"/>
          <w:sz w:val="24"/>
          <w:szCs w:val="24"/>
          <w:highlight w:val="yellow"/>
        </w:rPr>
        <w:t>than</w:t>
      </w:r>
      <w:r w:rsidR="001A168A" w:rsidRPr="005F15E9">
        <w:rPr>
          <w:rFonts w:ascii="Times New Roman" w:hAnsi="Times New Roman" w:cs="Times New Roman"/>
          <w:sz w:val="24"/>
          <w:szCs w:val="24"/>
          <w:highlight w:val="yellow"/>
        </w:rPr>
        <w:t xml:space="preserve"> other SEM techniques such as covariance-based SEM</w:t>
      </w:r>
      <w:r w:rsidR="0096172D" w:rsidRPr="005F15E9">
        <w:rPr>
          <w:rFonts w:ascii="Times New Roman" w:hAnsi="Times New Roman" w:cs="Times New Roman"/>
          <w:sz w:val="24"/>
          <w:szCs w:val="24"/>
          <w:highlight w:val="yellow"/>
        </w:rPr>
        <w:t xml:space="preserve"> </w:t>
      </w:r>
      <w:r w:rsidR="0096172D" w:rsidRPr="005F15E9">
        <w:rPr>
          <w:rFonts w:ascii="Times New Roman" w:hAnsi="Times New Roman" w:cs="Times New Roman"/>
          <w:sz w:val="24"/>
          <w:szCs w:val="24"/>
          <w:highlight w:val="yellow"/>
        </w:rPr>
        <w:fldChar w:fldCharType="begin" w:fldLock="1"/>
      </w:r>
      <w:r w:rsidR="0096172D" w:rsidRPr="005F15E9">
        <w:rPr>
          <w:rFonts w:ascii="Times New Roman" w:hAnsi="Times New Roman" w:cs="Times New Roman"/>
          <w:sz w:val="24"/>
          <w:szCs w:val="24"/>
          <w:highlight w:val="yellow"/>
        </w:rPr>
        <w:instrText>ADDIN CSL_CITATION {"citationItems":[{"id":"ITEM-1","itemData":{"ISSN":"02767783","author":[{"dropping-particle":"","family":"Chin","given":"Wynne W.","non-dropping-particle":"","parse-names":false,"suffix":""}],"container-title":"MIS Quarterly: Management Information Systems","id":"ITEM-1","issue":"1","issued":{"date-parts":[["1998"]]},"title":"Issues and opinion on structural equation modeling","type":"article-journal","volume":"22"},"uris":["http://www.mendeley.com/documents/?uuid=79cf9d84-c4e3-43fe-add3-6080b10ee152"]}],"mendeley":{"formattedCitation":"(Chin, 1998)","plainTextFormattedCitation":"(Chin, 1998)","previouslyFormattedCitation":"(Chin, 1998)"},"properties":{"noteIndex":0},"schema":"https://github.com/citation-style-language/schema/raw/master/csl-citation.json"}</w:instrText>
      </w:r>
      <w:r w:rsidR="0096172D" w:rsidRPr="005F15E9">
        <w:rPr>
          <w:rFonts w:ascii="Times New Roman" w:hAnsi="Times New Roman" w:cs="Times New Roman"/>
          <w:sz w:val="24"/>
          <w:szCs w:val="24"/>
          <w:highlight w:val="yellow"/>
        </w:rPr>
        <w:fldChar w:fldCharType="separate"/>
      </w:r>
      <w:r w:rsidR="0096172D" w:rsidRPr="005F15E9">
        <w:rPr>
          <w:rFonts w:ascii="Times New Roman" w:hAnsi="Times New Roman" w:cs="Times New Roman"/>
          <w:noProof/>
          <w:sz w:val="24"/>
          <w:szCs w:val="24"/>
          <w:highlight w:val="yellow"/>
        </w:rPr>
        <w:t>(Chin, 1998)</w:t>
      </w:r>
      <w:r w:rsidR="0096172D" w:rsidRPr="005F15E9">
        <w:rPr>
          <w:rFonts w:ascii="Times New Roman" w:hAnsi="Times New Roman" w:cs="Times New Roman"/>
          <w:sz w:val="24"/>
          <w:szCs w:val="24"/>
          <w:highlight w:val="yellow"/>
        </w:rPr>
        <w:fldChar w:fldCharType="end"/>
      </w:r>
      <w:r w:rsidR="001A168A" w:rsidRPr="005F15E9">
        <w:rPr>
          <w:rFonts w:ascii="Times New Roman" w:hAnsi="Times New Roman" w:cs="Times New Roman"/>
          <w:sz w:val="24"/>
          <w:szCs w:val="24"/>
          <w:highlight w:val="yellow"/>
        </w:rPr>
        <w:t>.</w:t>
      </w:r>
      <w:r w:rsidR="0084453E" w:rsidRPr="005F15E9">
        <w:rPr>
          <w:rFonts w:ascii="Times New Roman" w:hAnsi="Times New Roman" w:cs="Times New Roman"/>
          <w:sz w:val="24"/>
          <w:szCs w:val="24"/>
          <w:highlight w:val="yellow"/>
        </w:rPr>
        <w:t xml:space="preserve"> </w:t>
      </w:r>
      <w:r w:rsidR="00D62B12" w:rsidRPr="005F15E9">
        <w:rPr>
          <w:rFonts w:ascii="Times New Roman" w:hAnsi="Times New Roman" w:cs="Times New Roman"/>
          <w:sz w:val="24"/>
          <w:szCs w:val="24"/>
          <w:highlight w:val="yellow"/>
        </w:rPr>
        <w:t>T</w:t>
      </w:r>
      <w:r w:rsidR="0084453E" w:rsidRPr="005F15E9">
        <w:rPr>
          <w:rFonts w:ascii="Times New Roman" w:hAnsi="Times New Roman" w:cs="Times New Roman"/>
          <w:sz w:val="24"/>
          <w:szCs w:val="24"/>
          <w:highlight w:val="yellow"/>
        </w:rPr>
        <w:t xml:space="preserve">he two-step approach </w:t>
      </w:r>
      <w:r w:rsidR="0084453E" w:rsidRPr="005F15E9">
        <w:rPr>
          <w:rFonts w:ascii="Times New Roman" w:hAnsi="Times New Roman" w:cs="Times New Roman"/>
          <w:sz w:val="24"/>
          <w:szCs w:val="24"/>
          <w:highlight w:val="yellow"/>
        </w:rPr>
        <w:fldChar w:fldCharType="begin" w:fldLock="1"/>
      </w:r>
      <w:r w:rsidR="00713594" w:rsidRPr="005F15E9">
        <w:rPr>
          <w:rFonts w:ascii="Times New Roman" w:hAnsi="Times New Roman" w:cs="Times New Roman"/>
          <w:sz w:val="24"/>
          <w:szCs w:val="24"/>
          <w:highlight w:val="yellow"/>
        </w:rPr>
        <w:instrText>ADDIN CSL_CITATION {"citationItems":[{"id":"ITEM-1","itemData":{"DOI":"10.1037/0033-2909.103.3.411","ISSN":"00332909","abstract":"In this article, we provide guidance for substantive researchers on the use of structural equation modeling in practice for theory testing and development. We present a comprehensive, two-step modeling approach that employs a series of nested models and sequential chi-square difference tests. We discuss the comparative advantages of this approach over a one-step approach. Considerations in specification, assessment of fit, and respecification of measurement models using confirmatory factor analysis are reviewed. As background to the two-step approach, the distinction between exploratory and confirmatory analysis, the distinction between complementary approaches for theory testing versus predictive application, and some developments in estimation methods also are discussed. (PsycINFO Database Record (c) 2010 APA, all rights reserved)","author":[{"dropping-particle":"","family":"Anderson","given":"James C.","non-dropping-particle":"","parse-names":false,"suffix":""},{"dropping-particle":"","family":"Gerbing","given":"David W.","non-dropping-particle":"","parse-names":false,"suffix":""}],"container-title":"Psychological Bulletin","id":"ITEM-1","issue":"3","issued":{"date-parts":[["1988"]]},"page":"411-423","title":"Structural Equation Modeling in Practice: A Review and Recommended Two-Step Approach","type":"article-journal","volume":"103"},"uris":["http://www.mendeley.com/documents/?uuid=9bb25c43-b09f-4203-86ad-694c28a287a1"]}],"mendeley":{"formattedCitation":"(Anderson &amp; Gerbing, 1988)","plainTextFormattedCitation":"(Anderson &amp; Gerbing, 1988)","previouslyFormattedCitation":"(Anderson &amp; Gerbing, 1988)"},"properties":{"noteIndex":0},"schema":"https://github.com/citation-style-language/schema/raw/master/csl-citation.json"}</w:instrText>
      </w:r>
      <w:r w:rsidR="0084453E" w:rsidRPr="005F15E9">
        <w:rPr>
          <w:rFonts w:ascii="Times New Roman" w:hAnsi="Times New Roman" w:cs="Times New Roman"/>
          <w:sz w:val="24"/>
          <w:szCs w:val="24"/>
          <w:highlight w:val="yellow"/>
        </w:rPr>
        <w:fldChar w:fldCharType="separate"/>
      </w:r>
      <w:r w:rsidR="0084453E" w:rsidRPr="005F15E9">
        <w:rPr>
          <w:rFonts w:ascii="Times New Roman" w:hAnsi="Times New Roman" w:cs="Times New Roman"/>
          <w:noProof/>
          <w:sz w:val="24"/>
          <w:szCs w:val="24"/>
          <w:highlight w:val="yellow"/>
        </w:rPr>
        <w:t>(Anderson &amp; Gerbing, 1988)</w:t>
      </w:r>
      <w:r w:rsidR="0084453E" w:rsidRPr="005F15E9">
        <w:rPr>
          <w:rFonts w:ascii="Times New Roman" w:hAnsi="Times New Roman" w:cs="Times New Roman"/>
          <w:sz w:val="24"/>
          <w:szCs w:val="24"/>
          <w:highlight w:val="yellow"/>
        </w:rPr>
        <w:fldChar w:fldCharType="end"/>
      </w:r>
      <w:r w:rsidR="00D62B12" w:rsidRPr="005F15E9">
        <w:rPr>
          <w:rFonts w:ascii="Times New Roman" w:hAnsi="Times New Roman" w:cs="Times New Roman"/>
          <w:sz w:val="24"/>
          <w:szCs w:val="24"/>
          <w:highlight w:val="yellow"/>
        </w:rPr>
        <w:t xml:space="preserve"> was adopted</w:t>
      </w:r>
      <w:r w:rsidR="0084453E" w:rsidRPr="005F15E9">
        <w:rPr>
          <w:rFonts w:ascii="Times New Roman" w:hAnsi="Times New Roman" w:cs="Times New Roman"/>
          <w:sz w:val="24"/>
          <w:szCs w:val="24"/>
          <w:highlight w:val="yellow"/>
        </w:rPr>
        <w:t xml:space="preserve"> to perform the analysis using SEM.</w:t>
      </w:r>
      <w:r w:rsidR="0084453E" w:rsidRPr="005F15E9">
        <w:rPr>
          <w:rFonts w:ascii="Times New Roman" w:hAnsi="Times New Roman" w:cs="Times New Roman"/>
          <w:sz w:val="24"/>
          <w:szCs w:val="24"/>
        </w:rPr>
        <w:t xml:space="preserve"> </w:t>
      </w:r>
    </w:p>
    <w:p w14:paraId="34B470DB" w14:textId="77777777" w:rsidR="00CD5414" w:rsidRPr="005F15E9" w:rsidRDefault="00707A7C" w:rsidP="00AF1057">
      <w:pPr>
        <w:spacing w:line="276" w:lineRule="auto"/>
        <w:jc w:val="both"/>
        <w:rPr>
          <w:rFonts w:ascii="Times New Roman" w:hAnsi="Times New Roman" w:cs="Times New Roman"/>
          <w:b/>
          <w:sz w:val="24"/>
          <w:szCs w:val="24"/>
        </w:rPr>
      </w:pPr>
      <w:r w:rsidRPr="005F15E9">
        <w:rPr>
          <w:rFonts w:ascii="Times New Roman" w:hAnsi="Times New Roman" w:cs="Times New Roman"/>
          <w:b/>
          <w:sz w:val="24"/>
          <w:szCs w:val="24"/>
        </w:rPr>
        <w:t xml:space="preserve">5.2.1 </w:t>
      </w:r>
      <w:r w:rsidR="00CD5414" w:rsidRPr="005F15E9">
        <w:rPr>
          <w:rFonts w:ascii="Times New Roman" w:hAnsi="Times New Roman" w:cs="Times New Roman"/>
          <w:b/>
          <w:sz w:val="24"/>
          <w:szCs w:val="24"/>
        </w:rPr>
        <w:t>Measurement Model</w:t>
      </w:r>
    </w:p>
    <w:p w14:paraId="4973CA84" w14:textId="5E119FA8" w:rsidR="006860B4" w:rsidRPr="005F15E9" w:rsidRDefault="001E74C1" w:rsidP="004500B0">
      <w:pPr>
        <w:spacing w:line="276" w:lineRule="auto"/>
        <w:jc w:val="both"/>
        <w:rPr>
          <w:rFonts w:ascii="Times New Roman" w:hAnsi="Times New Roman" w:cs="Times New Roman"/>
          <w:b/>
          <w:sz w:val="24"/>
          <w:szCs w:val="24"/>
        </w:rPr>
      </w:pPr>
      <w:r w:rsidRPr="005F15E9">
        <w:rPr>
          <w:rFonts w:ascii="Times New Roman" w:hAnsi="Times New Roman" w:cs="Times New Roman"/>
          <w:sz w:val="24"/>
          <w:szCs w:val="24"/>
        </w:rPr>
        <w:lastRenderedPageBreak/>
        <w:t xml:space="preserve">The measurement model was specified to test the reliability, </w:t>
      </w:r>
      <w:proofErr w:type="gramStart"/>
      <w:r w:rsidRPr="005F15E9">
        <w:rPr>
          <w:rFonts w:ascii="Times New Roman" w:hAnsi="Times New Roman" w:cs="Times New Roman"/>
          <w:sz w:val="24"/>
          <w:szCs w:val="24"/>
        </w:rPr>
        <w:t>i.e.</w:t>
      </w:r>
      <w:proofErr w:type="gramEnd"/>
      <w:r w:rsidRPr="005F15E9">
        <w:rPr>
          <w:rFonts w:ascii="Times New Roman" w:hAnsi="Times New Roman" w:cs="Times New Roman"/>
          <w:sz w:val="24"/>
          <w:szCs w:val="24"/>
        </w:rPr>
        <w:t xml:space="preserve"> construct reliability and indicator reliability, and validity, i.e. convergent validity, and discriminant validity of the scales developed for the current research. </w:t>
      </w:r>
      <w:r w:rsidR="00716D3D" w:rsidRPr="005F15E9">
        <w:rPr>
          <w:rFonts w:ascii="Times New Roman" w:hAnsi="Times New Roman" w:cs="Times New Roman"/>
          <w:sz w:val="24"/>
          <w:szCs w:val="24"/>
        </w:rPr>
        <w:t>Table</w:t>
      </w:r>
      <w:r w:rsidR="00214ECC" w:rsidRPr="005F15E9">
        <w:rPr>
          <w:rFonts w:ascii="Times New Roman" w:hAnsi="Times New Roman" w:cs="Times New Roman"/>
          <w:sz w:val="24"/>
          <w:szCs w:val="24"/>
        </w:rPr>
        <w:t xml:space="preserve"> 2</w:t>
      </w:r>
      <w:r w:rsidR="00716D3D" w:rsidRPr="005F15E9">
        <w:rPr>
          <w:rFonts w:ascii="Times New Roman" w:hAnsi="Times New Roman" w:cs="Times New Roman"/>
          <w:sz w:val="24"/>
          <w:szCs w:val="24"/>
        </w:rPr>
        <w:t xml:space="preserve"> lists the various measures of reliability and validity</w:t>
      </w:r>
      <w:r w:rsidR="00897365" w:rsidRPr="005F15E9">
        <w:rPr>
          <w:rFonts w:ascii="Times New Roman" w:hAnsi="Times New Roman" w:cs="Times New Roman"/>
          <w:sz w:val="24"/>
          <w:szCs w:val="24"/>
        </w:rPr>
        <w:t>,</w:t>
      </w:r>
      <w:r w:rsidR="00716D3D" w:rsidRPr="005F15E9">
        <w:rPr>
          <w:rFonts w:ascii="Times New Roman" w:hAnsi="Times New Roman" w:cs="Times New Roman"/>
          <w:sz w:val="24"/>
          <w:szCs w:val="24"/>
        </w:rPr>
        <w:t xml:space="preserve"> namely average variance explained (AVE) scores, factor loadings, composite reliability, and Cronbach’s alpha scores. The scores for composite reliability and internal consistency (α) were greater than 0.7 as a requirement for construct reliability </w:t>
      </w:r>
      <w:r w:rsidR="007C1745" w:rsidRPr="005F15E9">
        <w:rPr>
          <w:rFonts w:ascii="Times New Roman" w:hAnsi="Times New Roman" w:cs="Times New Roman"/>
          <w:sz w:val="24"/>
          <w:szCs w:val="24"/>
        </w:rPr>
        <w:fldChar w:fldCharType="begin" w:fldLock="1"/>
      </w:r>
      <w:r w:rsidR="00CF00D7" w:rsidRPr="005F15E9">
        <w:rPr>
          <w:rFonts w:ascii="Times New Roman" w:hAnsi="Times New Roman" w:cs="Times New Roman"/>
          <w:sz w:val="24"/>
          <w:szCs w:val="24"/>
        </w:rPr>
        <w:instrText>ADDIN CSL_CITATION {"citationItems":[{"id":"ITEM-1","itemData":{"author":[{"dropping-particle":"","family":"Straub","given":"D","non-dropping-particle":"","parse-names":false,"suffix":""}],"container-title":"Management Information Systems Quarterly","id":"ITEM-1","issue":"2","issued":{"date-parts":[["1989"]]},"page":"147-169","title":"Validating research instruments","type":"article-journal","volume":"13"},"uris":["http://www.mendeley.com/documents/?uuid=a388942d-361c-4578-b6d2-4124e9545f5a"]}],"mendeley":{"formattedCitation":"(D Straub, 1989)","manualFormatting":"(Straub, 1989)","plainTextFormattedCitation":"(D Straub, 1989)","previouslyFormattedCitation":"(D Straub, 1989)"},"properties":{"noteIndex":0},"schema":"https://github.com/citation-style-language/schema/raw/master/csl-citation.json"}</w:instrText>
      </w:r>
      <w:r w:rsidR="007C1745" w:rsidRPr="005F15E9">
        <w:rPr>
          <w:rFonts w:ascii="Times New Roman" w:hAnsi="Times New Roman" w:cs="Times New Roman"/>
          <w:sz w:val="24"/>
          <w:szCs w:val="24"/>
        </w:rPr>
        <w:fldChar w:fldCharType="separate"/>
      </w:r>
      <w:r w:rsidR="007C1745" w:rsidRPr="005F15E9">
        <w:rPr>
          <w:rFonts w:ascii="Times New Roman" w:hAnsi="Times New Roman" w:cs="Times New Roman"/>
          <w:noProof/>
          <w:sz w:val="24"/>
          <w:szCs w:val="24"/>
        </w:rPr>
        <w:t>(Straub, 1989)</w:t>
      </w:r>
      <w:r w:rsidR="007C1745" w:rsidRPr="005F15E9">
        <w:rPr>
          <w:rFonts w:ascii="Times New Roman" w:hAnsi="Times New Roman" w:cs="Times New Roman"/>
          <w:sz w:val="24"/>
          <w:szCs w:val="24"/>
        </w:rPr>
        <w:fldChar w:fldCharType="end"/>
      </w:r>
      <w:r w:rsidR="00716D3D" w:rsidRPr="005F15E9">
        <w:rPr>
          <w:rFonts w:ascii="Times New Roman" w:hAnsi="Times New Roman" w:cs="Times New Roman"/>
          <w:sz w:val="24"/>
          <w:szCs w:val="24"/>
        </w:rPr>
        <w:t xml:space="preserve">. The scales were found to be having sound indicator reliability with all the loadings exceeding 0.7 </w:t>
      </w:r>
      <w:r w:rsidR="007C1745" w:rsidRPr="005F15E9">
        <w:rPr>
          <w:rFonts w:ascii="Times New Roman" w:hAnsi="Times New Roman" w:cs="Times New Roman"/>
          <w:sz w:val="24"/>
          <w:szCs w:val="24"/>
        </w:rPr>
        <w:fldChar w:fldCharType="begin" w:fldLock="1"/>
      </w:r>
      <w:r w:rsidR="00CF00D7" w:rsidRPr="005F15E9">
        <w:rPr>
          <w:rFonts w:ascii="Times New Roman" w:hAnsi="Times New Roman" w:cs="Times New Roman"/>
          <w:sz w:val="24"/>
          <w:szCs w:val="24"/>
        </w:rPr>
        <w:instrText>ADDIN CSL_CITATION {"citationItems":[{"id":"ITEM-1","itemData":{"DOI":"10.1108/IMDS-04-2016-0130","ISSN":"02635577","abstract":"Purpose - Following the call for awareness of accepted reporting practices by Ringle, Sarstedt, and Straub in 2012, the purpose of this paper is to review and analyze the use of partial least squares structural equation modeling (PLS-SEM) in Industrial Management &amp; Data Systems (IMDS) and extend MIS Quarterly (MISQ) applications to include the period 2012-2014. Design/methodology/approach - Review of PLS-SEM applications in information systems (IS) studies published in IMDS and MISQ for the period 2010-2014 identifying a total of 57 articles reporting the use of or commenting on PLS-SEM. Findings - The results indicate an increased maturity of the IS field in using PLS-SEM for model complexity and formative measures and not just small sample sizes and non-normal data. Research limitations/implications - Findings demonstrate the continued use and acceptance of PLS-SEM as an accepted research method within IS. PLS-SEM is discussed as the preferred SEM method when the research objective is prediction. Practical implications - This update on PLS-SEM use and recent developments will help authors to better understand and apply the method. Researchers are encouraged to engage in complete reporting procedures. Originality/value - Applications of PLS-SEM for exploratory research and theory development are increasing. IS scholars should continue to exercise sound practice by reporting reasons for using PLS-SEM and recognizing its wider applicability for research. Recommended reporting guidelines following Ringle et al. (2012) and Gefen et al. (2011) are included. Several important methodological updates are included as well.","author":[{"dropping-particle":"","family":"Hair","given":"Joe","non-dropping-particle":"","parse-names":false,"suffix":""},{"dropping-particle":"","family":"Hollingsworth","given":"Carole L.","non-dropping-particle":"","parse-names":false,"suffix":""},{"dropping-particle":"","family":"Randolph","given":"Adriane B.","non-dropping-particle":"","parse-names":false,"suffix":""},{"dropping-particle":"","family":"Chong","given":"Alain Yee Loong","non-dropping-particle":"","parse-names":false,"suffix":""}],"container-title":"Industrial Management and Data Systems","id":"ITEM-1","issue":"3","issued":{"date-parts":[["2017"]]},"page":"442-458","publisher":"Emerald Group Publishing Ltd.","title":"An updated and expanded assessment of PLS-SEM in information systems research","type":"article-journal","volume":"117"},"uris":["http://www.mendeley.com/documents/?uuid=b79ae0b8-dd1f-3ef1-b281-5cb262a5cc10"]}],"mendeley":{"formattedCitation":"(Hair, Hollingsworth, Randolph, &amp; Chong, 2017)","manualFormatting":"(Hair et al., 2017)","plainTextFormattedCitation":"(Hair, Hollingsworth, Randolph, &amp; Chong, 2017)","previouslyFormattedCitation":"(Hair, Hollingsworth, Randolph, &amp; Chong, 2017)"},"properties":{"noteIndex":0},"schema":"https://github.com/citation-style-language/schema/raw/master/csl-citation.json"}</w:instrText>
      </w:r>
      <w:r w:rsidR="007C1745" w:rsidRPr="005F15E9">
        <w:rPr>
          <w:rFonts w:ascii="Times New Roman" w:hAnsi="Times New Roman" w:cs="Times New Roman"/>
          <w:sz w:val="24"/>
          <w:szCs w:val="24"/>
        </w:rPr>
        <w:fldChar w:fldCharType="separate"/>
      </w:r>
      <w:r w:rsidR="007C1745" w:rsidRPr="005F15E9">
        <w:rPr>
          <w:rFonts w:ascii="Times New Roman" w:hAnsi="Times New Roman" w:cs="Times New Roman"/>
          <w:noProof/>
          <w:sz w:val="24"/>
          <w:szCs w:val="24"/>
        </w:rPr>
        <w:t>(Hair</w:t>
      </w:r>
      <w:r w:rsidR="00CF00D7" w:rsidRPr="005F15E9">
        <w:rPr>
          <w:rFonts w:ascii="Times New Roman" w:hAnsi="Times New Roman" w:cs="Times New Roman"/>
          <w:noProof/>
          <w:sz w:val="24"/>
          <w:szCs w:val="24"/>
        </w:rPr>
        <w:t xml:space="preserve"> et al.</w:t>
      </w:r>
      <w:r w:rsidR="007C1745" w:rsidRPr="005F15E9">
        <w:rPr>
          <w:rFonts w:ascii="Times New Roman" w:hAnsi="Times New Roman" w:cs="Times New Roman"/>
          <w:noProof/>
          <w:sz w:val="24"/>
          <w:szCs w:val="24"/>
        </w:rPr>
        <w:t>, 2017)</w:t>
      </w:r>
      <w:r w:rsidR="007C1745" w:rsidRPr="005F15E9">
        <w:rPr>
          <w:rFonts w:ascii="Times New Roman" w:hAnsi="Times New Roman" w:cs="Times New Roman"/>
          <w:sz w:val="24"/>
          <w:szCs w:val="24"/>
        </w:rPr>
        <w:fldChar w:fldCharType="end"/>
      </w:r>
      <w:r w:rsidR="00716D3D" w:rsidRPr="005F15E9">
        <w:rPr>
          <w:rFonts w:ascii="Times New Roman" w:hAnsi="Times New Roman" w:cs="Times New Roman"/>
          <w:sz w:val="24"/>
          <w:szCs w:val="24"/>
        </w:rPr>
        <w:t>.</w:t>
      </w:r>
      <w:r w:rsidR="00C03BE5" w:rsidRPr="005F15E9">
        <w:rPr>
          <w:rFonts w:ascii="Times New Roman" w:hAnsi="Times New Roman" w:cs="Times New Roman"/>
          <w:sz w:val="24"/>
          <w:szCs w:val="24"/>
        </w:rPr>
        <w:t xml:space="preserve"> </w:t>
      </w:r>
    </w:p>
    <w:p w14:paraId="68AAFE28" w14:textId="653F5384" w:rsidR="0046158B" w:rsidRPr="005F15E9" w:rsidRDefault="0046158B" w:rsidP="0046158B">
      <w:pPr>
        <w:spacing w:before="240" w:line="276" w:lineRule="auto"/>
        <w:jc w:val="center"/>
        <w:rPr>
          <w:rFonts w:ascii="Times New Roman" w:hAnsi="Times New Roman" w:cs="Times New Roman"/>
          <w:b/>
          <w:sz w:val="24"/>
          <w:szCs w:val="24"/>
        </w:rPr>
      </w:pPr>
      <w:r w:rsidRPr="005F15E9">
        <w:rPr>
          <w:rFonts w:ascii="Times New Roman" w:hAnsi="Times New Roman" w:cs="Times New Roman"/>
          <w:b/>
          <w:sz w:val="24"/>
          <w:szCs w:val="24"/>
        </w:rPr>
        <w:t xml:space="preserve">Table 2: </w:t>
      </w:r>
      <w:r w:rsidRPr="005F15E9">
        <w:rPr>
          <w:rFonts w:ascii="Times New Roman" w:hAnsi="Times New Roman" w:cs="Times New Roman"/>
          <w:sz w:val="24"/>
          <w:szCs w:val="24"/>
        </w:rPr>
        <w:t>Loadings, AVE, and Reliability Scores</w:t>
      </w:r>
    </w:p>
    <w:tbl>
      <w:tblPr>
        <w:tblStyle w:val="PlainTable21"/>
        <w:tblW w:w="9322" w:type="dxa"/>
        <w:tblLook w:val="04A0" w:firstRow="1" w:lastRow="0" w:firstColumn="1" w:lastColumn="0" w:noHBand="0" w:noVBand="1"/>
      </w:tblPr>
      <w:tblGrid>
        <w:gridCol w:w="1763"/>
        <w:gridCol w:w="959"/>
        <w:gridCol w:w="1164"/>
        <w:gridCol w:w="1026"/>
        <w:gridCol w:w="1310"/>
        <w:gridCol w:w="1417"/>
        <w:gridCol w:w="1704"/>
      </w:tblGrid>
      <w:tr w:rsidR="005F15E9" w:rsidRPr="005F15E9" w14:paraId="669D98A5" w14:textId="77777777" w:rsidTr="006860B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tcPr>
          <w:p w14:paraId="02E5433D" w14:textId="77777777" w:rsidR="0046158B" w:rsidRPr="005F15E9" w:rsidRDefault="0046158B" w:rsidP="008B0393">
            <w:pPr>
              <w:spacing w:line="276" w:lineRule="auto"/>
              <w:jc w:val="center"/>
              <w:rPr>
                <w:rFonts w:ascii="Times New Roman" w:hAnsi="Times New Roman" w:cs="Times New Roman"/>
                <w:bCs w:val="0"/>
                <w:sz w:val="24"/>
                <w:szCs w:val="24"/>
              </w:rPr>
            </w:pPr>
            <w:r w:rsidRPr="005F15E9">
              <w:rPr>
                <w:rFonts w:ascii="Times New Roman" w:hAnsi="Times New Roman" w:cs="Times New Roman"/>
                <w:bCs w:val="0"/>
                <w:sz w:val="24"/>
                <w:szCs w:val="24"/>
              </w:rPr>
              <w:t>Constructs</w:t>
            </w:r>
          </w:p>
        </w:tc>
        <w:tc>
          <w:tcPr>
            <w:tcW w:w="959" w:type="dxa"/>
            <w:noWrap/>
            <w:hideMark/>
          </w:tcPr>
          <w:p w14:paraId="3051348E" w14:textId="77777777" w:rsidR="0046158B" w:rsidRPr="005F15E9" w:rsidRDefault="0046158B" w:rsidP="008B039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bCs w:val="0"/>
                <w:sz w:val="24"/>
                <w:szCs w:val="24"/>
              </w:rPr>
              <w:t>Items</w:t>
            </w:r>
          </w:p>
        </w:tc>
        <w:tc>
          <w:tcPr>
            <w:tcW w:w="1160" w:type="dxa"/>
            <w:noWrap/>
            <w:hideMark/>
          </w:tcPr>
          <w:p w14:paraId="365A0AAC" w14:textId="77777777" w:rsidR="0046158B" w:rsidRPr="005F15E9" w:rsidRDefault="0046158B" w:rsidP="008B039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Loadings</w:t>
            </w:r>
          </w:p>
        </w:tc>
        <w:tc>
          <w:tcPr>
            <w:tcW w:w="1026" w:type="dxa"/>
            <w:noWrap/>
            <w:hideMark/>
          </w:tcPr>
          <w:p w14:paraId="37584638" w14:textId="77777777" w:rsidR="0046158B" w:rsidRPr="005F15E9" w:rsidRDefault="0046158B" w:rsidP="008B039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AVE</w:t>
            </w:r>
          </w:p>
        </w:tc>
        <w:tc>
          <w:tcPr>
            <w:tcW w:w="1305" w:type="dxa"/>
            <w:noWrap/>
            <w:hideMark/>
          </w:tcPr>
          <w:p w14:paraId="508AB519" w14:textId="77777777" w:rsidR="0046158B" w:rsidRPr="005F15E9" w:rsidRDefault="0046158B" w:rsidP="008B039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omposite Reliability</w:t>
            </w:r>
          </w:p>
        </w:tc>
        <w:tc>
          <w:tcPr>
            <w:tcW w:w="1412" w:type="dxa"/>
            <w:noWrap/>
            <w:hideMark/>
          </w:tcPr>
          <w:p w14:paraId="7452695A" w14:textId="77777777" w:rsidR="0046158B" w:rsidRPr="005F15E9" w:rsidRDefault="0046158B" w:rsidP="008B039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ronbach</w:t>
            </w:r>
            <w:r w:rsidRPr="005F15E9">
              <w:rPr>
                <w:rFonts w:ascii="Times New Roman" w:hAnsi="Times New Roman" w:cs="Times New Roman"/>
                <w:b w:val="0"/>
                <w:bCs w:val="0"/>
                <w:sz w:val="24"/>
                <w:szCs w:val="24"/>
              </w:rPr>
              <w:t>’</w:t>
            </w:r>
            <w:r w:rsidRPr="005F15E9">
              <w:rPr>
                <w:rFonts w:ascii="Times New Roman" w:hAnsi="Times New Roman" w:cs="Times New Roman"/>
                <w:sz w:val="24"/>
                <w:szCs w:val="24"/>
              </w:rPr>
              <w:t>s Alpha</w:t>
            </w:r>
          </w:p>
        </w:tc>
        <w:tc>
          <w:tcPr>
            <w:tcW w:w="1704" w:type="dxa"/>
            <w:noWrap/>
            <w:hideMark/>
          </w:tcPr>
          <w:p w14:paraId="18A0A9C5" w14:textId="77777777" w:rsidR="0046158B" w:rsidRPr="005F15E9" w:rsidRDefault="0046158B" w:rsidP="008B039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ommunality</w:t>
            </w:r>
          </w:p>
        </w:tc>
      </w:tr>
      <w:tr w:rsidR="005F15E9" w:rsidRPr="005F15E9" w14:paraId="6139AFC4" w14:textId="77777777" w:rsidTr="006860B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56" w:type="dxa"/>
            <w:vMerge w:val="restart"/>
          </w:tcPr>
          <w:p w14:paraId="46F5E6FB"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Attitude</w:t>
            </w:r>
          </w:p>
        </w:tc>
        <w:tc>
          <w:tcPr>
            <w:tcW w:w="959" w:type="dxa"/>
            <w:noWrap/>
            <w:hideMark/>
          </w:tcPr>
          <w:p w14:paraId="62AAFA62"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AT1</w:t>
            </w:r>
          </w:p>
        </w:tc>
        <w:tc>
          <w:tcPr>
            <w:tcW w:w="1160" w:type="dxa"/>
            <w:noWrap/>
            <w:hideMark/>
          </w:tcPr>
          <w:p w14:paraId="54545B37"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95</w:t>
            </w:r>
          </w:p>
        </w:tc>
        <w:tc>
          <w:tcPr>
            <w:tcW w:w="1026" w:type="dxa"/>
            <w:vMerge w:val="restart"/>
            <w:noWrap/>
            <w:hideMark/>
          </w:tcPr>
          <w:p w14:paraId="433C301C" w14:textId="6526D64E"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61</w:t>
            </w:r>
            <w:r w:rsidR="00F948A3" w:rsidRPr="005F15E9">
              <w:rPr>
                <w:rFonts w:ascii="Times New Roman" w:hAnsi="Times New Roman" w:cs="Times New Roman"/>
                <w:sz w:val="24"/>
                <w:szCs w:val="24"/>
              </w:rPr>
              <w:t>7</w:t>
            </w:r>
          </w:p>
        </w:tc>
        <w:tc>
          <w:tcPr>
            <w:tcW w:w="1305" w:type="dxa"/>
            <w:vMerge w:val="restart"/>
            <w:noWrap/>
            <w:hideMark/>
          </w:tcPr>
          <w:p w14:paraId="770E87EC" w14:textId="1DF86C38"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906</w:t>
            </w:r>
          </w:p>
        </w:tc>
        <w:tc>
          <w:tcPr>
            <w:tcW w:w="1412" w:type="dxa"/>
            <w:vMerge w:val="restart"/>
            <w:noWrap/>
            <w:hideMark/>
          </w:tcPr>
          <w:p w14:paraId="03815C34" w14:textId="5E5C59D0"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7</w:t>
            </w:r>
            <w:r w:rsidR="00F948A3" w:rsidRPr="005F15E9">
              <w:rPr>
                <w:rFonts w:ascii="Times New Roman" w:hAnsi="Times New Roman" w:cs="Times New Roman"/>
                <w:sz w:val="24"/>
                <w:szCs w:val="24"/>
              </w:rPr>
              <w:t>6</w:t>
            </w:r>
          </w:p>
        </w:tc>
        <w:tc>
          <w:tcPr>
            <w:tcW w:w="1704" w:type="dxa"/>
            <w:vMerge w:val="restart"/>
            <w:noWrap/>
            <w:hideMark/>
          </w:tcPr>
          <w:p w14:paraId="14BAE6EC" w14:textId="17EE669E"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61</w:t>
            </w:r>
            <w:r w:rsidR="00F948A3" w:rsidRPr="005F15E9">
              <w:rPr>
                <w:rFonts w:ascii="Times New Roman" w:hAnsi="Times New Roman" w:cs="Times New Roman"/>
                <w:sz w:val="24"/>
                <w:szCs w:val="24"/>
              </w:rPr>
              <w:t>7</w:t>
            </w:r>
          </w:p>
        </w:tc>
      </w:tr>
      <w:tr w:rsidR="005F15E9" w:rsidRPr="005F15E9" w14:paraId="1CABA649" w14:textId="77777777" w:rsidTr="006860B4">
        <w:trPr>
          <w:trHeight w:val="300"/>
        </w:trPr>
        <w:tc>
          <w:tcPr>
            <w:cnfStyle w:val="001000000000" w:firstRow="0" w:lastRow="0" w:firstColumn="1" w:lastColumn="0" w:oddVBand="0" w:evenVBand="0" w:oddHBand="0" w:evenHBand="0" w:firstRowFirstColumn="0" w:firstRowLastColumn="0" w:lastRowFirstColumn="0" w:lastRowLastColumn="0"/>
            <w:tcW w:w="1756" w:type="dxa"/>
            <w:vMerge/>
          </w:tcPr>
          <w:p w14:paraId="7D18EFB4"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40B0D61C"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AT2</w:t>
            </w:r>
          </w:p>
        </w:tc>
        <w:tc>
          <w:tcPr>
            <w:tcW w:w="1160" w:type="dxa"/>
            <w:noWrap/>
            <w:hideMark/>
          </w:tcPr>
          <w:p w14:paraId="5B12C49D"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87</w:t>
            </w:r>
          </w:p>
        </w:tc>
        <w:tc>
          <w:tcPr>
            <w:tcW w:w="1026" w:type="dxa"/>
            <w:vMerge/>
            <w:hideMark/>
          </w:tcPr>
          <w:p w14:paraId="7A0DB012"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7A289819"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025FF723"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3698BD87"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2081BB96" w14:textId="77777777" w:rsidTr="006860B4">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756" w:type="dxa"/>
            <w:vMerge/>
          </w:tcPr>
          <w:p w14:paraId="0016F885"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0C48AA10"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AT3</w:t>
            </w:r>
          </w:p>
        </w:tc>
        <w:tc>
          <w:tcPr>
            <w:tcW w:w="1160" w:type="dxa"/>
            <w:noWrap/>
            <w:hideMark/>
          </w:tcPr>
          <w:p w14:paraId="5AB0CD94"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72</w:t>
            </w:r>
          </w:p>
        </w:tc>
        <w:tc>
          <w:tcPr>
            <w:tcW w:w="1026" w:type="dxa"/>
            <w:vMerge/>
            <w:hideMark/>
          </w:tcPr>
          <w:p w14:paraId="4BCB7CE0"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58828A65"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2304298C"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71BAA611"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720F32C4" w14:textId="77777777" w:rsidTr="006860B4">
        <w:trPr>
          <w:trHeight w:val="300"/>
        </w:trPr>
        <w:tc>
          <w:tcPr>
            <w:cnfStyle w:val="001000000000" w:firstRow="0" w:lastRow="0" w:firstColumn="1" w:lastColumn="0" w:oddVBand="0" w:evenVBand="0" w:oddHBand="0" w:evenHBand="0" w:firstRowFirstColumn="0" w:firstRowLastColumn="0" w:lastRowFirstColumn="0" w:lastRowLastColumn="0"/>
            <w:tcW w:w="1756" w:type="dxa"/>
            <w:vMerge/>
          </w:tcPr>
          <w:p w14:paraId="2C062211"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02559EFA"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AT4</w:t>
            </w:r>
          </w:p>
        </w:tc>
        <w:tc>
          <w:tcPr>
            <w:tcW w:w="1160" w:type="dxa"/>
            <w:noWrap/>
            <w:hideMark/>
          </w:tcPr>
          <w:p w14:paraId="29C08429"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92</w:t>
            </w:r>
          </w:p>
        </w:tc>
        <w:tc>
          <w:tcPr>
            <w:tcW w:w="1026" w:type="dxa"/>
            <w:vMerge/>
            <w:hideMark/>
          </w:tcPr>
          <w:p w14:paraId="599ADA3C"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24B30943"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0377248A"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0CC16368"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31A3CAA2"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4C1B8CED"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57FA4686"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AT5</w:t>
            </w:r>
          </w:p>
        </w:tc>
        <w:tc>
          <w:tcPr>
            <w:tcW w:w="1160" w:type="dxa"/>
            <w:noWrap/>
            <w:hideMark/>
          </w:tcPr>
          <w:p w14:paraId="37706822"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81</w:t>
            </w:r>
          </w:p>
        </w:tc>
        <w:tc>
          <w:tcPr>
            <w:tcW w:w="1026" w:type="dxa"/>
            <w:vMerge/>
            <w:hideMark/>
          </w:tcPr>
          <w:p w14:paraId="6E57B7F1"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36387F5A"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307A81A1"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66CBC079"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6AA3FE98"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73A1792C"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14B28266"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AT6</w:t>
            </w:r>
          </w:p>
        </w:tc>
        <w:tc>
          <w:tcPr>
            <w:tcW w:w="1160" w:type="dxa"/>
            <w:noWrap/>
            <w:hideMark/>
          </w:tcPr>
          <w:p w14:paraId="1F414ECF"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86</w:t>
            </w:r>
          </w:p>
        </w:tc>
        <w:tc>
          <w:tcPr>
            <w:tcW w:w="1026" w:type="dxa"/>
            <w:vMerge/>
            <w:hideMark/>
          </w:tcPr>
          <w:p w14:paraId="2779272E"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6DE0CA3A"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63BB0DF3"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1A131F49"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73FBF51C"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val="restart"/>
          </w:tcPr>
          <w:p w14:paraId="306B0D92"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Consumer Effectiveness</w:t>
            </w:r>
          </w:p>
        </w:tc>
        <w:tc>
          <w:tcPr>
            <w:tcW w:w="959" w:type="dxa"/>
            <w:noWrap/>
            <w:hideMark/>
          </w:tcPr>
          <w:p w14:paraId="15F479A7"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E1</w:t>
            </w:r>
          </w:p>
        </w:tc>
        <w:tc>
          <w:tcPr>
            <w:tcW w:w="1160" w:type="dxa"/>
            <w:noWrap/>
            <w:hideMark/>
          </w:tcPr>
          <w:p w14:paraId="5EEBA673"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89</w:t>
            </w:r>
          </w:p>
        </w:tc>
        <w:tc>
          <w:tcPr>
            <w:tcW w:w="1026" w:type="dxa"/>
            <w:vMerge w:val="restart"/>
            <w:noWrap/>
            <w:hideMark/>
          </w:tcPr>
          <w:p w14:paraId="115D7F1E" w14:textId="2FE37E03"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696</w:t>
            </w:r>
          </w:p>
        </w:tc>
        <w:tc>
          <w:tcPr>
            <w:tcW w:w="1305" w:type="dxa"/>
            <w:vMerge w:val="restart"/>
            <w:noWrap/>
            <w:hideMark/>
          </w:tcPr>
          <w:p w14:paraId="4AE2669B" w14:textId="4565FEEC"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901</w:t>
            </w:r>
          </w:p>
        </w:tc>
        <w:tc>
          <w:tcPr>
            <w:tcW w:w="1412" w:type="dxa"/>
            <w:vMerge w:val="restart"/>
            <w:noWrap/>
            <w:hideMark/>
          </w:tcPr>
          <w:p w14:paraId="6A8737CD" w14:textId="74F188A9"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54</w:t>
            </w:r>
          </w:p>
        </w:tc>
        <w:tc>
          <w:tcPr>
            <w:tcW w:w="1704" w:type="dxa"/>
            <w:vMerge w:val="restart"/>
            <w:noWrap/>
            <w:hideMark/>
          </w:tcPr>
          <w:p w14:paraId="6074981A" w14:textId="7114AEEE"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696</w:t>
            </w:r>
          </w:p>
        </w:tc>
      </w:tr>
      <w:tr w:rsidR="005F15E9" w:rsidRPr="005F15E9" w14:paraId="0016995B"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23F720F2"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5AB79B6F"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E2</w:t>
            </w:r>
          </w:p>
        </w:tc>
        <w:tc>
          <w:tcPr>
            <w:tcW w:w="1160" w:type="dxa"/>
            <w:noWrap/>
            <w:hideMark/>
          </w:tcPr>
          <w:p w14:paraId="50D2E204"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88</w:t>
            </w:r>
          </w:p>
        </w:tc>
        <w:tc>
          <w:tcPr>
            <w:tcW w:w="1026" w:type="dxa"/>
            <w:vMerge/>
            <w:hideMark/>
          </w:tcPr>
          <w:p w14:paraId="4535947C"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338E3B81"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728D9143"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3C0AA988"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585F5C6A"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7E05EE74"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4499D366"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E3</w:t>
            </w:r>
          </w:p>
        </w:tc>
        <w:tc>
          <w:tcPr>
            <w:tcW w:w="1160" w:type="dxa"/>
            <w:noWrap/>
            <w:hideMark/>
          </w:tcPr>
          <w:p w14:paraId="5C4FCFE3"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08</w:t>
            </w:r>
          </w:p>
        </w:tc>
        <w:tc>
          <w:tcPr>
            <w:tcW w:w="1026" w:type="dxa"/>
            <w:vMerge/>
            <w:hideMark/>
          </w:tcPr>
          <w:p w14:paraId="7CE71D84"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496439ED"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250F255F"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5119730B"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58A366C9"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5D692C2B"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26D04969"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E4</w:t>
            </w:r>
          </w:p>
        </w:tc>
        <w:tc>
          <w:tcPr>
            <w:tcW w:w="1160" w:type="dxa"/>
            <w:noWrap/>
            <w:hideMark/>
          </w:tcPr>
          <w:p w14:paraId="1F9D082E"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49</w:t>
            </w:r>
          </w:p>
        </w:tc>
        <w:tc>
          <w:tcPr>
            <w:tcW w:w="1026" w:type="dxa"/>
            <w:vMerge/>
            <w:hideMark/>
          </w:tcPr>
          <w:p w14:paraId="664F87AD"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1414F62E"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0334FFA2"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233F90D1"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3E9E02B1"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val="restart"/>
          </w:tcPr>
          <w:p w14:paraId="0FAB1B18"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Consumer Innovativeness</w:t>
            </w:r>
          </w:p>
        </w:tc>
        <w:tc>
          <w:tcPr>
            <w:tcW w:w="959" w:type="dxa"/>
            <w:noWrap/>
            <w:hideMark/>
          </w:tcPr>
          <w:p w14:paraId="323B14AD"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I1</w:t>
            </w:r>
          </w:p>
        </w:tc>
        <w:tc>
          <w:tcPr>
            <w:tcW w:w="1160" w:type="dxa"/>
            <w:noWrap/>
            <w:hideMark/>
          </w:tcPr>
          <w:p w14:paraId="1F950A17"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38</w:t>
            </w:r>
          </w:p>
        </w:tc>
        <w:tc>
          <w:tcPr>
            <w:tcW w:w="1026" w:type="dxa"/>
            <w:vMerge w:val="restart"/>
            <w:noWrap/>
            <w:hideMark/>
          </w:tcPr>
          <w:p w14:paraId="33B0D4A5" w14:textId="4187E443"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6</w:t>
            </w:r>
            <w:r w:rsidR="00F948A3" w:rsidRPr="005F15E9">
              <w:rPr>
                <w:rFonts w:ascii="Times New Roman" w:hAnsi="Times New Roman" w:cs="Times New Roman"/>
                <w:sz w:val="24"/>
                <w:szCs w:val="24"/>
              </w:rPr>
              <w:t>20</w:t>
            </w:r>
          </w:p>
        </w:tc>
        <w:tc>
          <w:tcPr>
            <w:tcW w:w="1305" w:type="dxa"/>
            <w:vMerge w:val="restart"/>
            <w:noWrap/>
            <w:hideMark/>
          </w:tcPr>
          <w:p w14:paraId="21DA91F0" w14:textId="154CA54D"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9</w:t>
            </w:r>
            <w:r w:rsidR="00F948A3" w:rsidRPr="005F15E9">
              <w:rPr>
                <w:rFonts w:ascii="Times New Roman" w:hAnsi="Times New Roman" w:cs="Times New Roman"/>
                <w:sz w:val="24"/>
                <w:szCs w:val="24"/>
              </w:rPr>
              <w:t>1</w:t>
            </w:r>
          </w:p>
        </w:tc>
        <w:tc>
          <w:tcPr>
            <w:tcW w:w="1412" w:type="dxa"/>
            <w:vMerge w:val="restart"/>
            <w:noWrap/>
            <w:hideMark/>
          </w:tcPr>
          <w:p w14:paraId="591D6F6A" w14:textId="386E2EF9"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46</w:t>
            </w:r>
          </w:p>
        </w:tc>
        <w:tc>
          <w:tcPr>
            <w:tcW w:w="1704" w:type="dxa"/>
            <w:vMerge w:val="restart"/>
            <w:noWrap/>
            <w:hideMark/>
          </w:tcPr>
          <w:p w14:paraId="59481D6F" w14:textId="760CE28A"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6</w:t>
            </w:r>
            <w:r w:rsidR="00F948A3" w:rsidRPr="005F15E9">
              <w:rPr>
                <w:rFonts w:ascii="Times New Roman" w:hAnsi="Times New Roman" w:cs="Times New Roman"/>
                <w:sz w:val="24"/>
                <w:szCs w:val="24"/>
              </w:rPr>
              <w:t>20</w:t>
            </w:r>
          </w:p>
        </w:tc>
      </w:tr>
      <w:tr w:rsidR="005F15E9" w:rsidRPr="005F15E9" w14:paraId="6167D495"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4EDA1232"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1EF8F676"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I2</w:t>
            </w:r>
          </w:p>
        </w:tc>
        <w:tc>
          <w:tcPr>
            <w:tcW w:w="1160" w:type="dxa"/>
            <w:noWrap/>
            <w:hideMark/>
          </w:tcPr>
          <w:p w14:paraId="5013CEBA"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89</w:t>
            </w:r>
          </w:p>
        </w:tc>
        <w:tc>
          <w:tcPr>
            <w:tcW w:w="1026" w:type="dxa"/>
            <w:vMerge/>
            <w:hideMark/>
          </w:tcPr>
          <w:p w14:paraId="22EEA8D0"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38CEF4FA"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7698E43F"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62794563"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48E7FEDB"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67534E5D"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01F237C1"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I3</w:t>
            </w:r>
          </w:p>
        </w:tc>
        <w:tc>
          <w:tcPr>
            <w:tcW w:w="1160" w:type="dxa"/>
            <w:noWrap/>
            <w:hideMark/>
          </w:tcPr>
          <w:p w14:paraId="4451A527"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51</w:t>
            </w:r>
          </w:p>
        </w:tc>
        <w:tc>
          <w:tcPr>
            <w:tcW w:w="1026" w:type="dxa"/>
            <w:vMerge/>
            <w:hideMark/>
          </w:tcPr>
          <w:p w14:paraId="0B39B24C"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3F79D205"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3F7ADD70"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678DE06F"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0883B121"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0728ED0E"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481AEF3A"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I4</w:t>
            </w:r>
          </w:p>
        </w:tc>
        <w:tc>
          <w:tcPr>
            <w:tcW w:w="1160" w:type="dxa"/>
            <w:noWrap/>
            <w:hideMark/>
          </w:tcPr>
          <w:p w14:paraId="4C58664D"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85</w:t>
            </w:r>
          </w:p>
        </w:tc>
        <w:tc>
          <w:tcPr>
            <w:tcW w:w="1026" w:type="dxa"/>
            <w:vMerge/>
            <w:hideMark/>
          </w:tcPr>
          <w:p w14:paraId="765976D4"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6130A191"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21B32FF0"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7242D21E"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4FDB0549"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3F2EE594"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052A2726"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I5</w:t>
            </w:r>
          </w:p>
        </w:tc>
        <w:tc>
          <w:tcPr>
            <w:tcW w:w="1160" w:type="dxa"/>
            <w:noWrap/>
            <w:hideMark/>
          </w:tcPr>
          <w:p w14:paraId="3D2CA21D"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71</w:t>
            </w:r>
          </w:p>
        </w:tc>
        <w:tc>
          <w:tcPr>
            <w:tcW w:w="1026" w:type="dxa"/>
            <w:vMerge/>
            <w:hideMark/>
          </w:tcPr>
          <w:p w14:paraId="74540D0C"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57856F62"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350EDD57"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164E2B2C"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3B7B2442"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val="restart"/>
          </w:tcPr>
          <w:p w14:paraId="2066943E"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Environmental Concerns</w:t>
            </w:r>
          </w:p>
        </w:tc>
        <w:tc>
          <w:tcPr>
            <w:tcW w:w="959" w:type="dxa"/>
            <w:noWrap/>
            <w:hideMark/>
          </w:tcPr>
          <w:p w14:paraId="1A51D662"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EC1</w:t>
            </w:r>
          </w:p>
        </w:tc>
        <w:tc>
          <w:tcPr>
            <w:tcW w:w="1160" w:type="dxa"/>
            <w:noWrap/>
            <w:hideMark/>
          </w:tcPr>
          <w:p w14:paraId="509A287F"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50</w:t>
            </w:r>
          </w:p>
        </w:tc>
        <w:tc>
          <w:tcPr>
            <w:tcW w:w="1026" w:type="dxa"/>
            <w:vMerge w:val="restart"/>
            <w:noWrap/>
            <w:hideMark/>
          </w:tcPr>
          <w:p w14:paraId="45106122" w14:textId="675BD166"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61</w:t>
            </w:r>
            <w:r w:rsidR="00F948A3" w:rsidRPr="005F15E9">
              <w:rPr>
                <w:rFonts w:ascii="Times New Roman" w:hAnsi="Times New Roman" w:cs="Times New Roman"/>
                <w:sz w:val="24"/>
                <w:szCs w:val="24"/>
              </w:rPr>
              <w:t>1</w:t>
            </w:r>
          </w:p>
        </w:tc>
        <w:tc>
          <w:tcPr>
            <w:tcW w:w="1305" w:type="dxa"/>
            <w:vMerge w:val="restart"/>
            <w:noWrap/>
            <w:hideMark/>
          </w:tcPr>
          <w:p w14:paraId="206B3CC1" w14:textId="487D2D44"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8</w:t>
            </w:r>
            <w:r w:rsidR="00F948A3" w:rsidRPr="005F15E9">
              <w:rPr>
                <w:rFonts w:ascii="Times New Roman" w:hAnsi="Times New Roman" w:cs="Times New Roman"/>
                <w:sz w:val="24"/>
                <w:szCs w:val="24"/>
              </w:rPr>
              <w:t>7</w:t>
            </w:r>
          </w:p>
        </w:tc>
        <w:tc>
          <w:tcPr>
            <w:tcW w:w="1412" w:type="dxa"/>
            <w:vMerge w:val="restart"/>
            <w:noWrap/>
            <w:hideMark/>
          </w:tcPr>
          <w:p w14:paraId="4D068510" w14:textId="053E632C"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w:t>
            </w:r>
            <w:r w:rsidR="00F948A3" w:rsidRPr="005F15E9">
              <w:rPr>
                <w:rFonts w:ascii="Times New Roman" w:hAnsi="Times New Roman" w:cs="Times New Roman"/>
                <w:sz w:val="24"/>
                <w:szCs w:val="24"/>
              </w:rPr>
              <w:t>40</w:t>
            </w:r>
          </w:p>
        </w:tc>
        <w:tc>
          <w:tcPr>
            <w:tcW w:w="1704" w:type="dxa"/>
            <w:vMerge w:val="restart"/>
            <w:noWrap/>
            <w:hideMark/>
          </w:tcPr>
          <w:p w14:paraId="0E2BA58F" w14:textId="456F3DD1"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61</w:t>
            </w:r>
            <w:r w:rsidR="00F948A3" w:rsidRPr="005F15E9">
              <w:rPr>
                <w:rFonts w:ascii="Times New Roman" w:hAnsi="Times New Roman" w:cs="Times New Roman"/>
                <w:sz w:val="24"/>
                <w:szCs w:val="24"/>
              </w:rPr>
              <w:t>1</w:t>
            </w:r>
          </w:p>
        </w:tc>
      </w:tr>
      <w:tr w:rsidR="005F15E9" w:rsidRPr="005F15E9" w14:paraId="76173632"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7E2AD27D"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4BD9EF6F"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EC2</w:t>
            </w:r>
          </w:p>
        </w:tc>
        <w:tc>
          <w:tcPr>
            <w:tcW w:w="1160" w:type="dxa"/>
            <w:noWrap/>
            <w:hideMark/>
          </w:tcPr>
          <w:p w14:paraId="02C35011"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82</w:t>
            </w:r>
          </w:p>
        </w:tc>
        <w:tc>
          <w:tcPr>
            <w:tcW w:w="1026" w:type="dxa"/>
            <w:vMerge/>
            <w:hideMark/>
          </w:tcPr>
          <w:p w14:paraId="19E34E61"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4042AD8A"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590870DB"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33DE66B6"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26E3642D"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73871372"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20020336"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EC3</w:t>
            </w:r>
          </w:p>
        </w:tc>
        <w:tc>
          <w:tcPr>
            <w:tcW w:w="1160" w:type="dxa"/>
            <w:noWrap/>
            <w:hideMark/>
          </w:tcPr>
          <w:p w14:paraId="0841FFC5"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37</w:t>
            </w:r>
          </w:p>
        </w:tc>
        <w:tc>
          <w:tcPr>
            <w:tcW w:w="1026" w:type="dxa"/>
            <w:vMerge/>
            <w:hideMark/>
          </w:tcPr>
          <w:p w14:paraId="66FDD12D"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324E966C"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0BED765E"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2FE2B26A"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491A9C26"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7C86D9C0"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5C5C9EEC"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EC4</w:t>
            </w:r>
          </w:p>
        </w:tc>
        <w:tc>
          <w:tcPr>
            <w:tcW w:w="1160" w:type="dxa"/>
            <w:noWrap/>
            <w:hideMark/>
          </w:tcPr>
          <w:p w14:paraId="6849AD75"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73</w:t>
            </w:r>
          </w:p>
        </w:tc>
        <w:tc>
          <w:tcPr>
            <w:tcW w:w="1026" w:type="dxa"/>
            <w:vMerge/>
            <w:hideMark/>
          </w:tcPr>
          <w:p w14:paraId="6D9046A8"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52F37D1D"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62139288"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23E952CF"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027F1E7E"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1CE54C8D"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23B68289"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EC5</w:t>
            </w:r>
          </w:p>
        </w:tc>
        <w:tc>
          <w:tcPr>
            <w:tcW w:w="1160" w:type="dxa"/>
            <w:noWrap/>
            <w:hideMark/>
          </w:tcPr>
          <w:p w14:paraId="2BBA75EC"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59</w:t>
            </w:r>
          </w:p>
        </w:tc>
        <w:tc>
          <w:tcPr>
            <w:tcW w:w="1026" w:type="dxa"/>
            <w:vMerge/>
            <w:hideMark/>
          </w:tcPr>
          <w:p w14:paraId="2B4AA265"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6944D75A"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11068FA9"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43C1F274"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4FCAF0E6"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val="restart"/>
          </w:tcPr>
          <w:p w14:paraId="61C16CC9"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Purchase Behaviour</w:t>
            </w:r>
          </w:p>
        </w:tc>
        <w:tc>
          <w:tcPr>
            <w:tcW w:w="959" w:type="dxa"/>
            <w:noWrap/>
            <w:hideMark/>
          </w:tcPr>
          <w:p w14:paraId="547750E2"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B1</w:t>
            </w:r>
          </w:p>
        </w:tc>
        <w:tc>
          <w:tcPr>
            <w:tcW w:w="1160" w:type="dxa"/>
            <w:noWrap/>
            <w:hideMark/>
          </w:tcPr>
          <w:p w14:paraId="0066D43C"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41</w:t>
            </w:r>
          </w:p>
        </w:tc>
        <w:tc>
          <w:tcPr>
            <w:tcW w:w="1026" w:type="dxa"/>
            <w:vMerge w:val="restart"/>
            <w:noWrap/>
            <w:hideMark/>
          </w:tcPr>
          <w:p w14:paraId="03E8A504" w14:textId="57A3428E"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640</w:t>
            </w:r>
          </w:p>
        </w:tc>
        <w:tc>
          <w:tcPr>
            <w:tcW w:w="1305" w:type="dxa"/>
            <w:vMerge w:val="restart"/>
            <w:noWrap/>
            <w:hideMark/>
          </w:tcPr>
          <w:p w14:paraId="0F0F4C2C"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764</w:t>
            </w:r>
          </w:p>
        </w:tc>
        <w:tc>
          <w:tcPr>
            <w:tcW w:w="1412" w:type="dxa"/>
            <w:vMerge w:val="restart"/>
            <w:noWrap/>
            <w:hideMark/>
          </w:tcPr>
          <w:p w14:paraId="58E9DAEF"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114</w:t>
            </w:r>
          </w:p>
        </w:tc>
        <w:tc>
          <w:tcPr>
            <w:tcW w:w="1704" w:type="dxa"/>
            <w:vMerge w:val="restart"/>
            <w:noWrap/>
            <w:hideMark/>
          </w:tcPr>
          <w:p w14:paraId="1E80D729" w14:textId="2D3D344D"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640</w:t>
            </w:r>
          </w:p>
        </w:tc>
      </w:tr>
      <w:tr w:rsidR="005F15E9" w:rsidRPr="005F15E9" w14:paraId="53135BD7"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37887974"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09A81F13"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B2</w:t>
            </w:r>
          </w:p>
        </w:tc>
        <w:tc>
          <w:tcPr>
            <w:tcW w:w="1160" w:type="dxa"/>
            <w:noWrap/>
            <w:hideMark/>
          </w:tcPr>
          <w:p w14:paraId="11BCDDC4"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05</w:t>
            </w:r>
          </w:p>
        </w:tc>
        <w:tc>
          <w:tcPr>
            <w:tcW w:w="1026" w:type="dxa"/>
            <w:vMerge/>
            <w:hideMark/>
          </w:tcPr>
          <w:p w14:paraId="15947515"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7B5C680A"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2310376E"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402B2ABD"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0914BBB4"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28B73660"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17ADD09A"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B3</w:t>
            </w:r>
          </w:p>
        </w:tc>
        <w:tc>
          <w:tcPr>
            <w:tcW w:w="1160" w:type="dxa"/>
            <w:noWrap/>
            <w:hideMark/>
          </w:tcPr>
          <w:p w14:paraId="0228619E"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26</w:t>
            </w:r>
          </w:p>
        </w:tc>
        <w:tc>
          <w:tcPr>
            <w:tcW w:w="1026" w:type="dxa"/>
            <w:vMerge/>
            <w:hideMark/>
          </w:tcPr>
          <w:p w14:paraId="62358A51"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3B082DCE"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43D2034A"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6AD50459"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29714E05"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7B71951F"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4F72B0F6"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B4</w:t>
            </w:r>
          </w:p>
        </w:tc>
        <w:tc>
          <w:tcPr>
            <w:tcW w:w="1160" w:type="dxa"/>
            <w:noWrap/>
            <w:hideMark/>
          </w:tcPr>
          <w:p w14:paraId="7DFB9A04"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23</w:t>
            </w:r>
          </w:p>
        </w:tc>
        <w:tc>
          <w:tcPr>
            <w:tcW w:w="1026" w:type="dxa"/>
            <w:vMerge/>
            <w:hideMark/>
          </w:tcPr>
          <w:p w14:paraId="385084B0"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03FF29E2"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6EF683B0"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0226E6CF"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154E1CB9"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val="restart"/>
          </w:tcPr>
          <w:p w14:paraId="7ACADFD8"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Perceived Behavioural Control</w:t>
            </w:r>
          </w:p>
        </w:tc>
        <w:tc>
          <w:tcPr>
            <w:tcW w:w="959" w:type="dxa"/>
            <w:noWrap/>
            <w:hideMark/>
          </w:tcPr>
          <w:p w14:paraId="53FA63FE"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BC1</w:t>
            </w:r>
          </w:p>
        </w:tc>
        <w:tc>
          <w:tcPr>
            <w:tcW w:w="1160" w:type="dxa"/>
            <w:noWrap/>
            <w:hideMark/>
          </w:tcPr>
          <w:p w14:paraId="47DAF14C"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50</w:t>
            </w:r>
          </w:p>
        </w:tc>
        <w:tc>
          <w:tcPr>
            <w:tcW w:w="1026" w:type="dxa"/>
            <w:vMerge w:val="restart"/>
            <w:noWrap/>
            <w:hideMark/>
          </w:tcPr>
          <w:p w14:paraId="3567CB46" w14:textId="200C4B56"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668</w:t>
            </w:r>
          </w:p>
        </w:tc>
        <w:tc>
          <w:tcPr>
            <w:tcW w:w="1305" w:type="dxa"/>
            <w:vMerge w:val="restart"/>
            <w:noWrap/>
            <w:hideMark/>
          </w:tcPr>
          <w:p w14:paraId="69EE0E06"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57</w:t>
            </w:r>
          </w:p>
        </w:tc>
        <w:tc>
          <w:tcPr>
            <w:tcW w:w="1412" w:type="dxa"/>
            <w:vMerge w:val="restart"/>
            <w:noWrap/>
            <w:hideMark/>
          </w:tcPr>
          <w:p w14:paraId="6C9CF4F6" w14:textId="12B2E229"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47</w:t>
            </w:r>
          </w:p>
        </w:tc>
        <w:tc>
          <w:tcPr>
            <w:tcW w:w="1704" w:type="dxa"/>
            <w:vMerge w:val="restart"/>
            <w:noWrap/>
            <w:hideMark/>
          </w:tcPr>
          <w:p w14:paraId="5C6E7A13" w14:textId="739AF00B"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668</w:t>
            </w:r>
          </w:p>
        </w:tc>
      </w:tr>
      <w:tr w:rsidR="005F15E9" w:rsidRPr="005F15E9" w14:paraId="7AF5FC04"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70B0954F"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415CE911"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BC2</w:t>
            </w:r>
          </w:p>
        </w:tc>
        <w:tc>
          <w:tcPr>
            <w:tcW w:w="1160" w:type="dxa"/>
            <w:noWrap/>
            <w:hideMark/>
          </w:tcPr>
          <w:p w14:paraId="24660446"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12</w:t>
            </w:r>
          </w:p>
        </w:tc>
        <w:tc>
          <w:tcPr>
            <w:tcW w:w="1026" w:type="dxa"/>
            <w:vMerge/>
            <w:hideMark/>
          </w:tcPr>
          <w:p w14:paraId="78BEB5C3"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474FECDB"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603E6081"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540911A0"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4DC9D94F"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49D21DF0"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1CD35D07"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BC3</w:t>
            </w:r>
          </w:p>
        </w:tc>
        <w:tc>
          <w:tcPr>
            <w:tcW w:w="1160" w:type="dxa"/>
            <w:noWrap/>
            <w:hideMark/>
          </w:tcPr>
          <w:p w14:paraId="73A48B0A"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80</w:t>
            </w:r>
          </w:p>
        </w:tc>
        <w:tc>
          <w:tcPr>
            <w:tcW w:w="1026" w:type="dxa"/>
            <w:vMerge/>
            <w:hideMark/>
          </w:tcPr>
          <w:p w14:paraId="0A76F300"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1054FDED"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279E260C"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79264FA1"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6575EB6C"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val="restart"/>
          </w:tcPr>
          <w:p w14:paraId="53A2956C"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Purchase Intention</w:t>
            </w:r>
          </w:p>
        </w:tc>
        <w:tc>
          <w:tcPr>
            <w:tcW w:w="959" w:type="dxa"/>
            <w:noWrap/>
            <w:hideMark/>
          </w:tcPr>
          <w:p w14:paraId="1F4B3564"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I1</w:t>
            </w:r>
          </w:p>
        </w:tc>
        <w:tc>
          <w:tcPr>
            <w:tcW w:w="1160" w:type="dxa"/>
            <w:noWrap/>
            <w:hideMark/>
          </w:tcPr>
          <w:p w14:paraId="234BF90C"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26</w:t>
            </w:r>
          </w:p>
        </w:tc>
        <w:tc>
          <w:tcPr>
            <w:tcW w:w="1026" w:type="dxa"/>
            <w:vMerge w:val="restart"/>
            <w:noWrap/>
            <w:hideMark/>
          </w:tcPr>
          <w:p w14:paraId="349E1248" w14:textId="19F7DC32"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66</w:t>
            </w:r>
            <w:r w:rsidR="00F948A3" w:rsidRPr="005F15E9">
              <w:rPr>
                <w:rFonts w:ascii="Times New Roman" w:hAnsi="Times New Roman" w:cs="Times New Roman"/>
                <w:sz w:val="24"/>
                <w:szCs w:val="24"/>
              </w:rPr>
              <w:t>1</w:t>
            </w:r>
          </w:p>
        </w:tc>
        <w:tc>
          <w:tcPr>
            <w:tcW w:w="1305" w:type="dxa"/>
            <w:vMerge w:val="restart"/>
            <w:noWrap/>
            <w:hideMark/>
          </w:tcPr>
          <w:p w14:paraId="2F303497" w14:textId="54C729ED"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86</w:t>
            </w:r>
          </w:p>
        </w:tc>
        <w:tc>
          <w:tcPr>
            <w:tcW w:w="1412" w:type="dxa"/>
            <w:vMerge w:val="restart"/>
            <w:noWrap/>
            <w:hideMark/>
          </w:tcPr>
          <w:p w14:paraId="675E55ED" w14:textId="77A0590A"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2</w:t>
            </w:r>
            <w:r w:rsidR="00F948A3" w:rsidRPr="005F15E9">
              <w:rPr>
                <w:rFonts w:ascii="Times New Roman" w:hAnsi="Times New Roman" w:cs="Times New Roman"/>
                <w:sz w:val="24"/>
                <w:szCs w:val="24"/>
              </w:rPr>
              <w:t>9</w:t>
            </w:r>
          </w:p>
        </w:tc>
        <w:tc>
          <w:tcPr>
            <w:tcW w:w="1704" w:type="dxa"/>
            <w:vMerge w:val="restart"/>
            <w:noWrap/>
            <w:hideMark/>
          </w:tcPr>
          <w:p w14:paraId="29135378" w14:textId="5D84BCB5"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66</w:t>
            </w:r>
            <w:r w:rsidR="00F948A3" w:rsidRPr="005F15E9">
              <w:rPr>
                <w:rFonts w:ascii="Times New Roman" w:hAnsi="Times New Roman" w:cs="Times New Roman"/>
                <w:sz w:val="24"/>
                <w:szCs w:val="24"/>
              </w:rPr>
              <w:t>1</w:t>
            </w:r>
          </w:p>
        </w:tc>
      </w:tr>
      <w:tr w:rsidR="005F15E9" w:rsidRPr="005F15E9" w14:paraId="743FF003"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77D57D5A"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5436CDD8"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I2</w:t>
            </w:r>
          </w:p>
        </w:tc>
        <w:tc>
          <w:tcPr>
            <w:tcW w:w="1160" w:type="dxa"/>
            <w:noWrap/>
            <w:hideMark/>
          </w:tcPr>
          <w:p w14:paraId="5583C3E4"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19</w:t>
            </w:r>
          </w:p>
        </w:tc>
        <w:tc>
          <w:tcPr>
            <w:tcW w:w="1026" w:type="dxa"/>
            <w:vMerge/>
            <w:hideMark/>
          </w:tcPr>
          <w:p w14:paraId="3AFED54D"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5D49ABC9"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6E501C6D"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125F7CB5"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6056E5F1"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53E78F23"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756B08DA"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I3</w:t>
            </w:r>
          </w:p>
        </w:tc>
        <w:tc>
          <w:tcPr>
            <w:tcW w:w="1160" w:type="dxa"/>
            <w:noWrap/>
            <w:hideMark/>
          </w:tcPr>
          <w:p w14:paraId="263F9CEA"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27</w:t>
            </w:r>
          </w:p>
        </w:tc>
        <w:tc>
          <w:tcPr>
            <w:tcW w:w="1026" w:type="dxa"/>
            <w:vMerge/>
            <w:hideMark/>
          </w:tcPr>
          <w:p w14:paraId="71739173"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799FDDD0"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050D6A47"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6EB2E70E"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65656C25"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00C03116"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6827C6FF"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I4</w:t>
            </w:r>
          </w:p>
        </w:tc>
        <w:tc>
          <w:tcPr>
            <w:tcW w:w="1160" w:type="dxa"/>
            <w:noWrap/>
            <w:hideMark/>
          </w:tcPr>
          <w:p w14:paraId="590A12B5"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79</w:t>
            </w:r>
          </w:p>
        </w:tc>
        <w:tc>
          <w:tcPr>
            <w:tcW w:w="1026" w:type="dxa"/>
            <w:vMerge/>
            <w:hideMark/>
          </w:tcPr>
          <w:p w14:paraId="727C8889"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2E8EE75B"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3B4E6401"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495F3AF4"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7739D2A6"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val="restart"/>
          </w:tcPr>
          <w:p w14:paraId="7EF2A88C"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Sustainable Label Awareness</w:t>
            </w:r>
          </w:p>
        </w:tc>
        <w:tc>
          <w:tcPr>
            <w:tcW w:w="959" w:type="dxa"/>
            <w:noWrap/>
            <w:hideMark/>
          </w:tcPr>
          <w:p w14:paraId="3E38EC49"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LA1</w:t>
            </w:r>
          </w:p>
        </w:tc>
        <w:tc>
          <w:tcPr>
            <w:tcW w:w="1160" w:type="dxa"/>
            <w:noWrap/>
            <w:hideMark/>
          </w:tcPr>
          <w:p w14:paraId="28CD75E0"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71</w:t>
            </w:r>
          </w:p>
        </w:tc>
        <w:tc>
          <w:tcPr>
            <w:tcW w:w="1026" w:type="dxa"/>
            <w:vMerge w:val="restart"/>
            <w:noWrap/>
            <w:hideMark/>
          </w:tcPr>
          <w:p w14:paraId="6D2FE58B" w14:textId="48485122"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602</w:t>
            </w:r>
          </w:p>
        </w:tc>
        <w:tc>
          <w:tcPr>
            <w:tcW w:w="1305" w:type="dxa"/>
            <w:vMerge w:val="restart"/>
            <w:noWrap/>
            <w:hideMark/>
          </w:tcPr>
          <w:p w14:paraId="6185F729" w14:textId="195D55FA"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57</w:t>
            </w:r>
          </w:p>
        </w:tc>
        <w:tc>
          <w:tcPr>
            <w:tcW w:w="1412" w:type="dxa"/>
            <w:vMerge w:val="restart"/>
            <w:noWrap/>
            <w:hideMark/>
          </w:tcPr>
          <w:p w14:paraId="6B67CEDC" w14:textId="2CB81C62" w:rsidR="0046158B" w:rsidRPr="005F15E9" w:rsidRDefault="0046158B" w:rsidP="00F948A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77</w:t>
            </w:r>
          </w:p>
        </w:tc>
        <w:tc>
          <w:tcPr>
            <w:tcW w:w="1704" w:type="dxa"/>
            <w:vMerge w:val="restart"/>
            <w:noWrap/>
            <w:hideMark/>
          </w:tcPr>
          <w:p w14:paraId="0877CE81" w14:textId="2E2596CC"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602</w:t>
            </w:r>
          </w:p>
        </w:tc>
      </w:tr>
      <w:tr w:rsidR="005F15E9" w:rsidRPr="005F15E9" w14:paraId="07A1DE0C"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00531575"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0E6AD364"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LA2</w:t>
            </w:r>
          </w:p>
        </w:tc>
        <w:tc>
          <w:tcPr>
            <w:tcW w:w="1160" w:type="dxa"/>
            <w:noWrap/>
            <w:hideMark/>
          </w:tcPr>
          <w:p w14:paraId="333C6B69"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96</w:t>
            </w:r>
          </w:p>
        </w:tc>
        <w:tc>
          <w:tcPr>
            <w:tcW w:w="1026" w:type="dxa"/>
            <w:vMerge/>
            <w:hideMark/>
          </w:tcPr>
          <w:p w14:paraId="2FF17950"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5DC7B9C4"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522E8DE3"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5F0616B4"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6BE9A1F5"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67D01FFD"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36681E81"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LA3</w:t>
            </w:r>
          </w:p>
        </w:tc>
        <w:tc>
          <w:tcPr>
            <w:tcW w:w="1160" w:type="dxa"/>
            <w:noWrap/>
            <w:hideMark/>
          </w:tcPr>
          <w:p w14:paraId="5366FC6D"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09</w:t>
            </w:r>
          </w:p>
        </w:tc>
        <w:tc>
          <w:tcPr>
            <w:tcW w:w="1026" w:type="dxa"/>
            <w:vMerge/>
            <w:hideMark/>
          </w:tcPr>
          <w:p w14:paraId="30EEB8F7"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513AADA0"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5323C16B"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1DC00E19"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28589EE2"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7CF71BC7"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2EF1912A"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LA4</w:t>
            </w:r>
          </w:p>
        </w:tc>
        <w:tc>
          <w:tcPr>
            <w:tcW w:w="1160" w:type="dxa"/>
            <w:noWrap/>
            <w:hideMark/>
          </w:tcPr>
          <w:p w14:paraId="045AB315"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18</w:t>
            </w:r>
          </w:p>
        </w:tc>
        <w:tc>
          <w:tcPr>
            <w:tcW w:w="1026" w:type="dxa"/>
            <w:vMerge/>
            <w:hideMark/>
          </w:tcPr>
          <w:p w14:paraId="2694D04C"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3607B8C5"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61482A24"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28859958"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0A84185E"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val="restart"/>
          </w:tcPr>
          <w:p w14:paraId="6AD41CBD"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Subjective Norms</w:t>
            </w:r>
          </w:p>
        </w:tc>
        <w:tc>
          <w:tcPr>
            <w:tcW w:w="959" w:type="dxa"/>
            <w:noWrap/>
            <w:hideMark/>
          </w:tcPr>
          <w:p w14:paraId="665F7A4A"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N1</w:t>
            </w:r>
          </w:p>
        </w:tc>
        <w:tc>
          <w:tcPr>
            <w:tcW w:w="1160" w:type="dxa"/>
            <w:noWrap/>
            <w:hideMark/>
          </w:tcPr>
          <w:p w14:paraId="77E35DFE"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31</w:t>
            </w:r>
          </w:p>
        </w:tc>
        <w:tc>
          <w:tcPr>
            <w:tcW w:w="1026" w:type="dxa"/>
            <w:vMerge w:val="restart"/>
            <w:noWrap/>
            <w:hideMark/>
          </w:tcPr>
          <w:p w14:paraId="6899D5CD" w14:textId="7316D69D"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589</w:t>
            </w:r>
          </w:p>
        </w:tc>
        <w:tc>
          <w:tcPr>
            <w:tcW w:w="1305" w:type="dxa"/>
            <w:vMerge w:val="restart"/>
            <w:noWrap/>
            <w:hideMark/>
          </w:tcPr>
          <w:p w14:paraId="70AC157A" w14:textId="4E344251"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51</w:t>
            </w:r>
          </w:p>
        </w:tc>
        <w:tc>
          <w:tcPr>
            <w:tcW w:w="1412" w:type="dxa"/>
            <w:vMerge w:val="restart"/>
            <w:noWrap/>
            <w:hideMark/>
          </w:tcPr>
          <w:p w14:paraId="14C0DAC4" w14:textId="45E0EBE0"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w:t>
            </w:r>
            <w:r w:rsidR="00F948A3" w:rsidRPr="005F15E9">
              <w:rPr>
                <w:rFonts w:ascii="Times New Roman" w:hAnsi="Times New Roman" w:cs="Times New Roman"/>
                <w:sz w:val="24"/>
                <w:szCs w:val="24"/>
              </w:rPr>
              <w:t>70</w:t>
            </w:r>
          </w:p>
        </w:tc>
        <w:tc>
          <w:tcPr>
            <w:tcW w:w="1704" w:type="dxa"/>
            <w:vMerge w:val="restart"/>
            <w:noWrap/>
            <w:hideMark/>
          </w:tcPr>
          <w:p w14:paraId="459544FB" w14:textId="60C5D108"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589</w:t>
            </w:r>
          </w:p>
        </w:tc>
      </w:tr>
      <w:tr w:rsidR="005F15E9" w:rsidRPr="005F15E9" w14:paraId="0C31768A"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08A7970F"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205AC3D0"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N2</w:t>
            </w:r>
          </w:p>
        </w:tc>
        <w:tc>
          <w:tcPr>
            <w:tcW w:w="1160" w:type="dxa"/>
            <w:noWrap/>
            <w:hideMark/>
          </w:tcPr>
          <w:p w14:paraId="5516C03A"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806</w:t>
            </w:r>
          </w:p>
        </w:tc>
        <w:tc>
          <w:tcPr>
            <w:tcW w:w="1026" w:type="dxa"/>
            <w:vMerge/>
            <w:hideMark/>
          </w:tcPr>
          <w:p w14:paraId="64D95DB7"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01ED1DDC"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009F3560"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76CF5D0B"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14489BAB" w14:textId="77777777" w:rsidTr="006860B4">
        <w:trPr>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609D430E"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0C224F66"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N3</w:t>
            </w:r>
          </w:p>
        </w:tc>
        <w:tc>
          <w:tcPr>
            <w:tcW w:w="1160" w:type="dxa"/>
            <w:noWrap/>
            <w:hideMark/>
          </w:tcPr>
          <w:p w14:paraId="1B4CB155"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32</w:t>
            </w:r>
          </w:p>
        </w:tc>
        <w:tc>
          <w:tcPr>
            <w:tcW w:w="1026" w:type="dxa"/>
            <w:vMerge/>
            <w:hideMark/>
          </w:tcPr>
          <w:p w14:paraId="683BC2F9"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57B3B408"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240E6E20"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58A38595"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79F7AAF5" w14:textId="77777777" w:rsidTr="006860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6" w:type="dxa"/>
            <w:vMerge/>
          </w:tcPr>
          <w:p w14:paraId="4088B03C" w14:textId="77777777" w:rsidR="0046158B" w:rsidRPr="005F15E9" w:rsidRDefault="0046158B" w:rsidP="008B0393">
            <w:pPr>
              <w:spacing w:line="276" w:lineRule="auto"/>
              <w:jc w:val="center"/>
              <w:rPr>
                <w:rFonts w:ascii="Times New Roman" w:hAnsi="Times New Roman" w:cs="Times New Roman"/>
                <w:sz w:val="24"/>
                <w:szCs w:val="24"/>
              </w:rPr>
            </w:pPr>
          </w:p>
        </w:tc>
        <w:tc>
          <w:tcPr>
            <w:tcW w:w="959" w:type="dxa"/>
            <w:noWrap/>
            <w:hideMark/>
          </w:tcPr>
          <w:p w14:paraId="56DDC1B7"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N4</w:t>
            </w:r>
          </w:p>
        </w:tc>
        <w:tc>
          <w:tcPr>
            <w:tcW w:w="1160" w:type="dxa"/>
            <w:noWrap/>
            <w:hideMark/>
          </w:tcPr>
          <w:p w14:paraId="145D741B"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98</w:t>
            </w:r>
          </w:p>
        </w:tc>
        <w:tc>
          <w:tcPr>
            <w:tcW w:w="1026" w:type="dxa"/>
            <w:vMerge/>
            <w:hideMark/>
          </w:tcPr>
          <w:p w14:paraId="603BF57E"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05" w:type="dxa"/>
            <w:vMerge/>
            <w:hideMark/>
          </w:tcPr>
          <w:p w14:paraId="7745B9C3"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2" w:type="dxa"/>
            <w:vMerge/>
            <w:hideMark/>
          </w:tcPr>
          <w:p w14:paraId="48F4699F"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4" w:type="dxa"/>
            <w:vMerge/>
            <w:hideMark/>
          </w:tcPr>
          <w:p w14:paraId="6384D54C"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2D667DDA" w14:textId="77777777" w:rsidR="00F56325" w:rsidRPr="005F15E9" w:rsidRDefault="00F56325" w:rsidP="00F56325">
      <w:pPr>
        <w:spacing w:line="276" w:lineRule="auto"/>
        <w:jc w:val="center"/>
        <w:rPr>
          <w:rFonts w:ascii="Times New Roman" w:hAnsi="Times New Roman" w:cs="Times New Roman"/>
          <w:b/>
          <w:sz w:val="24"/>
          <w:szCs w:val="24"/>
        </w:rPr>
      </w:pPr>
    </w:p>
    <w:p w14:paraId="4FF6EFFB" w14:textId="1FF105E3" w:rsidR="00214ECC" w:rsidRPr="005F15E9" w:rsidRDefault="00713594"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The AVE scores for all the variables were recorded at values </w:t>
      </w:r>
      <w:r w:rsidR="006755E7" w:rsidRPr="005F15E9">
        <w:rPr>
          <w:rFonts w:ascii="Times New Roman" w:hAnsi="Times New Roman" w:cs="Times New Roman"/>
          <w:sz w:val="24"/>
          <w:szCs w:val="24"/>
        </w:rPr>
        <w:t>exceeding</w:t>
      </w:r>
      <w:r w:rsidRPr="005F15E9">
        <w:rPr>
          <w:rFonts w:ascii="Times New Roman" w:hAnsi="Times New Roman" w:cs="Times New Roman"/>
          <w:sz w:val="24"/>
          <w:szCs w:val="24"/>
        </w:rPr>
        <w:t xml:space="preserve"> the benchmark of 0.5 </w:t>
      </w:r>
      <w:r w:rsidRPr="005F15E9">
        <w:rPr>
          <w:rFonts w:ascii="Times New Roman" w:hAnsi="Times New Roman" w:cs="Times New Roman"/>
          <w:sz w:val="24"/>
          <w:szCs w:val="24"/>
        </w:rPr>
        <w:fldChar w:fldCharType="begin" w:fldLock="1"/>
      </w:r>
      <w:r w:rsidR="00852F85" w:rsidRPr="005F15E9">
        <w:rPr>
          <w:rFonts w:ascii="Times New Roman" w:hAnsi="Times New Roman" w:cs="Times New Roman"/>
          <w:sz w:val="24"/>
          <w:szCs w:val="24"/>
        </w:rPr>
        <w:instrText>ADDIN CSL_CITATION {"citationItems":[{"id":"ITEM-1","itemData":{"DOI":"10.1177/002224378101800104","ISSN":"0022-2437","abstract":"The statistical tests used in the analysis of structural equation models with unobservable variables and measurement error are examined. A drawback of the commonly applied chi square test, in addit...","author":[{"dropping-particle":"","family":"Fornell","given":"Claes","non-dropping-particle":"","parse-names":false,"suffix":""},{"dropping-particle":"","family":"Larcker","given":"David F.","non-dropping-particle":"","parse-names":false,"suffix":""}],"container-title":"Journal of Marketing Research","id":"ITEM-1","issue":"1","issued":{"date-parts":[["1981","2","28"]]},"page":"39-50","publisher":"SAGE Publications","title":"Evaluating Structural Equation Models with Unobservable Variables and Measurement Error","type":"article-journal","volume":"18"},"uris":["http://www.mendeley.com/documents/?uuid=39ee1eb8-8b67-387c-8dd6-48481e54b63d"]}],"mendeley":{"formattedCitation":"(Fornell &amp; Larcker, 1981)","plainTextFormattedCitation":"(Fornell &amp; Larcker, 1981)","previouslyFormattedCitation":"(Fornell &amp; Larcker, 1981)"},"properties":{"noteIndex":0},"schema":"https://github.com/citation-style-language/schema/raw/master/csl-citation.json"}</w:instrText>
      </w:r>
      <w:r w:rsidRPr="005F15E9">
        <w:rPr>
          <w:rFonts w:ascii="Times New Roman" w:hAnsi="Times New Roman" w:cs="Times New Roman"/>
          <w:sz w:val="24"/>
          <w:szCs w:val="24"/>
        </w:rPr>
        <w:fldChar w:fldCharType="separate"/>
      </w:r>
      <w:r w:rsidRPr="005F15E9">
        <w:rPr>
          <w:rFonts w:ascii="Times New Roman" w:hAnsi="Times New Roman" w:cs="Times New Roman"/>
          <w:noProof/>
          <w:sz w:val="24"/>
          <w:szCs w:val="24"/>
        </w:rPr>
        <w:t>(Fornell &amp; Larcker, 1981)</w:t>
      </w:r>
      <w:r w:rsidRPr="005F15E9">
        <w:rPr>
          <w:rFonts w:ascii="Times New Roman" w:hAnsi="Times New Roman" w:cs="Times New Roman"/>
          <w:sz w:val="24"/>
          <w:szCs w:val="24"/>
        </w:rPr>
        <w:fldChar w:fldCharType="end"/>
      </w:r>
      <w:r w:rsidRPr="005F15E9">
        <w:rPr>
          <w:rFonts w:ascii="Times New Roman" w:hAnsi="Times New Roman" w:cs="Times New Roman"/>
          <w:sz w:val="24"/>
          <w:szCs w:val="24"/>
        </w:rPr>
        <w:t xml:space="preserve"> in order to confirm </w:t>
      </w:r>
      <w:r w:rsidR="006A2674" w:rsidRPr="005F15E9">
        <w:rPr>
          <w:rFonts w:ascii="Times New Roman" w:hAnsi="Times New Roman" w:cs="Times New Roman"/>
          <w:sz w:val="24"/>
          <w:szCs w:val="24"/>
        </w:rPr>
        <w:t xml:space="preserve">the </w:t>
      </w:r>
      <w:r w:rsidRPr="005F15E9">
        <w:rPr>
          <w:rFonts w:ascii="Times New Roman" w:hAnsi="Times New Roman" w:cs="Times New Roman"/>
          <w:sz w:val="24"/>
          <w:szCs w:val="24"/>
        </w:rPr>
        <w:t xml:space="preserve">convergent validity of the scale. </w:t>
      </w:r>
      <w:r w:rsidR="00852F85" w:rsidRPr="005F15E9">
        <w:rPr>
          <w:rFonts w:ascii="Times New Roman" w:hAnsi="Times New Roman" w:cs="Times New Roman"/>
          <w:sz w:val="24"/>
          <w:szCs w:val="24"/>
        </w:rPr>
        <w:t xml:space="preserve">Further, the discriminant validity was ensured by </w:t>
      </w:r>
      <w:r w:rsidR="006755E7" w:rsidRPr="005F15E9">
        <w:rPr>
          <w:rFonts w:ascii="Times New Roman" w:hAnsi="Times New Roman" w:cs="Times New Roman"/>
          <w:sz w:val="24"/>
          <w:szCs w:val="24"/>
        </w:rPr>
        <w:t xml:space="preserve">comparative analysis of </w:t>
      </w:r>
      <w:r w:rsidR="00852F85" w:rsidRPr="005F15E9">
        <w:rPr>
          <w:rFonts w:ascii="Times New Roman" w:hAnsi="Times New Roman" w:cs="Times New Roman"/>
          <w:sz w:val="24"/>
          <w:szCs w:val="24"/>
        </w:rPr>
        <w:t xml:space="preserve">the square root of the AVE scores for all constructs, </w:t>
      </w:r>
      <w:proofErr w:type="gramStart"/>
      <w:r w:rsidR="00852F85" w:rsidRPr="005F15E9">
        <w:rPr>
          <w:rFonts w:ascii="Times New Roman" w:hAnsi="Times New Roman" w:cs="Times New Roman"/>
          <w:sz w:val="24"/>
          <w:szCs w:val="24"/>
        </w:rPr>
        <w:t>i.e.</w:t>
      </w:r>
      <w:proofErr w:type="gramEnd"/>
      <w:r w:rsidR="00852F85" w:rsidRPr="005F15E9">
        <w:rPr>
          <w:rFonts w:ascii="Times New Roman" w:hAnsi="Times New Roman" w:cs="Times New Roman"/>
          <w:sz w:val="24"/>
          <w:szCs w:val="24"/>
        </w:rPr>
        <w:t xml:space="preserve"> the diagonal </w:t>
      </w:r>
      <w:r w:rsidR="006755E7" w:rsidRPr="005F15E9">
        <w:rPr>
          <w:rFonts w:ascii="Times New Roman" w:hAnsi="Times New Roman" w:cs="Times New Roman"/>
          <w:sz w:val="24"/>
          <w:szCs w:val="24"/>
        </w:rPr>
        <w:t xml:space="preserve">scores </w:t>
      </w:r>
      <w:r w:rsidR="00852F85" w:rsidRPr="005F15E9">
        <w:rPr>
          <w:rFonts w:ascii="Times New Roman" w:hAnsi="Times New Roman" w:cs="Times New Roman"/>
          <w:sz w:val="24"/>
          <w:szCs w:val="24"/>
        </w:rPr>
        <w:t xml:space="preserve">in the inter-construct correlation matrix with the off-diagonal ones, where the former were found to be greater than the latter ones to confirm the validity based on the </w:t>
      </w:r>
      <w:proofErr w:type="spellStart"/>
      <w:r w:rsidR="00852F85" w:rsidRPr="005F15E9">
        <w:rPr>
          <w:rFonts w:ascii="Times New Roman" w:hAnsi="Times New Roman" w:cs="Times New Roman"/>
          <w:sz w:val="24"/>
          <w:szCs w:val="24"/>
        </w:rPr>
        <w:t>Fornell</w:t>
      </w:r>
      <w:proofErr w:type="spellEnd"/>
      <w:r w:rsidR="00852F85" w:rsidRPr="005F15E9">
        <w:rPr>
          <w:rFonts w:ascii="Times New Roman" w:hAnsi="Times New Roman" w:cs="Times New Roman"/>
          <w:sz w:val="24"/>
          <w:szCs w:val="24"/>
        </w:rPr>
        <w:t xml:space="preserve"> &amp; </w:t>
      </w:r>
      <w:proofErr w:type="spellStart"/>
      <w:r w:rsidR="00852F85" w:rsidRPr="005F15E9">
        <w:rPr>
          <w:rFonts w:ascii="Times New Roman" w:hAnsi="Times New Roman" w:cs="Times New Roman"/>
          <w:sz w:val="24"/>
          <w:szCs w:val="24"/>
        </w:rPr>
        <w:t>Larcker</w:t>
      </w:r>
      <w:proofErr w:type="spellEnd"/>
      <w:r w:rsidR="00852F85" w:rsidRPr="005F15E9">
        <w:rPr>
          <w:rFonts w:ascii="Times New Roman" w:hAnsi="Times New Roman" w:cs="Times New Roman"/>
          <w:sz w:val="24"/>
          <w:szCs w:val="24"/>
        </w:rPr>
        <w:t xml:space="preserve"> (1981) criteria (See Table</w:t>
      </w:r>
      <w:r w:rsidR="00214ECC" w:rsidRPr="005F15E9">
        <w:rPr>
          <w:rFonts w:ascii="Times New Roman" w:hAnsi="Times New Roman" w:cs="Times New Roman"/>
          <w:sz w:val="24"/>
          <w:szCs w:val="24"/>
        </w:rPr>
        <w:t xml:space="preserve"> 3</w:t>
      </w:r>
      <w:r w:rsidR="00852F85" w:rsidRPr="005F15E9">
        <w:rPr>
          <w:rFonts w:ascii="Times New Roman" w:hAnsi="Times New Roman" w:cs="Times New Roman"/>
          <w:sz w:val="24"/>
          <w:szCs w:val="24"/>
        </w:rPr>
        <w:t>). In addition, each construct item yields higher loading on its own construct in comparison to the cross-loadings on</w:t>
      </w:r>
      <w:r w:rsidR="005D4A29" w:rsidRPr="005F15E9">
        <w:rPr>
          <w:rFonts w:ascii="Times New Roman" w:hAnsi="Times New Roman" w:cs="Times New Roman"/>
          <w:sz w:val="24"/>
          <w:szCs w:val="24"/>
        </w:rPr>
        <w:t xml:space="preserve"> other constructs</w:t>
      </w:r>
      <w:r w:rsidR="00852F85" w:rsidRPr="005F15E9">
        <w:rPr>
          <w:rFonts w:ascii="Times New Roman" w:hAnsi="Times New Roman" w:cs="Times New Roman"/>
          <w:sz w:val="24"/>
          <w:szCs w:val="24"/>
        </w:rPr>
        <w:t xml:space="preserve">, as one of the two requirements for discriminant validity </w:t>
      </w:r>
      <w:r w:rsidR="00852F85" w:rsidRPr="005F15E9">
        <w:rPr>
          <w:rFonts w:ascii="Times New Roman" w:hAnsi="Times New Roman" w:cs="Times New Roman"/>
          <w:sz w:val="24"/>
          <w:szCs w:val="24"/>
        </w:rPr>
        <w:fldChar w:fldCharType="begin" w:fldLock="1"/>
      </w:r>
      <w:r w:rsidR="009F2055" w:rsidRPr="005F15E9">
        <w:rPr>
          <w:rFonts w:ascii="Times New Roman" w:hAnsi="Times New Roman" w:cs="Times New Roman"/>
          <w:sz w:val="24"/>
          <w:szCs w:val="24"/>
        </w:rPr>
        <w:instrText>ADDIN CSL_CITATION {"citationItems":[{"id":"ITEM-1","itemData":{"DOI":"10.1177/002224378101800104","ISSN":"0022-2437","abstract":"The statistical tests used in the analysis of structural equation models with unobservable variables and measurement error are examined. A drawback of the commonly applied chi square test, in addit...","author":[{"dropping-particle":"","family":"Fornell","given":"Claes","non-dropping-particle":"","parse-names":false,"suffix":""},{"dropping-particle":"","family":"Larcker","given":"David F.","non-dropping-particle":"","parse-names":false,"suffix":""}],"container-title":"Journal of Marketing Research","id":"ITEM-1","issue":"1","issued":{"date-parts":[["1981","2","28"]]},"page":"39-50","publisher":"SAGE Publications","title":"Evaluating Structural Equation Models with Unobservable Variables and Measurement Error","type":"article-journal","volume":"18"},"uris":["http://www.mendeley.com/documents/?uuid=39ee1eb8-8b67-387c-8dd6-48481e54b63d"]}],"mendeley":{"formattedCitation":"(Fornell &amp; Larcker, 1981)","plainTextFormattedCitation":"(Fornell &amp; Larcker, 1981)","previouslyFormattedCitation":"(Fornell &amp; Larcker, 1981)"},"properties":{"noteIndex":0},"schema":"https://github.com/citation-style-language/schema/raw/master/csl-citation.json"}</w:instrText>
      </w:r>
      <w:r w:rsidR="00852F85" w:rsidRPr="005F15E9">
        <w:rPr>
          <w:rFonts w:ascii="Times New Roman" w:hAnsi="Times New Roman" w:cs="Times New Roman"/>
          <w:sz w:val="24"/>
          <w:szCs w:val="24"/>
        </w:rPr>
        <w:fldChar w:fldCharType="separate"/>
      </w:r>
      <w:r w:rsidR="00852F85" w:rsidRPr="005F15E9">
        <w:rPr>
          <w:rFonts w:ascii="Times New Roman" w:hAnsi="Times New Roman" w:cs="Times New Roman"/>
          <w:noProof/>
          <w:sz w:val="24"/>
          <w:szCs w:val="24"/>
        </w:rPr>
        <w:t>(Fornell &amp; Larcker, 1981)</w:t>
      </w:r>
      <w:r w:rsidR="00852F85" w:rsidRPr="005F15E9">
        <w:rPr>
          <w:rFonts w:ascii="Times New Roman" w:hAnsi="Times New Roman" w:cs="Times New Roman"/>
          <w:sz w:val="24"/>
          <w:szCs w:val="24"/>
        </w:rPr>
        <w:fldChar w:fldCharType="end"/>
      </w:r>
      <w:r w:rsidR="00852F85" w:rsidRPr="005F15E9">
        <w:rPr>
          <w:rFonts w:ascii="Times New Roman" w:hAnsi="Times New Roman" w:cs="Times New Roman"/>
          <w:sz w:val="24"/>
          <w:szCs w:val="24"/>
        </w:rPr>
        <w:t xml:space="preserve">. </w:t>
      </w:r>
      <w:r w:rsidR="00E83C07" w:rsidRPr="005F15E9">
        <w:rPr>
          <w:rFonts w:ascii="Times New Roman" w:hAnsi="Times New Roman" w:cs="Times New Roman"/>
          <w:sz w:val="24"/>
          <w:szCs w:val="24"/>
        </w:rPr>
        <w:t xml:space="preserve">Further, the data was diagnosed for potential common method bias using Harman’s Single Factor test </w:t>
      </w:r>
      <w:r w:rsidR="00E83C07" w:rsidRPr="005F15E9">
        <w:rPr>
          <w:rFonts w:ascii="Times New Roman" w:hAnsi="Times New Roman" w:cs="Times New Roman"/>
          <w:sz w:val="24"/>
          <w:szCs w:val="24"/>
        </w:rPr>
        <w:fldChar w:fldCharType="begin" w:fldLock="1"/>
      </w:r>
      <w:r w:rsidR="00E83C07" w:rsidRPr="005F15E9">
        <w:rPr>
          <w:rFonts w:ascii="Times New Roman" w:hAnsi="Times New Roman" w:cs="Times New Roman"/>
          <w:sz w:val="24"/>
          <w:szCs w:val="24"/>
        </w:rPr>
        <w:instrText>ADDIN CSL_CITATION {"citationItems":[{"id":"ITEM-1","itemData":{"ISBN":"9780226316529","abstract":"3rd ed., rev. \"This thoroughly revised edition of Harry H. Harman's authoritative text incorporates the many new advances made in computer science and technology over the last ten years. The author gives full coverage to both theoretical and applied aspects of factor analysis from its foundations through the most advanced techniques. This highly readable text will be welcomed by researchers and students working in psychology, statistics, economics, and related disciplines.\"--Publisher description. pt. I. Foundations of factor analysis. 1. Introduction -- 2. Factor analysis model -- 3. Matrix concepts essential to factor analysis -- 4. Geometric concepts essential to factor analysis -- 5. The problem of communality -- 6. Properties of different factor methods -- pt. II. Direct factor analysis methods. 7. Early factor models and methods -- 8. Principal-factor and related methods -- 9. Minres method -- 10. Maximum-likelihood method -- 11. Other direct methods -- pt. III. Derived factor solutions. 12. Subjective basis for multiple-factor solutions -- 13. Objective orthogonal multiple-factor solutions -- 14. Objective oblique multiple-factor solution -- 15. Congruent and prescribed factor solutions -- pt. IV. Factor measurements. 16. Measurement of factors -- pt. V. Problems and exercises.","author":[{"dropping-particle":"","family":"Harman","given":"Harry Horace","non-dropping-particle":"","parse-names":false,"suffix":""}],"id":"ITEM-1","issued":{"date-parts":[["1976"]]},"number-of-pages":"487","publisher":"University of Chicago Press","title":"Modern factor analysis","type":"book"},"uris":["http://www.mendeley.com/documents/?uuid=34a4aa92-5a71-3079-bde3-8c56ee99ca9e"]}],"mendeley":{"formattedCitation":"(Harman, 1976)","plainTextFormattedCitation":"(Harman, 1976)","previouslyFormattedCitation":"(Harman, 1976)"},"properties":{"noteIndex":0},"schema":"https://github.com/citation-style-language/schema/raw/master/csl-citation.json"}</w:instrText>
      </w:r>
      <w:r w:rsidR="00E83C07" w:rsidRPr="005F15E9">
        <w:rPr>
          <w:rFonts w:ascii="Times New Roman" w:hAnsi="Times New Roman" w:cs="Times New Roman"/>
          <w:sz w:val="24"/>
          <w:szCs w:val="24"/>
        </w:rPr>
        <w:fldChar w:fldCharType="separate"/>
      </w:r>
      <w:r w:rsidR="00E83C07" w:rsidRPr="005F15E9">
        <w:rPr>
          <w:rFonts w:ascii="Times New Roman" w:hAnsi="Times New Roman" w:cs="Times New Roman"/>
          <w:noProof/>
          <w:sz w:val="24"/>
          <w:szCs w:val="24"/>
        </w:rPr>
        <w:t>(Harman, 1976)</w:t>
      </w:r>
      <w:r w:rsidR="00E83C07" w:rsidRPr="005F15E9">
        <w:rPr>
          <w:rFonts w:ascii="Times New Roman" w:hAnsi="Times New Roman" w:cs="Times New Roman"/>
          <w:sz w:val="24"/>
          <w:szCs w:val="24"/>
        </w:rPr>
        <w:fldChar w:fldCharType="end"/>
      </w:r>
      <w:r w:rsidR="00E83C07" w:rsidRPr="005F15E9">
        <w:rPr>
          <w:rFonts w:ascii="Times New Roman" w:hAnsi="Times New Roman" w:cs="Times New Roman"/>
          <w:sz w:val="24"/>
          <w:szCs w:val="24"/>
        </w:rPr>
        <w:t xml:space="preserve">. With </w:t>
      </w:r>
      <w:r w:rsidR="00897365" w:rsidRPr="005F15E9">
        <w:rPr>
          <w:rFonts w:ascii="Times New Roman" w:hAnsi="Times New Roman" w:cs="Times New Roman"/>
          <w:sz w:val="24"/>
          <w:szCs w:val="24"/>
        </w:rPr>
        <w:t xml:space="preserve">the </w:t>
      </w:r>
      <w:r w:rsidR="00E83C07" w:rsidRPr="005F15E9">
        <w:rPr>
          <w:rFonts w:ascii="Times New Roman" w:hAnsi="Times New Roman" w:cs="Times New Roman"/>
          <w:sz w:val="24"/>
          <w:szCs w:val="24"/>
        </w:rPr>
        <w:t xml:space="preserve">first factor explaining 41.6% of </w:t>
      </w:r>
      <w:r w:rsidR="00897365" w:rsidRPr="005F15E9">
        <w:rPr>
          <w:rFonts w:ascii="Times New Roman" w:hAnsi="Times New Roman" w:cs="Times New Roman"/>
          <w:sz w:val="24"/>
          <w:szCs w:val="24"/>
        </w:rPr>
        <w:t xml:space="preserve">the </w:t>
      </w:r>
      <w:r w:rsidR="00E83C07" w:rsidRPr="005F15E9">
        <w:rPr>
          <w:rFonts w:ascii="Times New Roman" w:hAnsi="Times New Roman" w:cs="Times New Roman"/>
          <w:sz w:val="24"/>
          <w:szCs w:val="24"/>
        </w:rPr>
        <w:t>variance in the model using the exploratory factor analysis in SPSS 21.0</w:t>
      </w:r>
      <w:r w:rsidR="00897365" w:rsidRPr="005F15E9">
        <w:rPr>
          <w:rFonts w:ascii="Times New Roman" w:hAnsi="Times New Roman" w:cs="Times New Roman"/>
          <w:sz w:val="24"/>
          <w:szCs w:val="24"/>
        </w:rPr>
        <w:t>,</w:t>
      </w:r>
      <w:r w:rsidR="00E83C07" w:rsidRPr="005F15E9">
        <w:rPr>
          <w:rFonts w:ascii="Times New Roman" w:hAnsi="Times New Roman" w:cs="Times New Roman"/>
          <w:sz w:val="24"/>
          <w:szCs w:val="24"/>
        </w:rPr>
        <w:t xml:space="preserve"> which is less than the cut-off of 50%, the data was found to be free of common method bias </w:t>
      </w:r>
      <w:r w:rsidR="00E83C07" w:rsidRPr="005F15E9">
        <w:rPr>
          <w:rFonts w:ascii="Times New Roman" w:hAnsi="Times New Roman" w:cs="Times New Roman"/>
          <w:sz w:val="24"/>
          <w:szCs w:val="24"/>
        </w:rPr>
        <w:fldChar w:fldCharType="begin" w:fldLock="1"/>
      </w:r>
      <w:r w:rsidR="0076159F" w:rsidRPr="005F15E9">
        <w:rPr>
          <w:rFonts w:ascii="Times New Roman" w:hAnsi="Times New Roman" w:cs="Times New Roman"/>
          <w:sz w:val="24"/>
          <w:szCs w:val="24"/>
        </w:rPr>
        <w:instrText>ADDIN CSL_CITATION {"citationItems":[{"id":"ITEM-1","itemData":{"DOI":"10.1037/0021-9010.88.5.879","ISSN":"00219010","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author":[{"dropping-particle":"","family":"Podsakoff","given":"Philip M.","non-dropping-particle":"","parse-names":false,"suffix":""},{"dropping-particle":"","family":"MacKenzie","given":"Scott B.","non-dropping-particle":"","parse-names":false,"suffix":""},{"dropping-particle":"","family":"Lee","given":"Jeong Yeon","non-dropping-particle":"","parse-names":false,"suffix":""},{"dropping-particle":"","family":"Podsakoff","given":"Nathan P.","non-dropping-particle":"","parse-names":false,"suffix":""}],"container-title":"Journal of Applied Psychology","id":"ITEM-1","issue":"5","issued":{"date-parts":[["2003","10"]]},"page":"879-903","publisher":"Palgrave Macmillan","title":"Common Method Biases in Behavioral Research: A Critical Review of the Literature and Recommended Remedies","type":"article","volume":"88"},"uris":["http://www.mendeley.com/documents/?uuid=f3fff9c0-6d8e-3fc1-a719-1522917ba04e"]}],"mendeley":{"formattedCitation":"(Podsakoff, MacKenzie, Lee, &amp; Podsakoff, 2003)","manualFormatting":"(Podsakoff et al., 2003)","plainTextFormattedCitation":"(Podsakoff, MacKenzie, Lee, &amp; Podsakoff, 2003)","previouslyFormattedCitation":"(Podsakoff, MacKenzie, Lee, &amp; Podsakoff, 2003)"},"properties":{"noteIndex":0},"schema":"https://github.com/citation-style-language/schema/raw/master/csl-citation.json"}</w:instrText>
      </w:r>
      <w:r w:rsidR="00E83C07" w:rsidRPr="005F15E9">
        <w:rPr>
          <w:rFonts w:ascii="Times New Roman" w:hAnsi="Times New Roman" w:cs="Times New Roman"/>
          <w:sz w:val="24"/>
          <w:szCs w:val="24"/>
        </w:rPr>
        <w:fldChar w:fldCharType="separate"/>
      </w:r>
      <w:r w:rsidR="00E83C07" w:rsidRPr="005F15E9">
        <w:rPr>
          <w:rFonts w:ascii="Times New Roman" w:hAnsi="Times New Roman" w:cs="Times New Roman"/>
          <w:noProof/>
          <w:sz w:val="24"/>
          <w:szCs w:val="24"/>
        </w:rPr>
        <w:t>(Podsakoff</w:t>
      </w:r>
      <w:r w:rsidR="00511669" w:rsidRPr="005F15E9">
        <w:rPr>
          <w:rFonts w:ascii="Times New Roman" w:hAnsi="Times New Roman" w:cs="Times New Roman"/>
          <w:noProof/>
          <w:sz w:val="24"/>
          <w:szCs w:val="24"/>
        </w:rPr>
        <w:t xml:space="preserve"> et al.</w:t>
      </w:r>
      <w:r w:rsidR="00E83C07" w:rsidRPr="005F15E9">
        <w:rPr>
          <w:rFonts w:ascii="Times New Roman" w:hAnsi="Times New Roman" w:cs="Times New Roman"/>
          <w:noProof/>
          <w:sz w:val="24"/>
          <w:szCs w:val="24"/>
        </w:rPr>
        <w:t>, 2003)</w:t>
      </w:r>
      <w:r w:rsidR="00E83C07" w:rsidRPr="005F15E9">
        <w:rPr>
          <w:rFonts w:ascii="Times New Roman" w:hAnsi="Times New Roman" w:cs="Times New Roman"/>
          <w:sz w:val="24"/>
          <w:szCs w:val="24"/>
        </w:rPr>
        <w:fldChar w:fldCharType="end"/>
      </w:r>
      <w:r w:rsidR="00E83C07" w:rsidRPr="005F15E9">
        <w:rPr>
          <w:rFonts w:ascii="Times New Roman" w:hAnsi="Times New Roman" w:cs="Times New Roman"/>
          <w:sz w:val="24"/>
          <w:szCs w:val="24"/>
        </w:rPr>
        <w:t>.</w:t>
      </w:r>
    </w:p>
    <w:p w14:paraId="4F615D94" w14:textId="77777777" w:rsidR="0046158B" w:rsidRPr="005F15E9" w:rsidRDefault="0046158B" w:rsidP="0046158B">
      <w:pPr>
        <w:spacing w:before="240" w:line="276" w:lineRule="auto"/>
        <w:jc w:val="center"/>
        <w:rPr>
          <w:rFonts w:ascii="Times New Roman" w:hAnsi="Times New Roman" w:cs="Times New Roman"/>
          <w:b/>
          <w:sz w:val="24"/>
          <w:szCs w:val="24"/>
        </w:rPr>
      </w:pPr>
      <w:r w:rsidRPr="005F15E9">
        <w:rPr>
          <w:rFonts w:ascii="Times New Roman" w:hAnsi="Times New Roman" w:cs="Times New Roman"/>
          <w:b/>
          <w:sz w:val="24"/>
          <w:szCs w:val="24"/>
        </w:rPr>
        <w:t xml:space="preserve">Table 3: </w:t>
      </w:r>
      <w:r w:rsidRPr="005F15E9">
        <w:rPr>
          <w:rFonts w:ascii="Times New Roman" w:hAnsi="Times New Roman" w:cs="Times New Roman"/>
          <w:sz w:val="24"/>
          <w:szCs w:val="24"/>
        </w:rPr>
        <w:t>Inter-construct Correlations</w:t>
      </w:r>
    </w:p>
    <w:tbl>
      <w:tblPr>
        <w:tblStyle w:val="PlainTable21"/>
        <w:tblW w:w="0" w:type="auto"/>
        <w:tblLook w:val="04A0" w:firstRow="1" w:lastRow="0" w:firstColumn="1" w:lastColumn="0" w:noHBand="0" w:noVBand="1"/>
      </w:tblPr>
      <w:tblGrid>
        <w:gridCol w:w="925"/>
        <w:gridCol w:w="925"/>
        <w:gridCol w:w="924"/>
        <w:gridCol w:w="924"/>
        <w:gridCol w:w="924"/>
        <w:gridCol w:w="924"/>
        <w:gridCol w:w="924"/>
        <w:gridCol w:w="924"/>
        <w:gridCol w:w="924"/>
        <w:gridCol w:w="924"/>
      </w:tblGrid>
      <w:tr w:rsidR="005F15E9" w:rsidRPr="005F15E9" w14:paraId="33BB6EC4" w14:textId="77777777" w:rsidTr="008B039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60" w:type="dxa"/>
            <w:noWrap/>
            <w:hideMark/>
          </w:tcPr>
          <w:p w14:paraId="654FD818" w14:textId="77777777" w:rsidR="0046158B" w:rsidRPr="005F15E9" w:rsidRDefault="0046158B" w:rsidP="008B0393">
            <w:pPr>
              <w:spacing w:line="276" w:lineRule="auto"/>
              <w:jc w:val="center"/>
              <w:rPr>
                <w:rFonts w:ascii="Times New Roman" w:hAnsi="Times New Roman" w:cs="Times New Roman"/>
                <w:sz w:val="24"/>
                <w:szCs w:val="24"/>
              </w:rPr>
            </w:pPr>
          </w:p>
        </w:tc>
        <w:tc>
          <w:tcPr>
            <w:tcW w:w="960" w:type="dxa"/>
            <w:noWrap/>
            <w:hideMark/>
          </w:tcPr>
          <w:p w14:paraId="43220F0C" w14:textId="77777777" w:rsidR="0046158B" w:rsidRPr="005F15E9" w:rsidRDefault="0046158B" w:rsidP="008B039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AT</w:t>
            </w:r>
          </w:p>
        </w:tc>
        <w:tc>
          <w:tcPr>
            <w:tcW w:w="960" w:type="dxa"/>
            <w:noWrap/>
            <w:hideMark/>
          </w:tcPr>
          <w:p w14:paraId="0CA822A5" w14:textId="77777777" w:rsidR="0046158B" w:rsidRPr="005F15E9" w:rsidRDefault="0046158B" w:rsidP="008B039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E</w:t>
            </w:r>
          </w:p>
        </w:tc>
        <w:tc>
          <w:tcPr>
            <w:tcW w:w="960" w:type="dxa"/>
            <w:noWrap/>
            <w:hideMark/>
          </w:tcPr>
          <w:p w14:paraId="2945BAE8" w14:textId="77777777" w:rsidR="0046158B" w:rsidRPr="005F15E9" w:rsidRDefault="0046158B" w:rsidP="008B039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I</w:t>
            </w:r>
          </w:p>
        </w:tc>
        <w:tc>
          <w:tcPr>
            <w:tcW w:w="960" w:type="dxa"/>
            <w:noWrap/>
            <w:hideMark/>
          </w:tcPr>
          <w:p w14:paraId="73201B23" w14:textId="77777777" w:rsidR="0046158B" w:rsidRPr="005F15E9" w:rsidRDefault="0046158B" w:rsidP="008B039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EC</w:t>
            </w:r>
          </w:p>
        </w:tc>
        <w:tc>
          <w:tcPr>
            <w:tcW w:w="960" w:type="dxa"/>
            <w:noWrap/>
            <w:hideMark/>
          </w:tcPr>
          <w:p w14:paraId="31BE0B25" w14:textId="77777777" w:rsidR="0046158B" w:rsidRPr="005F15E9" w:rsidRDefault="0046158B" w:rsidP="008B039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B</w:t>
            </w:r>
          </w:p>
        </w:tc>
        <w:tc>
          <w:tcPr>
            <w:tcW w:w="960" w:type="dxa"/>
            <w:noWrap/>
            <w:hideMark/>
          </w:tcPr>
          <w:p w14:paraId="62BE66FA" w14:textId="77777777" w:rsidR="0046158B" w:rsidRPr="005F15E9" w:rsidRDefault="0046158B" w:rsidP="008B039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BC</w:t>
            </w:r>
          </w:p>
        </w:tc>
        <w:tc>
          <w:tcPr>
            <w:tcW w:w="960" w:type="dxa"/>
            <w:noWrap/>
            <w:hideMark/>
          </w:tcPr>
          <w:p w14:paraId="3D816B2C" w14:textId="77777777" w:rsidR="0046158B" w:rsidRPr="005F15E9" w:rsidRDefault="0046158B" w:rsidP="008B039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I</w:t>
            </w:r>
          </w:p>
        </w:tc>
        <w:tc>
          <w:tcPr>
            <w:tcW w:w="960" w:type="dxa"/>
            <w:noWrap/>
            <w:hideMark/>
          </w:tcPr>
          <w:p w14:paraId="28F95578" w14:textId="77777777" w:rsidR="0046158B" w:rsidRPr="005F15E9" w:rsidRDefault="0046158B" w:rsidP="008B039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LA</w:t>
            </w:r>
          </w:p>
        </w:tc>
        <w:tc>
          <w:tcPr>
            <w:tcW w:w="960" w:type="dxa"/>
            <w:noWrap/>
            <w:hideMark/>
          </w:tcPr>
          <w:p w14:paraId="0050B84F" w14:textId="77777777" w:rsidR="0046158B" w:rsidRPr="005F15E9" w:rsidRDefault="0046158B" w:rsidP="008B039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N</w:t>
            </w:r>
          </w:p>
        </w:tc>
      </w:tr>
      <w:tr w:rsidR="005F15E9" w:rsidRPr="005F15E9" w14:paraId="22DFF1A8" w14:textId="77777777" w:rsidTr="008B039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60" w:type="dxa"/>
            <w:noWrap/>
            <w:hideMark/>
          </w:tcPr>
          <w:p w14:paraId="3895144C"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AT</w:t>
            </w:r>
          </w:p>
        </w:tc>
        <w:tc>
          <w:tcPr>
            <w:tcW w:w="960" w:type="dxa"/>
            <w:noWrap/>
            <w:hideMark/>
          </w:tcPr>
          <w:p w14:paraId="4A386739"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5F15E9">
              <w:rPr>
                <w:rFonts w:ascii="Times New Roman" w:hAnsi="Times New Roman" w:cs="Times New Roman"/>
                <w:b/>
                <w:bCs/>
                <w:sz w:val="24"/>
                <w:szCs w:val="24"/>
              </w:rPr>
              <w:t>0.785</w:t>
            </w:r>
          </w:p>
        </w:tc>
        <w:tc>
          <w:tcPr>
            <w:tcW w:w="960" w:type="dxa"/>
            <w:noWrap/>
            <w:hideMark/>
          </w:tcPr>
          <w:p w14:paraId="70DCD7B6"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960" w:type="dxa"/>
            <w:noWrap/>
            <w:hideMark/>
          </w:tcPr>
          <w:p w14:paraId="634C516F"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01DCF3F5"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1487AF4F"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345D311C"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7631CD9E"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6FAA2D6B"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6E9D47FF"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36A6732D" w14:textId="77777777" w:rsidTr="008B0393">
        <w:trPr>
          <w:trHeight w:val="312"/>
        </w:trPr>
        <w:tc>
          <w:tcPr>
            <w:cnfStyle w:val="001000000000" w:firstRow="0" w:lastRow="0" w:firstColumn="1" w:lastColumn="0" w:oddVBand="0" w:evenVBand="0" w:oddHBand="0" w:evenHBand="0" w:firstRowFirstColumn="0" w:firstRowLastColumn="0" w:lastRowFirstColumn="0" w:lastRowLastColumn="0"/>
            <w:tcW w:w="960" w:type="dxa"/>
            <w:noWrap/>
            <w:hideMark/>
          </w:tcPr>
          <w:p w14:paraId="044682CA"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CE</w:t>
            </w:r>
          </w:p>
        </w:tc>
        <w:tc>
          <w:tcPr>
            <w:tcW w:w="960" w:type="dxa"/>
            <w:noWrap/>
            <w:hideMark/>
          </w:tcPr>
          <w:p w14:paraId="2014412C"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641</w:t>
            </w:r>
          </w:p>
        </w:tc>
        <w:tc>
          <w:tcPr>
            <w:tcW w:w="960" w:type="dxa"/>
            <w:noWrap/>
            <w:hideMark/>
          </w:tcPr>
          <w:p w14:paraId="4414FAE4"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5F15E9">
              <w:rPr>
                <w:rFonts w:ascii="Times New Roman" w:hAnsi="Times New Roman" w:cs="Times New Roman"/>
                <w:b/>
                <w:bCs/>
                <w:sz w:val="24"/>
                <w:szCs w:val="24"/>
              </w:rPr>
              <w:t>0.834</w:t>
            </w:r>
          </w:p>
        </w:tc>
        <w:tc>
          <w:tcPr>
            <w:tcW w:w="960" w:type="dxa"/>
            <w:noWrap/>
            <w:hideMark/>
          </w:tcPr>
          <w:p w14:paraId="73E9E8B9"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960" w:type="dxa"/>
            <w:noWrap/>
            <w:hideMark/>
          </w:tcPr>
          <w:p w14:paraId="6F91F09F"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4CC907DC"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573F65C0"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362F66FE"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538EFBDC"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2F60FBBE"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1917ED2F" w14:textId="77777777" w:rsidTr="008B039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9D664E"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CI</w:t>
            </w:r>
          </w:p>
        </w:tc>
        <w:tc>
          <w:tcPr>
            <w:tcW w:w="960" w:type="dxa"/>
            <w:noWrap/>
            <w:hideMark/>
          </w:tcPr>
          <w:p w14:paraId="736A99D2"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622</w:t>
            </w:r>
          </w:p>
        </w:tc>
        <w:tc>
          <w:tcPr>
            <w:tcW w:w="960" w:type="dxa"/>
            <w:noWrap/>
            <w:hideMark/>
          </w:tcPr>
          <w:p w14:paraId="5B9C052C"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718</w:t>
            </w:r>
          </w:p>
        </w:tc>
        <w:tc>
          <w:tcPr>
            <w:tcW w:w="960" w:type="dxa"/>
            <w:noWrap/>
            <w:hideMark/>
          </w:tcPr>
          <w:p w14:paraId="0B7F5ACE"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5F15E9">
              <w:rPr>
                <w:rFonts w:ascii="Times New Roman" w:hAnsi="Times New Roman" w:cs="Times New Roman"/>
                <w:b/>
                <w:bCs/>
                <w:sz w:val="24"/>
                <w:szCs w:val="24"/>
              </w:rPr>
              <w:t>0.787</w:t>
            </w:r>
          </w:p>
        </w:tc>
        <w:tc>
          <w:tcPr>
            <w:tcW w:w="960" w:type="dxa"/>
            <w:noWrap/>
            <w:hideMark/>
          </w:tcPr>
          <w:p w14:paraId="2FCB40F1"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960" w:type="dxa"/>
            <w:noWrap/>
            <w:hideMark/>
          </w:tcPr>
          <w:p w14:paraId="2387288E"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132BA29C"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0C09F80B"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757D6867"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671B3046"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012BA9DE" w14:textId="77777777" w:rsidTr="008B0393">
        <w:trPr>
          <w:trHeight w:val="312"/>
        </w:trPr>
        <w:tc>
          <w:tcPr>
            <w:cnfStyle w:val="001000000000" w:firstRow="0" w:lastRow="0" w:firstColumn="1" w:lastColumn="0" w:oddVBand="0" w:evenVBand="0" w:oddHBand="0" w:evenHBand="0" w:firstRowFirstColumn="0" w:firstRowLastColumn="0" w:lastRowFirstColumn="0" w:lastRowLastColumn="0"/>
            <w:tcW w:w="960" w:type="dxa"/>
            <w:noWrap/>
            <w:hideMark/>
          </w:tcPr>
          <w:p w14:paraId="45F2F24D"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EC</w:t>
            </w:r>
          </w:p>
        </w:tc>
        <w:tc>
          <w:tcPr>
            <w:tcW w:w="960" w:type="dxa"/>
            <w:noWrap/>
            <w:hideMark/>
          </w:tcPr>
          <w:p w14:paraId="14463FBA"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667</w:t>
            </w:r>
          </w:p>
        </w:tc>
        <w:tc>
          <w:tcPr>
            <w:tcW w:w="960" w:type="dxa"/>
            <w:noWrap/>
            <w:hideMark/>
          </w:tcPr>
          <w:p w14:paraId="66078E8C"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798</w:t>
            </w:r>
          </w:p>
        </w:tc>
        <w:tc>
          <w:tcPr>
            <w:tcW w:w="960" w:type="dxa"/>
            <w:noWrap/>
            <w:hideMark/>
          </w:tcPr>
          <w:p w14:paraId="4AF471BE"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764</w:t>
            </w:r>
          </w:p>
        </w:tc>
        <w:tc>
          <w:tcPr>
            <w:tcW w:w="960" w:type="dxa"/>
            <w:noWrap/>
            <w:hideMark/>
          </w:tcPr>
          <w:p w14:paraId="1EBC5A8B"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5F15E9">
              <w:rPr>
                <w:rFonts w:ascii="Times New Roman" w:hAnsi="Times New Roman" w:cs="Times New Roman"/>
                <w:b/>
                <w:bCs/>
                <w:sz w:val="24"/>
                <w:szCs w:val="24"/>
              </w:rPr>
              <w:t>0.781</w:t>
            </w:r>
          </w:p>
        </w:tc>
        <w:tc>
          <w:tcPr>
            <w:tcW w:w="960" w:type="dxa"/>
            <w:noWrap/>
            <w:hideMark/>
          </w:tcPr>
          <w:p w14:paraId="3AEA5C24"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960" w:type="dxa"/>
            <w:noWrap/>
            <w:hideMark/>
          </w:tcPr>
          <w:p w14:paraId="4BDD9C28"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0FBC8486"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4E34C1ED"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5900723E"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1BA59967" w14:textId="77777777" w:rsidTr="008B039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204800"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PB</w:t>
            </w:r>
          </w:p>
        </w:tc>
        <w:tc>
          <w:tcPr>
            <w:tcW w:w="960" w:type="dxa"/>
            <w:noWrap/>
            <w:hideMark/>
          </w:tcPr>
          <w:p w14:paraId="0876CAC6"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633</w:t>
            </w:r>
          </w:p>
        </w:tc>
        <w:tc>
          <w:tcPr>
            <w:tcW w:w="960" w:type="dxa"/>
            <w:noWrap/>
            <w:hideMark/>
          </w:tcPr>
          <w:p w14:paraId="504DB155"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570</w:t>
            </w:r>
          </w:p>
        </w:tc>
        <w:tc>
          <w:tcPr>
            <w:tcW w:w="960" w:type="dxa"/>
            <w:noWrap/>
            <w:hideMark/>
          </w:tcPr>
          <w:p w14:paraId="4F98D933"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542</w:t>
            </w:r>
          </w:p>
        </w:tc>
        <w:tc>
          <w:tcPr>
            <w:tcW w:w="960" w:type="dxa"/>
            <w:noWrap/>
            <w:hideMark/>
          </w:tcPr>
          <w:p w14:paraId="35D159A9"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565</w:t>
            </w:r>
          </w:p>
        </w:tc>
        <w:tc>
          <w:tcPr>
            <w:tcW w:w="960" w:type="dxa"/>
            <w:noWrap/>
            <w:hideMark/>
          </w:tcPr>
          <w:p w14:paraId="3B6983F5"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5F15E9">
              <w:rPr>
                <w:rFonts w:ascii="Times New Roman" w:hAnsi="Times New Roman" w:cs="Times New Roman"/>
                <w:b/>
                <w:bCs/>
                <w:sz w:val="24"/>
                <w:szCs w:val="24"/>
              </w:rPr>
              <w:t>0.800</w:t>
            </w:r>
          </w:p>
        </w:tc>
        <w:tc>
          <w:tcPr>
            <w:tcW w:w="960" w:type="dxa"/>
            <w:noWrap/>
            <w:hideMark/>
          </w:tcPr>
          <w:p w14:paraId="59F8267E"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960" w:type="dxa"/>
            <w:noWrap/>
            <w:hideMark/>
          </w:tcPr>
          <w:p w14:paraId="1FE99D79"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604ADB6F"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32D11F2C"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777CACB9" w14:textId="77777777" w:rsidTr="008B0393">
        <w:trPr>
          <w:trHeight w:val="312"/>
        </w:trPr>
        <w:tc>
          <w:tcPr>
            <w:cnfStyle w:val="001000000000" w:firstRow="0" w:lastRow="0" w:firstColumn="1" w:lastColumn="0" w:oddVBand="0" w:evenVBand="0" w:oddHBand="0" w:evenHBand="0" w:firstRowFirstColumn="0" w:firstRowLastColumn="0" w:lastRowFirstColumn="0" w:lastRowLastColumn="0"/>
            <w:tcW w:w="960" w:type="dxa"/>
            <w:noWrap/>
            <w:hideMark/>
          </w:tcPr>
          <w:p w14:paraId="3AFAC3A8"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PBC</w:t>
            </w:r>
          </w:p>
        </w:tc>
        <w:tc>
          <w:tcPr>
            <w:tcW w:w="960" w:type="dxa"/>
            <w:noWrap/>
            <w:hideMark/>
          </w:tcPr>
          <w:p w14:paraId="4130E98F"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667</w:t>
            </w:r>
          </w:p>
        </w:tc>
        <w:tc>
          <w:tcPr>
            <w:tcW w:w="960" w:type="dxa"/>
            <w:noWrap/>
            <w:hideMark/>
          </w:tcPr>
          <w:p w14:paraId="0C7CF183"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523</w:t>
            </w:r>
          </w:p>
        </w:tc>
        <w:tc>
          <w:tcPr>
            <w:tcW w:w="960" w:type="dxa"/>
            <w:noWrap/>
            <w:hideMark/>
          </w:tcPr>
          <w:p w14:paraId="3049EAE9"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542</w:t>
            </w:r>
          </w:p>
        </w:tc>
        <w:tc>
          <w:tcPr>
            <w:tcW w:w="960" w:type="dxa"/>
            <w:noWrap/>
            <w:hideMark/>
          </w:tcPr>
          <w:p w14:paraId="1EC5A897"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545</w:t>
            </w:r>
          </w:p>
        </w:tc>
        <w:tc>
          <w:tcPr>
            <w:tcW w:w="960" w:type="dxa"/>
            <w:noWrap/>
            <w:hideMark/>
          </w:tcPr>
          <w:p w14:paraId="1FE16852"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575</w:t>
            </w:r>
          </w:p>
        </w:tc>
        <w:tc>
          <w:tcPr>
            <w:tcW w:w="960" w:type="dxa"/>
            <w:noWrap/>
            <w:hideMark/>
          </w:tcPr>
          <w:p w14:paraId="256BE5DC"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5F15E9">
              <w:rPr>
                <w:rFonts w:ascii="Times New Roman" w:hAnsi="Times New Roman" w:cs="Times New Roman"/>
                <w:b/>
                <w:bCs/>
                <w:sz w:val="24"/>
                <w:szCs w:val="24"/>
              </w:rPr>
              <w:t>0.817</w:t>
            </w:r>
          </w:p>
        </w:tc>
        <w:tc>
          <w:tcPr>
            <w:tcW w:w="960" w:type="dxa"/>
            <w:noWrap/>
            <w:hideMark/>
          </w:tcPr>
          <w:p w14:paraId="375DFB1E"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960" w:type="dxa"/>
            <w:noWrap/>
            <w:hideMark/>
          </w:tcPr>
          <w:p w14:paraId="2B7791B4"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60" w:type="dxa"/>
            <w:noWrap/>
            <w:hideMark/>
          </w:tcPr>
          <w:p w14:paraId="251D7E22"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F15E9" w:rsidRPr="005F15E9" w14:paraId="7E860BD8" w14:textId="77777777" w:rsidTr="008B039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60" w:type="dxa"/>
            <w:noWrap/>
            <w:hideMark/>
          </w:tcPr>
          <w:p w14:paraId="04FB3543"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PI</w:t>
            </w:r>
          </w:p>
        </w:tc>
        <w:tc>
          <w:tcPr>
            <w:tcW w:w="960" w:type="dxa"/>
            <w:noWrap/>
            <w:hideMark/>
          </w:tcPr>
          <w:p w14:paraId="34370F27"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766</w:t>
            </w:r>
          </w:p>
        </w:tc>
        <w:tc>
          <w:tcPr>
            <w:tcW w:w="960" w:type="dxa"/>
            <w:noWrap/>
            <w:hideMark/>
          </w:tcPr>
          <w:p w14:paraId="3F4D0D68"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680</w:t>
            </w:r>
          </w:p>
        </w:tc>
        <w:tc>
          <w:tcPr>
            <w:tcW w:w="960" w:type="dxa"/>
            <w:noWrap/>
            <w:hideMark/>
          </w:tcPr>
          <w:p w14:paraId="0A081824"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623</w:t>
            </w:r>
          </w:p>
        </w:tc>
        <w:tc>
          <w:tcPr>
            <w:tcW w:w="960" w:type="dxa"/>
            <w:noWrap/>
            <w:hideMark/>
          </w:tcPr>
          <w:p w14:paraId="7392C9E2"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717</w:t>
            </w:r>
          </w:p>
        </w:tc>
        <w:tc>
          <w:tcPr>
            <w:tcW w:w="960" w:type="dxa"/>
            <w:noWrap/>
            <w:hideMark/>
          </w:tcPr>
          <w:p w14:paraId="6157D4C4"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791</w:t>
            </w:r>
          </w:p>
        </w:tc>
        <w:tc>
          <w:tcPr>
            <w:tcW w:w="960" w:type="dxa"/>
            <w:noWrap/>
            <w:hideMark/>
          </w:tcPr>
          <w:p w14:paraId="018A522D"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636</w:t>
            </w:r>
          </w:p>
        </w:tc>
        <w:tc>
          <w:tcPr>
            <w:tcW w:w="960" w:type="dxa"/>
            <w:noWrap/>
            <w:hideMark/>
          </w:tcPr>
          <w:p w14:paraId="327F3C33"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5F15E9">
              <w:rPr>
                <w:rFonts w:ascii="Times New Roman" w:hAnsi="Times New Roman" w:cs="Times New Roman"/>
                <w:b/>
                <w:bCs/>
                <w:sz w:val="24"/>
                <w:szCs w:val="24"/>
              </w:rPr>
              <w:t>0.813</w:t>
            </w:r>
          </w:p>
        </w:tc>
        <w:tc>
          <w:tcPr>
            <w:tcW w:w="960" w:type="dxa"/>
            <w:noWrap/>
            <w:hideMark/>
          </w:tcPr>
          <w:p w14:paraId="56353EAD"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960" w:type="dxa"/>
            <w:noWrap/>
            <w:hideMark/>
          </w:tcPr>
          <w:p w14:paraId="53B2697F"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F15E9" w:rsidRPr="005F15E9" w14:paraId="7DCA2F28" w14:textId="77777777" w:rsidTr="008B0393">
        <w:trPr>
          <w:trHeight w:val="312"/>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814E15"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SLA</w:t>
            </w:r>
          </w:p>
        </w:tc>
        <w:tc>
          <w:tcPr>
            <w:tcW w:w="960" w:type="dxa"/>
            <w:noWrap/>
            <w:hideMark/>
          </w:tcPr>
          <w:p w14:paraId="369D7C22"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661</w:t>
            </w:r>
          </w:p>
        </w:tc>
        <w:tc>
          <w:tcPr>
            <w:tcW w:w="960" w:type="dxa"/>
            <w:noWrap/>
            <w:hideMark/>
          </w:tcPr>
          <w:p w14:paraId="52AFEB9C"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576</w:t>
            </w:r>
          </w:p>
        </w:tc>
        <w:tc>
          <w:tcPr>
            <w:tcW w:w="960" w:type="dxa"/>
            <w:noWrap/>
            <w:hideMark/>
          </w:tcPr>
          <w:p w14:paraId="41EE8F8C"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583</w:t>
            </w:r>
          </w:p>
        </w:tc>
        <w:tc>
          <w:tcPr>
            <w:tcW w:w="960" w:type="dxa"/>
            <w:noWrap/>
            <w:hideMark/>
          </w:tcPr>
          <w:p w14:paraId="7805B975"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619</w:t>
            </w:r>
          </w:p>
        </w:tc>
        <w:tc>
          <w:tcPr>
            <w:tcW w:w="960" w:type="dxa"/>
            <w:noWrap/>
            <w:hideMark/>
          </w:tcPr>
          <w:p w14:paraId="0EA8C846"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614</w:t>
            </w:r>
          </w:p>
        </w:tc>
        <w:tc>
          <w:tcPr>
            <w:tcW w:w="960" w:type="dxa"/>
            <w:noWrap/>
            <w:hideMark/>
          </w:tcPr>
          <w:p w14:paraId="7C17E830"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501</w:t>
            </w:r>
          </w:p>
        </w:tc>
        <w:tc>
          <w:tcPr>
            <w:tcW w:w="960" w:type="dxa"/>
            <w:noWrap/>
            <w:hideMark/>
          </w:tcPr>
          <w:p w14:paraId="3C337392"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651</w:t>
            </w:r>
          </w:p>
        </w:tc>
        <w:tc>
          <w:tcPr>
            <w:tcW w:w="960" w:type="dxa"/>
            <w:noWrap/>
            <w:hideMark/>
          </w:tcPr>
          <w:p w14:paraId="1CE584E1"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5F15E9">
              <w:rPr>
                <w:rFonts w:ascii="Times New Roman" w:hAnsi="Times New Roman" w:cs="Times New Roman"/>
                <w:b/>
                <w:bCs/>
                <w:sz w:val="24"/>
                <w:szCs w:val="24"/>
              </w:rPr>
              <w:t>0.776</w:t>
            </w:r>
          </w:p>
        </w:tc>
        <w:tc>
          <w:tcPr>
            <w:tcW w:w="960" w:type="dxa"/>
            <w:noWrap/>
            <w:hideMark/>
          </w:tcPr>
          <w:p w14:paraId="2C27613D"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5F15E9" w:rsidRPr="005F15E9" w14:paraId="483F4AA1" w14:textId="77777777" w:rsidTr="008B039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60" w:type="dxa"/>
            <w:noWrap/>
            <w:hideMark/>
          </w:tcPr>
          <w:p w14:paraId="5080151B" w14:textId="77777777" w:rsidR="0046158B" w:rsidRPr="005F15E9" w:rsidRDefault="0046158B" w:rsidP="008B0393">
            <w:pPr>
              <w:spacing w:line="276" w:lineRule="auto"/>
              <w:jc w:val="center"/>
              <w:rPr>
                <w:rFonts w:ascii="Times New Roman" w:hAnsi="Times New Roman" w:cs="Times New Roman"/>
                <w:sz w:val="24"/>
                <w:szCs w:val="24"/>
              </w:rPr>
            </w:pPr>
            <w:r w:rsidRPr="005F15E9">
              <w:rPr>
                <w:rFonts w:ascii="Times New Roman" w:hAnsi="Times New Roman" w:cs="Times New Roman"/>
                <w:sz w:val="24"/>
                <w:szCs w:val="24"/>
              </w:rPr>
              <w:t>SN</w:t>
            </w:r>
          </w:p>
        </w:tc>
        <w:tc>
          <w:tcPr>
            <w:tcW w:w="960" w:type="dxa"/>
            <w:noWrap/>
            <w:hideMark/>
          </w:tcPr>
          <w:p w14:paraId="5CB68526"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550</w:t>
            </w:r>
          </w:p>
        </w:tc>
        <w:tc>
          <w:tcPr>
            <w:tcW w:w="960" w:type="dxa"/>
            <w:noWrap/>
            <w:hideMark/>
          </w:tcPr>
          <w:p w14:paraId="611EE290"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395</w:t>
            </w:r>
          </w:p>
        </w:tc>
        <w:tc>
          <w:tcPr>
            <w:tcW w:w="960" w:type="dxa"/>
            <w:noWrap/>
            <w:hideMark/>
          </w:tcPr>
          <w:p w14:paraId="78E68D65"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433</w:t>
            </w:r>
          </w:p>
        </w:tc>
        <w:tc>
          <w:tcPr>
            <w:tcW w:w="960" w:type="dxa"/>
            <w:noWrap/>
            <w:hideMark/>
          </w:tcPr>
          <w:p w14:paraId="3FCB48CA"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376</w:t>
            </w:r>
          </w:p>
        </w:tc>
        <w:tc>
          <w:tcPr>
            <w:tcW w:w="960" w:type="dxa"/>
            <w:noWrap/>
            <w:hideMark/>
          </w:tcPr>
          <w:p w14:paraId="74B432D7"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584</w:t>
            </w:r>
          </w:p>
        </w:tc>
        <w:tc>
          <w:tcPr>
            <w:tcW w:w="960" w:type="dxa"/>
            <w:noWrap/>
            <w:hideMark/>
          </w:tcPr>
          <w:p w14:paraId="400F4A8E"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594</w:t>
            </w:r>
          </w:p>
        </w:tc>
        <w:tc>
          <w:tcPr>
            <w:tcW w:w="960" w:type="dxa"/>
            <w:noWrap/>
            <w:hideMark/>
          </w:tcPr>
          <w:p w14:paraId="25AC0B85"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547</w:t>
            </w:r>
          </w:p>
        </w:tc>
        <w:tc>
          <w:tcPr>
            <w:tcW w:w="960" w:type="dxa"/>
            <w:noWrap/>
            <w:hideMark/>
          </w:tcPr>
          <w:p w14:paraId="5442B04D"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F15E9">
              <w:rPr>
                <w:rFonts w:ascii="Times New Roman" w:hAnsi="Times New Roman" w:cs="Times New Roman"/>
                <w:bCs/>
                <w:sz w:val="24"/>
                <w:szCs w:val="24"/>
              </w:rPr>
              <w:t>0.453</w:t>
            </w:r>
          </w:p>
        </w:tc>
        <w:tc>
          <w:tcPr>
            <w:tcW w:w="960" w:type="dxa"/>
            <w:noWrap/>
            <w:hideMark/>
          </w:tcPr>
          <w:p w14:paraId="1D7262A6"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5F15E9">
              <w:rPr>
                <w:rFonts w:ascii="Times New Roman" w:hAnsi="Times New Roman" w:cs="Times New Roman"/>
                <w:b/>
                <w:bCs/>
                <w:sz w:val="24"/>
                <w:szCs w:val="24"/>
              </w:rPr>
              <w:t>0.768</w:t>
            </w:r>
          </w:p>
        </w:tc>
      </w:tr>
    </w:tbl>
    <w:p w14:paraId="3F1ED18A" w14:textId="77777777" w:rsidR="0046158B" w:rsidRPr="005F15E9" w:rsidRDefault="0046158B" w:rsidP="0046158B">
      <w:pPr>
        <w:spacing w:line="276" w:lineRule="auto"/>
        <w:jc w:val="both"/>
        <w:rPr>
          <w:rFonts w:ascii="Times New Roman" w:hAnsi="Times New Roman" w:cs="Times New Roman"/>
          <w:i/>
          <w:sz w:val="24"/>
          <w:szCs w:val="24"/>
        </w:rPr>
      </w:pPr>
      <w:r w:rsidRPr="005F15E9">
        <w:rPr>
          <w:rFonts w:ascii="Times New Roman" w:hAnsi="Times New Roman" w:cs="Times New Roman"/>
          <w:i/>
          <w:sz w:val="24"/>
          <w:szCs w:val="24"/>
        </w:rPr>
        <w:t>Where, AT = Attitude, CE = Consumer Effectiveness, CI = Consumer Innovativeness, EC = Environmental Concerns, PB = Purchase Behaviour, PBC = Perceived Behavioural Control, PI = Purchase Intention, SLA = Sustainable Label Awareness, SN = Subjective Norms.</w:t>
      </w:r>
    </w:p>
    <w:p w14:paraId="1C5966D0" w14:textId="77777777" w:rsidR="00F56325" w:rsidRPr="005F15E9" w:rsidRDefault="0046158B" w:rsidP="0046158B">
      <w:pPr>
        <w:spacing w:line="276" w:lineRule="auto"/>
        <w:jc w:val="both"/>
        <w:rPr>
          <w:rFonts w:ascii="Times New Roman" w:hAnsi="Times New Roman" w:cs="Times New Roman"/>
          <w:sz w:val="24"/>
          <w:szCs w:val="24"/>
        </w:rPr>
      </w:pPr>
      <w:r w:rsidRPr="005F15E9">
        <w:rPr>
          <w:rFonts w:ascii="Times New Roman" w:hAnsi="Times New Roman" w:cs="Times New Roman"/>
          <w:b/>
          <w:i/>
          <w:sz w:val="24"/>
          <w:szCs w:val="24"/>
        </w:rPr>
        <w:t>Note:</w:t>
      </w:r>
      <w:r w:rsidRPr="005F15E9">
        <w:rPr>
          <w:rFonts w:ascii="Times New Roman" w:hAnsi="Times New Roman" w:cs="Times New Roman"/>
          <w:i/>
          <w:sz w:val="24"/>
          <w:szCs w:val="24"/>
        </w:rPr>
        <w:t xml:space="preserve"> Diagonal elements are the square root of the AVE scores for respective constructs and the </w:t>
      </w:r>
      <w:proofErr w:type="gramStart"/>
      <w:r w:rsidRPr="005F15E9">
        <w:rPr>
          <w:rFonts w:ascii="Times New Roman" w:hAnsi="Times New Roman" w:cs="Times New Roman"/>
          <w:i/>
          <w:sz w:val="24"/>
          <w:szCs w:val="24"/>
        </w:rPr>
        <w:t>off-diagonals</w:t>
      </w:r>
      <w:proofErr w:type="gramEnd"/>
      <w:r w:rsidRPr="005F15E9">
        <w:rPr>
          <w:rFonts w:ascii="Times New Roman" w:hAnsi="Times New Roman" w:cs="Times New Roman"/>
          <w:i/>
          <w:sz w:val="24"/>
          <w:szCs w:val="24"/>
        </w:rPr>
        <w:t xml:space="preserve"> depict the correlation between the respective two constructs.</w:t>
      </w:r>
    </w:p>
    <w:p w14:paraId="2CC9FE93" w14:textId="5703D925" w:rsidR="0054574B" w:rsidRPr="005F15E9" w:rsidRDefault="0054574B" w:rsidP="00AF1057">
      <w:pPr>
        <w:spacing w:before="240" w:line="276" w:lineRule="auto"/>
        <w:jc w:val="both"/>
        <w:rPr>
          <w:rFonts w:ascii="Times New Roman" w:hAnsi="Times New Roman" w:cs="Times New Roman"/>
          <w:sz w:val="24"/>
          <w:szCs w:val="24"/>
        </w:rPr>
      </w:pPr>
      <w:r w:rsidRPr="005F15E9">
        <w:rPr>
          <w:rFonts w:ascii="Times New Roman" w:hAnsi="Times New Roman" w:cs="Times New Roman"/>
          <w:sz w:val="24"/>
          <w:szCs w:val="24"/>
        </w:rPr>
        <w:lastRenderedPageBreak/>
        <w:t>Based on the above discussion, the scales were reliable and valid</w:t>
      </w:r>
      <w:r w:rsidR="00897365" w:rsidRPr="005F15E9">
        <w:rPr>
          <w:rFonts w:ascii="Times New Roman" w:hAnsi="Times New Roman" w:cs="Times New Roman"/>
          <w:sz w:val="24"/>
          <w:szCs w:val="24"/>
        </w:rPr>
        <w:t>.</w:t>
      </w:r>
      <w:r w:rsidRPr="005F15E9">
        <w:rPr>
          <w:rFonts w:ascii="Times New Roman" w:hAnsi="Times New Roman" w:cs="Times New Roman"/>
          <w:sz w:val="24"/>
          <w:szCs w:val="24"/>
        </w:rPr>
        <w:t xml:space="preserve"> </w:t>
      </w:r>
      <w:r w:rsidR="00897365" w:rsidRPr="005F15E9">
        <w:rPr>
          <w:rFonts w:ascii="Times New Roman" w:hAnsi="Times New Roman" w:cs="Times New Roman"/>
          <w:sz w:val="24"/>
          <w:szCs w:val="24"/>
        </w:rPr>
        <w:t>T</w:t>
      </w:r>
      <w:r w:rsidRPr="005F15E9">
        <w:rPr>
          <w:rFonts w:ascii="Times New Roman" w:hAnsi="Times New Roman" w:cs="Times New Roman"/>
          <w:sz w:val="24"/>
          <w:szCs w:val="24"/>
        </w:rPr>
        <w:t>herefore, the constructs can be used to test the structural model specifying the interrelationships among the latent constructs.</w:t>
      </w:r>
    </w:p>
    <w:p w14:paraId="5C380C0A" w14:textId="77777777" w:rsidR="00FA17F5" w:rsidRPr="005F15E9" w:rsidRDefault="00707A7C" w:rsidP="00AF1057">
      <w:pPr>
        <w:spacing w:before="240" w:line="276" w:lineRule="auto"/>
        <w:jc w:val="both"/>
        <w:rPr>
          <w:rFonts w:ascii="Times New Roman" w:hAnsi="Times New Roman" w:cs="Times New Roman"/>
          <w:b/>
          <w:sz w:val="24"/>
          <w:szCs w:val="24"/>
        </w:rPr>
      </w:pPr>
      <w:r w:rsidRPr="005F15E9">
        <w:rPr>
          <w:rFonts w:ascii="Times New Roman" w:hAnsi="Times New Roman" w:cs="Times New Roman"/>
          <w:b/>
          <w:sz w:val="24"/>
          <w:szCs w:val="24"/>
        </w:rPr>
        <w:t xml:space="preserve">5.2.2 </w:t>
      </w:r>
      <w:r w:rsidR="00FA17F5" w:rsidRPr="005F15E9">
        <w:rPr>
          <w:rFonts w:ascii="Times New Roman" w:hAnsi="Times New Roman" w:cs="Times New Roman"/>
          <w:b/>
          <w:sz w:val="24"/>
          <w:szCs w:val="24"/>
        </w:rPr>
        <w:t>Structural Model</w:t>
      </w:r>
    </w:p>
    <w:p w14:paraId="6D32D623" w14:textId="7C7B911B" w:rsidR="00214ECC" w:rsidRPr="005F15E9" w:rsidRDefault="006A2EAB"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The hypotheses testing was undertaken using path analysis</w:t>
      </w:r>
      <w:r w:rsidR="004A576C" w:rsidRPr="005F15E9">
        <w:rPr>
          <w:rFonts w:ascii="Times New Roman" w:hAnsi="Times New Roman" w:cs="Times New Roman"/>
          <w:sz w:val="24"/>
          <w:szCs w:val="24"/>
        </w:rPr>
        <w:t>;</w:t>
      </w:r>
      <w:r w:rsidRPr="005F15E9">
        <w:rPr>
          <w:rFonts w:ascii="Times New Roman" w:hAnsi="Times New Roman" w:cs="Times New Roman"/>
          <w:sz w:val="24"/>
          <w:szCs w:val="24"/>
        </w:rPr>
        <w:t xml:space="preserve"> and </w:t>
      </w:r>
      <w:r w:rsidR="00897365" w:rsidRPr="005F15E9">
        <w:rPr>
          <w:rFonts w:ascii="Times New Roman" w:hAnsi="Times New Roman" w:cs="Times New Roman"/>
          <w:sz w:val="24"/>
          <w:szCs w:val="24"/>
        </w:rPr>
        <w:t xml:space="preserve">the </w:t>
      </w:r>
      <w:r w:rsidRPr="005F15E9">
        <w:rPr>
          <w:rFonts w:ascii="Times New Roman" w:hAnsi="Times New Roman" w:cs="Times New Roman"/>
          <w:sz w:val="24"/>
          <w:szCs w:val="24"/>
        </w:rPr>
        <w:t xml:space="preserve">bootstrap resampling method with 5000 resamples </w:t>
      </w:r>
      <w:r w:rsidR="0096172D" w:rsidRPr="005F15E9">
        <w:rPr>
          <w:rFonts w:ascii="Times New Roman" w:hAnsi="Times New Roman" w:cs="Times New Roman"/>
          <w:sz w:val="24"/>
          <w:szCs w:val="24"/>
        </w:rPr>
        <w:fldChar w:fldCharType="begin" w:fldLock="1"/>
      </w:r>
      <w:r w:rsidR="008352E2" w:rsidRPr="005F15E9">
        <w:rPr>
          <w:rFonts w:ascii="Times New Roman" w:hAnsi="Times New Roman" w:cs="Times New Roman"/>
          <w:sz w:val="24"/>
          <w:szCs w:val="24"/>
        </w:rPr>
        <w:instrText>ADDIN CSL_CITATION {"citationItems":[{"id":"ITEM-1","itemData":{"DOI":"10.1108/IMDS-04-2016-0130","ISSN":"02635577","abstract":"Purpose - Following the call for awareness of accepted reporting practices by Ringle, Sarstedt, and Straub in 2012, the purpose of this paper is to review and analyze the use of partial least squares structural equation modeling (PLS-SEM) in Industrial Management &amp; Data Systems (IMDS) and extend MIS Quarterly (MISQ) applications to include the period 2012-2014. Design/methodology/approach - Review of PLS-SEM applications in information systems (IS) studies published in IMDS and MISQ for the period 2010-2014 identifying a total of 57 articles reporting the use of or commenting on PLS-SEM. Findings - The results indicate an increased maturity of the IS field in using PLS-SEM for model complexity and formative measures and not just small sample sizes and non-normal data. Research limitations/implications - Findings demonstrate the continued use and acceptance of PLS-SEM as an accepted research method within IS. PLS-SEM is discussed as the preferred SEM method when the research objective is prediction. Practical implications - This update on PLS-SEM use and recent developments will help authors to better understand and apply the method. Researchers are encouraged to engage in complete reporting procedures. Originality/value - Applications of PLS-SEM for exploratory research and theory development are increasing. IS scholars should continue to exercise sound practice by reporting reasons for using PLS-SEM and recognizing its wider applicability for research. Recommended reporting guidelines following Ringle et al. (2012) and Gefen et al. (2011) are included. Several important methodological updates are included as well.","author":[{"dropping-particle":"","family":"Hair","given":"Joe","non-dropping-particle":"","parse-names":false,"suffix":""},{"dropping-particle":"","family":"Hollingsworth","given":"Carole L.","non-dropping-particle":"","parse-names":false,"suffix":""},{"dropping-particle":"","family":"Randolph","given":"Adriane B.","non-dropping-particle":"","parse-names":false,"suffix":""},{"dropping-particle":"","family":"Chong","given":"Alain Yee Loong","non-dropping-particle":"","parse-names":false,"suffix":""}],"container-title":"Industrial Management and Data Systems","id":"ITEM-1","issue":"3","issued":{"date-parts":[["2017"]]},"page":"442-458","publisher":"Emerald Group Publishing Ltd.","title":"An updated and expanded assessment of PLS-SEM in information systems research","type":"article-journal","volume":"117"},"uris":["http://www.mendeley.com/documents/?uuid=b79ae0b8-dd1f-3ef1-b281-5cb262a5cc10"]}],"mendeley":{"formattedCitation":"(Hair et al., 2017)","manualFormatting":"(Hair et al., 2017)","plainTextFormattedCitation":"(Hair et al., 2017)","previouslyFormattedCitation":"(Hair et al., 2017)"},"properties":{"noteIndex":0},"schema":"https://github.com/citation-style-language/schema/raw/master/csl-citation.json"}</w:instrText>
      </w:r>
      <w:r w:rsidR="0096172D" w:rsidRPr="005F15E9">
        <w:rPr>
          <w:rFonts w:ascii="Times New Roman" w:hAnsi="Times New Roman" w:cs="Times New Roman"/>
          <w:sz w:val="24"/>
          <w:szCs w:val="24"/>
        </w:rPr>
        <w:fldChar w:fldCharType="separate"/>
      </w:r>
      <w:r w:rsidR="0096172D" w:rsidRPr="005F15E9">
        <w:rPr>
          <w:rFonts w:ascii="Times New Roman" w:hAnsi="Times New Roman" w:cs="Times New Roman"/>
          <w:noProof/>
          <w:sz w:val="24"/>
          <w:szCs w:val="24"/>
        </w:rPr>
        <w:t>(Hair</w:t>
      </w:r>
      <w:r w:rsidR="002E1230" w:rsidRPr="005F15E9">
        <w:rPr>
          <w:rFonts w:ascii="Times New Roman" w:hAnsi="Times New Roman" w:cs="Times New Roman"/>
          <w:noProof/>
          <w:sz w:val="24"/>
          <w:szCs w:val="24"/>
        </w:rPr>
        <w:t xml:space="preserve"> et al.</w:t>
      </w:r>
      <w:r w:rsidR="0096172D" w:rsidRPr="005F15E9">
        <w:rPr>
          <w:rFonts w:ascii="Times New Roman" w:hAnsi="Times New Roman" w:cs="Times New Roman"/>
          <w:noProof/>
          <w:sz w:val="24"/>
          <w:szCs w:val="24"/>
        </w:rPr>
        <w:t>, 2017)</w:t>
      </w:r>
      <w:r w:rsidR="0096172D" w:rsidRPr="005F15E9">
        <w:rPr>
          <w:rFonts w:ascii="Times New Roman" w:hAnsi="Times New Roman" w:cs="Times New Roman"/>
          <w:sz w:val="24"/>
          <w:szCs w:val="24"/>
        </w:rPr>
        <w:fldChar w:fldCharType="end"/>
      </w:r>
      <w:r w:rsidR="0096172D" w:rsidRPr="005F15E9">
        <w:rPr>
          <w:rFonts w:ascii="Times New Roman" w:hAnsi="Times New Roman" w:cs="Times New Roman"/>
          <w:sz w:val="24"/>
          <w:szCs w:val="24"/>
        </w:rPr>
        <w:t xml:space="preserve"> </w:t>
      </w:r>
      <w:r w:rsidRPr="005F15E9">
        <w:rPr>
          <w:rFonts w:ascii="Times New Roman" w:hAnsi="Times New Roman" w:cs="Times New Roman"/>
          <w:sz w:val="24"/>
          <w:szCs w:val="24"/>
        </w:rPr>
        <w:t xml:space="preserve">was employed to assess the path significance levels. The theoretical model </w:t>
      </w:r>
      <w:r w:rsidR="00897365" w:rsidRPr="005F15E9">
        <w:rPr>
          <w:rFonts w:ascii="Times New Roman" w:hAnsi="Times New Roman" w:cs="Times New Roman"/>
          <w:sz w:val="24"/>
          <w:szCs w:val="24"/>
        </w:rPr>
        <w:t>explained</w:t>
      </w:r>
      <w:r w:rsidRPr="005F15E9">
        <w:rPr>
          <w:rFonts w:ascii="Times New Roman" w:hAnsi="Times New Roman" w:cs="Times New Roman"/>
          <w:sz w:val="24"/>
          <w:szCs w:val="24"/>
        </w:rPr>
        <w:t xml:space="preserve"> 70.3% variance in purchase intention and 62.5% in purchase behaviour. In addition, 54.4% variance in attitude was explained by the current model. </w:t>
      </w:r>
    </w:p>
    <w:p w14:paraId="524DFC3E" w14:textId="77777777" w:rsidR="0046158B" w:rsidRPr="005F15E9" w:rsidRDefault="0046158B" w:rsidP="0046158B">
      <w:pPr>
        <w:spacing w:before="240" w:line="276" w:lineRule="auto"/>
        <w:jc w:val="center"/>
        <w:rPr>
          <w:rFonts w:ascii="Times New Roman" w:hAnsi="Times New Roman" w:cs="Times New Roman"/>
          <w:b/>
          <w:sz w:val="24"/>
          <w:szCs w:val="24"/>
        </w:rPr>
      </w:pPr>
      <w:r w:rsidRPr="005F15E9">
        <w:rPr>
          <w:rFonts w:ascii="Times New Roman" w:hAnsi="Times New Roman" w:cs="Times New Roman"/>
          <w:b/>
          <w:sz w:val="24"/>
          <w:szCs w:val="24"/>
        </w:rPr>
        <w:t xml:space="preserve">Table 4: </w:t>
      </w:r>
      <w:r w:rsidRPr="005F15E9">
        <w:rPr>
          <w:rFonts w:ascii="Times New Roman" w:hAnsi="Times New Roman" w:cs="Times New Roman"/>
          <w:sz w:val="24"/>
          <w:szCs w:val="24"/>
        </w:rPr>
        <w:t>Hypothesis Testing Results</w:t>
      </w:r>
    </w:p>
    <w:tbl>
      <w:tblPr>
        <w:tblStyle w:val="PlainTable21"/>
        <w:tblW w:w="0" w:type="auto"/>
        <w:jc w:val="center"/>
        <w:tblLook w:val="04A0" w:firstRow="1" w:lastRow="0" w:firstColumn="1" w:lastColumn="0" w:noHBand="0" w:noVBand="1"/>
      </w:tblPr>
      <w:tblGrid>
        <w:gridCol w:w="782"/>
        <w:gridCol w:w="1309"/>
        <w:gridCol w:w="1176"/>
        <w:gridCol w:w="1167"/>
        <w:gridCol w:w="1142"/>
        <w:gridCol w:w="1488"/>
        <w:gridCol w:w="1167"/>
      </w:tblGrid>
      <w:tr w:rsidR="005F15E9" w:rsidRPr="005F15E9" w14:paraId="22AC3941" w14:textId="77777777" w:rsidTr="006860B4">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782" w:type="dxa"/>
          </w:tcPr>
          <w:p w14:paraId="14D2B65C" w14:textId="77777777" w:rsidR="0046158B" w:rsidRPr="005F15E9" w:rsidRDefault="0046158B" w:rsidP="008B0393">
            <w:pPr>
              <w:spacing w:line="276" w:lineRule="auto"/>
              <w:ind w:right="-52"/>
              <w:jc w:val="center"/>
              <w:rPr>
                <w:rFonts w:ascii="Times New Roman" w:hAnsi="Times New Roman" w:cs="Times New Roman"/>
                <w:sz w:val="24"/>
                <w:szCs w:val="24"/>
              </w:rPr>
            </w:pPr>
            <w:r w:rsidRPr="005F15E9">
              <w:rPr>
                <w:rFonts w:ascii="Times New Roman" w:hAnsi="Times New Roman" w:cs="Times New Roman"/>
                <w:sz w:val="24"/>
                <w:szCs w:val="24"/>
              </w:rPr>
              <w:t>Label</w:t>
            </w:r>
          </w:p>
        </w:tc>
        <w:tc>
          <w:tcPr>
            <w:tcW w:w="1309" w:type="dxa"/>
            <w:noWrap/>
            <w:hideMark/>
          </w:tcPr>
          <w:p w14:paraId="72AAA71C" w14:textId="77777777" w:rsidR="0046158B" w:rsidRPr="005F15E9" w:rsidRDefault="0046158B" w:rsidP="008B0393">
            <w:pPr>
              <w:spacing w:line="276" w:lineRule="auto"/>
              <w:ind w:right="-18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Hypothesis</w:t>
            </w:r>
          </w:p>
        </w:tc>
        <w:tc>
          <w:tcPr>
            <w:tcW w:w="1052" w:type="dxa"/>
            <w:noWrap/>
            <w:hideMark/>
          </w:tcPr>
          <w:p w14:paraId="17D9C626" w14:textId="77777777" w:rsidR="0046158B" w:rsidRPr="005F15E9" w:rsidRDefault="0046158B" w:rsidP="008B0393">
            <w:pPr>
              <w:spacing w:line="276" w:lineRule="auto"/>
              <w:ind w:right="-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ath Coefficient</w:t>
            </w:r>
          </w:p>
        </w:tc>
        <w:tc>
          <w:tcPr>
            <w:tcW w:w="1167" w:type="dxa"/>
            <w:noWrap/>
            <w:hideMark/>
          </w:tcPr>
          <w:p w14:paraId="189365B7" w14:textId="751F8AA4" w:rsidR="0046158B" w:rsidRPr="005F15E9" w:rsidRDefault="0046158B" w:rsidP="008B0393">
            <w:pPr>
              <w:spacing w:line="276" w:lineRule="auto"/>
              <w:ind w:right="-10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tandard Deviation (STDEV)</w:t>
            </w:r>
          </w:p>
        </w:tc>
        <w:tc>
          <w:tcPr>
            <w:tcW w:w="1142" w:type="dxa"/>
            <w:noWrap/>
            <w:hideMark/>
          </w:tcPr>
          <w:p w14:paraId="69B1E303" w14:textId="77777777" w:rsidR="0046158B" w:rsidRPr="005F15E9" w:rsidRDefault="0046158B" w:rsidP="008B0393">
            <w:pPr>
              <w:spacing w:line="276" w:lineRule="auto"/>
              <w:ind w:right="-11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tandard Error (STERR)</w:t>
            </w:r>
          </w:p>
        </w:tc>
        <w:tc>
          <w:tcPr>
            <w:tcW w:w="1488" w:type="dxa"/>
            <w:noWrap/>
            <w:hideMark/>
          </w:tcPr>
          <w:p w14:paraId="685ED982" w14:textId="77777777" w:rsidR="0046158B" w:rsidRPr="005F15E9" w:rsidRDefault="0046158B" w:rsidP="008B0393">
            <w:pPr>
              <w:spacing w:line="276" w:lineRule="auto"/>
              <w:ind w:right="-22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T-Statistics (|O/STERR|)</w:t>
            </w:r>
          </w:p>
        </w:tc>
        <w:tc>
          <w:tcPr>
            <w:tcW w:w="1167" w:type="dxa"/>
          </w:tcPr>
          <w:p w14:paraId="19CB2DE4" w14:textId="77777777" w:rsidR="0046158B" w:rsidRPr="005F15E9" w:rsidRDefault="0046158B" w:rsidP="008B0393">
            <w:pPr>
              <w:spacing w:line="276" w:lineRule="auto"/>
              <w:ind w:right="-1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Result</w:t>
            </w:r>
          </w:p>
        </w:tc>
      </w:tr>
      <w:tr w:rsidR="005F15E9" w:rsidRPr="005F15E9" w14:paraId="3090B339" w14:textId="77777777" w:rsidTr="006860B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782" w:type="dxa"/>
          </w:tcPr>
          <w:p w14:paraId="441D39A5" w14:textId="77777777" w:rsidR="0046158B" w:rsidRPr="005F15E9" w:rsidRDefault="0046158B" w:rsidP="008B0393">
            <w:pPr>
              <w:spacing w:line="276" w:lineRule="auto"/>
              <w:ind w:right="-52"/>
              <w:jc w:val="center"/>
              <w:rPr>
                <w:rFonts w:ascii="Times New Roman" w:hAnsi="Times New Roman" w:cs="Times New Roman"/>
                <w:sz w:val="24"/>
                <w:szCs w:val="24"/>
              </w:rPr>
            </w:pPr>
            <w:r w:rsidRPr="005F15E9">
              <w:rPr>
                <w:rFonts w:ascii="Times New Roman" w:hAnsi="Times New Roman" w:cs="Times New Roman"/>
                <w:sz w:val="24"/>
                <w:szCs w:val="24"/>
              </w:rPr>
              <w:t>H1</w:t>
            </w:r>
          </w:p>
        </w:tc>
        <w:tc>
          <w:tcPr>
            <w:tcW w:w="1309" w:type="dxa"/>
            <w:noWrap/>
            <w:hideMark/>
          </w:tcPr>
          <w:p w14:paraId="30395046" w14:textId="77777777" w:rsidR="0046158B" w:rsidRPr="005F15E9" w:rsidRDefault="0046158B" w:rsidP="008B0393">
            <w:pPr>
              <w:spacing w:line="276" w:lineRule="auto"/>
              <w:ind w:right="-1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BC → PI</w:t>
            </w:r>
          </w:p>
        </w:tc>
        <w:tc>
          <w:tcPr>
            <w:tcW w:w="1052" w:type="dxa"/>
            <w:noWrap/>
            <w:hideMark/>
          </w:tcPr>
          <w:p w14:paraId="21C96566"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10</w:t>
            </w:r>
            <w:r w:rsidRPr="005F15E9">
              <w:rPr>
                <w:rFonts w:ascii="Times New Roman" w:hAnsi="Times New Roman" w:cs="Times New Roman"/>
                <w:sz w:val="24"/>
                <w:szCs w:val="24"/>
                <w:vertAlign w:val="superscript"/>
              </w:rPr>
              <w:t>**</w:t>
            </w:r>
          </w:p>
        </w:tc>
        <w:tc>
          <w:tcPr>
            <w:tcW w:w="1167" w:type="dxa"/>
            <w:noWrap/>
            <w:hideMark/>
          </w:tcPr>
          <w:p w14:paraId="4643B6F9"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2</w:t>
            </w:r>
          </w:p>
        </w:tc>
        <w:tc>
          <w:tcPr>
            <w:tcW w:w="1142" w:type="dxa"/>
            <w:noWrap/>
            <w:hideMark/>
          </w:tcPr>
          <w:p w14:paraId="2ECF3BC9"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2</w:t>
            </w:r>
          </w:p>
        </w:tc>
        <w:tc>
          <w:tcPr>
            <w:tcW w:w="1488" w:type="dxa"/>
            <w:noWrap/>
            <w:hideMark/>
          </w:tcPr>
          <w:p w14:paraId="5F3552E1"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6.35</w:t>
            </w:r>
          </w:p>
        </w:tc>
        <w:tc>
          <w:tcPr>
            <w:tcW w:w="1167" w:type="dxa"/>
          </w:tcPr>
          <w:p w14:paraId="1BB958CF" w14:textId="77777777" w:rsidR="0046158B" w:rsidRPr="005F15E9" w:rsidRDefault="0046158B" w:rsidP="008B0393">
            <w:pPr>
              <w:spacing w:line="276" w:lineRule="auto"/>
              <w:ind w:right="-1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upported</w:t>
            </w:r>
          </w:p>
        </w:tc>
      </w:tr>
      <w:tr w:rsidR="005F15E9" w:rsidRPr="005F15E9" w14:paraId="30562701" w14:textId="77777777" w:rsidTr="006860B4">
        <w:trPr>
          <w:trHeight w:val="312"/>
          <w:jc w:val="center"/>
        </w:trPr>
        <w:tc>
          <w:tcPr>
            <w:cnfStyle w:val="001000000000" w:firstRow="0" w:lastRow="0" w:firstColumn="1" w:lastColumn="0" w:oddVBand="0" w:evenVBand="0" w:oddHBand="0" w:evenHBand="0" w:firstRowFirstColumn="0" w:firstRowLastColumn="0" w:lastRowFirstColumn="0" w:lastRowLastColumn="0"/>
            <w:tcW w:w="782" w:type="dxa"/>
          </w:tcPr>
          <w:p w14:paraId="3A386A20" w14:textId="77777777" w:rsidR="0046158B" w:rsidRPr="005F15E9" w:rsidRDefault="0046158B" w:rsidP="008B0393">
            <w:pPr>
              <w:spacing w:line="276" w:lineRule="auto"/>
              <w:ind w:right="-52"/>
              <w:jc w:val="center"/>
              <w:rPr>
                <w:rFonts w:ascii="Times New Roman" w:hAnsi="Times New Roman" w:cs="Times New Roman"/>
                <w:sz w:val="24"/>
                <w:szCs w:val="24"/>
              </w:rPr>
            </w:pPr>
            <w:r w:rsidRPr="005F15E9">
              <w:rPr>
                <w:rFonts w:ascii="Times New Roman" w:hAnsi="Times New Roman" w:cs="Times New Roman"/>
                <w:sz w:val="24"/>
                <w:szCs w:val="24"/>
              </w:rPr>
              <w:t>H2</w:t>
            </w:r>
          </w:p>
        </w:tc>
        <w:tc>
          <w:tcPr>
            <w:tcW w:w="1309" w:type="dxa"/>
            <w:noWrap/>
            <w:hideMark/>
          </w:tcPr>
          <w:p w14:paraId="214C0DFE" w14:textId="77777777" w:rsidR="0046158B" w:rsidRPr="005F15E9" w:rsidRDefault="0046158B" w:rsidP="008B0393">
            <w:pPr>
              <w:spacing w:line="276" w:lineRule="auto"/>
              <w:ind w:right="-1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N → PI</w:t>
            </w:r>
          </w:p>
        </w:tc>
        <w:tc>
          <w:tcPr>
            <w:tcW w:w="1052" w:type="dxa"/>
            <w:noWrap/>
            <w:hideMark/>
          </w:tcPr>
          <w:p w14:paraId="7DC17DDF"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13</w:t>
            </w:r>
            <w:r w:rsidRPr="005F15E9">
              <w:rPr>
                <w:rFonts w:ascii="Times New Roman" w:hAnsi="Times New Roman" w:cs="Times New Roman"/>
                <w:sz w:val="24"/>
                <w:szCs w:val="24"/>
                <w:vertAlign w:val="superscript"/>
              </w:rPr>
              <w:t>**</w:t>
            </w:r>
          </w:p>
        </w:tc>
        <w:tc>
          <w:tcPr>
            <w:tcW w:w="1167" w:type="dxa"/>
            <w:noWrap/>
            <w:hideMark/>
          </w:tcPr>
          <w:p w14:paraId="0306C17C"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1</w:t>
            </w:r>
          </w:p>
        </w:tc>
        <w:tc>
          <w:tcPr>
            <w:tcW w:w="1142" w:type="dxa"/>
            <w:noWrap/>
            <w:hideMark/>
          </w:tcPr>
          <w:p w14:paraId="3539740F"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1</w:t>
            </w:r>
          </w:p>
        </w:tc>
        <w:tc>
          <w:tcPr>
            <w:tcW w:w="1488" w:type="dxa"/>
            <w:noWrap/>
            <w:hideMark/>
          </w:tcPr>
          <w:p w14:paraId="78263E43"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8.84</w:t>
            </w:r>
          </w:p>
        </w:tc>
        <w:tc>
          <w:tcPr>
            <w:tcW w:w="1167" w:type="dxa"/>
          </w:tcPr>
          <w:p w14:paraId="6E2F86E0" w14:textId="77777777" w:rsidR="0046158B" w:rsidRPr="005F15E9" w:rsidRDefault="0046158B" w:rsidP="008B0393">
            <w:pPr>
              <w:spacing w:line="276" w:lineRule="auto"/>
              <w:ind w:right="-1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upported</w:t>
            </w:r>
          </w:p>
        </w:tc>
      </w:tr>
      <w:tr w:rsidR="005F15E9" w:rsidRPr="005F15E9" w14:paraId="286510DA" w14:textId="77777777" w:rsidTr="006860B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782" w:type="dxa"/>
          </w:tcPr>
          <w:p w14:paraId="74230CEE" w14:textId="77777777" w:rsidR="0046158B" w:rsidRPr="005F15E9" w:rsidRDefault="0046158B" w:rsidP="008B0393">
            <w:pPr>
              <w:spacing w:line="276" w:lineRule="auto"/>
              <w:ind w:right="-52"/>
              <w:jc w:val="center"/>
              <w:rPr>
                <w:rFonts w:ascii="Times New Roman" w:hAnsi="Times New Roman" w:cs="Times New Roman"/>
                <w:sz w:val="24"/>
                <w:szCs w:val="24"/>
              </w:rPr>
            </w:pPr>
            <w:r w:rsidRPr="005F15E9">
              <w:rPr>
                <w:rFonts w:ascii="Times New Roman" w:hAnsi="Times New Roman" w:cs="Times New Roman"/>
                <w:sz w:val="24"/>
                <w:szCs w:val="24"/>
              </w:rPr>
              <w:t>H3</w:t>
            </w:r>
          </w:p>
        </w:tc>
        <w:tc>
          <w:tcPr>
            <w:tcW w:w="1309" w:type="dxa"/>
            <w:noWrap/>
            <w:hideMark/>
          </w:tcPr>
          <w:p w14:paraId="7FB3EFCE" w14:textId="77777777" w:rsidR="0046158B" w:rsidRPr="005F15E9" w:rsidRDefault="0046158B" w:rsidP="008B0393">
            <w:pPr>
              <w:spacing w:line="276" w:lineRule="auto"/>
              <w:ind w:right="-1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AT → PI</w:t>
            </w:r>
          </w:p>
        </w:tc>
        <w:tc>
          <w:tcPr>
            <w:tcW w:w="1052" w:type="dxa"/>
            <w:noWrap/>
            <w:hideMark/>
          </w:tcPr>
          <w:p w14:paraId="3503C106"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32</w:t>
            </w:r>
            <w:r w:rsidRPr="005F15E9">
              <w:rPr>
                <w:rFonts w:ascii="Times New Roman" w:hAnsi="Times New Roman" w:cs="Times New Roman"/>
                <w:sz w:val="24"/>
                <w:szCs w:val="24"/>
                <w:vertAlign w:val="superscript"/>
              </w:rPr>
              <w:t>**</w:t>
            </w:r>
          </w:p>
        </w:tc>
        <w:tc>
          <w:tcPr>
            <w:tcW w:w="1167" w:type="dxa"/>
            <w:noWrap/>
            <w:hideMark/>
          </w:tcPr>
          <w:p w14:paraId="6C10E183"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2</w:t>
            </w:r>
          </w:p>
        </w:tc>
        <w:tc>
          <w:tcPr>
            <w:tcW w:w="1142" w:type="dxa"/>
            <w:noWrap/>
            <w:hideMark/>
          </w:tcPr>
          <w:p w14:paraId="5EA852BA"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2</w:t>
            </w:r>
          </w:p>
        </w:tc>
        <w:tc>
          <w:tcPr>
            <w:tcW w:w="1488" w:type="dxa"/>
            <w:noWrap/>
            <w:hideMark/>
          </w:tcPr>
          <w:p w14:paraId="7A7A9863"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19.08</w:t>
            </w:r>
          </w:p>
        </w:tc>
        <w:tc>
          <w:tcPr>
            <w:tcW w:w="1167" w:type="dxa"/>
          </w:tcPr>
          <w:p w14:paraId="4C35009B" w14:textId="77777777" w:rsidR="0046158B" w:rsidRPr="005F15E9" w:rsidRDefault="0046158B" w:rsidP="008B0393">
            <w:pPr>
              <w:spacing w:line="276" w:lineRule="auto"/>
              <w:ind w:right="-1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upported</w:t>
            </w:r>
          </w:p>
        </w:tc>
      </w:tr>
      <w:tr w:rsidR="005F15E9" w:rsidRPr="005F15E9" w14:paraId="09DB0139" w14:textId="77777777" w:rsidTr="006860B4">
        <w:trPr>
          <w:trHeight w:val="288"/>
          <w:jc w:val="center"/>
        </w:trPr>
        <w:tc>
          <w:tcPr>
            <w:cnfStyle w:val="001000000000" w:firstRow="0" w:lastRow="0" w:firstColumn="1" w:lastColumn="0" w:oddVBand="0" w:evenVBand="0" w:oddHBand="0" w:evenHBand="0" w:firstRowFirstColumn="0" w:firstRowLastColumn="0" w:lastRowFirstColumn="0" w:lastRowLastColumn="0"/>
            <w:tcW w:w="782" w:type="dxa"/>
          </w:tcPr>
          <w:p w14:paraId="48444D2B" w14:textId="77777777" w:rsidR="0046158B" w:rsidRPr="005F15E9" w:rsidRDefault="0046158B" w:rsidP="008B0393">
            <w:pPr>
              <w:spacing w:line="276" w:lineRule="auto"/>
              <w:ind w:right="-52"/>
              <w:jc w:val="center"/>
              <w:rPr>
                <w:rFonts w:ascii="Times New Roman" w:hAnsi="Times New Roman" w:cs="Times New Roman"/>
                <w:sz w:val="24"/>
                <w:szCs w:val="24"/>
              </w:rPr>
            </w:pPr>
            <w:r w:rsidRPr="005F15E9">
              <w:rPr>
                <w:rFonts w:ascii="Times New Roman" w:hAnsi="Times New Roman" w:cs="Times New Roman"/>
                <w:sz w:val="24"/>
                <w:szCs w:val="24"/>
              </w:rPr>
              <w:t>H4</w:t>
            </w:r>
          </w:p>
        </w:tc>
        <w:tc>
          <w:tcPr>
            <w:tcW w:w="1309" w:type="dxa"/>
            <w:noWrap/>
            <w:hideMark/>
          </w:tcPr>
          <w:p w14:paraId="7F513984" w14:textId="77777777" w:rsidR="0046158B" w:rsidRPr="005F15E9" w:rsidRDefault="0046158B" w:rsidP="008B0393">
            <w:pPr>
              <w:spacing w:line="276" w:lineRule="auto"/>
              <w:ind w:right="-1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E → PI</w:t>
            </w:r>
          </w:p>
        </w:tc>
        <w:tc>
          <w:tcPr>
            <w:tcW w:w="1052" w:type="dxa"/>
            <w:noWrap/>
            <w:hideMark/>
          </w:tcPr>
          <w:p w14:paraId="6A18876B"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13</w:t>
            </w:r>
            <w:r w:rsidRPr="005F15E9">
              <w:rPr>
                <w:rFonts w:ascii="Times New Roman" w:hAnsi="Times New Roman" w:cs="Times New Roman"/>
                <w:sz w:val="24"/>
                <w:szCs w:val="24"/>
                <w:vertAlign w:val="superscript"/>
              </w:rPr>
              <w:t>**</w:t>
            </w:r>
          </w:p>
        </w:tc>
        <w:tc>
          <w:tcPr>
            <w:tcW w:w="1167" w:type="dxa"/>
            <w:noWrap/>
            <w:hideMark/>
          </w:tcPr>
          <w:p w14:paraId="4A10077C"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1</w:t>
            </w:r>
          </w:p>
        </w:tc>
        <w:tc>
          <w:tcPr>
            <w:tcW w:w="1142" w:type="dxa"/>
            <w:noWrap/>
            <w:hideMark/>
          </w:tcPr>
          <w:p w14:paraId="63FC044D"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1</w:t>
            </w:r>
          </w:p>
        </w:tc>
        <w:tc>
          <w:tcPr>
            <w:tcW w:w="1488" w:type="dxa"/>
            <w:noWrap/>
            <w:hideMark/>
          </w:tcPr>
          <w:p w14:paraId="563DD929"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9.76</w:t>
            </w:r>
          </w:p>
        </w:tc>
        <w:tc>
          <w:tcPr>
            <w:tcW w:w="1167" w:type="dxa"/>
          </w:tcPr>
          <w:p w14:paraId="1DC0D5E9" w14:textId="77777777" w:rsidR="0046158B" w:rsidRPr="005F15E9" w:rsidRDefault="0046158B" w:rsidP="008B0393">
            <w:pPr>
              <w:spacing w:line="276" w:lineRule="auto"/>
              <w:ind w:right="-1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upported</w:t>
            </w:r>
          </w:p>
        </w:tc>
      </w:tr>
      <w:tr w:rsidR="005F15E9" w:rsidRPr="005F15E9" w14:paraId="04F79844" w14:textId="77777777" w:rsidTr="006860B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782" w:type="dxa"/>
          </w:tcPr>
          <w:p w14:paraId="31CA9650" w14:textId="77777777" w:rsidR="0046158B" w:rsidRPr="005F15E9" w:rsidRDefault="0046158B" w:rsidP="008B0393">
            <w:pPr>
              <w:spacing w:line="276" w:lineRule="auto"/>
              <w:ind w:right="-52"/>
              <w:jc w:val="center"/>
              <w:rPr>
                <w:rFonts w:ascii="Times New Roman" w:hAnsi="Times New Roman" w:cs="Times New Roman"/>
                <w:sz w:val="24"/>
                <w:szCs w:val="24"/>
              </w:rPr>
            </w:pPr>
            <w:r w:rsidRPr="005F15E9">
              <w:rPr>
                <w:rFonts w:ascii="Times New Roman" w:hAnsi="Times New Roman" w:cs="Times New Roman"/>
                <w:sz w:val="24"/>
                <w:szCs w:val="24"/>
              </w:rPr>
              <w:t>H5</w:t>
            </w:r>
          </w:p>
        </w:tc>
        <w:tc>
          <w:tcPr>
            <w:tcW w:w="1309" w:type="dxa"/>
            <w:noWrap/>
            <w:hideMark/>
          </w:tcPr>
          <w:p w14:paraId="43F55427" w14:textId="77777777" w:rsidR="0046158B" w:rsidRPr="005F15E9" w:rsidRDefault="0046158B" w:rsidP="008B0393">
            <w:pPr>
              <w:spacing w:line="276" w:lineRule="auto"/>
              <w:ind w:right="-1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CI → PI</w:t>
            </w:r>
          </w:p>
        </w:tc>
        <w:tc>
          <w:tcPr>
            <w:tcW w:w="1052" w:type="dxa"/>
            <w:noWrap/>
            <w:hideMark/>
          </w:tcPr>
          <w:p w14:paraId="35AA34E2"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5</w:t>
            </w:r>
            <w:r w:rsidRPr="005F15E9">
              <w:rPr>
                <w:rFonts w:ascii="Times New Roman" w:hAnsi="Times New Roman" w:cs="Times New Roman"/>
                <w:sz w:val="24"/>
                <w:szCs w:val="24"/>
                <w:vertAlign w:val="superscript"/>
              </w:rPr>
              <w:t>**</w:t>
            </w:r>
          </w:p>
        </w:tc>
        <w:tc>
          <w:tcPr>
            <w:tcW w:w="1167" w:type="dxa"/>
            <w:noWrap/>
            <w:hideMark/>
          </w:tcPr>
          <w:p w14:paraId="5DBB9E56"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1</w:t>
            </w:r>
          </w:p>
        </w:tc>
        <w:tc>
          <w:tcPr>
            <w:tcW w:w="1142" w:type="dxa"/>
            <w:noWrap/>
            <w:hideMark/>
          </w:tcPr>
          <w:p w14:paraId="01B63A17"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1</w:t>
            </w:r>
          </w:p>
        </w:tc>
        <w:tc>
          <w:tcPr>
            <w:tcW w:w="1488" w:type="dxa"/>
            <w:noWrap/>
            <w:hideMark/>
          </w:tcPr>
          <w:p w14:paraId="46DF2699"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3.48</w:t>
            </w:r>
          </w:p>
        </w:tc>
        <w:tc>
          <w:tcPr>
            <w:tcW w:w="1167" w:type="dxa"/>
          </w:tcPr>
          <w:p w14:paraId="79D895CB" w14:textId="77777777" w:rsidR="0046158B" w:rsidRPr="005F15E9" w:rsidRDefault="0046158B" w:rsidP="008B0393">
            <w:pPr>
              <w:spacing w:line="276" w:lineRule="auto"/>
              <w:ind w:right="-1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upported</w:t>
            </w:r>
          </w:p>
        </w:tc>
      </w:tr>
      <w:tr w:rsidR="005F15E9" w:rsidRPr="005F15E9" w14:paraId="55AE2DEF" w14:textId="77777777" w:rsidTr="006860B4">
        <w:trPr>
          <w:trHeight w:val="288"/>
          <w:jc w:val="center"/>
        </w:trPr>
        <w:tc>
          <w:tcPr>
            <w:cnfStyle w:val="001000000000" w:firstRow="0" w:lastRow="0" w:firstColumn="1" w:lastColumn="0" w:oddVBand="0" w:evenVBand="0" w:oddHBand="0" w:evenHBand="0" w:firstRowFirstColumn="0" w:firstRowLastColumn="0" w:lastRowFirstColumn="0" w:lastRowLastColumn="0"/>
            <w:tcW w:w="782" w:type="dxa"/>
          </w:tcPr>
          <w:p w14:paraId="29992493" w14:textId="77777777" w:rsidR="0046158B" w:rsidRPr="005F15E9" w:rsidRDefault="0046158B" w:rsidP="008B0393">
            <w:pPr>
              <w:spacing w:line="276" w:lineRule="auto"/>
              <w:ind w:right="-52"/>
              <w:jc w:val="center"/>
              <w:rPr>
                <w:rFonts w:ascii="Times New Roman" w:hAnsi="Times New Roman" w:cs="Times New Roman"/>
                <w:sz w:val="24"/>
                <w:szCs w:val="24"/>
              </w:rPr>
            </w:pPr>
            <w:r w:rsidRPr="005F15E9">
              <w:rPr>
                <w:rFonts w:ascii="Times New Roman" w:hAnsi="Times New Roman" w:cs="Times New Roman"/>
                <w:sz w:val="24"/>
                <w:szCs w:val="24"/>
              </w:rPr>
              <w:t>H6</w:t>
            </w:r>
          </w:p>
        </w:tc>
        <w:tc>
          <w:tcPr>
            <w:tcW w:w="1309" w:type="dxa"/>
            <w:noWrap/>
            <w:hideMark/>
          </w:tcPr>
          <w:p w14:paraId="731CD3E5" w14:textId="77777777" w:rsidR="0046158B" w:rsidRPr="005F15E9" w:rsidRDefault="0046158B" w:rsidP="008B0393">
            <w:pPr>
              <w:spacing w:line="276" w:lineRule="auto"/>
              <w:ind w:right="-1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EC → PI</w:t>
            </w:r>
          </w:p>
        </w:tc>
        <w:tc>
          <w:tcPr>
            <w:tcW w:w="1052" w:type="dxa"/>
            <w:noWrap/>
            <w:hideMark/>
          </w:tcPr>
          <w:p w14:paraId="33F9F6BF"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25</w:t>
            </w:r>
            <w:r w:rsidRPr="005F15E9">
              <w:rPr>
                <w:rFonts w:ascii="Times New Roman" w:hAnsi="Times New Roman" w:cs="Times New Roman"/>
                <w:sz w:val="24"/>
                <w:szCs w:val="24"/>
                <w:vertAlign w:val="superscript"/>
              </w:rPr>
              <w:t>**</w:t>
            </w:r>
          </w:p>
        </w:tc>
        <w:tc>
          <w:tcPr>
            <w:tcW w:w="1167" w:type="dxa"/>
            <w:noWrap/>
            <w:hideMark/>
          </w:tcPr>
          <w:p w14:paraId="177BCF49"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1</w:t>
            </w:r>
          </w:p>
        </w:tc>
        <w:tc>
          <w:tcPr>
            <w:tcW w:w="1142" w:type="dxa"/>
            <w:noWrap/>
            <w:hideMark/>
          </w:tcPr>
          <w:p w14:paraId="03CBEB74"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1</w:t>
            </w:r>
          </w:p>
        </w:tc>
        <w:tc>
          <w:tcPr>
            <w:tcW w:w="1488" w:type="dxa"/>
            <w:noWrap/>
            <w:hideMark/>
          </w:tcPr>
          <w:p w14:paraId="41148301"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18.46</w:t>
            </w:r>
          </w:p>
        </w:tc>
        <w:tc>
          <w:tcPr>
            <w:tcW w:w="1167" w:type="dxa"/>
          </w:tcPr>
          <w:p w14:paraId="4AF28A3D" w14:textId="77777777" w:rsidR="0046158B" w:rsidRPr="005F15E9" w:rsidRDefault="0046158B" w:rsidP="008B0393">
            <w:pPr>
              <w:spacing w:line="276" w:lineRule="auto"/>
              <w:ind w:right="-1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upported</w:t>
            </w:r>
          </w:p>
        </w:tc>
      </w:tr>
      <w:tr w:rsidR="005F15E9" w:rsidRPr="005F15E9" w14:paraId="0F0BDAD3" w14:textId="77777777" w:rsidTr="006860B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782" w:type="dxa"/>
          </w:tcPr>
          <w:p w14:paraId="1625199F" w14:textId="77777777" w:rsidR="0046158B" w:rsidRPr="005F15E9" w:rsidRDefault="0046158B" w:rsidP="008B0393">
            <w:pPr>
              <w:spacing w:line="276" w:lineRule="auto"/>
              <w:ind w:right="-52"/>
              <w:jc w:val="center"/>
              <w:rPr>
                <w:rFonts w:ascii="Times New Roman" w:hAnsi="Times New Roman" w:cs="Times New Roman"/>
                <w:sz w:val="24"/>
                <w:szCs w:val="24"/>
              </w:rPr>
            </w:pPr>
            <w:r w:rsidRPr="005F15E9">
              <w:rPr>
                <w:rFonts w:ascii="Times New Roman" w:hAnsi="Times New Roman" w:cs="Times New Roman"/>
                <w:sz w:val="24"/>
                <w:szCs w:val="24"/>
              </w:rPr>
              <w:t>H7</w:t>
            </w:r>
          </w:p>
        </w:tc>
        <w:tc>
          <w:tcPr>
            <w:tcW w:w="1309" w:type="dxa"/>
            <w:noWrap/>
            <w:hideMark/>
          </w:tcPr>
          <w:p w14:paraId="28549C8A" w14:textId="77777777" w:rsidR="0046158B" w:rsidRPr="005F15E9" w:rsidRDefault="0046158B" w:rsidP="008B0393">
            <w:pPr>
              <w:spacing w:line="276" w:lineRule="auto"/>
              <w:ind w:right="-1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EC → AT</w:t>
            </w:r>
          </w:p>
        </w:tc>
        <w:tc>
          <w:tcPr>
            <w:tcW w:w="1052" w:type="dxa"/>
            <w:noWrap/>
            <w:hideMark/>
          </w:tcPr>
          <w:p w14:paraId="51062150"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42</w:t>
            </w:r>
            <w:r w:rsidRPr="005F15E9">
              <w:rPr>
                <w:rFonts w:ascii="Times New Roman" w:hAnsi="Times New Roman" w:cs="Times New Roman"/>
                <w:sz w:val="24"/>
                <w:szCs w:val="24"/>
                <w:vertAlign w:val="superscript"/>
              </w:rPr>
              <w:t>**</w:t>
            </w:r>
          </w:p>
        </w:tc>
        <w:tc>
          <w:tcPr>
            <w:tcW w:w="1167" w:type="dxa"/>
            <w:noWrap/>
            <w:hideMark/>
          </w:tcPr>
          <w:p w14:paraId="7338E954"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2</w:t>
            </w:r>
          </w:p>
        </w:tc>
        <w:tc>
          <w:tcPr>
            <w:tcW w:w="1142" w:type="dxa"/>
            <w:noWrap/>
            <w:hideMark/>
          </w:tcPr>
          <w:p w14:paraId="695C319A"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2</w:t>
            </w:r>
          </w:p>
        </w:tc>
        <w:tc>
          <w:tcPr>
            <w:tcW w:w="1488" w:type="dxa"/>
            <w:noWrap/>
            <w:hideMark/>
          </w:tcPr>
          <w:p w14:paraId="10E7C4FA"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27.37</w:t>
            </w:r>
          </w:p>
        </w:tc>
        <w:tc>
          <w:tcPr>
            <w:tcW w:w="1167" w:type="dxa"/>
          </w:tcPr>
          <w:p w14:paraId="267C711B" w14:textId="77777777" w:rsidR="0046158B" w:rsidRPr="005F15E9" w:rsidRDefault="0046158B" w:rsidP="008B0393">
            <w:pPr>
              <w:spacing w:line="276" w:lineRule="auto"/>
              <w:ind w:right="-1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upported</w:t>
            </w:r>
          </w:p>
        </w:tc>
      </w:tr>
      <w:tr w:rsidR="005F15E9" w:rsidRPr="005F15E9" w14:paraId="2B9AFB1D" w14:textId="77777777" w:rsidTr="006860B4">
        <w:trPr>
          <w:trHeight w:val="288"/>
          <w:jc w:val="center"/>
        </w:trPr>
        <w:tc>
          <w:tcPr>
            <w:cnfStyle w:val="001000000000" w:firstRow="0" w:lastRow="0" w:firstColumn="1" w:lastColumn="0" w:oddVBand="0" w:evenVBand="0" w:oddHBand="0" w:evenHBand="0" w:firstRowFirstColumn="0" w:firstRowLastColumn="0" w:lastRowFirstColumn="0" w:lastRowLastColumn="0"/>
            <w:tcW w:w="782" w:type="dxa"/>
          </w:tcPr>
          <w:p w14:paraId="54D6851A" w14:textId="77777777" w:rsidR="0046158B" w:rsidRPr="005F15E9" w:rsidRDefault="0046158B" w:rsidP="008B0393">
            <w:pPr>
              <w:spacing w:line="276" w:lineRule="auto"/>
              <w:ind w:right="-52"/>
              <w:jc w:val="center"/>
              <w:rPr>
                <w:rFonts w:ascii="Times New Roman" w:hAnsi="Times New Roman" w:cs="Times New Roman"/>
                <w:sz w:val="24"/>
                <w:szCs w:val="24"/>
              </w:rPr>
            </w:pPr>
            <w:r w:rsidRPr="005F15E9">
              <w:rPr>
                <w:rFonts w:ascii="Times New Roman" w:hAnsi="Times New Roman" w:cs="Times New Roman"/>
                <w:sz w:val="24"/>
                <w:szCs w:val="24"/>
              </w:rPr>
              <w:t>H8</w:t>
            </w:r>
          </w:p>
        </w:tc>
        <w:tc>
          <w:tcPr>
            <w:tcW w:w="1309" w:type="dxa"/>
            <w:noWrap/>
            <w:hideMark/>
          </w:tcPr>
          <w:p w14:paraId="44BD15FB" w14:textId="77777777" w:rsidR="0046158B" w:rsidRPr="005F15E9" w:rsidRDefault="0046158B" w:rsidP="008B0393">
            <w:pPr>
              <w:spacing w:line="276" w:lineRule="auto"/>
              <w:ind w:right="-1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LA → SN</w:t>
            </w:r>
          </w:p>
        </w:tc>
        <w:tc>
          <w:tcPr>
            <w:tcW w:w="1052" w:type="dxa"/>
            <w:noWrap/>
            <w:hideMark/>
          </w:tcPr>
          <w:p w14:paraId="2501085D"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45</w:t>
            </w:r>
            <w:r w:rsidRPr="005F15E9">
              <w:rPr>
                <w:rFonts w:ascii="Times New Roman" w:hAnsi="Times New Roman" w:cs="Times New Roman"/>
                <w:sz w:val="24"/>
                <w:szCs w:val="24"/>
                <w:vertAlign w:val="superscript"/>
              </w:rPr>
              <w:t>**</w:t>
            </w:r>
          </w:p>
        </w:tc>
        <w:tc>
          <w:tcPr>
            <w:tcW w:w="1167" w:type="dxa"/>
            <w:noWrap/>
            <w:hideMark/>
          </w:tcPr>
          <w:p w14:paraId="33AAAAE2"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2</w:t>
            </w:r>
          </w:p>
        </w:tc>
        <w:tc>
          <w:tcPr>
            <w:tcW w:w="1142" w:type="dxa"/>
            <w:noWrap/>
            <w:hideMark/>
          </w:tcPr>
          <w:p w14:paraId="356A6470"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2</w:t>
            </w:r>
          </w:p>
        </w:tc>
        <w:tc>
          <w:tcPr>
            <w:tcW w:w="1488" w:type="dxa"/>
            <w:noWrap/>
            <w:hideMark/>
          </w:tcPr>
          <w:p w14:paraId="4D9BE957"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28.88</w:t>
            </w:r>
          </w:p>
        </w:tc>
        <w:tc>
          <w:tcPr>
            <w:tcW w:w="1167" w:type="dxa"/>
          </w:tcPr>
          <w:p w14:paraId="71538179" w14:textId="77777777" w:rsidR="0046158B" w:rsidRPr="005F15E9" w:rsidRDefault="0046158B" w:rsidP="008B0393">
            <w:pPr>
              <w:spacing w:line="276" w:lineRule="auto"/>
              <w:ind w:right="-1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upported</w:t>
            </w:r>
          </w:p>
        </w:tc>
      </w:tr>
      <w:tr w:rsidR="005F15E9" w:rsidRPr="005F15E9" w14:paraId="7588091F" w14:textId="77777777" w:rsidTr="006860B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782" w:type="dxa"/>
          </w:tcPr>
          <w:p w14:paraId="73A0609F" w14:textId="77777777" w:rsidR="0046158B" w:rsidRPr="005F15E9" w:rsidRDefault="0046158B" w:rsidP="008B0393">
            <w:pPr>
              <w:spacing w:line="276" w:lineRule="auto"/>
              <w:ind w:right="-52"/>
              <w:jc w:val="center"/>
              <w:rPr>
                <w:rFonts w:ascii="Times New Roman" w:hAnsi="Times New Roman" w:cs="Times New Roman"/>
                <w:sz w:val="24"/>
                <w:szCs w:val="24"/>
              </w:rPr>
            </w:pPr>
            <w:r w:rsidRPr="005F15E9">
              <w:rPr>
                <w:rFonts w:ascii="Times New Roman" w:hAnsi="Times New Roman" w:cs="Times New Roman"/>
                <w:sz w:val="24"/>
                <w:szCs w:val="24"/>
              </w:rPr>
              <w:t>H9</w:t>
            </w:r>
          </w:p>
        </w:tc>
        <w:tc>
          <w:tcPr>
            <w:tcW w:w="1309" w:type="dxa"/>
            <w:noWrap/>
            <w:hideMark/>
          </w:tcPr>
          <w:p w14:paraId="6AA7B2D6" w14:textId="77777777" w:rsidR="0046158B" w:rsidRPr="005F15E9" w:rsidRDefault="0046158B" w:rsidP="008B0393">
            <w:pPr>
              <w:spacing w:line="276" w:lineRule="auto"/>
              <w:ind w:right="-1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LA→ AT</w:t>
            </w:r>
          </w:p>
        </w:tc>
        <w:tc>
          <w:tcPr>
            <w:tcW w:w="1052" w:type="dxa"/>
            <w:noWrap/>
            <w:hideMark/>
          </w:tcPr>
          <w:p w14:paraId="3E84BE58"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40</w:t>
            </w:r>
            <w:r w:rsidRPr="005F15E9">
              <w:rPr>
                <w:rFonts w:ascii="Times New Roman" w:hAnsi="Times New Roman" w:cs="Times New Roman"/>
                <w:sz w:val="24"/>
                <w:szCs w:val="24"/>
                <w:vertAlign w:val="superscript"/>
              </w:rPr>
              <w:t>**</w:t>
            </w:r>
          </w:p>
        </w:tc>
        <w:tc>
          <w:tcPr>
            <w:tcW w:w="1167" w:type="dxa"/>
            <w:noWrap/>
            <w:hideMark/>
          </w:tcPr>
          <w:p w14:paraId="05870074"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2</w:t>
            </w:r>
          </w:p>
        </w:tc>
        <w:tc>
          <w:tcPr>
            <w:tcW w:w="1142" w:type="dxa"/>
            <w:noWrap/>
            <w:hideMark/>
          </w:tcPr>
          <w:p w14:paraId="27290462"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2</w:t>
            </w:r>
          </w:p>
        </w:tc>
        <w:tc>
          <w:tcPr>
            <w:tcW w:w="1488" w:type="dxa"/>
            <w:noWrap/>
            <w:hideMark/>
          </w:tcPr>
          <w:p w14:paraId="6B99FDD0"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23.45</w:t>
            </w:r>
          </w:p>
        </w:tc>
        <w:tc>
          <w:tcPr>
            <w:tcW w:w="1167" w:type="dxa"/>
          </w:tcPr>
          <w:p w14:paraId="0DAB0914" w14:textId="77777777" w:rsidR="0046158B" w:rsidRPr="005F15E9" w:rsidRDefault="0046158B" w:rsidP="008B0393">
            <w:pPr>
              <w:spacing w:line="276" w:lineRule="auto"/>
              <w:ind w:right="-1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upported</w:t>
            </w:r>
          </w:p>
        </w:tc>
      </w:tr>
      <w:tr w:rsidR="005F15E9" w:rsidRPr="005F15E9" w14:paraId="11510ECE" w14:textId="77777777" w:rsidTr="006860B4">
        <w:trPr>
          <w:trHeight w:val="288"/>
          <w:jc w:val="center"/>
        </w:trPr>
        <w:tc>
          <w:tcPr>
            <w:cnfStyle w:val="001000000000" w:firstRow="0" w:lastRow="0" w:firstColumn="1" w:lastColumn="0" w:oddVBand="0" w:evenVBand="0" w:oddHBand="0" w:evenHBand="0" w:firstRowFirstColumn="0" w:firstRowLastColumn="0" w:lastRowFirstColumn="0" w:lastRowLastColumn="0"/>
            <w:tcW w:w="782" w:type="dxa"/>
          </w:tcPr>
          <w:p w14:paraId="7ED2E7B0" w14:textId="77777777" w:rsidR="0046158B" w:rsidRPr="005F15E9" w:rsidRDefault="0046158B" w:rsidP="008B0393">
            <w:pPr>
              <w:spacing w:line="276" w:lineRule="auto"/>
              <w:ind w:right="-52"/>
              <w:jc w:val="center"/>
              <w:rPr>
                <w:rFonts w:ascii="Times New Roman" w:hAnsi="Times New Roman" w:cs="Times New Roman"/>
                <w:sz w:val="24"/>
                <w:szCs w:val="24"/>
              </w:rPr>
            </w:pPr>
            <w:r w:rsidRPr="005F15E9">
              <w:rPr>
                <w:rFonts w:ascii="Times New Roman" w:hAnsi="Times New Roman" w:cs="Times New Roman"/>
                <w:sz w:val="24"/>
                <w:szCs w:val="24"/>
              </w:rPr>
              <w:t>H10</w:t>
            </w:r>
          </w:p>
        </w:tc>
        <w:tc>
          <w:tcPr>
            <w:tcW w:w="1309" w:type="dxa"/>
            <w:noWrap/>
            <w:hideMark/>
          </w:tcPr>
          <w:p w14:paraId="7C0F4DD5" w14:textId="77777777" w:rsidR="0046158B" w:rsidRPr="005F15E9" w:rsidRDefault="0046158B" w:rsidP="008B0393">
            <w:pPr>
              <w:spacing w:line="276" w:lineRule="auto"/>
              <w:ind w:right="-1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LA → PI</w:t>
            </w:r>
          </w:p>
        </w:tc>
        <w:tc>
          <w:tcPr>
            <w:tcW w:w="1052" w:type="dxa"/>
            <w:noWrap/>
            <w:hideMark/>
          </w:tcPr>
          <w:p w14:paraId="7229F12B"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12</w:t>
            </w:r>
            <w:r w:rsidRPr="005F15E9">
              <w:rPr>
                <w:rFonts w:ascii="Times New Roman" w:hAnsi="Times New Roman" w:cs="Times New Roman"/>
                <w:sz w:val="24"/>
                <w:szCs w:val="24"/>
                <w:vertAlign w:val="superscript"/>
              </w:rPr>
              <w:t>**</w:t>
            </w:r>
          </w:p>
        </w:tc>
        <w:tc>
          <w:tcPr>
            <w:tcW w:w="1167" w:type="dxa"/>
            <w:noWrap/>
            <w:hideMark/>
          </w:tcPr>
          <w:p w14:paraId="4E15E426"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1</w:t>
            </w:r>
          </w:p>
        </w:tc>
        <w:tc>
          <w:tcPr>
            <w:tcW w:w="1142" w:type="dxa"/>
            <w:noWrap/>
            <w:hideMark/>
          </w:tcPr>
          <w:p w14:paraId="38DE6471"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1</w:t>
            </w:r>
          </w:p>
        </w:tc>
        <w:tc>
          <w:tcPr>
            <w:tcW w:w="1488" w:type="dxa"/>
            <w:noWrap/>
            <w:hideMark/>
          </w:tcPr>
          <w:p w14:paraId="46C00656" w14:textId="77777777" w:rsidR="0046158B" w:rsidRPr="005F15E9" w:rsidRDefault="0046158B" w:rsidP="008B039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8.76</w:t>
            </w:r>
          </w:p>
        </w:tc>
        <w:tc>
          <w:tcPr>
            <w:tcW w:w="1167" w:type="dxa"/>
          </w:tcPr>
          <w:p w14:paraId="4FBFEF6D" w14:textId="77777777" w:rsidR="0046158B" w:rsidRPr="005F15E9" w:rsidRDefault="0046158B" w:rsidP="008B0393">
            <w:pPr>
              <w:spacing w:line="276" w:lineRule="auto"/>
              <w:ind w:right="-1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upported</w:t>
            </w:r>
          </w:p>
        </w:tc>
      </w:tr>
      <w:tr w:rsidR="005F15E9" w:rsidRPr="005F15E9" w14:paraId="59A88651" w14:textId="77777777" w:rsidTr="006860B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782" w:type="dxa"/>
          </w:tcPr>
          <w:p w14:paraId="6DB19F05" w14:textId="77777777" w:rsidR="0046158B" w:rsidRPr="005F15E9" w:rsidRDefault="0046158B" w:rsidP="008B0393">
            <w:pPr>
              <w:spacing w:line="276" w:lineRule="auto"/>
              <w:ind w:right="-52"/>
              <w:jc w:val="center"/>
              <w:rPr>
                <w:rFonts w:ascii="Times New Roman" w:hAnsi="Times New Roman" w:cs="Times New Roman"/>
                <w:sz w:val="24"/>
                <w:szCs w:val="24"/>
              </w:rPr>
            </w:pPr>
            <w:r w:rsidRPr="005F15E9">
              <w:rPr>
                <w:rFonts w:ascii="Times New Roman" w:hAnsi="Times New Roman" w:cs="Times New Roman"/>
                <w:sz w:val="24"/>
                <w:szCs w:val="24"/>
              </w:rPr>
              <w:t>H11</w:t>
            </w:r>
          </w:p>
        </w:tc>
        <w:tc>
          <w:tcPr>
            <w:tcW w:w="1309" w:type="dxa"/>
            <w:noWrap/>
            <w:hideMark/>
          </w:tcPr>
          <w:p w14:paraId="522E66C5" w14:textId="77777777" w:rsidR="0046158B" w:rsidRPr="005F15E9" w:rsidRDefault="0046158B" w:rsidP="008B0393">
            <w:pPr>
              <w:spacing w:line="276" w:lineRule="auto"/>
              <w:ind w:right="-1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PI → PB</w:t>
            </w:r>
          </w:p>
        </w:tc>
        <w:tc>
          <w:tcPr>
            <w:tcW w:w="1052" w:type="dxa"/>
            <w:noWrap/>
            <w:hideMark/>
          </w:tcPr>
          <w:p w14:paraId="59297965"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79</w:t>
            </w:r>
            <w:r w:rsidRPr="005F15E9">
              <w:rPr>
                <w:rFonts w:ascii="Times New Roman" w:hAnsi="Times New Roman" w:cs="Times New Roman"/>
                <w:sz w:val="24"/>
                <w:szCs w:val="24"/>
                <w:vertAlign w:val="superscript"/>
              </w:rPr>
              <w:t>**</w:t>
            </w:r>
          </w:p>
        </w:tc>
        <w:tc>
          <w:tcPr>
            <w:tcW w:w="1167" w:type="dxa"/>
            <w:noWrap/>
            <w:hideMark/>
          </w:tcPr>
          <w:p w14:paraId="2722EBC3"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1</w:t>
            </w:r>
          </w:p>
        </w:tc>
        <w:tc>
          <w:tcPr>
            <w:tcW w:w="1142" w:type="dxa"/>
            <w:noWrap/>
            <w:hideMark/>
          </w:tcPr>
          <w:p w14:paraId="01BB6A0A"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0.01</w:t>
            </w:r>
          </w:p>
        </w:tc>
        <w:tc>
          <w:tcPr>
            <w:tcW w:w="1488" w:type="dxa"/>
            <w:noWrap/>
            <w:hideMark/>
          </w:tcPr>
          <w:p w14:paraId="0DDFBF14" w14:textId="77777777" w:rsidR="0046158B" w:rsidRPr="005F15E9" w:rsidRDefault="0046158B" w:rsidP="008B039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100.89</w:t>
            </w:r>
          </w:p>
        </w:tc>
        <w:tc>
          <w:tcPr>
            <w:tcW w:w="1167" w:type="dxa"/>
          </w:tcPr>
          <w:p w14:paraId="5BB213A5" w14:textId="77777777" w:rsidR="0046158B" w:rsidRPr="005F15E9" w:rsidRDefault="0046158B" w:rsidP="008B0393">
            <w:pPr>
              <w:spacing w:line="276" w:lineRule="auto"/>
              <w:ind w:right="-1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rPr>
              <w:t>Supported</w:t>
            </w:r>
          </w:p>
        </w:tc>
      </w:tr>
    </w:tbl>
    <w:p w14:paraId="3135C86A" w14:textId="77777777" w:rsidR="00F56325" w:rsidRPr="005F15E9" w:rsidRDefault="0046158B" w:rsidP="0046158B">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Where, **p &lt; 0.01, *p &lt; 0.05</w:t>
      </w:r>
    </w:p>
    <w:p w14:paraId="77564F10" w14:textId="59B73647" w:rsidR="00214ECC" w:rsidRPr="005F15E9" w:rsidRDefault="006A2EAB" w:rsidP="00AF1057">
      <w:pPr>
        <w:spacing w:before="240" w:line="276" w:lineRule="auto"/>
        <w:jc w:val="both"/>
        <w:rPr>
          <w:rFonts w:ascii="Times New Roman" w:hAnsi="Times New Roman" w:cs="Times New Roman"/>
          <w:sz w:val="24"/>
          <w:szCs w:val="24"/>
        </w:rPr>
      </w:pPr>
      <w:r w:rsidRPr="005F15E9">
        <w:rPr>
          <w:rFonts w:ascii="Times New Roman" w:hAnsi="Times New Roman" w:cs="Times New Roman"/>
          <w:sz w:val="24"/>
          <w:szCs w:val="24"/>
        </w:rPr>
        <w:t xml:space="preserve">The path analysis supported all the hypotheses framed </w:t>
      </w:r>
      <w:r w:rsidR="006755E7" w:rsidRPr="005F15E9">
        <w:rPr>
          <w:rFonts w:ascii="Times New Roman" w:hAnsi="Times New Roman" w:cs="Times New Roman"/>
          <w:sz w:val="24"/>
          <w:szCs w:val="24"/>
        </w:rPr>
        <w:t xml:space="preserve">in </w:t>
      </w:r>
      <w:r w:rsidRPr="005F15E9">
        <w:rPr>
          <w:rFonts w:ascii="Times New Roman" w:hAnsi="Times New Roman" w:cs="Times New Roman"/>
          <w:sz w:val="24"/>
          <w:szCs w:val="24"/>
        </w:rPr>
        <w:t>th</w:t>
      </w:r>
      <w:r w:rsidR="006755E7" w:rsidRPr="005F15E9">
        <w:rPr>
          <w:rFonts w:ascii="Times New Roman" w:hAnsi="Times New Roman" w:cs="Times New Roman"/>
          <w:sz w:val="24"/>
          <w:szCs w:val="24"/>
        </w:rPr>
        <w:t>is</w:t>
      </w:r>
      <w:r w:rsidRPr="005F15E9">
        <w:rPr>
          <w:rFonts w:ascii="Times New Roman" w:hAnsi="Times New Roman" w:cs="Times New Roman"/>
          <w:sz w:val="24"/>
          <w:szCs w:val="24"/>
        </w:rPr>
        <w:t xml:space="preserve"> study</w:t>
      </w:r>
      <w:r w:rsidR="00214ECC" w:rsidRPr="005F15E9">
        <w:rPr>
          <w:rFonts w:ascii="Times New Roman" w:hAnsi="Times New Roman" w:cs="Times New Roman"/>
          <w:sz w:val="24"/>
          <w:szCs w:val="24"/>
        </w:rPr>
        <w:t xml:space="preserve"> (See Table 4 and Figure </w:t>
      </w:r>
      <w:r w:rsidR="00CB6918" w:rsidRPr="005F15E9">
        <w:rPr>
          <w:rFonts w:ascii="Times New Roman" w:hAnsi="Times New Roman" w:cs="Times New Roman"/>
          <w:sz w:val="24"/>
          <w:szCs w:val="24"/>
        </w:rPr>
        <w:t>3</w:t>
      </w:r>
      <w:r w:rsidR="00214ECC" w:rsidRPr="005F15E9">
        <w:rPr>
          <w:rFonts w:ascii="Times New Roman" w:hAnsi="Times New Roman" w:cs="Times New Roman"/>
          <w:sz w:val="24"/>
          <w:szCs w:val="24"/>
        </w:rPr>
        <w:t>)</w:t>
      </w:r>
      <w:r w:rsidRPr="005F15E9">
        <w:rPr>
          <w:rFonts w:ascii="Times New Roman" w:hAnsi="Times New Roman" w:cs="Times New Roman"/>
          <w:sz w:val="24"/>
          <w:szCs w:val="24"/>
        </w:rPr>
        <w:t xml:space="preserve">. More particularly, environmental concern and sustainable label awareness were statistically significant in explaining the attitude towards sustainable labelled products, both at p &lt; 0.01, thereby accepting H7 and H9. </w:t>
      </w:r>
      <w:r w:rsidR="00514C63" w:rsidRPr="005F15E9">
        <w:rPr>
          <w:rFonts w:ascii="Times New Roman" w:hAnsi="Times New Roman" w:cs="Times New Roman"/>
          <w:sz w:val="24"/>
          <w:szCs w:val="24"/>
        </w:rPr>
        <w:t xml:space="preserve">The effects of TPB constructs namely </w:t>
      </w:r>
      <w:r w:rsidR="00C4241C" w:rsidRPr="005F15E9">
        <w:rPr>
          <w:rFonts w:ascii="Times New Roman" w:hAnsi="Times New Roman" w:cs="Times New Roman"/>
          <w:sz w:val="24"/>
          <w:szCs w:val="24"/>
        </w:rPr>
        <w:t xml:space="preserve">perceived behavioural control, </w:t>
      </w:r>
      <w:r w:rsidR="00514C63" w:rsidRPr="005F15E9">
        <w:rPr>
          <w:rFonts w:ascii="Times New Roman" w:hAnsi="Times New Roman" w:cs="Times New Roman"/>
          <w:sz w:val="24"/>
          <w:szCs w:val="24"/>
        </w:rPr>
        <w:t xml:space="preserve">subjective norms, and attitude, in addition to the external variables, </w:t>
      </w:r>
      <w:proofErr w:type="gramStart"/>
      <w:r w:rsidR="00514C63" w:rsidRPr="005F15E9">
        <w:rPr>
          <w:rFonts w:ascii="Times New Roman" w:hAnsi="Times New Roman" w:cs="Times New Roman"/>
          <w:sz w:val="24"/>
          <w:szCs w:val="24"/>
        </w:rPr>
        <w:t>i.e.</w:t>
      </w:r>
      <w:proofErr w:type="gramEnd"/>
      <w:r w:rsidR="00514C63" w:rsidRPr="005F15E9">
        <w:rPr>
          <w:rFonts w:ascii="Times New Roman" w:hAnsi="Times New Roman" w:cs="Times New Roman"/>
          <w:sz w:val="24"/>
          <w:szCs w:val="24"/>
        </w:rPr>
        <w:t xml:space="preserve"> consumer effectiveness, environmental concerns, and sustainable label awareness were statistically significant in predicting purchase intention, supporting </w:t>
      </w:r>
      <w:r w:rsidR="00C4241C" w:rsidRPr="005F15E9">
        <w:rPr>
          <w:rFonts w:ascii="Times New Roman" w:hAnsi="Times New Roman" w:cs="Times New Roman"/>
          <w:sz w:val="24"/>
          <w:szCs w:val="24"/>
        </w:rPr>
        <w:t xml:space="preserve">H1, H2, H3, H4, H6, H10 respectively. Conversely, consumer innovativeness was found to </w:t>
      </w:r>
      <w:r w:rsidR="00897365" w:rsidRPr="005F15E9">
        <w:rPr>
          <w:rFonts w:ascii="Times New Roman" w:hAnsi="Times New Roman" w:cs="Times New Roman"/>
          <w:sz w:val="24"/>
          <w:szCs w:val="24"/>
        </w:rPr>
        <w:t>have</w:t>
      </w:r>
      <w:r w:rsidR="00C4241C" w:rsidRPr="005F15E9">
        <w:rPr>
          <w:rFonts w:ascii="Times New Roman" w:hAnsi="Times New Roman" w:cs="Times New Roman"/>
          <w:sz w:val="24"/>
          <w:szCs w:val="24"/>
        </w:rPr>
        <w:t xml:space="preserve"> </w:t>
      </w:r>
      <w:r w:rsidR="006A2674" w:rsidRPr="005F15E9">
        <w:rPr>
          <w:rFonts w:ascii="Times New Roman" w:hAnsi="Times New Roman" w:cs="Times New Roman"/>
          <w:sz w:val="24"/>
          <w:szCs w:val="24"/>
        </w:rPr>
        <w:t xml:space="preserve">a </w:t>
      </w:r>
      <w:r w:rsidR="00C4241C" w:rsidRPr="005F15E9">
        <w:rPr>
          <w:rFonts w:ascii="Times New Roman" w:hAnsi="Times New Roman" w:cs="Times New Roman"/>
          <w:sz w:val="24"/>
          <w:szCs w:val="24"/>
        </w:rPr>
        <w:t>negative and significant influence on purchase intention</w:t>
      </w:r>
      <w:r w:rsidR="00897365" w:rsidRPr="005F15E9">
        <w:rPr>
          <w:rFonts w:ascii="Times New Roman" w:hAnsi="Times New Roman" w:cs="Times New Roman"/>
          <w:sz w:val="24"/>
          <w:szCs w:val="24"/>
        </w:rPr>
        <w:t>,</w:t>
      </w:r>
      <w:r w:rsidR="00C4241C" w:rsidRPr="005F15E9">
        <w:rPr>
          <w:rFonts w:ascii="Times New Roman" w:hAnsi="Times New Roman" w:cs="Times New Roman"/>
          <w:sz w:val="24"/>
          <w:szCs w:val="24"/>
        </w:rPr>
        <w:t xml:space="preserve"> which support</w:t>
      </w:r>
      <w:r w:rsidR="00897365" w:rsidRPr="005F15E9">
        <w:rPr>
          <w:rFonts w:ascii="Times New Roman" w:hAnsi="Times New Roman" w:cs="Times New Roman"/>
          <w:sz w:val="24"/>
          <w:szCs w:val="24"/>
        </w:rPr>
        <w:t>s</w:t>
      </w:r>
      <w:r w:rsidR="00C4241C" w:rsidRPr="005F15E9">
        <w:rPr>
          <w:rFonts w:ascii="Times New Roman" w:hAnsi="Times New Roman" w:cs="Times New Roman"/>
          <w:sz w:val="24"/>
          <w:szCs w:val="24"/>
        </w:rPr>
        <w:t xml:space="preserve"> H5. Furthermore, purchase intention was found to exert a statistically and highly significant </w:t>
      </w:r>
      <w:r w:rsidR="00897365" w:rsidRPr="005F15E9">
        <w:rPr>
          <w:rFonts w:ascii="Times New Roman" w:hAnsi="Times New Roman" w:cs="Times New Roman"/>
          <w:sz w:val="24"/>
          <w:szCs w:val="24"/>
        </w:rPr>
        <w:t xml:space="preserve">effect </w:t>
      </w:r>
      <w:r w:rsidR="00C4241C" w:rsidRPr="005F15E9">
        <w:rPr>
          <w:rFonts w:ascii="Times New Roman" w:hAnsi="Times New Roman" w:cs="Times New Roman"/>
          <w:sz w:val="24"/>
          <w:szCs w:val="24"/>
        </w:rPr>
        <w:t>on purchase behaviour</w:t>
      </w:r>
      <w:r w:rsidR="00897365" w:rsidRPr="005F15E9">
        <w:rPr>
          <w:rFonts w:ascii="Times New Roman" w:hAnsi="Times New Roman" w:cs="Times New Roman"/>
          <w:sz w:val="24"/>
          <w:szCs w:val="24"/>
        </w:rPr>
        <w:t xml:space="preserve">; </w:t>
      </w:r>
      <w:r w:rsidR="00C4241C" w:rsidRPr="005F15E9">
        <w:rPr>
          <w:rFonts w:ascii="Times New Roman" w:hAnsi="Times New Roman" w:cs="Times New Roman"/>
          <w:sz w:val="24"/>
          <w:szCs w:val="24"/>
        </w:rPr>
        <w:t>thereby</w:t>
      </w:r>
      <w:r w:rsidR="00897365" w:rsidRPr="005F15E9">
        <w:rPr>
          <w:rFonts w:ascii="Times New Roman" w:hAnsi="Times New Roman" w:cs="Times New Roman"/>
          <w:sz w:val="24"/>
          <w:szCs w:val="24"/>
        </w:rPr>
        <w:t>,</w:t>
      </w:r>
      <w:r w:rsidR="00C4241C" w:rsidRPr="005F15E9">
        <w:rPr>
          <w:rFonts w:ascii="Times New Roman" w:hAnsi="Times New Roman" w:cs="Times New Roman"/>
          <w:sz w:val="24"/>
          <w:szCs w:val="24"/>
        </w:rPr>
        <w:t xml:space="preserve"> H11 was supported in the current research. Moreover, the sustainable label awareness was also found </w:t>
      </w:r>
      <w:r w:rsidR="006755E7" w:rsidRPr="005F15E9">
        <w:rPr>
          <w:rFonts w:ascii="Times New Roman" w:hAnsi="Times New Roman" w:cs="Times New Roman"/>
          <w:sz w:val="24"/>
          <w:szCs w:val="24"/>
        </w:rPr>
        <w:t>as</w:t>
      </w:r>
      <w:r w:rsidR="00C4241C" w:rsidRPr="005F15E9">
        <w:rPr>
          <w:rFonts w:ascii="Times New Roman" w:hAnsi="Times New Roman" w:cs="Times New Roman"/>
          <w:sz w:val="24"/>
          <w:szCs w:val="24"/>
        </w:rPr>
        <w:t xml:space="preserve"> a statistically significant antecedent t</w:t>
      </w:r>
      <w:r w:rsidR="00655394" w:rsidRPr="005F15E9">
        <w:rPr>
          <w:rFonts w:ascii="Times New Roman" w:hAnsi="Times New Roman" w:cs="Times New Roman"/>
          <w:sz w:val="24"/>
          <w:szCs w:val="24"/>
        </w:rPr>
        <w:t>o subjective norms proving H8 to be</w:t>
      </w:r>
      <w:r w:rsidR="00C4241C" w:rsidRPr="005F15E9">
        <w:rPr>
          <w:rFonts w:ascii="Times New Roman" w:hAnsi="Times New Roman" w:cs="Times New Roman"/>
          <w:sz w:val="24"/>
          <w:szCs w:val="24"/>
        </w:rPr>
        <w:t xml:space="preserve"> </w:t>
      </w:r>
      <w:r w:rsidR="00897365" w:rsidRPr="005F15E9">
        <w:rPr>
          <w:rFonts w:ascii="Times New Roman" w:hAnsi="Times New Roman" w:cs="Times New Roman"/>
          <w:sz w:val="24"/>
          <w:szCs w:val="24"/>
        </w:rPr>
        <w:t>true</w:t>
      </w:r>
      <w:r w:rsidR="00655394" w:rsidRPr="005F15E9">
        <w:rPr>
          <w:rFonts w:ascii="Times New Roman" w:hAnsi="Times New Roman" w:cs="Times New Roman"/>
          <w:sz w:val="24"/>
          <w:szCs w:val="24"/>
        </w:rPr>
        <w:t xml:space="preserve"> with p &lt; 0.01</w:t>
      </w:r>
      <w:r w:rsidR="00C4241C" w:rsidRPr="005F15E9">
        <w:rPr>
          <w:rFonts w:ascii="Times New Roman" w:hAnsi="Times New Roman" w:cs="Times New Roman"/>
          <w:sz w:val="24"/>
          <w:szCs w:val="24"/>
        </w:rPr>
        <w:t>.</w:t>
      </w:r>
    </w:p>
    <w:p w14:paraId="160892F5" w14:textId="77777777" w:rsidR="00F56325" w:rsidRPr="005F15E9" w:rsidRDefault="0046158B" w:rsidP="0046158B">
      <w:r w:rsidRPr="005F15E9">
        <w:rPr>
          <w:rFonts w:ascii="Times New Roman" w:hAnsi="Times New Roman" w:cs="Times New Roman"/>
          <w:noProof/>
          <w:sz w:val="24"/>
          <w:szCs w:val="24"/>
          <w:lang w:eastAsia="en-IN"/>
        </w:rPr>
        <w:lastRenderedPageBreak/>
        <w:drawing>
          <wp:inline distT="0" distB="0" distL="0" distR="0" wp14:anchorId="27BBE5BE" wp14:editId="6E696896">
            <wp:extent cx="5731510" cy="3276746"/>
            <wp:effectExtent l="0" t="0" r="2540" b="0"/>
            <wp:docPr id="1" name="Picture 1" descr="E:\Ph.D\Banking\Innovations\Research Papers\Sustainable Labelling\Sustainable Labelling (Final Model New).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h.D\Banking\Innovations\Research Papers\Sustainable Labelling\Sustainable Labelling (Final Model New).b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276746"/>
                    </a:xfrm>
                    <a:prstGeom prst="rect">
                      <a:avLst/>
                    </a:prstGeom>
                    <a:noFill/>
                    <a:ln>
                      <a:noFill/>
                    </a:ln>
                  </pic:spPr>
                </pic:pic>
              </a:graphicData>
            </a:graphic>
          </wp:inline>
        </w:drawing>
      </w:r>
    </w:p>
    <w:p w14:paraId="4B601269" w14:textId="64AA2F90" w:rsidR="00F830CF" w:rsidRPr="005F15E9" w:rsidRDefault="00F830CF" w:rsidP="0037461B">
      <w:pPr>
        <w:spacing w:line="276" w:lineRule="auto"/>
        <w:jc w:val="center"/>
      </w:pPr>
      <w:r w:rsidRPr="005F15E9">
        <w:rPr>
          <w:rFonts w:ascii="Times New Roman" w:hAnsi="Times New Roman" w:cs="Times New Roman"/>
          <w:b/>
          <w:sz w:val="24"/>
          <w:szCs w:val="24"/>
        </w:rPr>
        <w:t xml:space="preserve">Figure </w:t>
      </w:r>
      <w:r w:rsidR="00CB6918" w:rsidRPr="005F15E9">
        <w:rPr>
          <w:rFonts w:ascii="Times New Roman" w:hAnsi="Times New Roman" w:cs="Times New Roman"/>
          <w:b/>
          <w:sz w:val="24"/>
          <w:szCs w:val="24"/>
        </w:rPr>
        <w:t>3</w:t>
      </w:r>
      <w:r w:rsidRPr="005F15E9">
        <w:rPr>
          <w:rFonts w:ascii="Times New Roman" w:hAnsi="Times New Roman" w:cs="Times New Roman"/>
          <w:b/>
          <w:sz w:val="24"/>
          <w:szCs w:val="24"/>
        </w:rPr>
        <w:t xml:space="preserve">: </w:t>
      </w:r>
      <w:r w:rsidRPr="005F15E9">
        <w:rPr>
          <w:rFonts w:ascii="Times New Roman" w:hAnsi="Times New Roman" w:cs="Times New Roman"/>
          <w:sz w:val="24"/>
          <w:szCs w:val="24"/>
        </w:rPr>
        <w:t>Structural Model</w:t>
      </w:r>
    </w:p>
    <w:p w14:paraId="61FA7F7E" w14:textId="5D6454ED" w:rsidR="009F6C24" w:rsidRPr="005F15E9" w:rsidRDefault="009F6C24" w:rsidP="00F56325">
      <w:pPr>
        <w:pStyle w:val="ListParagraph"/>
        <w:numPr>
          <w:ilvl w:val="0"/>
          <w:numId w:val="2"/>
        </w:numPr>
        <w:spacing w:before="240" w:line="276" w:lineRule="auto"/>
        <w:ind w:left="426"/>
        <w:jc w:val="both"/>
        <w:rPr>
          <w:rFonts w:ascii="Times New Roman" w:hAnsi="Times New Roman" w:cs="Times New Roman"/>
          <w:sz w:val="24"/>
          <w:szCs w:val="24"/>
        </w:rPr>
      </w:pPr>
      <w:r w:rsidRPr="005F15E9">
        <w:rPr>
          <w:rFonts w:ascii="Times New Roman" w:hAnsi="Times New Roman" w:cs="Times New Roman"/>
          <w:b/>
          <w:sz w:val="24"/>
          <w:szCs w:val="24"/>
        </w:rPr>
        <w:t>Discussion</w:t>
      </w:r>
      <w:r w:rsidR="009D3C41" w:rsidRPr="005F15E9">
        <w:rPr>
          <w:rFonts w:ascii="Times New Roman" w:hAnsi="Times New Roman" w:cs="Times New Roman"/>
          <w:b/>
          <w:sz w:val="24"/>
          <w:szCs w:val="24"/>
        </w:rPr>
        <w:t xml:space="preserve"> </w:t>
      </w:r>
      <w:r w:rsidR="009D3C41" w:rsidRPr="005F15E9">
        <w:rPr>
          <w:rFonts w:ascii="Times New Roman" w:hAnsi="Times New Roman" w:cs="Times New Roman"/>
          <w:b/>
          <w:sz w:val="24"/>
          <w:szCs w:val="24"/>
          <w:highlight w:val="yellow"/>
        </w:rPr>
        <w:t>and Implications</w:t>
      </w:r>
    </w:p>
    <w:p w14:paraId="6D1AFE68" w14:textId="3F9ED4B7" w:rsidR="009D3C41" w:rsidRPr="005F15E9" w:rsidRDefault="009D3C41" w:rsidP="00AF1057">
      <w:pPr>
        <w:spacing w:line="276" w:lineRule="auto"/>
        <w:jc w:val="both"/>
        <w:rPr>
          <w:rFonts w:ascii="Times New Roman" w:hAnsi="Times New Roman" w:cs="Times New Roman"/>
          <w:b/>
          <w:sz w:val="24"/>
          <w:szCs w:val="24"/>
        </w:rPr>
      </w:pPr>
      <w:r w:rsidRPr="005F15E9">
        <w:rPr>
          <w:rFonts w:ascii="Times New Roman" w:hAnsi="Times New Roman" w:cs="Times New Roman"/>
          <w:b/>
          <w:sz w:val="24"/>
          <w:szCs w:val="24"/>
          <w:highlight w:val="yellow"/>
        </w:rPr>
        <w:t>6.1 Discussion</w:t>
      </w:r>
    </w:p>
    <w:p w14:paraId="61F9F158" w14:textId="755A0E1A" w:rsidR="006A2EAB" w:rsidRPr="005F15E9" w:rsidRDefault="00D62B12"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T</w:t>
      </w:r>
      <w:r w:rsidR="00C07DDC" w:rsidRPr="005F15E9">
        <w:rPr>
          <w:rFonts w:ascii="Times New Roman" w:hAnsi="Times New Roman" w:cs="Times New Roman"/>
          <w:sz w:val="24"/>
          <w:szCs w:val="24"/>
        </w:rPr>
        <w:t xml:space="preserve">his research examined the role of sustainable labelling in shaping </w:t>
      </w:r>
      <w:r w:rsidR="004A576C" w:rsidRPr="005F15E9">
        <w:rPr>
          <w:rFonts w:ascii="Times New Roman" w:hAnsi="Times New Roman" w:cs="Times New Roman"/>
          <w:sz w:val="24"/>
          <w:szCs w:val="24"/>
        </w:rPr>
        <w:t xml:space="preserve">consumer </w:t>
      </w:r>
      <w:r w:rsidR="00C07DDC" w:rsidRPr="005F15E9">
        <w:rPr>
          <w:rFonts w:ascii="Times New Roman" w:hAnsi="Times New Roman" w:cs="Times New Roman"/>
          <w:sz w:val="24"/>
          <w:szCs w:val="24"/>
        </w:rPr>
        <w:t xml:space="preserve">purchase behaviour using </w:t>
      </w:r>
      <w:r w:rsidRPr="005F15E9">
        <w:rPr>
          <w:rFonts w:ascii="Times New Roman" w:hAnsi="Times New Roman" w:cs="Times New Roman"/>
          <w:sz w:val="24"/>
          <w:szCs w:val="24"/>
        </w:rPr>
        <w:t xml:space="preserve">a </w:t>
      </w:r>
      <w:r w:rsidR="00C07DDC" w:rsidRPr="005F15E9">
        <w:rPr>
          <w:rFonts w:ascii="Times New Roman" w:hAnsi="Times New Roman" w:cs="Times New Roman"/>
          <w:sz w:val="24"/>
          <w:szCs w:val="24"/>
        </w:rPr>
        <w:t>structura</w:t>
      </w:r>
      <w:r w:rsidR="00FF0BD0" w:rsidRPr="005F15E9">
        <w:rPr>
          <w:rFonts w:ascii="Times New Roman" w:hAnsi="Times New Roman" w:cs="Times New Roman"/>
          <w:sz w:val="24"/>
          <w:szCs w:val="24"/>
        </w:rPr>
        <w:t>l equation model. Specifically,</w:t>
      </w:r>
      <w:r w:rsidRPr="005F15E9">
        <w:rPr>
          <w:rFonts w:ascii="Times New Roman" w:hAnsi="Times New Roman" w:cs="Times New Roman"/>
          <w:sz w:val="24"/>
          <w:szCs w:val="24"/>
        </w:rPr>
        <w:t xml:space="preserve"> the research</w:t>
      </w:r>
      <w:r w:rsidR="00C07DDC" w:rsidRPr="005F15E9">
        <w:rPr>
          <w:rFonts w:ascii="Times New Roman" w:hAnsi="Times New Roman" w:cs="Times New Roman"/>
          <w:sz w:val="24"/>
          <w:szCs w:val="24"/>
        </w:rPr>
        <w:t xml:space="preserve"> studied the relational linkages among the selected behavioural dimensions comprising an extended version of TPB, purchase intention and behaviour and found some important implications for promoting sustainable purchasing among the consumers.</w:t>
      </w:r>
      <w:r w:rsidR="00094939" w:rsidRPr="005F15E9">
        <w:rPr>
          <w:rFonts w:ascii="Times New Roman" w:hAnsi="Times New Roman" w:cs="Times New Roman"/>
          <w:sz w:val="24"/>
          <w:szCs w:val="24"/>
        </w:rPr>
        <w:t xml:space="preserve"> </w:t>
      </w:r>
      <w:r w:rsidR="00E358DD" w:rsidRPr="005F15E9">
        <w:rPr>
          <w:rFonts w:ascii="Times New Roman" w:hAnsi="Times New Roman" w:cs="Times New Roman"/>
          <w:sz w:val="24"/>
          <w:szCs w:val="24"/>
        </w:rPr>
        <w:t xml:space="preserve">The results of the statistical investigation exhibit the significance of TPB constructs in shaping sustainable purchase intention. In other words, </w:t>
      </w:r>
      <w:r w:rsidR="006755E7" w:rsidRPr="005F15E9">
        <w:rPr>
          <w:rFonts w:ascii="Times New Roman" w:hAnsi="Times New Roman" w:cs="Times New Roman"/>
          <w:sz w:val="24"/>
          <w:szCs w:val="24"/>
        </w:rPr>
        <w:t xml:space="preserve">subjective norms, </w:t>
      </w:r>
      <w:r w:rsidR="00E358DD" w:rsidRPr="005F15E9">
        <w:rPr>
          <w:rFonts w:ascii="Times New Roman" w:hAnsi="Times New Roman" w:cs="Times New Roman"/>
          <w:sz w:val="24"/>
          <w:szCs w:val="24"/>
        </w:rPr>
        <w:t xml:space="preserve">perceived behavioural control, and attitude were </w:t>
      </w:r>
      <w:r w:rsidR="006755E7" w:rsidRPr="005F15E9">
        <w:rPr>
          <w:rFonts w:ascii="Times New Roman" w:hAnsi="Times New Roman" w:cs="Times New Roman"/>
          <w:sz w:val="24"/>
          <w:szCs w:val="24"/>
        </w:rPr>
        <w:t>established as</w:t>
      </w:r>
      <w:r w:rsidR="006A2674" w:rsidRPr="005F15E9">
        <w:rPr>
          <w:rFonts w:ascii="Times New Roman" w:hAnsi="Times New Roman" w:cs="Times New Roman"/>
          <w:sz w:val="24"/>
          <w:szCs w:val="24"/>
        </w:rPr>
        <w:t xml:space="preserve"> </w:t>
      </w:r>
      <w:r w:rsidR="00E358DD" w:rsidRPr="005F15E9">
        <w:rPr>
          <w:rFonts w:ascii="Times New Roman" w:hAnsi="Times New Roman" w:cs="Times New Roman"/>
          <w:sz w:val="24"/>
          <w:szCs w:val="24"/>
        </w:rPr>
        <w:t xml:space="preserve">significant </w:t>
      </w:r>
      <w:r w:rsidR="006755E7" w:rsidRPr="005F15E9">
        <w:rPr>
          <w:rFonts w:ascii="Times New Roman" w:hAnsi="Times New Roman" w:cs="Times New Roman"/>
          <w:sz w:val="24"/>
          <w:szCs w:val="24"/>
        </w:rPr>
        <w:t xml:space="preserve">determining factors of </w:t>
      </w:r>
      <w:r w:rsidR="00E358DD" w:rsidRPr="005F15E9">
        <w:rPr>
          <w:rFonts w:ascii="Times New Roman" w:hAnsi="Times New Roman" w:cs="Times New Roman"/>
          <w:sz w:val="24"/>
          <w:szCs w:val="24"/>
        </w:rPr>
        <w:t>purchase intention.</w:t>
      </w:r>
      <w:r w:rsidR="00671604" w:rsidRPr="005F15E9">
        <w:rPr>
          <w:rFonts w:ascii="Times New Roman" w:hAnsi="Times New Roman" w:cs="Times New Roman"/>
          <w:sz w:val="24"/>
          <w:szCs w:val="24"/>
        </w:rPr>
        <w:t xml:space="preserve"> The notion is that the more control a consumer perceives in purchasing a sustainable labelled product in terms of time, money, and resources, </w:t>
      </w:r>
      <w:r w:rsidR="006A2674" w:rsidRPr="005F15E9">
        <w:rPr>
          <w:rFonts w:ascii="Times New Roman" w:hAnsi="Times New Roman" w:cs="Times New Roman"/>
          <w:sz w:val="24"/>
          <w:szCs w:val="24"/>
        </w:rPr>
        <w:t xml:space="preserve">the </w:t>
      </w:r>
      <w:r w:rsidR="00671604" w:rsidRPr="005F15E9">
        <w:rPr>
          <w:rFonts w:ascii="Times New Roman" w:hAnsi="Times New Roman" w:cs="Times New Roman"/>
          <w:sz w:val="24"/>
          <w:szCs w:val="24"/>
        </w:rPr>
        <w:t>higher will be his/her purchase intention</w:t>
      </w:r>
      <w:r w:rsidR="004043B2" w:rsidRPr="005F15E9">
        <w:rPr>
          <w:rFonts w:ascii="Times New Roman" w:hAnsi="Times New Roman" w:cs="Times New Roman"/>
          <w:sz w:val="24"/>
          <w:szCs w:val="24"/>
        </w:rPr>
        <w:t xml:space="preserve"> which is </w:t>
      </w:r>
      <w:r w:rsidR="006755E7" w:rsidRPr="005F15E9">
        <w:rPr>
          <w:rFonts w:ascii="Times New Roman" w:hAnsi="Times New Roman" w:cs="Times New Roman"/>
          <w:sz w:val="24"/>
          <w:szCs w:val="24"/>
        </w:rPr>
        <w:t xml:space="preserve">in line </w:t>
      </w:r>
      <w:r w:rsidR="004043B2" w:rsidRPr="005F15E9">
        <w:rPr>
          <w:rFonts w:ascii="Times New Roman" w:hAnsi="Times New Roman" w:cs="Times New Roman"/>
          <w:sz w:val="24"/>
          <w:szCs w:val="24"/>
        </w:rPr>
        <w:t xml:space="preserve">with the findings of </w:t>
      </w:r>
      <w:r w:rsidR="009F2055" w:rsidRPr="005F15E9">
        <w:rPr>
          <w:rFonts w:ascii="Times New Roman" w:hAnsi="Times New Roman" w:cs="Times New Roman"/>
          <w:sz w:val="24"/>
          <w:szCs w:val="24"/>
        </w:rPr>
        <w:fldChar w:fldCharType="begin" w:fldLock="1"/>
      </w:r>
      <w:r w:rsidR="00CF00D7" w:rsidRPr="005F15E9">
        <w:rPr>
          <w:rFonts w:ascii="Times New Roman" w:hAnsi="Times New Roman" w:cs="Times New Roman"/>
          <w:sz w:val="24"/>
          <w:szCs w:val="24"/>
        </w:rPr>
        <w:instrText>ADDIN CSL_CITATION {"citationItems":[{"id":"ITEM-1","itemData":{"DOI":"10.1016/j.ecolecon.2016.12.019","ISSN":"09218009","abstract":"The green consumption among individuals can be an effective way to minimize the negative impact of consumption on the environment. The research related to green consumption behavior in developing nations such as India is few and far between. Considering this, researchers in the present study have attempted to understand the consumer behavior to buy green products in context of a developing nation; India. The study has used the Theory of Planned Behavior (TPB) and further extended the TPB including additional constructs namely; perceived value and willingness to pay premium (WPP) and measured its appropriateness in determining consumer green purchase intention and behavior. A total of 620 usable responses were collected with the help of a questionnaire survey using the convenience sampling approach. Structural Equation Modeling (SEM) was used to evaluate the strength of relationships among constructs. The findings reported that TPB fully supported the consumers' intention to buy green products which in turn influences their green purchase behavior. Inclusion of additional constructs was supported in the TPB as it has improved the predicted power of the TPB framework in predicting consumer green purchase intention and behavior. At the end, discussion and implications have been discussed.","author":[{"dropping-particle":"","family":"Yadav","given":"Rambalak","non-dropping-particle":"","parse-names":false,"suffix":""},{"dropping-particle":"","family":"Pathak","given":"Govind S.","non-dropping-particle":"","parse-names":false,"suffix":""}],"container-title":"Ecological Economics","id":"ITEM-1","issued":{"date-parts":[["2017"]]},"page":"114-122","publisher":"Elsevier B.V.","title":"Determinants of Consumers' Green Purchase Behavior in a Developing Nation: Applying and Extending the Theory of Planned Behavior","type":"article-journal","volume":"134"},"uris":["http://www.mendeley.com/documents/?uuid=a8600d73-f707-4140-a891-6b679c33a707"]},{"id":"ITEM-2","itemData":{"DOI":"10.1016/j.jretconser.2015.11.006","ISSN":"09696989","abstract":"The extended Theory of Planned Behavior (TPB) incorporates environmental concern, a critical variable in green marketing literature, intending to achieve triple bottom line (TBL). In this context, this study aims to validate TPB and its extended form (mediating role of TPB variables), as well as the Theory of Reasoned Action (TRA), to predict Indian consumers' green product purchase intention. We collected primary data from 521 respondents as input, establishing validity through confirmatory factor analysis (CFA). Our empirical results of structural equation modeling (SEM) show that extended TPB has higher predictability than TPB and TRA in green marketing settings. Consumer attitude and perceived behavioral control significantly predicts purchase intention whereas subjective norm does not. Our findings also suggest that TPB mediates the relationship between environmental concern and green products purchase intention. An additional construct in the new model considerably contributes to improving the understanding of green products purchase intention formation and could become a sustainable mainstream variable.","author":[{"dropping-particle":"","family":"Paul","given":"Justin","non-dropping-particle":"","parse-names":false,"suffix":""},{"dropping-particle":"","family":"Modi","given":"Ashwin","non-dropping-particle":"","parse-names":false,"suffix":""},{"dropping-particle":"","family":"Patel","given":"Jayesh","non-dropping-particle":"","parse-names":false,"suffix":""}],"container-title":"Journal of Retailing and Consumer Services","id":"ITEM-2","issued":{"date-parts":[["2016","3","1"]]},"page":"123-134","publisher":"Elsevier Ltd","title":"Predicting green product consumption using theory of planned behavior and reasoned action","type":"article-journal","volume":"29"},"uris":["http://www.mendeley.com/documents/?uuid=a6f968cb-a3ee-3485-9ac9-d2f8d76cb3f4"]}],"mendeley":{"formattedCitation":"(Paul, Modi, &amp; Patel, 2016; Yadav &amp; Pathak, 2017)","manualFormatting":"(Paul et al., 2016; Yadav &amp; Pathak, 2017)","plainTextFormattedCitation":"(Paul, Modi, &amp; Patel, 2016; Yadav &amp; Pathak, 2017)","previouslyFormattedCitation":"(Paul, Modi, &amp; Patel, 2016; Yadav &amp; Pathak, 2017)"},"properties":{"noteIndex":0},"schema":"https://github.com/citation-style-language/schema/raw/master/csl-citation.json"}</w:instrText>
      </w:r>
      <w:r w:rsidR="009F2055" w:rsidRPr="005F15E9">
        <w:rPr>
          <w:rFonts w:ascii="Times New Roman" w:hAnsi="Times New Roman" w:cs="Times New Roman"/>
          <w:sz w:val="24"/>
          <w:szCs w:val="24"/>
        </w:rPr>
        <w:fldChar w:fldCharType="separate"/>
      </w:r>
      <w:r w:rsidR="00E73A2B" w:rsidRPr="005F15E9">
        <w:rPr>
          <w:rFonts w:ascii="Times New Roman" w:hAnsi="Times New Roman" w:cs="Times New Roman"/>
          <w:noProof/>
          <w:sz w:val="24"/>
          <w:szCs w:val="24"/>
        </w:rPr>
        <w:t>(Paul</w:t>
      </w:r>
      <w:r w:rsidR="00CF00D7" w:rsidRPr="005F15E9">
        <w:rPr>
          <w:rFonts w:ascii="Times New Roman" w:hAnsi="Times New Roman" w:cs="Times New Roman"/>
          <w:noProof/>
          <w:sz w:val="24"/>
          <w:szCs w:val="24"/>
        </w:rPr>
        <w:t xml:space="preserve"> et al.</w:t>
      </w:r>
      <w:r w:rsidR="00E73A2B" w:rsidRPr="005F15E9">
        <w:rPr>
          <w:rFonts w:ascii="Times New Roman" w:hAnsi="Times New Roman" w:cs="Times New Roman"/>
          <w:noProof/>
          <w:sz w:val="24"/>
          <w:szCs w:val="24"/>
        </w:rPr>
        <w:t>, 2016; Yadav &amp; Pathak, 2017)</w:t>
      </w:r>
      <w:r w:rsidR="009F2055" w:rsidRPr="005F15E9">
        <w:rPr>
          <w:rFonts w:ascii="Times New Roman" w:hAnsi="Times New Roman" w:cs="Times New Roman"/>
          <w:sz w:val="24"/>
          <w:szCs w:val="24"/>
        </w:rPr>
        <w:fldChar w:fldCharType="end"/>
      </w:r>
      <w:r w:rsidR="00AF283E" w:rsidRPr="005F15E9">
        <w:rPr>
          <w:rFonts w:ascii="Times New Roman" w:hAnsi="Times New Roman" w:cs="Times New Roman"/>
          <w:sz w:val="24"/>
          <w:szCs w:val="24"/>
        </w:rPr>
        <w:t xml:space="preserve">. The study underlines the role of consumer’s perception of social group influence, in addition to having </w:t>
      </w:r>
      <w:r w:rsidR="006A2674" w:rsidRPr="005F15E9">
        <w:rPr>
          <w:rFonts w:ascii="Times New Roman" w:hAnsi="Times New Roman" w:cs="Times New Roman"/>
          <w:sz w:val="24"/>
          <w:szCs w:val="24"/>
        </w:rPr>
        <w:t xml:space="preserve">a </w:t>
      </w:r>
      <w:r w:rsidR="00AF283E" w:rsidRPr="005F15E9">
        <w:rPr>
          <w:rFonts w:ascii="Times New Roman" w:hAnsi="Times New Roman" w:cs="Times New Roman"/>
          <w:sz w:val="24"/>
          <w:szCs w:val="24"/>
        </w:rPr>
        <w:t>favourable attitude in building sustainable purchase intentions. These outcomes a</w:t>
      </w:r>
      <w:r w:rsidR="00897365" w:rsidRPr="005F15E9">
        <w:rPr>
          <w:rFonts w:ascii="Times New Roman" w:hAnsi="Times New Roman" w:cs="Times New Roman"/>
          <w:sz w:val="24"/>
          <w:szCs w:val="24"/>
        </w:rPr>
        <w:t>lign</w:t>
      </w:r>
      <w:r w:rsidR="00AF283E" w:rsidRPr="005F15E9">
        <w:rPr>
          <w:rFonts w:ascii="Times New Roman" w:hAnsi="Times New Roman" w:cs="Times New Roman"/>
          <w:sz w:val="24"/>
          <w:szCs w:val="24"/>
        </w:rPr>
        <w:t xml:space="preserve"> with the prior studies on sustainable intentions, i.e. </w:t>
      </w:r>
      <w:r w:rsidR="00AF283E" w:rsidRPr="005F15E9">
        <w:rPr>
          <w:rFonts w:ascii="Times New Roman" w:hAnsi="Times New Roman" w:cs="Times New Roman"/>
          <w:sz w:val="24"/>
          <w:szCs w:val="24"/>
        </w:rPr>
        <w:fldChar w:fldCharType="begin" w:fldLock="1"/>
      </w:r>
      <w:r w:rsidR="0035707E" w:rsidRPr="005F15E9">
        <w:rPr>
          <w:rFonts w:ascii="Times New Roman" w:hAnsi="Times New Roman" w:cs="Times New Roman"/>
          <w:sz w:val="24"/>
          <w:szCs w:val="24"/>
        </w:rPr>
        <w:instrText>ADDIN CSL_CITATION {"citationItems":[{"id":"ITEM-1","itemData":{"DOI":"10.1016/j.jclepro.2017.10.047","ISSN":"09596526","abstract":"The study, being explorative, attempts to extend the social-psychological behavioral model i.e. Theory of Planned Behavior (TPB) by including two additional constructs viz. moral reflectiveness and conscientiousness to predict young Indian consumers' intention to visit green hotels. A self-administered questionnaire was employed to gather data from 295 consumers purposively and subsequently analyzed using covariance-based structural equation modeling (SEM). The attitude ranks high in merit for predicting the consumer's green hotel visit intention. Further, the relative importance of moral reflectiveness vis-à-vis conscientiousness has been observed more in predicting green hotel visit intention, however, vice versa is true while constituting attitude of consumers specific to green hotel choice intention. The findings also provide an extended support to the applicability and robustness of the TPB model in predicting young consumers' green hotel visit intention in the Indian context, as it has enhanced the predictive ability of the proposed conceptual model (from 37.5% to 42.1%). This study contributes to the existing theory and practice by providing useful insights about the attribution of conscientiousness and moral reflectiveness on young consumers' green hotel visit intention.","author":[{"dropping-particle":"","family":"Verma","given":"Vivek Kumar","non-dropping-particle":"","parse-names":false,"suffix":""},{"dropping-particle":"","family":"Chandra","given":"Bibhas","non-dropping-particle":"","parse-names":false,"suffix":""}],"container-title":"Journal of Cleaner Production","id":"ITEM-1","issued":{"date-parts":[["2018","1","20"]]},"page":"1152-1162","publisher":"Elsevier Ltd","title":"An application of theory of planned behavior to predict young Indian consumers' green hotel visit intention","type":"article-journal","volume":"172"},"uris":["http://www.mendeley.com/documents/?uuid=4fee677d-5da0-3228-a6d7-23b298152b8f"]},{"id":"ITEM-2","itemData":{"DOI":"10.1016/j.jretconser.2020.102418","ISSN":"09696989","abstract":"The increasing urbanization and changing consumption patterns are putting great strain on environmental sustainability. The consumption patterns need to be reformed due to the great contribution to rising carbon emissions. The customers are also becoming aware of the various environmental issues. The current research developed and tested a conceptual framework to scrutinize the antecedents of customers' intentions to adopt environmentally sustainable banking services and activities. Following the theory of planned behaviour (TPB), this paper incorporated the constructs namely trust, environmental consciousness, and perceived behavioural outcomes in addition to its basic variables. The data were gathered from a cross-sectional sample of 440 Indian bank customers using a survey method. PLS-based structural equation modelling technique was employed to test the research model. The results indicated that TPB constructs exert significant influence on customers’ behavioural intention. The environmental consciousness was marked as a highly significant predictor of perceived behavioural outcomes which in turn was found to be a significant determinant of trust as well as behavioural intention. Moreover, the attitude was found to be a significant outcome of trust and environmental consciousness. This research puts forth the theoretical as well as managerial implications and provides directions for further research in the concerned thrust area.","author":[{"dropping-particle":"","family":"Taneja","given":"Shilpa","non-dropping-particle":"","parse-names":false,"suffix":""},{"dropping-particle":"","family":"Ali","given":"Liaqat","non-dropping-particle":"","parse-names":false,"suffix":""}],"container-title":"Journal of Retailing and Consumer Services","id":"ITEM-2","issued":{"date-parts":[["2021","3","1"]]},"page":"102418","publisher":"Elsevier Ltd","title":"Determinants of customers’ intentions towards environmentally sustainable banking: Testing the structural model","type":"article-journal","volume":"59"},"uris":["http://www.mendeley.com/documents/?uuid=ef6b2634-e546-308c-b034-1f8db4ed4a36"]}],"mendeley":{"formattedCitation":"(Taneja &amp; Ali, 2021a; Verma &amp; Chandra, 2018)","plainTextFormattedCitation":"(Taneja &amp; Ali, 2021a; Verma &amp; Chandra, 2018)","previouslyFormattedCitation":"(Taneja &amp; Ali, 2021a; Verma &amp; Chandra, 2018)"},"properties":{"noteIndex":0},"schema":"https://github.com/citation-style-language/schema/raw/master/csl-citation.json"}</w:instrText>
      </w:r>
      <w:r w:rsidR="00AF283E" w:rsidRPr="005F15E9">
        <w:rPr>
          <w:rFonts w:ascii="Times New Roman" w:hAnsi="Times New Roman" w:cs="Times New Roman"/>
          <w:sz w:val="24"/>
          <w:szCs w:val="24"/>
        </w:rPr>
        <w:fldChar w:fldCharType="separate"/>
      </w:r>
      <w:r w:rsidR="0035707E" w:rsidRPr="005F15E9">
        <w:rPr>
          <w:rFonts w:ascii="Times New Roman" w:hAnsi="Times New Roman" w:cs="Times New Roman"/>
          <w:noProof/>
          <w:sz w:val="24"/>
          <w:szCs w:val="24"/>
        </w:rPr>
        <w:t>(Taneja &amp; Ali, 2021a; Verma &amp; Chandra, 2018)</w:t>
      </w:r>
      <w:r w:rsidR="00AF283E" w:rsidRPr="005F15E9">
        <w:rPr>
          <w:rFonts w:ascii="Times New Roman" w:hAnsi="Times New Roman" w:cs="Times New Roman"/>
          <w:sz w:val="24"/>
          <w:szCs w:val="24"/>
        </w:rPr>
        <w:fldChar w:fldCharType="end"/>
      </w:r>
      <w:r w:rsidR="00AF283E" w:rsidRPr="005F15E9">
        <w:rPr>
          <w:rFonts w:ascii="Times New Roman" w:hAnsi="Times New Roman" w:cs="Times New Roman"/>
          <w:sz w:val="24"/>
          <w:szCs w:val="24"/>
        </w:rPr>
        <w:t>.</w:t>
      </w:r>
      <w:r w:rsidR="0098756F" w:rsidRPr="005F15E9">
        <w:rPr>
          <w:rFonts w:ascii="Times New Roman" w:hAnsi="Times New Roman" w:cs="Times New Roman"/>
          <w:sz w:val="24"/>
          <w:szCs w:val="24"/>
        </w:rPr>
        <w:t xml:space="preserve"> A stronger influence of purchase intention on purchase behaviour with respect to sustainable labelled products was spotted with a highly significant statistical value. Previous researchers have also established this association in the relevant literature </w:t>
      </w:r>
      <w:r w:rsidR="0098756F" w:rsidRPr="005F15E9">
        <w:rPr>
          <w:rFonts w:ascii="Times New Roman" w:hAnsi="Times New Roman" w:cs="Times New Roman"/>
          <w:sz w:val="24"/>
          <w:szCs w:val="24"/>
        </w:rPr>
        <w:fldChar w:fldCharType="begin" w:fldLock="1"/>
      </w:r>
      <w:r w:rsidR="000079A5" w:rsidRPr="005F15E9">
        <w:rPr>
          <w:rFonts w:ascii="Times New Roman" w:hAnsi="Times New Roman" w:cs="Times New Roman"/>
          <w:sz w:val="24"/>
          <w:szCs w:val="24"/>
        </w:rPr>
        <w:instrText>ADDIN CSL_CITATION {"citationItems":[{"id":"ITEM-1","itemData":{"DOI":"10.1016/j.foodqual.2019.103838","ISSN":"09503293","abstract":"This study examines the moderating effects of perceived communication, satisfaction and trust on the intention-behaviour gap and the perceived behavioural control (PBC)-behaviour gap in the theory of planned behaviour (TPB) model, using a quantitative research method. A nationwide panel-only online survey was conducted, resulting in 1011 usable responses from organic food consumers in Australia. Data were analysed statistically using SPSS v.25 and SmartPLS 3 software, and the hypotheses were tested using the partial least squares-based structural equation modelling (PLS-SEM) technique. The findings confirm that perceived communication, satisfaction and trust positively and significantly enhance purchase behaviour and lessen gaps in the intention-behaviour and PBC-behaviour relationships in the TPB model. This study also validates the TPB model and finds statistically significant results in support of all of its 14 hypotheses. It is the first such study to examine the intervention efficacy or moderating effects of perceived communication, satisfaction and trust on the intention-behaviour and PBC-behaviour gaps in the TPB model. Examining the mediational effect of behavioural intention in the TPB model and including the Australian context are among its other contributions. Organic food producers and marketers aiming for sustained, positive changes in consumer behaviour are encouraged to consider the findings and implications of this study.","author":[{"dropping-particle":"","family":"Sultan","given":"Parves","non-dropping-particle":"","parse-names":false,"suffix":""},{"dropping-particle":"","family":"Tarafder","given":"Tasmiha","non-dropping-particle":"","parse-names":false,"suffix":""},{"dropping-particle":"","family":"Pearson","given":"David","non-dropping-particle":"","parse-names":false,"suffix":""},{"dropping-particle":"","family":"Henryks","given":"Joanna","non-dropping-particle":"","parse-names":false,"suffix":""}],"container-title":"Food Quality and Preference","id":"ITEM-1","issued":{"date-parts":[["2020","4","1"]]},"page":"103838","publisher":"Elsevier Ltd","title":"Intention-behaviour gap and perceived behavioural control-behaviour gap in theory of planned behaviour: moderating roles of communication, satisfaction and trust in organic food consumption","type":"article-journal","volume":"81"},"uris":["http://www.mendeley.com/documents/?uuid=fb1f1c78-37bb-374c-9ae6-cac86bcbc76e"]},{"id":"ITEM-2","itemData":{"DOI":"10.1002/bsd2.12","ISSN":"25723170","abstract":"Green buying behaviour can stimulate firms and society in the pursuit of sustainability while balancing the demand and supply side of the business cycle with addressing the ecological and social benefits. The objective of this paper is to understand and test the integrative model of green buying behaviour in the Indian and Asian context of sustainable consumption. The model is tested by applying structural equation modeling of path analysis using the total of 410 valid responses. The data were collected from Uttar Pradesh (India) through a structured questionnaire using the purposive convenient sampling. The results validate that “green purchase behaviour” is significantly determined by “green purchase intention,” which in turn significantly and positively influenced by “attitude towards green products.” The results also revealed that the measure of “environmental concern” and “perceived consumer effectiveness” were found to be positive and significant predictor of attitude towards green products, however, “perceived environmental knowledge” was not significantly related to attitude towards green products and perceived consumer effectiveness in the model. The discussion and implications are manifested towards sustainable consumption in the context of emerging target markets.","author":[{"dropping-particle":"","family":"Jaiswal","given":"Deepak","non-dropping-particle":"","parse-names":false,"suffix":""},{"dropping-particle":"","family":"Singh","given":"Bhagwan","non-dropping-particle":"","parse-names":false,"suffix":""}],"container-title":"Business Strategy and Development","id":"ITEM-2","issue":"1","issued":{"date-parts":[["2018"]]},"page":"64-73","title":"Toward sustainable consumption: Investigating the determinants of green buying behaviour of Indian consumers","type":"article-journal","volume":"1"},"uris":["http://www.mendeley.com/documents/?uuid=b1069699-0b36-4b71-ac2a-bbd85bc1d593"]}],"mendeley":{"formattedCitation":"(Jaiswal &amp; Singh, 2018; Sultan, Tarafder, Pearson, &amp; Henryks, 2020b)","manualFormatting":"(Jaiswal &amp; Singh, 2018; Sultan et al., 2020a)","plainTextFormattedCitation":"(Jaiswal &amp; Singh, 2018; Sultan, Tarafder, Pearson, &amp; Henryks, 2020b)","previouslyFormattedCitation":"(Jaiswal &amp; Singh, 2018; Sultan, Tarafder, Pearson, &amp; Henryks, 2020b)"},"properties":{"noteIndex":0},"schema":"https://github.com/citation-style-language/schema/raw/master/csl-citation.json"}</w:instrText>
      </w:r>
      <w:r w:rsidR="0098756F" w:rsidRPr="005F15E9">
        <w:rPr>
          <w:rFonts w:ascii="Times New Roman" w:hAnsi="Times New Roman" w:cs="Times New Roman"/>
          <w:sz w:val="24"/>
          <w:szCs w:val="24"/>
        </w:rPr>
        <w:fldChar w:fldCharType="separate"/>
      </w:r>
      <w:r w:rsidR="0098756F" w:rsidRPr="005F15E9">
        <w:rPr>
          <w:rFonts w:ascii="Times New Roman" w:hAnsi="Times New Roman" w:cs="Times New Roman"/>
          <w:noProof/>
          <w:sz w:val="24"/>
          <w:szCs w:val="24"/>
        </w:rPr>
        <w:t>(Jaiswal &amp; Singh, 2018; Sultan</w:t>
      </w:r>
      <w:r w:rsidR="00511669" w:rsidRPr="005F15E9">
        <w:rPr>
          <w:rFonts w:ascii="Times New Roman" w:hAnsi="Times New Roman" w:cs="Times New Roman"/>
          <w:noProof/>
          <w:sz w:val="24"/>
          <w:szCs w:val="24"/>
        </w:rPr>
        <w:t xml:space="preserve"> et al.</w:t>
      </w:r>
      <w:r w:rsidR="0098756F" w:rsidRPr="005F15E9">
        <w:rPr>
          <w:rFonts w:ascii="Times New Roman" w:hAnsi="Times New Roman" w:cs="Times New Roman"/>
          <w:noProof/>
          <w:sz w:val="24"/>
          <w:szCs w:val="24"/>
        </w:rPr>
        <w:t>, 2020</w:t>
      </w:r>
      <w:r w:rsidR="000079A5" w:rsidRPr="005F15E9">
        <w:rPr>
          <w:rFonts w:ascii="Times New Roman" w:hAnsi="Times New Roman" w:cs="Times New Roman"/>
          <w:noProof/>
          <w:sz w:val="24"/>
          <w:szCs w:val="24"/>
        </w:rPr>
        <w:t>a</w:t>
      </w:r>
      <w:r w:rsidR="0098756F" w:rsidRPr="005F15E9">
        <w:rPr>
          <w:rFonts w:ascii="Times New Roman" w:hAnsi="Times New Roman" w:cs="Times New Roman"/>
          <w:noProof/>
          <w:sz w:val="24"/>
          <w:szCs w:val="24"/>
        </w:rPr>
        <w:t>)</w:t>
      </w:r>
      <w:r w:rsidR="0098756F" w:rsidRPr="005F15E9">
        <w:rPr>
          <w:rFonts w:ascii="Times New Roman" w:hAnsi="Times New Roman" w:cs="Times New Roman"/>
          <w:sz w:val="24"/>
          <w:szCs w:val="24"/>
        </w:rPr>
        <w:fldChar w:fldCharType="end"/>
      </w:r>
    </w:p>
    <w:p w14:paraId="4CAC9E60" w14:textId="76945104" w:rsidR="00B971D3" w:rsidRPr="005F15E9" w:rsidRDefault="00D62B12" w:rsidP="00AF1057">
      <w:pPr>
        <w:spacing w:line="276" w:lineRule="auto"/>
        <w:jc w:val="both"/>
        <w:rPr>
          <w:rFonts w:ascii="Times New Roman" w:hAnsi="Times New Roman" w:cs="Times New Roman"/>
          <w:sz w:val="24"/>
          <w:szCs w:val="24"/>
        </w:rPr>
      </w:pPr>
      <w:r w:rsidRPr="005F15E9">
        <w:rPr>
          <w:rFonts w:ascii="Times New Roman" w:hAnsi="Times New Roman" w:cs="Times New Roman"/>
          <w:sz w:val="24"/>
          <w:szCs w:val="24"/>
        </w:rPr>
        <w:t>T</w:t>
      </w:r>
      <w:r w:rsidR="00141967" w:rsidRPr="005F15E9">
        <w:rPr>
          <w:rFonts w:ascii="Times New Roman" w:hAnsi="Times New Roman" w:cs="Times New Roman"/>
          <w:sz w:val="24"/>
          <w:szCs w:val="24"/>
        </w:rPr>
        <w:t>he effects of other contextual factors</w:t>
      </w:r>
      <w:r w:rsidRPr="005F15E9">
        <w:rPr>
          <w:rFonts w:ascii="Times New Roman" w:hAnsi="Times New Roman" w:cs="Times New Roman"/>
          <w:sz w:val="24"/>
          <w:szCs w:val="24"/>
        </w:rPr>
        <w:t xml:space="preserve"> are also </w:t>
      </w:r>
      <w:proofErr w:type="spellStart"/>
      <w:r w:rsidRPr="005F15E9">
        <w:rPr>
          <w:rFonts w:ascii="Times New Roman" w:hAnsi="Times New Roman" w:cs="Times New Roman"/>
          <w:sz w:val="24"/>
          <w:szCs w:val="24"/>
        </w:rPr>
        <w:t>analyzed</w:t>
      </w:r>
      <w:proofErr w:type="spellEnd"/>
      <w:r w:rsidR="00141967" w:rsidRPr="005F15E9">
        <w:rPr>
          <w:rFonts w:ascii="Times New Roman" w:hAnsi="Times New Roman" w:cs="Times New Roman"/>
          <w:sz w:val="24"/>
          <w:szCs w:val="24"/>
        </w:rPr>
        <w:t>. The findings indicated a direct effect of environmental concerns on purchase intention</w:t>
      </w:r>
      <w:r w:rsidR="00897365" w:rsidRPr="005F15E9">
        <w:rPr>
          <w:rFonts w:ascii="Times New Roman" w:hAnsi="Times New Roman" w:cs="Times New Roman"/>
          <w:sz w:val="24"/>
          <w:szCs w:val="24"/>
        </w:rPr>
        <w:t>,</w:t>
      </w:r>
      <w:r w:rsidR="00141967" w:rsidRPr="005F15E9">
        <w:rPr>
          <w:rFonts w:ascii="Times New Roman" w:hAnsi="Times New Roman" w:cs="Times New Roman"/>
          <w:sz w:val="24"/>
          <w:szCs w:val="24"/>
        </w:rPr>
        <w:t xml:space="preserve"> which confers that the consumer’s concerns for environmental protection and sustainability get translated into purchase intentions</w:t>
      </w:r>
      <w:r w:rsidR="004A576C" w:rsidRPr="005F15E9">
        <w:rPr>
          <w:rFonts w:ascii="Times New Roman" w:hAnsi="Times New Roman" w:cs="Times New Roman"/>
          <w:sz w:val="24"/>
          <w:szCs w:val="24"/>
        </w:rPr>
        <w:t>,</w:t>
      </w:r>
      <w:r w:rsidR="00141967" w:rsidRPr="005F15E9">
        <w:rPr>
          <w:rFonts w:ascii="Times New Roman" w:hAnsi="Times New Roman" w:cs="Times New Roman"/>
          <w:sz w:val="24"/>
          <w:szCs w:val="24"/>
        </w:rPr>
        <w:t xml:space="preserve"> </w:t>
      </w:r>
      <w:r w:rsidR="006755E7" w:rsidRPr="005F15E9">
        <w:rPr>
          <w:rFonts w:ascii="Times New Roman" w:hAnsi="Times New Roman" w:cs="Times New Roman"/>
          <w:sz w:val="24"/>
          <w:szCs w:val="24"/>
        </w:rPr>
        <w:t>sustained</w:t>
      </w:r>
      <w:r w:rsidR="00141967" w:rsidRPr="005F15E9">
        <w:rPr>
          <w:rFonts w:ascii="Times New Roman" w:hAnsi="Times New Roman" w:cs="Times New Roman"/>
          <w:sz w:val="24"/>
          <w:szCs w:val="24"/>
        </w:rPr>
        <w:t xml:space="preserve"> by the findings of </w:t>
      </w:r>
      <w:r w:rsidR="00141967" w:rsidRPr="005F15E9">
        <w:rPr>
          <w:rFonts w:ascii="Times New Roman" w:hAnsi="Times New Roman" w:cs="Times New Roman"/>
          <w:sz w:val="24"/>
          <w:szCs w:val="24"/>
        </w:rPr>
        <w:fldChar w:fldCharType="begin" w:fldLock="1"/>
      </w:r>
      <w:r w:rsidR="00F82489" w:rsidRPr="005F15E9">
        <w:rPr>
          <w:rFonts w:ascii="Times New Roman" w:hAnsi="Times New Roman" w:cs="Times New Roman"/>
          <w:sz w:val="24"/>
          <w:szCs w:val="24"/>
        </w:rPr>
        <w:instrText>ADDIN CSL_CITATION {"citationItems":[{"id":"ITEM-1","itemData":{"DOI":"10.1016/j.jclepro.2017.12.054","ISSN":"09596526","abstract":"Providing information to consumers is crucial to foster pro-environmental attitudes and the purchasing of green products. To date few studies explored the interplay between information, pre-existing environmental concern and barriers to the purchase of green products. By analyzing the data from a survey to a large sample of Italian consumers (n = 8001), we advanced 6 hypotheses to explain the main drivers behind consumers’ selection of sustainable products. Attitudes towards green products were the main predictors of green product purchasing and were influenced by consumer's attitudes towards ecolabels, whose marginal effect varied according to the level of individual environmental concern. Our study provides evidence that ecolabels can play a significant role in attitude formation about green products, interacting with environmental concern. Therefore, we suggest future studies about green consumer profiling based on how consumers access and integrate information in decision-making, to improve green marketing campaigns. Product information strategies are crucial to foster pro-environmental attitudes and the purchasing of green products. To date, few studies have explored the interplay between information, existing environmental concern and barriers to the purchase of green products. By analyzing the data from a survey to a large sample of Italian consumers (n = 8001), six hypotheses to explain the main drivers of consumers’ selections of sustainable products were advanced. Attitudes towards the products were the main predictors of green product purchasing and were influenced by consumer's attitudes towards ecolabels, whose marginal effect decreased as the environmental concern increased. This research also demonstrates that a complex interaction between previous environmental knowledge and the use of green labels influence attitudes towards sustainable products, rather than environmental concern per-se, and that ethical aspects of production are important predictors of consumer's attitudes towards sustainable products, despite they have not been traditionally regarded as such. Future studies about green consumer profiling based on how consumers access and integrate information in decision-making are suggested, to improve green marketing campaigns.","author":[{"dropping-particle":"","family":"Cerri","given":"Jacopo","non-dropping-particle":"","parse-names":false,"suffix":""},{"dropping-particle":"","family":"Testa","given":"Francesco","non-dropping-particle":"","parse-names":false,"suffix":""},{"dropping-particle":"","family":"Rizzi","given":"Francesco","non-dropping-particle":"","parse-names":false,"suffix":""}],"container-title":"Journal of Cleaner Production","id":"ITEM-1","issued":{"date-parts":[["2018"]]},"page":"343-353","publisher":"Elsevier Ltd","title":"The more I care, the less I will listen to you: How information, environmental concern and ethical production influence consumers’ attitudes and the purchasing of sustainable products","type":"article-journal","volume":"175"},"uris":["http://www.mendeley.com/documents/?uuid=0940c64c-6a29-4856-a28c-d2da57406e1e"]},{"id":"ITEM-2","itemData":{"DOI":"10.1002/bse.2587","ISSN":"10990836","abstract":"The transition towards a circular economy is a crucial issue to pursue a more sustainable development. In this transition, consumers' comprehension and engagement are necessary points to guide them towards more environmentally conscious purchases. This study extends the understanding of green consumer behaviour by testing an integrated conceptual model that explores the influence of personal concern, other pro-environmental behaviours, greenwashing beliefs, consumer innovativeness, and personal predisposition to seeking information on the purchasing of circular packaging. We explored both the stand-alone and the mediating effects of information seeking. Data were collected from a questionnaire-based survey administered to a large and representative sample of Italian families, using 1,643 valid responses. We used structural equation modelling to test the proposed hypotheses. The results highlight the fundamental importance of seeking information in order to guide consumption choices that are more consistent with the circular economy. For managers, our paper suggests that packaging counts in purchasing decisions and that information is used by consumers to search for consistency between personal attitudes, other pro-environmental behaviours, and the circular attributes of packaging.","author":[{"dropping-particle":"","family":"Testa","given":"Francesco","non-dropping-particle":"","parse-names":false,"suffix":""},{"dropping-particle":"","family":"Iovino","given":"Roberta","non-dropping-particle":"","parse-names":false,"suffix":""},{"dropping-particle":"","family":"Iraldo","given":"Fabio","non-dropping-particle":"","parse-names":false,"suffix":""}],"container-title":"Business Strategy and the Environment","id":"ITEM-2","issue":"8","issued":{"date-parts":[["2020"]]},"page":"3435-3448","title":"The circular economy and consumer behaviour: The mediating role of information seeking in buying circular packaging","type":"article-journal","volume":"29"},"uris":["http://www.mendeley.com/documents/?uuid=4da8f5a1-9726-4046-884d-ee7bf4dd9929"]}],"mendeley":{"formattedCitation":"(Cerri et al., 2018; Testa et al., 2020)","plainTextFormattedCitation":"(Cerri et al., 2018; Testa et al., 2020)","previouslyFormattedCitation":"(Cerri et al., 2018; Testa et al., 2020)"},"properties":{"noteIndex":0},"schema":"https://github.com/citation-style-language/schema/raw/master/csl-citation.json"}</w:instrText>
      </w:r>
      <w:r w:rsidR="00141967" w:rsidRPr="005F15E9">
        <w:rPr>
          <w:rFonts w:ascii="Times New Roman" w:hAnsi="Times New Roman" w:cs="Times New Roman"/>
          <w:sz w:val="24"/>
          <w:szCs w:val="24"/>
        </w:rPr>
        <w:fldChar w:fldCharType="separate"/>
      </w:r>
      <w:r w:rsidR="00141967" w:rsidRPr="005F15E9">
        <w:rPr>
          <w:rFonts w:ascii="Times New Roman" w:hAnsi="Times New Roman" w:cs="Times New Roman"/>
          <w:noProof/>
          <w:sz w:val="24"/>
          <w:szCs w:val="24"/>
        </w:rPr>
        <w:t>(Cerri et al., 2018; Testa et al., 2020)</w:t>
      </w:r>
      <w:r w:rsidR="00141967" w:rsidRPr="005F15E9">
        <w:rPr>
          <w:rFonts w:ascii="Times New Roman" w:hAnsi="Times New Roman" w:cs="Times New Roman"/>
          <w:sz w:val="24"/>
          <w:szCs w:val="24"/>
        </w:rPr>
        <w:fldChar w:fldCharType="end"/>
      </w:r>
      <w:r w:rsidR="00F82489" w:rsidRPr="005F15E9">
        <w:rPr>
          <w:rFonts w:ascii="Times New Roman" w:hAnsi="Times New Roman" w:cs="Times New Roman"/>
          <w:sz w:val="24"/>
          <w:szCs w:val="24"/>
        </w:rPr>
        <w:t>.</w:t>
      </w:r>
      <w:r w:rsidR="00426FDC" w:rsidRPr="005F15E9">
        <w:rPr>
          <w:rFonts w:ascii="Times New Roman" w:hAnsi="Times New Roman" w:cs="Times New Roman"/>
          <w:sz w:val="24"/>
          <w:szCs w:val="24"/>
        </w:rPr>
        <w:t xml:space="preserve"> The perception of environmental concerns also exhibit</w:t>
      </w:r>
      <w:r w:rsidR="006A2674" w:rsidRPr="005F15E9">
        <w:rPr>
          <w:rFonts w:ascii="Times New Roman" w:hAnsi="Times New Roman" w:cs="Times New Roman"/>
          <w:sz w:val="24"/>
          <w:szCs w:val="24"/>
        </w:rPr>
        <w:t>s</w:t>
      </w:r>
      <w:r w:rsidR="00426FDC" w:rsidRPr="005F15E9">
        <w:rPr>
          <w:rFonts w:ascii="Times New Roman" w:hAnsi="Times New Roman" w:cs="Times New Roman"/>
          <w:sz w:val="24"/>
          <w:szCs w:val="24"/>
        </w:rPr>
        <w:t xml:space="preserve"> significant influence on the attitude, in congruence </w:t>
      </w:r>
      <w:r w:rsidR="00426FDC" w:rsidRPr="005F15E9">
        <w:rPr>
          <w:rFonts w:ascii="Times New Roman" w:hAnsi="Times New Roman" w:cs="Times New Roman"/>
          <w:sz w:val="24"/>
          <w:szCs w:val="24"/>
        </w:rPr>
        <w:lastRenderedPageBreak/>
        <w:t xml:space="preserve">with </w:t>
      </w:r>
      <w:r w:rsidR="00CF00D7" w:rsidRPr="005F15E9">
        <w:rPr>
          <w:rFonts w:ascii="Times New Roman" w:hAnsi="Times New Roman" w:cs="Times New Roman"/>
          <w:sz w:val="24"/>
          <w:szCs w:val="24"/>
        </w:rPr>
        <w:fldChar w:fldCharType="begin" w:fldLock="1"/>
      </w:r>
      <w:r w:rsidR="00CF00D7" w:rsidRPr="005F15E9">
        <w:rPr>
          <w:rFonts w:ascii="Times New Roman" w:hAnsi="Times New Roman" w:cs="Times New Roman"/>
          <w:sz w:val="24"/>
          <w:szCs w:val="24"/>
        </w:rPr>
        <w:instrText>ADDIN CSL_CITATION {"citationItems":[{"id":"ITEM-1","itemData":{"DOI":"10.1016/j.jclepro.2017.12.054","ISSN":"09596526","abstract":"Providing information to consumers is crucial to foster pro-environmental attitudes and the purchasing of green products. To date few studies explored the interplay between information, pre-existing environmental concern and barriers to the purchase of green products. By analyzing the data from a survey to a large sample of Italian consumers (n = 8001), we advanced 6 hypotheses to explain the main drivers behind consumers’ selection of sustainable products. Attitudes towards green products were the main predictors of green product purchasing and were influenced by consumer's attitudes towards ecolabels, whose marginal effect varied according to the level of individual environmental concern. Our study provides evidence that ecolabels can play a significant role in attitude formation about green products, interacting with environmental concern. Therefore, we suggest future studies about green consumer profiling based on how consumers access and integrate information in decision-making, to improve green marketing campaigns. Product information strategies are crucial to foster pro-environmental attitudes and the purchasing of green products. To date, few studies have explored the interplay between information, existing environmental concern and barriers to the purchase of green products. By analyzing the data from a survey to a large sample of Italian consumers (n = 8001), six hypotheses to explain the main drivers of consumers’ selections of sustainable products were advanced. Attitudes towards the products were the main predictors of green product purchasing and were influenced by consumer's attitudes towards ecolabels, whose marginal effect decreased as the environmental concern increased. This research also demonstrates that a complex interaction between previous environmental knowledge and the use of green labels influence attitudes towards sustainable products, rather than environmental concern per-se, and that ethical aspects of production are important predictors of consumer's attitudes towards sustainable products, despite they have not been traditionally regarded as such. Future studies about green consumer profiling based on how consumers access and integrate information in decision-making are suggested, to improve green marketing campaigns.","author":[{"dropping-particle":"","family":"Cerri","given":"Jacopo","non-dropping-particle":"","parse-names":false,"suffix":""},{"dropping-particle":"","family":"Testa","given":"Francesco","non-dropping-particle":"","parse-names":false,"suffix":""},{"dropping-particle":"","family":"Rizzi","given":"Francesco","non-dropping-particle":"","parse-names":false,"suffix":""}],"container-title":"Journal of Cleaner Production","id":"ITEM-1","issued":{"date-parts":[["2018"]]},"page":"343-353","publisher":"Elsevier Ltd","title":"The more I care, the less I will listen to you: How information, environmental concern and ethical production influence consumers’ attitudes and the purchasing of sustainable products","type":"article-journal","volume":"175"},"uris":["http://www.mendeley.com/documents/?uuid=0940c64c-6a29-4856-a28c-d2da57406e1e"]}],"mendeley":{"formattedCitation":"(Cerri et al., 2018)","plainTextFormattedCitation":"(Cerri et al., 2018)","previouslyFormattedCitation":"(Cerri et al., 2018)"},"properties":{"noteIndex":0},"schema":"https://github.com/citation-style-language/schema/raw/master/csl-citation.json"}</w:instrText>
      </w:r>
      <w:r w:rsidR="00CF00D7" w:rsidRPr="005F15E9">
        <w:rPr>
          <w:rFonts w:ascii="Times New Roman" w:hAnsi="Times New Roman" w:cs="Times New Roman"/>
          <w:sz w:val="24"/>
          <w:szCs w:val="24"/>
        </w:rPr>
        <w:fldChar w:fldCharType="separate"/>
      </w:r>
      <w:r w:rsidR="00CF00D7" w:rsidRPr="005F15E9">
        <w:rPr>
          <w:rFonts w:ascii="Times New Roman" w:hAnsi="Times New Roman" w:cs="Times New Roman"/>
          <w:noProof/>
          <w:sz w:val="24"/>
          <w:szCs w:val="24"/>
        </w:rPr>
        <w:t>(Cerri et al., 2018)</w:t>
      </w:r>
      <w:r w:rsidR="00CF00D7" w:rsidRPr="005F15E9">
        <w:rPr>
          <w:rFonts w:ascii="Times New Roman" w:hAnsi="Times New Roman" w:cs="Times New Roman"/>
          <w:sz w:val="24"/>
          <w:szCs w:val="24"/>
        </w:rPr>
        <w:fldChar w:fldCharType="end"/>
      </w:r>
      <w:r w:rsidR="00426FDC" w:rsidRPr="005F15E9">
        <w:rPr>
          <w:rFonts w:ascii="Times New Roman" w:hAnsi="Times New Roman" w:cs="Times New Roman"/>
          <w:sz w:val="24"/>
          <w:szCs w:val="24"/>
        </w:rPr>
        <w:t xml:space="preserve"> and</w:t>
      </w:r>
      <w:r w:rsidR="004A576C" w:rsidRPr="005F15E9">
        <w:rPr>
          <w:rFonts w:ascii="Times New Roman" w:hAnsi="Times New Roman" w:cs="Times New Roman"/>
          <w:sz w:val="24"/>
          <w:szCs w:val="24"/>
        </w:rPr>
        <w:t xml:space="preserve"> </w:t>
      </w:r>
      <w:r w:rsidR="004A576C" w:rsidRPr="005F15E9">
        <w:rPr>
          <w:rFonts w:ascii="Times New Roman" w:hAnsi="Times New Roman" w:cs="Times New Roman"/>
          <w:sz w:val="24"/>
          <w:szCs w:val="24"/>
        </w:rPr>
        <w:fldChar w:fldCharType="begin" w:fldLock="1"/>
      </w:r>
      <w:r w:rsidR="004A576C" w:rsidRPr="005F15E9">
        <w:rPr>
          <w:rFonts w:ascii="Times New Roman" w:hAnsi="Times New Roman" w:cs="Times New Roman"/>
          <w:sz w:val="24"/>
          <w:szCs w:val="24"/>
        </w:rPr>
        <w:instrText>ADDIN CSL_CITATION {"citationItems":[{"id":"ITEM-1","itemData":{"DOI":"10.1016/J.JBUSRES.2020.01.017","ISSN":"0148-2963","abstract":"Major environmental issues facing our planet are considered to be partly rooted in consumer overconsumption that has resulted from high economic growth. Pro-environmental behaviours (PEBs) have been studied extensively in developed Western countries but more research is needed in developing non-Western countries. Additionally, there are increasing calls for research providing broader theoretical and behavioural explanations of consumers’ intentions to adopt PEBs. Therefore, the aim of this research was to examine the factors affecting consumers’ PEBs in Saudi Arabia. Quantitative data (n = 613) were collected using a survey method. The proposed conceptual model and associated hypotheses were tested using structural equation modelling. The results revealed that consumers’ intentions to adopt direct- and indirect-PEBs are affected by innovativeness, materialism, perceived consumer effectiveness, and environmental concern, but not by social influence. Evidence was also found of differences between younger and older respondents. These findings can be used to formulate effective marketing strategies to benefit the environment, society, and sustainable companies in the country.","author":[{"dropping-particle":"","family":"Alzubaidi","given":"Hawazin","non-dropping-particle":"","parse-names":false,"suffix":""},{"dropping-particle":"","family":"Slade","given":"Emma L.","non-dropping-particle":"","parse-names":false,"suffix":""},{"dropping-particle":"","family":"Dwivedi","given":"Yogesh K.","non-dropping-particle":"","parse-names":false,"suffix":""}],"container-title":"Journal of Business Research","id":"ITEM-1","issued":{"date-parts":[["2021","1","1"]]},"page":"685-699","publisher":"Elsevier","title":"Examining antecedents of consumers’ pro-environmental behaviours: TPB extended with materialism and innovativeness","type":"article-journal","volume":"122"},"uris":["http://www.mendeley.com/documents/?uuid=caeae8c3-9bb4-3ea6-870e-e76a359f829a"]}],"mendeley":{"formattedCitation":"(Alzubaidi et al., 2021)","plainTextFormattedCitation":"(Alzubaidi et al., 2021)","previouslyFormattedCitation":"(Alzubaidi et al., 2021)"},"properties":{"noteIndex":0},"schema":"https://github.com/citation-style-language/schema/raw/master/csl-citation.json"}</w:instrText>
      </w:r>
      <w:r w:rsidR="004A576C" w:rsidRPr="005F15E9">
        <w:rPr>
          <w:rFonts w:ascii="Times New Roman" w:hAnsi="Times New Roman" w:cs="Times New Roman"/>
          <w:sz w:val="24"/>
          <w:szCs w:val="24"/>
        </w:rPr>
        <w:fldChar w:fldCharType="separate"/>
      </w:r>
      <w:r w:rsidR="004A576C" w:rsidRPr="005F15E9">
        <w:rPr>
          <w:rFonts w:ascii="Times New Roman" w:hAnsi="Times New Roman" w:cs="Times New Roman"/>
          <w:noProof/>
          <w:sz w:val="24"/>
          <w:szCs w:val="24"/>
        </w:rPr>
        <w:t>(</w:t>
      </w:r>
      <w:r w:rsidR="004A576C" w:rsidRPr="005F15E9">
        <w:rPr>
          <w:rFonts w:ascii="Times New Roman" w:hAnsi="Times New Roman" w:cs="Times New Roman"/>
          <w:noProof/>
          <w:sz w:val="24"/>
          <w:szCs w:val="24"/>
          <w:highlight w:val="yellow"/>
        </w:rPr>
        <w:t>Alzubaidi et al.,</w:t>
      </w:r>
      <w:r w:rsidR="004A576C" w:rsidRPr="005F15E9">
        <w:rPr>
          <w:rFonts w:ascii="Times New Roman" w:hAnsi="Times New Roman" w:cs="Times New Roman"/>
          <w:noProof/>
          <w:sz w:val="24"/>
          <w:szCs w:val="24"/>
        </w:rPr>
        <w:t xml:space="preserve"> </w:t>
      </w:r>
      <w:r w:rsidR="004A576C" w:rsidRPr="005F15E9">
        <w:rPr>
          <w:rFonts w:ascii="Times New Roman" w:hAnsi="Times New Roman" w:cs="Times New Roman"/>
          <w:noProof/>
          <w:sz w:val="24"/>
          <w:szCs w:val="24"/>
          <w:highlight w:val="yellow"/>
        </w:rPr>
        <w:t>2021)</w:t>
      </w:r>
      <w:r w:rsidR="004A576C" w:rsidRPr="005F15E9">
        <w:rPr>
          <w:rFonts w:ascii="Times New Roman" w:hAnsi="Times New Roman" w:cs="Times New Roman"/>
          <w:sz w:val="24"/>
          <w:szCs w:val="24"/>
        </w:rPr>
        <w:fldChar w:fldCharType="end"/>
      </w:r>
      <w:r w:rsidR="00426FDC" w:rsidRPr="005F15E9">
        <w:rPr>
          <w:rFonts w:ascii="Times New Roman" w:hAnsi="Times New Roman" w:cs="Times New Roman"/>
          <w:sz w:val="24"/>
          <w:szCs w:val="24"/>
        </w:rPr>
        <w:t>, which is a significant predecessor to the purchase intention. Therefore, it can be established that the consumer</w:t>
      </w:r>
      <w:r w:rsidR="006A2674" w:rsidRPr="005F15E9">
        <w:rPr>
          <w:rFonts w:ascii="Times New Roman" w:hAnsi="Times New Roman" w:cs="Times New Roman"/>
          <w:sz w:val="24"/>
          <w:szCs w:val="24"/>
        </w:rPr>
        <w:t>’</w:t>
      </w:r>
      <w:r w:rsidR="00426FDC" w:rsidRPr="005F15E9">
        <w:rPr>
          <w:rFonts w:ascii="Times New Roman" w:hAnsi="Times New Roman" w:cs="Times New Roman"/>
          <w:sz w:val="24"/>
          <w:szCs w:val="24"/>
        </w:rPr>
        <w:t>s concern for environmental sustainability help shape</w:t>
      </w:r>
      <w:r w:rsidR="006A2674" w:rsidRPr="005F15E9">
        <w:rPr>
          <w:rFonts w:ascii="Times New Roman" w:hAnsi="Times New Roman" w:cs="Times New Roman"/>
          <w:sz w:val="24"/>
          <w:szCs w:val="24"/>
        </w:rPr>
        <w:t>s</w:t>
      </w:r>
      <w:r w:rsidR="00426FDC" w:rsidRPr="005F15E9">
        <w:rPr>
          <w:rFonts w:ascii="Times New Roman" w:hAnsi="Times New Roman" w:cs="Times New Roman"/>
          <w:sz w:val="24"/>
          <w:szCs w:val="24"/>
        </w:rPr>
        <w:t xml:space="preserve"> favourable attitude and intention towards sustainable labelled products.</w:t>
      </w:r>
      <w:r w:rsidR="00F82489" w:rsidRPr="005F15E9">
        <w:rPr>
          <w:rFonts w:ascii="Times New Roman" w:hAnsi="Times New Roman" w:cs="Times New Roman"/>
          <w:sz w:val="24"/>
          <w:szCs w:val="24"/>
        </w:rPr>
        <w:t xml:space="preserve"> The perception of effectiveness in helping and supporting maintain environmental sustainability was found to influenc</w:t>
      </w:r>
      <w:r w:rsidR="006755E7" w:rsidRPr="005F15E9">
        <w:rPr>
          <w:rFonts w:ascii="Times New Roman" w:hAnsi="Times New Roman" w:cs="Times New Roman"/>
          <w:sz w:val="24"/>
          <w:szCs w:val="24"/>
        </w:rPr>
        <w:t>e</w:t>
      </w:r>
      <w:r w:rsidR="00F82489" w:rsidRPr="005F15E9">
        <w:rPr>
          <w:rFonts w:ascii="Times New Roman" w:hAnsi="Times New Roman" w:cs="Times New Roman"/>
          <w:sz w:val="24"/>
          <w:szCs w:val="24"/>
        </w:rPr>
        <w:t xml:space="preserve"> purchase intention. To put </w:t>
      </w:r>
      <w:r w:rsidR="006A2674" w:rsidRPr="005F15E9">
        <w:rPr>
          <w:rFonts w:ascii="Times New Roman" w:hAnsi="Times New Roman" w:cs="Times New Roman"/>
          <w:sz w:val="24"/>
          <w:szCs w:val="24"/>
        </w:rPr>
        <w:t xml:space="preserve">it </w:t>
      </w:r>
      <w:r w:rsidR="00F82489" w:rsidRPr="005F15E9">
        <w:rPr>
          <w:rFonts w:ascii="Times New Roman" w:hAnsi="Times New Roman" w:cs="Times New Roman"/>
          <w:sz w:val="24"/>
          <w:szCs w:val="24"/>
        </w:rPr>
        <w:t xml:space="preserve">differently, a consumer is more inclined to </w:t>
      </w:r>
      <w:r w:rsidR="00897365" w:rsidRPr="005F15E9">
        <w:rPr>
          <w:rFonts w:ascii="Times New Roman" w:hAnsi="Times New Roman" w:cs="Times New Roman"/>
          <w:sz w:val="24"/>
          <w:szCs w:val="24"/>
        </w:rPr>
        <w:t xml:space="preserve">purchase </w:t>
      </w:r>
      <w:r w:rsidR="00F82489" w:rsidRPr="005F15E9">
        <w:rPr>
          <w:rFonts w:ascii="Times New Roman" w:hAnsi="Times New Roman" w:cs="Times New Roman"/>
          <w:sz w:val="24"/>
          <w:szCs w:val="24"/>
        </w:rPr>
        <w:t>sustainable labelled products if he/she perceive</w:t>
      </w:r>
      <w:r w:rsidR="006A2674" w:rsidRPr="005F15E9">
        <w:rPr>
          <w:rFonts w:ascii="Times New Roman" w:hAnsi="Times New Roman" w:cs="Times New Roman"/>
          <w:sz w:val="24"/>
          <w:szCs w:val="24"/>
        </w:rPr>
        <w:t>s</w:t>
      </w:r>
      <w:r w:rsidR="00F82489" w:rsidRPr="005F15E9">
        <w:rPr>
          <w:rFonts w:ascii="Times New Roman" w:hAnsi="Times New Roman" w:cs="Times New Roman"/>
          <w:sz w:val="24"/>
          <w:szCs w:val="24"/>
        </w:rPr>
        <w:t xml:space="preserve"> himself/herself to be effective in helping solve environmental issues, which is consistent with earlier studies in the field </w:t>
      </w:r>
      <w:r w:rsidR="00F82489" w:rsidRPr="005F15E9">
        <w:rPr>
          <w:rFonts w:ascii="Times New Roman" w:hAnsi="Times New Roman" w:cs="Times New Roman"/>
          <w:sz w:val="24"/>
          <w:szCs w:val="24"/>
        </w:rPr>
        <w:fldChar w:fldCharType="begin" w:fldLock="1"/>
      </w:r>
      <w:r w:rsidR="00D85D51" w:rsidRPr="005F15E9">
        <w:rPr>
          <w:rFonts w:ascii="Times New Roman" w:hAnsi="Times New Roman" w:cs="Times New Roman"/>
          <w:sz w:val="24"/>
          <w:szCs w:val="24"/>
        </w:rPr>
        <w:instrText>ADDIN CSL_CITATION {"citationItems":[{"id":"ITEM-1","itemData":{"DOI":"10.1016/j.jretconser.2017.11.008","ISSN":"09696989","abstract":"The purpose of this empirical study is to operationalize the relationship of cognitive factors influencing on green purchase intention directly and indirectly via the mediating role of attitude towards green products which in turn investigated with green purchasing behaviour in order to validate the proposed research model in the Indian context of ecologically friendly buying behaviour. The model is based on ‘attitude-intention-behaviour’ and analysed by using structural equation modeling (SEM) from that data collected of 351 Indian consumers. The findings unveiled that Green purchase intention (GPI) was significantly and directly driven by Attitude towards green products (AGP), Environmental concern (EC), and Perceived consumer effectiveness (PCE) directly and indirectly via the mediating the role of AGP however, perceived environmental knowledge (PEK) was found to be insignificant effect on both AGP and GPI in this study. Moreover the measure of GPI was found to be the fundamental predictor of Green purchase behaviour (GPB) in the model. Hence, the present model provides valuable inputs to policymakers and marketers to design from the perspective of green marketing policies and strategies in order to cope with the indigenous Indian context.","author":[{"dropping-particle":"","family":"Jaiswal","given":"Deepak","non-dropping-particle":"","parse-names":false,"suffix":""},{"dropping-particle":"","family":"Kant","given":"Rishi","non-dropping-particle":"","parse-names":false,"suffix":""}],"container-title":"Journal of Retailing and Consumer Services","id":"ITEM-1","issue":"December 2017","issued":{"date-parts":[["2018"]]},"page":"60-69","publisher":"Elsevier Ltd","title":"Green purchasing behaviour: A conceptual framework and empirical investigation of Indian consumers","type":"article-journal","volume":"41"},"uris":["http://www.mendeley.com/documents/?uuid=59c34cf4-633b-4ad0-b90b-ad9390e7df51"]},{"id":"ITEM-2","itemData":{"DOI":"10.1007/s10806-005-5485-3","ISSN":"11877863","abstract":"Although public interest in sustainability increases and consumer attitudes are mainly positive, behavioral patterns are not univocally consistent with attitudes. This study investigates the presumed gap between favorable attitude towards sustainable behavior and behavioral intention to purchase sustainable food products. The impact of involvement, perceived availability, certainty, perceived consumer effectiveness (PCE), values, and social norms on consumers' attitudes and intentions towards sustainable food products is analyzed. The empirical research builds on a survey with a sample of 456 young consumers, using a questionnaire and an experimental design with manipulation of key constructs through showing advertisements for sustainable dairy. Involvement with sustainability, certainty, and PCE have a significant positive impact on attitude towards buying sustainable dairy products, which in turn correlates strongly with intention to buy. Low perceived availability of sustainable products explains why intentions to buy remain low, although attitudes might be positive. On the reverse side, experiencing social pressure from peers (social norm) explains intentions to buy, despite rather negative personal attitudes. This study shows that more sustainable and ethical food consumption can be stimulated through raising involvement, PCE, certainty, social norms, and perceived availability. © Springer 2006.","author":[{"dropping-particle":"","family":"Vermeir","given":"Iris","non-dropping-particle":"","parse-names":false,"suffix":""},{"dropping-particle":"","family":"Verbeke","given":"Wim","non-dropping-particle":"","parse-names":false,"suffix":""}],"container-title":"Journal of Agricultural and Environmental Ethics","id":"ITEM-2","issue":"2","issued":{"date-parts":[["2006","4"]]},"page":"169-194","publisher":"Springer","title":"Sustainable food consumption: Exploring the consumer \"attitude - Behavioral intention\" gap","type":"article-journal","volume":"19"},"uris":["http://www.mendeley.com/documents/?uuid=8197b911-2ba6-3436-9c97-b1363daf103b"]}],"mendeley":{"formattedCitation":"(Jaiswal &amp; Kant, 2018; Vermeir &amp; Verbeke, 2006)","plainTextFormattedCitation":"(Jaiswal &amp; Kant, 2018; Vermeir &amp; Verbeke, 2006)","previouslyFormattedCitation":"(Jaiswal &amp; Kant, 2018; Vermeir &amp; Verbeke, 2006)"},"properties":{"noteIndex":0},"schema":"https://github.com/citation-style-language/schema/raw/master/csl-citation.json"}</w:instrText>
      </w:r>
      <w:r w:rsidR="00F82489" w:rsidRPr="005F15E9">
        <w:rPr>
          <w:rFonts w:ascii="Times New Roman" w:hAnsi="Times New Roman" w:cs="Times New Roman"/>
          <w:sz w:val="24"/>
          <w:szCs w:val="24"/>
        </w:rPr>
        <w:fldChar w:fldCharType="separate"/>
      </w:r>
      <w:r w:rsidR="00F04035" w:rsidRPr="005F15E9">
        <w:rPr>
          <w:rFonts w:ascii="Times New Roman" w:hAnsi="Times New Roman" w:cs="Times New Roman"/>
          <w:noProof/>
          <w:sz w:val="24"/>
          <w:szCs w:val="24"/>
        </w:rPr>
        <w:t>(Jaiswal &amp; Kant, 2018; Vermeir &amp; Verbeke, 2006)</w:t>
      </w:r>
      <w:r w:rsidR="00F82489" w:rsidRPr="005F15E9">
        <w:rPr>
          <w:rFonts w:ascii="Times New Roman" w:hAnsi="Times New Roman" w:cs="Times New Roman"/>
          <w:sz w:val="24"/>
          <w:szCs w:val="24"/>
        </w:rPr>
        <w:fldChar w:fldCharType="end"/>
      </w:r>
      <w:r w:rsidR="00F82489" w:rsidRPr="005F15E9">
        <w:rPr>
          <w:rFonts w:ascii="Times New Roman" w:hAnsi="Times New Roman" w:cs="Times New Roman"/>
          <w:sz w:val="24"/>
          <w:szCs w:val="24"/>
        </w:rPr>
        <w:t xml:space="preserve">. </w:t>
      </w:r>
    </w:p>
    <w:p w14:paraId="05E68F5D" w14:textId="2D6D5958" w:rsidR="003A4990" w:rsidRPr="005F15E9" w:rsidRDefault="00D85D51" w:rsidP="004500B0">
      <w:pPr>
        <w:spacing w:line="276" w:lineRule="auto"/>
        <w:jc w:val="both"/>
        <w:rPr>
          <w:rFonts w:ascii="Times New Roman" w:hAnsi="Times New Roman" w:cs="Times New Roman"/>
          <w:b/>
          <w:sz w:val="24"/>
          <w:szCs w:val="24"/>
        </w:rPr>
      </w:pPr>
      <w:r w:rsidRPr="005F15E9">
        <w:rPr>
          <w:rFonts w:ascii="Times New Roman" w:hAnsi="Times New Roman" w:cs="Times New Roman"/>
          <w:sz w:val="24"/>
          <w:szCs w:val="24"/>
        </w:rPr>
        <w:t>In the opposite direction, consumer innovativeness was found to negative</w:t>
      </w:r>
      <w:r w:rsidR="00897365" w:rsidRPr="005F15E9">
        <w:rPr>
          <w:rFonts w:ascii="Times New Roman" w:hAnsi="Times New Roman" w:cs="Times New Roman"/>
          <w:sz w:val="24"/>
          <w:szCs w:val="24"/>
        </w:rPr>
        <w:t>ly</w:t>
      </w:r>
      <w:r w:rsidRPr="005F15E9">
        <w:rPr>
          <w:rFonts w:ascii="Times New Roman" w:hAnsi="Times New Roman" w:cs="Times New Roman"/>
          <w:sz w:val="24"/>
          <w:szCs w:val="24"/>
        </w:rPr>
        <w:t xml:space="preserve"> influence purchase intention</w:t>
      </w:r>
      <w:r w:rsidR="00897365" w:rsidRPr="005F15E9">
        <w:rPr>
          <w:rFonts w:ascii="Times New Roman" w:hAnsi="Times New Roman" w:cs="Times New Roman"/>
          <w:sz w:val="24"/>
          <w:szCs w:val="24"/>
        </w:rPr>
        <w:t>,</w:t>
      </w:r>
      <w:r w:rsidRPr="005F15E9">
        <w:rPr>
          <w:rFonts w:ascii="Times New Roman" w:hAnsi="Times New Roman" w:cs="Times New Roman"/>
          <w:sz w:val="24"/>
          <w:szCs w:val="24"/>
        </w:rPr>
        <w:t xml:space="preserve"> which states that consumers with higher </w:t>
      </w:r>
      <w:r w:rsidR="006755E7" w:rsidRPr="005F15E9">
        <w:rPr>
          <w:rFonts w:ascii="Times New Roman" w:hAnsi="Times New Roman" w:cs="Times New Roman"/>
          <w:sz w:val="24"/>
          <w:szCs w:val="24"/>
        </w:rPr>
        <w:t xml:space="preserve">levels of </w:t>
      </w:r>
      <w:r w:rsidRPr="005F15E9">
        <w:rPr>
          <w:rFonts w:ascii="Times New Roman" w:hAnsi="Times New Roman" w:cs="Times New Roman"/>
          <w:sz w:val="24"/>
          <w:szCs w:val="24"/>
        </w:rPr>
        <w:t xml:space="preserve">innovativeness are less </w:t>
      </w:r>
      <w:r w:rsidR="006755E7" w:rsidRPr="005F15E9">
        <w:rPr>
          <w:rFonts w:ascii="Times New Roman" w:hAnsi="Times New Roman" w:cs="Times New Roman"/>
          <w:sz w:val="24"/>
          <w:szCs w:val="24"/>
        </w:rPr>
        <w:t xml:space="preserve">inclined </w:t>
      </w:r>
      <w:r w:rsidRPr="005F15E9">
        <w:rPr>
          <w:rFonts w:ascii="Times New Roman" w:hAnsi="Times New Roman" w:cs="Times New Roman"/>
          <w:sz w:val="24"/>
          <w:szCs w:val="24"/>
        </w:rPr>
        <w:t xml:space="preserve">to purchase </w:t>
      </w:r>
      <w:r w:rsidR="006A2674" w:rsidRPr="005F15E9">
        <w:rPr>
          <w:rFonts w:ascii="Times New Roman" w:hAnsi="Times New Roman" w:cs="Times New Roman"/>
          <w:sz w:val="24"/>
          <w:szCs w:val="24"/>
        </w:rPr>
        <w:t xml:space="preserve">a </w:t>
      </w:r>
      <w:r w:rsidRPr="005F15E9">
        <w:rPr>
          <w:rFonts w:ascii="Times New Roman" w:hAnsi="Times New Roman" w:cs="Times New Roman"/>
          <w:sz w:val="24"/>
          <w:szCs w:val="24"/>
        </w:rPr>
        <w:t xml:space="preserve">sustainable labelled product. This can be owing to the fact that the consumers who assign greater importance to newness and hedonic or functional values may not be much influenced by environmental values </w:t>
      </w:r>
      <w:r w:rsidRPr="005F15E9">
        <w:rPr>
          <w:rFonts w:ascii="Times New Roman" w:hAnsi="Times New Roman" w:cs="Times New Roman"/>
          <w:sz w:val="24"/>
          <w:szCs w:val="24"/>
        </w:rPr>
        <w:fldChar w:fldCharType="begin" w:fldLock="1"/>
      </w:r>
      <w:r w:rsidR="00A30A9F" w:rsidRPr="005F15E9">
        <w:rPr>
          <w:rFonts w:ascii="Times New Roman" w:hAnsi="Times New Roman" w:cs="Times New Roman"/>
          <w:sz w:val="24"/>
          <w:szCs w:val="24"/>
        </w:rPr>
        <w:instrText>ADDIN CSL_CITATION {"citationItems":[{"id":"ITEM-1","itemData":{"DOI":"10.1002/bse.2587","ISSN":"10990836","abstract":"The transition towards a circular economy is a crucial issue to pursue a more sustainable development. In this transition, consumers' comprehension and engagement are necessary points to guide them towards more environmentally conscious purchases. This study extends the understanding of green consumer behaviour by testing an integrated conceptual model that explores the influence of personal concern, other pro-environmental behaviours, greenwashing beliefs, consumer innovativeness, and personal predisposition to seeking information on the purchasing of circular packaging. We explored both the stand-alone and the mediating effects of information seeking. Data were collected from a questionnaire-based survey administered to a large and representative sample of Italian families, using 1,643 valid responses. We used structural equation modelling to test the proposed hypotheses. The results highlight the fundamental importance of seeking information in order to guide consumption choices that are more consistent with the circular economy. For managers, our paper suggests that packaging counts in purchasing decisions and that information is used by consumers to search for consistency between personal attitudes, other pro-environmental behaviours, and the circular attributes of packaging.","author":[{"dropping-particle":"","family":"Testa","given":"Francesco","non-dropping-particle":"","parse-names":false,"suffix":""},{"dropping-particle":"","family":"Iovino","given":"Roberta","non-dropping-particle":"","parse-names":false,"suffix":""},{"dropping-particle":"","family":"Iraldo","given":"Fabio","non-dropping-particle":"","parse-names":false,"suffix":""}],"container-title":"Business Strategy and the Environment","id":"ITEM-1","issue":"8","issued":{"date-parts":[["2020"]]},"page":"3435-3448","title":"The circular economy and consumer behaviour: The mediating role of information seeking in buying circular packaging","type":"article-journal","volume":"29"},"uris":["http://www.mendeley.com/documents/?uuid=4da8f5a1-9726-4046-884d-ee7bf4dd9929"]}],"mendeley":{"formattedCitation":"(Testa et al., 2020)","plainTextFormattedCitation":"(Testa et al., 2020)","previouslyFormattedCitation":"(Testa et al., 2020)"},"properties":{"noteIndex":0},"schema":"https://github.com/citation-style-language/schema/raw/master/csl-citation.json"}</w:instrText>
      </w:r>
      <w:r w:rsidRPr="005F15E9">
        <w:rPr>
          <w:rFonts w:ascii="Times New Roman" w:hAnsi="Times New Roman" w:cs="Times New Roman"/>
          <w:sz w:val="24"/>
          <w:szCs w:val="24"/>
        </w:rPr>
        <w:fldChar w:fldCharType="separate"/>
      </w:r>
      <w:r w:rsidRPr="005F15E9">
        <w:rPr>
          <w:rFonts w:ascii="Times New Roman" w:hAnsi="Times New Roman" w:cs="Times New Roman"/>
          <w:noProof/>
          <w:sz w:val="24"/>
          <w:szCs w:val="24"/>
        </w:rPr>
        <w:t>(Testa et al., 2020)</w:t>
      </w:r>
      <w:r w:rsidRPr="005F15E9">
        <w:rPr>
          <w:rFonts w:ascii="Times New Roman" w:hAnsi="Times New Roman" w:cs="Times New Roman"/>
          <w:sz w:val="24"/>
          <w:szCs w:val="24"/>
        </w:rPr>
        <w:fldChar w:fldCharType="end"/>
      </w:r>
      <w:r w:rsidRPr="005F15E9">
        <w:rPr>
          <w:rFonts w:ascii="Times New Roman" w:hAnsi="Times New Roman" w:cs="Times New Roman"/>
          <w:sz w:val="24"/>
          <w:szCs w:val="24"/>
        </w:rPr>
        <w:t>.</w:t>
      </w:r>
      <w:r w:rsidR="00A30A9F" w:rsidRPr="005F15E9">
        <w:rPr>
          <w:rFonts w:ascii="Times New Roman" w:hAnsi="Times New Roman" w:cs="Times New Roman"/>
          <w:sz w:val="24"/>
          <w:szCs w:val="24"/>
        </w:rPr>
        <w:t xml:space="preserve"> The analysis </w:t>
      </w:r>
      <w:r w:rsidR="00897365" w:rsidRPr="005F15E9">
        <w:rPr>
          <w:rFonts w:ascii="Times New Roman" w:hAnsi="Times New Roman" w:cs="Times New Roman"/>
          <w:sz w:val="24"/>
          <w:szCs w:val="24"/>
        </w:rPr>
        <w:t xml:space="preserve">results </w:t>
      </w:r>
      <w:r w:rsidR="00A30A9F" w:rsidRPr="005F15E9">
        <w:rPr>
          <w:rFonts w:ascii="Times New Roman" w:hAnsi="Times New Roman" w:cs="Times New Roman"/>
          <w:sz w:val="24"/>
          <w:szCs w:val="24"/>
        </w:rPr>
        <w:t>indicated that consumer’s awareness of sustainable labels exert</w:t>
      </w:r>
      <w:r w:rsidR="006A2674" w:rsidRPr="005F15E9">
        <w:rPr>
          <w:rFonts w:ascii="Times New Roman" w:hAnsi="Times New Roman" w:cs="Times New Roman"/>
          <w:sz w:val="24"/>
          <w:szCs w:val="24"/>
        </w:rPr>
        <w:t>s a</w:t>
      </w:r>
      <w:r w:rsidR="00A30A9F" w:rsidRPr="005F15E9">
        <w:rPr>
          <w:rFonts w:ascii="Times New Roman" w:hAnsi="Times New Roman" w:cs="Times New Roman"/>
          <w:sz w:val="24"/>
          <w:szCs w:val="24"/>
        </w:rPr>
        <w:t xml:space="preserve"> significant </w:t>
      </w:r>
      <w:r w:rsidR="006755E7" w:rsidRPr="005F15E9">
        <w:rPr>
          <w:rFonts w:ascii="Times New Roman" w:hAnsi="Times New Roman" w:cs="Times New Roman"/>
          <w:sz w:val="24"/>
          <w:szCs w:val="24"/>
        </w:rPr>
        <w:t xml:space="preserve">effect </w:t>
      </w:r>
      <w:r w:rsidR="00A30A9F" w:rsidRPr="005F15E9">
        <w:rPr>
          <w:rFonts w:ascii="Times New Roman" w:hAnsi="Times New Roman" w:cs="Times New Roman"/>
          <w:sz w:val="24"/>
          <w:szCs w:val="24"/>
        </w:rPr>
        <w:t xml:space="preserve">on attitude and purchase intention concerning sustainable labelled products. These </w:t>
      </w:r>
      <w:r w:rsidR="006755E7" w:rsidRPr="005F15E9">
        <w:rPr>
          <w:rFonts w:ascii="Times New Roman" w:hAnsi="Times New Roman" w:cs="Times New Roman"/>
          <w:sz w:val="24"/>
          <w:szCs w:val="24"/>
        </w:rPr>
        <w:t>outcomes</w:t>
      </w:r>
      <w:r w:rsidR="00A30A9F" w:rsidRPr="005F15E9">
        <w:rPr>
          <w:rFonts w:ascii="Times New Roman" w:hAnsi="Times New Roman" w:cs="Times New Roman"/>
          <w:sz w:val="24"/>
          <w:szCs w:val="24"/>
        </w:rPr>
        <w:t xml:space="preserve"> are in line with </w:t>
      </w:r>
      <w:r w:rsidR="00A30A9F" w:rsidRPr="005F15E9">
        <w:rPr>
          <w:rFonts w:ascii="Times New Roman" w:hAnsi="Times New Roman" w:cs="Times New Roman"/>
          <w:sz w:val="24"/>
          <w:szCs w:val="24"/>
        </w:rPr>
        <w:fldChar w:fldCharType="begin" w:fldLock="1"/>
      </w:r>
      <w:r w:rsidR="00E73A2B" w:rsidRPr="005F15E9">
        <w:rPr>
          <w:rFonts w:ascii="Times New Roman" w:hAnsi="Times New Roman" w:cs="Times New Roman"/>
          <w:sz w:val="24"/>
          <w:szCs w:val="24"/>
        </w:rPr>
        <w:instrText>ADDIN CSL_CITATION {"citationItems":[{"id":"ITEM-1","itemData":{"DOI":"10.1016/j.jbusres.2019.10.048","ISSN":"01482963","abstract":"Although sustainable product companies provide various environmental cues to promote consumer purchasing, these cues do not have the intended effect in many cases. Therefore, this study investigates the effect of the following on purchase intention: interaction between representative environmental cues, that is, sustainable label and traceability, and interaction between sustainable label and consumer knowledge of certification. The results demonstrate that consumers’ purchase intention is highest when sustainable label and traceability information are provided simultaneously. Moreover, when consumer knowledge is high, purchase intention increases only when a sustainable label is provided. However, when consumer knowledge is low, purchase intention increases with a non-sustainable label. Furthermore, perceived risk and product efficacy dually mediate the effect of these interactions on purchase intention. The results imply that purchase intention can be increased by providing more transparent and diverse environmental cues based on information technology, and by increasing consumers’ certification knowledge.","author":[{"dropping-particle":"","family":"Lee","given":"Eung Jin","non-dropping-particle":"","parse-names":false,"suffix":""},{"dropping-particle":"","family":"Bae","given":"Joonheui","non-dropping-particle":"","parse-names":false,"suffix":""},{"dropping-particle":"","family":"Kim","given":"Kyung Hoon","non-dropping-particle":"","parse-names":false,"suffix":""}],"container-title":"Journal of Business Research","id":"ITEM-1","issue":"January","issued":{"date-parts":[["2020"]]},"page":"425-433","publisher":"Elsevier","title":"The effect of environmental cues on the purchase intention of sustainable products","type":"article-journal","volume":"120"},"uris":["http://www.mendeley.com/documents/?uuid=8601c76a-af51-4c2a-90d6-8b992381e5cc"]},{"id":"ITEM-2","itemData":{"DOI":"10.1080/0267257X.2012.659279","abstract":"Global warming and carbon emissions have gained international attention. However, it would appear that consumers are still unclear about what it encompasses and how it relates to their individual b...","author":[{"dropping-particle":"","family":"Polonsky","given":"Michael Jay","non-dropping-particle":"","parse-names":false,"suffix":""},{"dropping-particle":"","family":"Vocino","given":"Andrea","non-dropping-particle":"","parse-names":false,"suffix":""},{"dropping-particle":"","family":"Grau","given":"Stacy Landreth","non-dropping-particle":"","parse-names":false,"suffix":""},{"dropping-particle":"","family":"Garma","given":"Romana","non-dropping-particle":"","parse-names":false,"suffix":""},{"dropping-particle":"","family":"Ferdous","given":"Ahmed Shahriar","non-dropping-particle":"","parse-names":false,"suffix":""}],"container-title":"https://doi.org/10.1080/0267257X.2012.659279","id":"ITEM-2","issue":"3-4","issued":{"date-parts":[["2012","3"]]},"page":"238-263","publisher":" Taylor &amp; Francis ","title":"The impact of general and carbon-related environmental knowledge on attitudes and behaviour of US consumers","type":"article-journal","volume":"28"},"uris":["http://www.mendeley.com/documents/?uuid=af0b4589-127b-395d-bbcc-b0547afcfd4c"]},{"id":"ITEM-3","itemData":{"DOI":"10.1080/03670244.2020.1865339","abstract":"This study aims to understand antecedents of students’ and science educators’ purchasing behaviors for eco-labeled foods with the extended Theory of Planned Behavior (TPB) model including self-identity, personal norm, willingness to pay, and eco-label knowledge in the Turkish context. A web-based survey was used to collect data from 3,393 people including middle school students, high school students, pre-service science teachers, science teachers, and academic staff. The results revealed that both the original (32%) and extended (37%) TPB models successfully explained intentions to purchase eco-labeled foods. In addition, personal norm, eco-label knowledge, and intention explained 25% of the variance in purchase behaviors indicating an acceptable explanatory power. In the original TPB model, attitude and perceived behavioral control had positive influence on intention, and in addition to those factors, willingness to pay and self-identity had a positive effect on intention in the extended TPB model. However, subjective norm had no significant influence on intention for both models. As a result, the study has important practical implications for policy and curriculum makers, education stakeholders, and science educators.","author":[{"dropping-particle":"","family":"Ateş","given":"H.","non-dropping-particle":"","parse-names":false,"suffix":""}],"container-title":"Ecology of Food and Nutrition","id":"ITEM-3","issued":{"date-parts":[["2021"]]},"title":"Understanding Students’ and Science Educators’ Eco-Labeled Food Purchase Behaviors: Extension of Theory of Planned Behavior with Self-Identity, Personal Norm, Willingness to Pay, and Eco-Label Knowledge","type":"article-journal"},"uris":["http://www.mendeley.com/documents/?uuid=e2057d66-5009-4f24-acf8-a98267d4ad19"]}],"mendeley":{"formattedCitation":"(Ateş, 2021; Lee et al., 2020; Polonsky, Vocino, Grau, Garma, &amp; Ferdous, 2012)","manualFormatting":"(Ateş, 2021; Lee et al., 2020; Polonsky et al., 2012)","plainTextFormattedCitation":"(Ateş, 2021; Lee et al., 2020; Polonsky, Vocino, Grau, Garma, &amp; Ferdous, 2012)","previouslyFormattedCitation":"(Ateş, 2021; Lee et al., 2020; Polonsky, Vocino, Grau, Garma, &amp; Ferdous, 2012)"},"properties":{"noteIndex":0},"schema":"https://github.com/citation-style-language/schema/raw/master/csl-citation.json"}</w:instrText>
      </w:r>
      <w:r w:rsidR="00A30A9F" w:rsidRPr="005F15E9">
        <w:rPr>
          <w:rFonts w:ascii="Times New Roman" w:hAnsi="Times New Roman" w:cs="Times New Roman"/>
          <w:sz w:val="24"/>
          <w:szCs w:val="24"/>
        </w:rPr>
        <w:fldChar w:fldCharType="separate"/>
      </w:r>
      <w:r w:rsidR="000079A5" w:rsidRPr="005F15E9">
        <w:rPr>
          <w:rFonts w:ascii="Times New Roman" w:hAnsi="Times New Roman" w:cs="Times New Roman"/>
          <w:noProof/>
          <w:sz w:val="24"/>
          <w:szCs w:val="24"/>
        </w:rPr>
        <w:t>(Ateş, 2021; Lee et al., 2020; Polonsky et al., 2012)</w:t>
      </w:r>
      <w:r w:rsidR="00A30A9F" w:rsidRPr="005F15E9">
        <w:rPr>
          <w:rFonts w:ascii="Times New Roman" w:hAnsi="Times New Roman" w:cs="Times New Roman"/>
          <w:sz w:val="24"/>
          <w:szCs w:val="24"/>
        </w:rPr>
        <w:fldChar w:fldCharType="end"/>
      </w:r>
      <w:r w:rsidR="00A30A9F" w:rsidRPr="005F15E9">
        <w:rPr>
          <w:rFonts w:ascii="Times New Roman" w:hAnsi="Times New Roman" w:cs="Times New Roman"/>
          <w:sz w:val="24"/>
          <w:szCs w:val="24"/>
        </w:rPr>
        <w:t>. In addition, the awareness of sustainable label awareness was found to be a significant determinant of subjective norms</w:t>
      </w:r>
      <w:r w:rsidR="00897365" w:rsidRPr="005F15E9">
        <w:rPr>
          <w:rFonts w:ascii="Times New Roman" w:hAnsi="Times New Roman" w:cs="Times New Roman"/>
          <w:sz w:val="24"/>
          <w:szCs w:val="24"/>
        </w:rPr>
        <w:t>,</w:t>
      </w:r>
      <w:r w:rsidR="00A30A9F" w:rsidRPr="005F15E9">
        <w:rPr>
          <w:rFonts w:ascii="Times New Roman" w:hAnsi="Times New Roman" w:cs="Times New Roman"/>
          <w:sz w:val="24"/>
          <w:szCs w:val="24"/>
        </w:rPr>
        <w:t xml:space="preserve"> which depicts that the consumers with greater awareness of sustainable products will perceive higher social pressure for purchasing these products</w:t>
      </w:r>
      <w:r w:rsidR="00897365" w:rsidRPr="005F15E9">
        <w:rPr>
          <w:rFonts w:ascii="Times New Roman" w:hAnsi="Times New Roman" w:cs="Times New Roman"/>
          <w:sz w:val="24"/>
          <w:szCs w:val="24"/>
        </w:rPr>
        <w:t>,</w:t>
      </w:r>
      <w:r w:rsidR="00A30A9F" w:rsidRPr="005F15E9">
        <w:rPr>
          <w:rFonts w:ascii="Times New Roman" w:hAnsi="Times New Roman" w:cs="Times New Roman"/>
          <w:sz w:val="24"/>
          <w:szCs w:val="24"/>
        </w:rPr>
        <w:t xml:space="preserve"> as argued by</w:t>
      </w:r>
      <w:r w:rsidR="00130156" w:rsidRPr="005F15E9">
        <w:rPr>
          <w:rFonts w:ascii="Times New Roman" w:hAnsi="Times New Roman" w:cs="Times New Roman"/>
          <w:sz w:val="24"/>
          <w:szCs w:val="24"/>
        </w:rPr>
        <w:t xml:space="preserve"> </w:t>
      </w:r>
      <w:proofErr w:type="spellStart"/>
      <w:r w:rsidR="00130156" w:rsidRPr="005F15E9">
        <w:rPr>
          <w:rFonts w:ascii="Times New Roman" w:hAnsi="Times New Roman" w:cs="Times New Roman"/>
          <w:sz w:val="24"/>
          <w:szCs w:val="24"/>
        </w:rPr>
        <w:t>Taufique</w:t>
      </w:r>
      <w:proofErr w:type="spellEnd"/>
      <w:r w:rsidR="00130156" w:rsidRPr="005F15E9">
        <w:rPr>
          <w:rFonts w:ascii="Times New Roman" w:hAnsi="Times New Roman" w:cs="Times New Roman"/>
          <w:sz w:val="24"/>
          <w:szCs w:val="24"/>
        </w:rPr>
        <w:t xml:space="preserve"> et al. (2017) and Testa et al. (2021)</w:t>
      </w:r>
      <w:r w:rsidR="00A30A9F" w:rsidRPr="005F15E9">
        <w:rPr>
          <w:rFonts w:ascii="Times New Roman" w:hAnsi="Times New Roman" w:cs="Times New Roman"/>
          <w:sz w:val="24"/>
          <w:szCs w:val="24"/>
        </w:rPr>
        <w:t xml:space="preserve">. </w:t>
      </w:r>
    </w:p>
    <w:p w14:paraId="79168A1F" w14:textId="1DF9F7B3" w:rsidR="003A4990" w:rsidRPr="005F15E9" w:rsidRDefault="009D3C41" w:rsidP="00AF1057">
      <w:pPr>
        <w:spacing w:before="240" w:line="276" w:lineRule="auto"/>
        <w:jc w:val="both"/>
        <w:rPr>
          <w:rFonts w:ascii="Times New Roman" w:hAnsi="Times New Roman" w:cs="Times New Roman"/>
          <w:b/>
          <w:sz w:val="24"/>
          <w:szCs w:val="24"/>
        </w:rPr>
      </w:pPr>
      <w:r w:rsidRPr="005F15E9">
        <w:rPr>
          <w:rFonts w:ascii="Times New Roman" w:hAnsi="Times New Roman" w:cs="Times New Roman"/>
          <w:b/>
          <w:sz w:val="24"/>
          <w:szCs w:val="24"/>
          <w:highlight w:val="yellow"/>
        </w:rPr>
        <w:t>6</w:t>
      </w:r>
      <w:r w:rsidR="00707A7C" w:rsidRPr="005F15E9">
        <w:rPr>
          <w:rFonts w:ascii="Times New Roman" w:hAnsi="Times New Roman" w:cs="Times New Roman"/>
          <w:b/>
          <w:sz w:val="24"/>
          <w:szCs w:val="24"/>
          <w:highlight w:val="yellow"/>
        </w:rPr>
        <w:t>.</w:t>
      </w:r>
      <w:r w:rsidRPr="005F15E9">
        <w:rPr>
          <w:rFonts w:ascii="Times New Roman" w:hAnsi="Times New Roman" w:cs="Times New Roman"/>
          <w:b/>
          <w:sz w:val="24"/>
          <w:szCs w:val="24"/>
          <w:highlight w:val="yellow"/>
        </w:rPr>
        <w:t>2</w:t>
      </w:r>
      <w:r w:rsidR="00707A7C" w:rsidRPr="005F15E9">
        <w:rPr>
          <w:rFonts w:ascii="Times New Roman" w:hAnsi="Times New Roman" w:cs="Times New Roman"/>
          <w:b/>
          <w:sz w:val="24"/>
          <w:szCs w:val="24"/>
          <w:highlight w:val="yellow"/>
        </w:rPr>
        <w:t xml:space="preserve"> </w:t>
      </w:r>
      <w:r w:rsidR="00642FC3" w:rsidRPr="005F15E9">
        <w:rPr>
          <w:rFonts w:ascii="Times New Roman" w:hAnsi="Times New Roman" w:cs="Times New Roman"/>
          <w:b/>
          <w:sz w:val="24"/>
          <w:szCs w:val="24"/>
          <w:highlight w:val="yellow"/>
        </w:rPr>
        <w:t>Theoretical Implications</w:t>
      </w:r>
    </w:p>
    <w:p w14:paraId="70BDAEF6" w14:textId="70B9B26B" w:rsidR="00B971D3" w:rsidRPr="005F15E9" w:rsidRDefault="00642FC3" w:rsidP="00AF1057">
      <w:pPr>
        <w:spacing w:before="240" w:line="276" w:lineRule="auto"/>
        <w:jc w:val="both"/>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The findings of </w:t>
      </w:r>
      <w:r w:rsidR="00C25E38" w:rsidRPr="005F15E9">
        <w:rPr>
          <w:rFonts w:ascii="Times New Roman" w:hAnsi="Times New Roman" w:cs="Times New Roman"/>
          <w:sz w:val="24"/>
          <w:szCs w:val="24"/>
          <w:highlight w:val="yellow"/>
        </w:rPr>
        <w:t xml:space="preserve">this </w:t>
      </w:r>
      <w:r w:rsidRPr="005F15E9">
        <w:rPr>
          <w:rFonts w:ascii="Times New Roman" w:hAnsi="Times New Roman" w:cs="Times New Roman"/>
          <w:sz w:val="24"/>
          <w:szCs w:val="24"/>
          <w:highlight w:val="yellow"/>
        </w:rPr>
        <w:t xml:space="preserve">study foster </w:t>
      </w:r>
      <w:r w:rsidR="00897365" w:rsidRPr="005F15E9">
        <w:rPr>
          <w:rFonts w:ascii="Times New Roman" w:hAnsi="Times New Roman" w:cs="Times New Roman"/>
          <w:sz w:val="24"/>
          <w:szCs w:val="24"/>
          <w:highlight w:val="yellow"/>
        </w:rPr>
        <w:t xml:space="preserve">critical </w:t>
      </w:r>
      <w:r w:rsidRPr="005F15E9">
        <w:rPr>
          <w:rFonts w:ascii="Times New Roman" w:hAnsi="Times New Roman" w:cs="Times New Roman"/>
          <w:sz w:val="24"/>
          <w:szCs w:val="24"/>
          <w:highlight w:val="yellow"/>
        </w:rPr>
        <w:t xml:space="preserve">theoretical insights on shaping consumer behaviour concerning sustainable labelled products. From </w:t>
      </w:r>
      <w:r w:rsidR="006A2674" w:rsidRPr="005F15E9">
        <w:rPr>
          <w:rFonts w:ascii="Times New Roman" w:hAnsi="Times New Roman" w:cs="Times New Roman"/>
          <w:sz w:val="24"/>
          <w:szCs w:val="24"/>
          <w:highlight w:val="yellow"/>
        </w:rPr>
        <w:t xml:space="preserve">the </w:t>
      </w:r>
      <w:r w:rsidRPr="005F15E9">
        <w:rPr>
          <w:rFonts w:ascii="Times New Roman" w:hAnsi="Times New Roman" w:cs="Times New Roman"/>
          <w:sz w:val="24"/>
          <w:szCs w:val="24"/>
          <w:highlight w:val="yellow"/>
        </w:rPr>
        <w:t xml:space="preserve">statistical investigation of various factors extracted from the extant literature, </w:t>
      </w:r>
      <w:r w:rsidR="00C25E38" w:rsidRPr="005F15E9">
        <w:rPr>
          <w:rFonts w:ascii="Times New Roman" w:hAnsi="Times New Roman" w:cs="Times New Roman"/>
          <w:sz w:val="24"/>
          <w:szCs w:val="24"/>
          <w:highlight w:val="yellow"/>
        </w:rPr>
        <w:t xml:space="preserve">the </w:t>
      </w:r>
      <w:r w:rsidRPr="005F15E9">
        <w:rPr>
          <w:rFonts w:ascii="Times New Roman" w:hAnsi="Times New Roman" w:cs="Times New Roman"/>
          <w:sz w:val="24"/>
          <w:szCs w:val="24"/>
          <w:highlight w:val="yellow"/>
        </w:rPr>
        <w:t xml:space="preserve">research confirms the applicability and robustness of </w:t>
      </w:r>
      <w:r w:rsidR="006A2674" w:rsidRPr="005F15E9">
        <w:rPr>
          <w:rFonts w:ascii="Times New Roman" w:hAnsi="Times New Roman" w:cs="Times New Roman"/>
          <w:sz w:val="24"/>
          <w:szCs w:val="24"/>
          <w:highlight w:val="yellow"/>
        </w:rPr>
        <w:t xml:space="preserve">the </w:t>
      </w:r>
      <w:r w:rsidR="006755E7" w:rsidRPr="005F15E9">
        <w:rPr>
          <w:rFonts w:ascii="Times New Roman" w:hAnsi="Times New Roman" w:cs="Times New Roman"/>
          <w:sz w:val="24"/>
          <w:szCs w:val="24"/>
          <w:highlight w:val="yellow"/>
        </w:rPr>
        <w:t>TPB</w:t>
      </w:r>
      <w:r w:rsidRPr="005F15E9">
        <w:rPr>
          <w:rFonts w:ascii="Times New Roman" w:hAnsi="Times New Roman" w:cs="Times New Roman"/>
          <w:sz w:val="24"/>
          <w:szCs w:val="24"/>
          <w:highlight w:val="yellow"/>
        </w:rPr>
        <w:t xml:space="preserve"> in understanding sustainable consumer behaviour and patterns. This study support</w:t>
      </w:r>
      <w:r w:rsidR="00897365" w:rsidRPr="005F15E9">
        <w:rPr>
          <w:rFonts w:ascii="Times New Roman" w:hAnsi="Times New Roman" w:cs="Times New Roman"/>
          <w:sz w:val="24"/>
          <w:szCs w:val="24"/>
          <w:highlight w:val="yellow"/>
        </w:rPr>
        <w:t>s</w:t>
      </w:r>
      <w:r w:rsidRPr="005F15E9">
        <w:rPr>
          <w:rFonts w:ascii="Times New Roman" w:hAnsi="Times New Roman" w:cs="Times New Roman"/>
          <w:sz w:val="24"/>
          <w:szCs w:val="24"/>
          <w:highlight w:val="yellow"/>
        </w:rPr>
        <w:t xml:space="preserve"> previous evidence of </w:t>
      </w:r>
      <w:r w:rsidR="00897365" w:rsidRPr="005F15E9">
        <w:rPr>
          <w:rFonts w:ascii="Times New Roman" w:hAnsi="Times New Roman" w:cs="Times New Roman"/>
          <w:sz w:val="24"/>
          <w:szCs w:val="24"/>
          <w:highlight w:val="yellow"/>
        </w:rPr>
        <w:t xml:space="preserve">the </w:t>
      </w:r>
      <w:r w:rsidRPr="005F15E9">
        <w:rPr>
          <w:rFonts w:ascii="Times New Roman" w:hAnsi="Times New Roman" w:cs="Times New Roman"/>
          <w:sz w:val="24"/>
          <w:szCs w:val="24"/>
          <w:highlight w:val="yellow"/>
        </w:rPr>
        <w:t xml:space="preserve">usability of TPB in environmental behaviour and marketing literature </w:t>
      </w:r>
      <w:r w:rsidR="00CF00D7" w:rsidRPr="005F15E9">
        <w:rPr>
          <w:rFonts w:ascii="Times New Roman" w:hAnsi="Times New Roman" w:cs="Times New Roman"/>
          <w:sz w:val="24"/>
          <w:szCs w:val="24"/>
          <w:highlight w:val="yellow"/>
        </w:rPr>
        <w:fldChar w:fldCharType="begin" w:fldLock="1"/>
      </w:r>
      <w:r w:rsidR="00CF00D7" w:rsidRPr="005F15E9">
        <w:rPr>
          <w:rFonts w:ascii="Times New Roman" w:hAnsi="Times New Roman" w:cs="Times New Roman"/>
          <w:sz w:val="24"/>
          <w:szCs w:val="24"/>
          <w:highlight w:val="yellow"/>
        </w:rPr>
        <w:instrText>ADDIN CSL_CITATION {"citationItems":[{"id":"ITEM-1","itemData":{"DOI":"10.1007/S10551-019-04416-0/TABLES/5","ISSN":"15730697","abstract":"Responsible sustainable consumer behavior (RSCB) involves a complex pattern of environmental and social issues, in line with the view of sustainability as a construct with both environmental and social pillar. So far, environmental dimension was far more researched than social dimension. In this article, we investigate the antecedents of both environmentally and socially RSCB and willingness to behave in environmentally/socially responsible way. We include measures of concern, perceived consumer control/effectiveness, personal/social norms and ethical ideologies/obligation to better explain and extend the traditional theory of planned behavior. Additionally, we test the impact of information availability about environmental or social impact on RSCB. Our findings on a representative sample of 426 respondents (ages 18 to 65) show that in general, antecedents of environmentally and socially responsible sustainable consumption are similar in their effect on consumer behavior, with personal norms, concern and ethical ideologies having the strongest impact on RSCB. When comparing both types of behavior, socially responsible behavior is more influenced by perceived behavioral control and possibly social norms than environmentally responsible behavior, while information availability plays its role for both behaviors. Sustainable responsible consumption can be achieved by embracing both dimensions of sustainability and consumers need to have a sense for both social and environmental issues. The complexity and struggles between doing what is good for environment and society could be the reason why consumers have difficulties achieving sustainable responsible consumption.","author":[{"dropping-particle":"","family":"Hosta","given":"Maja","non-dropping-particle":"","parse-names":false,"suffix":""},{"dropping-particle":"","family":"Zabkar","given":"Vesna","non-dropping-particle":"","parse-names":false,"suffix":""}],"container-title":"Journal of Business Ethics","id":"ITEM-1","issue":"2","issued":{"date-parts":[["2021","6","1"]]},"page":"273-293","publisher":"Springer Science and Business Media B.V.","title":"Antecedents of Environmentally and Socially Responsible Sustainable Consumer Behavior","type":"article-journal","volume":"171"},"uris":["http://www.mendeley.com/documents/?uuid=37cf020b-78bd-387c-967f-795176293ec0"]}],"mendeley":{"formattedCitation":"(Hosta &amp; Zabkar, 2021)","manualFormatting":"(Hosta &amp; Zabkar, 2021","plainTextFormattedCitation":"(Hosta &amp; Zabkar, 2021)","previouslyFormattedCitation":"(Hosta &amp; Zabkar, 2021)"},"properties":{"noteIndex":0},"schema":"https://github.com/citation-style-language/schema/raw/master/csl-citation.json"}</w:instrText>
      </w:r>
      <w:r w:rsidR="00CF00D7" w:rsidRPr="005F15E9">
        <w:rPr>
          <w:rFonts w:ascii="Times New Roman" w:hAnsi="Times New Roman" w:cs="Times New Roman"/>
          <w:sz w:val="24"/>
          <w:szCs w:val="24"/>
          <w:highlight w:val="yellow"/>
        </w:rPr>
        <w:fldChar w:fldCharType="separate"/>
      </w:r>
      <w:r w:rsidR="00CF00D7" w:rsidRPr="005F15E9">
        <w:rPr>
          <w:rFonts w:ascii="Times New Roman" w:hAnsi="Times New Roman" w:cs="Times New Roman"/>
          <w:noProof/>
          <w:sz w:val="24"/>
          <w:szCs w:val="24"/>
          <w:highlight w:val="yellow"/>
        </w:rPr>
        <w:t>(Hosta &amp; Zabkar, 2021</w:t>
      </w:r>
      <w:r w:rsidR="00CF00D7" w:rsidRPr="005F15E9">
        <w:rPr>
          <w:rFonts w:ascii="Times New Roman" w:hAnsi="Times New Roman" w:cs="Times New Roman"/>
          <w:sz w:val="24"/>
          <w:szCs w:val="24"/>
          <w:highlight w:val="yellow"/>
        </w:rPr>
        <w:fldChar w:fldCharType="end"/>
      </w:r>
      <w:r w:rsidR="00CF00D7" w:rsidRPr="005F15E9">
        <w:rPr>
          <w:rFonts w:ascii="Times New Roman" w:hAnsi="Times New Roman" w:cs="Times New Roman"/>
          <w:sz w:val="24"/>
          <w:szCs w:val="24"/>
          <w:highlight w:val="yellow"/>
        </w:rPr>
        <w:t xml:space="preserve">; </w:t>
      </w:r>
      <w:r w:rsidRPr="005F15E9">
        <w:rPr>
          <w:rFonts w:ascii="Times New Roman" w:hAnsi="Times New Roman" w:cs="Times New Roman"/>
          <w:sz w:val="24"/>
          <w:szCs w:val="24"/>
          <w:highlight w:val="yellow"/>
        </w:rPr>
        <w:fldChar w:fldCharType="begin" w:fldLock="1"/>
      </w:r>
      <w:r w:rsidR="00CF00D7" w:rsidRPr="005F15E9">
        <w:rPr>
          <w:rFonts w:ascii="Times New Roman" w:hAnsi="Times New Roman" w:cs="Times New Roman"/>
          <w:sz w:val="24"/>
          <w:szCs w:val="24"/>
          <w:highlight w:val="yellow"/>
        </w:rPr>
        <w:instrText>ADDIN CSL_CITATION {"citationItems":[{"id":"ITEM-1","itemData":{"DOI":"10.1016/j.jclepro.2018.02.097","ISSN":"09596526","abstract":"Rapid economic growth and resulting overconsumption have accelerated environmental deterioration worldwide, prompting escalated consumption-related environmental concerns. This study attempts to explore the antecedents of ecologically conscious consumer behavior (ECCB) among young urban consumers in India – an emerging market experiencing rapid economic growth with increased urbanization and changes in consumption patterns that are contributing to environmental hazard. The empirical study including a literature review uses Theory of Planned Behavior integrating environmental attitudes, subjective norms, perceived consumer effectiveness, and behavioral intention in the model to investigate their influence on ECCB. The results suggest that attitudes and perceived consumer effectiveness both have a significant direct and indirect positive influence on ECCB. In addition, it would appear that the subjective norm, a measure of social demand, does not have any significant influence on behavioral intention leading to ECCB – contrary to established findings in a collective society considered in this study. This paper concludes with policy implications of the findings for marketers and policymakers, as well as potential directions for further research.","author":[{"dropping-particle":"","family":"Taufique","given":"Khan Md Raziuddin","non-dropping-particle":"","parse-names":false,"suffix":""},{"dropping-particle":"","family":"Vaithianathan","given":"Sridhar","non-dropping-particle":"","parse-names":false,"suffix":""}],"container-title":"Journal of Cleaner Production","id":"ITEM-1","issued":{"date-parts":[["2018"]]},"page":"46-55","publisher":"Elsevier B.V.","title":"A fresh look at understanding Green consumer behavior among young urban Indian consumers through the lens of Theory of Planned Behavior","type":"article-journal","volume":"183"},"uris":["http://www.mendeley.com/documents/?uuid=4e5b8e1f-f541-4e8d-8363-d5fdd9cf2f84"]},{"id":"ITEM-2","itemData":{"DOI":"10.1016/j.jretconser.2020.102418","ISSN":"09696989","abstract":"The increasing urbanization and changing consumption patterns are putting great strain on environmental sustainability. The consumption patterns need to be reformed due to the great contribution to rising carbon emissions. The customers are also becoming aware of the various environmental issues. The current research developed and tested a conceptual framework to scrutinize the antecedents of customers' intentions to adopt environmentally sustainable banking services and activities. Following the theory of planned behaviour (TPB), this paper incorporated the constructs namely trust, environmental consciousness, and perceived behavioural outcomes in addition to its basic variables. The data were gathered from a cross-sectional sample of 440 Indian bank customers using a survey method. PLS-based structural equation modelling technique was employed to test the research model. The results indicated that TPB constructs exert significant influence on customers’ behavioural intention. The environmental consciousness was marked as a highly significant predictor of perceived behavioural outcomes which in turn was found to be a significant determinant of trust as well as behavioural intention. Moreover, the attitude was found to be a significant outcome of trust and environmental consciousness. This research puts forth the theoretical as well as managerial implications and provides directions for further research in the concerned thrust area.","author":[{"dropping-particle":"","family":"Taneja","given":"Shilpa","non-dropping-particle":"","parse-names":false,"suffix":""},{"dropping-particle":"","family":"Ali","given":"Liaqat","non-dropping-particle":"","parse-names":false,"suffix":""}],"container-title":"Journal of Retailing and Consumer Services","id":"ITEM-2","issued":{"date-parts":[["2021","3","1"]]},"page":"102418","publisher":"Elsevier Ltd","title":"Determinants of customers’ intentions towards environmentally sustainable banking: Testing the structural model","type":"article-journal","volume":"59"},"uris":["http://www.mendeley.com/documents/?uuid=ef6b2634-e546-308c-b034-1f8db4ed4a36"]}],"mendeley":{"formattedCitation":"(Taneja &amp; Ali, 2021a; Taufique &amp; Vaithianathan, 2018)","manualFormatting":"Taneja &amp; Ali, 2021a; Taufique &amp; Vaithianathan, 2018)","plainTextFormattedCitation":"(Taneja &amp; Ali, 2021a; Taufique &amp; Vaithianathan, 2018)","previouslyFormattedCitation":"(Taneja &amp; Ali, 2021a; Taufique &amp; Vaithianathan, 2018)"},"properties":{"noteIndex":0},"schema":"https://github.com/citation-style-language/schema/raw/master/csl-citation.json"}</w:instrText>
      </w:r>
      <w:r w:rsidRPr="005F15E9">
        <w:rPr>
          <w:rFonts w:ascii="Times New Roman" w:hAnsi="Times New Roman" w:cs="Times New Roman"/>
          <w:sz w:val="24"/>
          <w:szCs w:val="24"/>
          <w:highlight w:val="yellow"/>
        </w:rPr>
        <w:fldChar w:fldCharType="separate"/>
      </w:r>
      <w:r w:rsidR="0035707E" w:rsidRPr="005F15E9">
        <w:rPr>
          <w:rFonts w:ascii="Times New Roman" w:hAnsi="Times New Roman" w:cs="Times New Roman"/>
          <w:noProof/>
          <w:sz w:val="24"/>
          <w:szCs w:val="24"/>
          <w:highlight w:val="yellow"/>
        </w:rPr>
        <w:t>Taneja &amp; Ali, 2021a; Taufique &amp; Vaithianathan, 2018)</w:t>
      </w:r>
      <w:r w:rsidRPr="005F15E9">
        <w:rPr>
          <w:rFonts w:ascii="Times New Roman" w:hAnsi="Times New Roman" w:cs="Times New Roman"/>
          <w:sz w:val="24"/>
          <w:szCs w:val="24"/>
          <w:highlight w:val="yellow"/>
        </w:rPr>
        <w:fldChar w:fldCharType="end"/>
      </w:r>
      <w:r w:rsidRPr="005F15E9">
        <w:rPr>
          <w:rFonts w:ascii="Times New Roman" w:hAnsi="Times New Roman" w:cs="Times New Roman"/>
          <w:sz w:val="24"/>
          <w:szCs w:val="24"/>
          <w:highlight w:val="yellow"/>
        </w:rPr>
        <w:t>.</w:t>
      </w:r>
      <w:r w:rsidR="00C25E38" w:rsidRPr="005F15E9">
        <w:rPr>
          <w:rFonts w:ascii="Times New Roman" w:hAnsi="Times New Roman" w:cs="Times New Roman"/>
          <w:sz w:val="24"/>
          <w:szCs w:val="24"/>
          <w:highlight w:val="yellow"/>
        </w:rPr>
        <w:t xml:space="preserve"> Therefore, the current research adds to the theoretical advancement concerning TPB by emphasizing its usability and validity in assessing sustainable purchase behaviour as the consequence of sustainable labelling strategies.</w:t>
      </w:r>
      <w:r w:rsidR="0054756F" w:rsidRPr="005F15E9">
        <w:rPr>
          <w:rFonts w:ascii="Times New Roman" w:hAnsi="Times New Roman" w:cs="Times New Roman"/>
          <w:sz w:val="24"/>
          <w:szCs w:val="24"/>
          <w:highlight w:val="yellow"/>
        </w:rPr>
        <w:t xml:space="preserve"> </w:t>
      </w:r>
      <w:r w:rsidR="00C25E38" w:rsidRPr="005F15E9">
        <w:rPr>
          <w:rFonts w:ascii="Times New Roman" w:hAnsi="Times New Roman" w:cs="Times New Roman"/>
          <w:sz w:val="24"/>
          <w:szCs w:val="24"/>
          <w:highlight w:val="yellow"/>
        </w:rPr>
        <w:t>In addition,</w:t>
      </w:r>
      <w:r w:rsidR="00867A10">
        <w:rPr>
          <w:rFonts w:ascii="Times New Roman" w:hAnsi="Times New Roman" w:cs="Times New Roman"/>
          <w:sz w:val="24"/>
          <w:szCs w:val="24"/>
          <w:highlight w:val="yellow"/>
        </w:rPr>
        <w:t xml:space="preserve"> t</w:t>
      </w:r>
      <w:r w:rsidR="00AA01FC" w:rsidRPr="005F15E9">
        <w:rPr>
          <w:rFonts w:ascii="Times New Roman" w:hAnsi="Times New Roman" w:cs="Times New Roman"/>
          <w:sz w:val="24"/>
          <w:szCs w:val="24"/>
          <w:highlight w:val="yellow"/>
        </w:rPr>
        <w:t>he role of other cognitive and environmental</w:t>
      </w:r>
      <w:r w:rsidR="00CE2C38" w:rsidRPr="005F15E9">
        <w:rPr>
          <w:rFonts w:ascii="Times New Roman" w:hAnsi="Times New Roman" w:cs="Times New Roman"/>
          <w:sz w:val="24"/>
          <w:szCs w:val="24"/>
          <w:highlight w:val="yellow"/>
        </w:rPr>
        <w:t xml:space="preserve"> factors, namely environmental concerns, consumer effectiveness, consumer innovativeness and sustainable label awareness </w:t>
      </w:r>
      <w:r w:rsidR="00C25E38" w:rsidRPr="005F15E9">
        <w:rPr>
          <w:rFonts w:ascii="Times New Roman" w:hAnsi="Times New Roman" w:cs="Times New Roman"/>
          <w:sz w:val="24"/>
          <w:szCs w:val="24"/>
          <w:highlight w:val="yellow"/>
        </w:rPr>
        <w:t>was analysed</w:t>
      </w:r>
      <w:r w:rsidR="004A576C" w:rsidRPr="005F15E9">
        <w:rPr>
          <w:rFonts w:ascii="Times New Roman" w:hAnsi="Times New Roman" w:cs="Times New Roman"/>
          <w:sz w:val="24"/>
          <w:szCs w:val="24"/>
          <w:highlight w:val="yellow"/>
        </w:rPr>
        <w:t xml:space="preserve"> and confirmed</w:t>
      </w:r>
      <w:r w:rsidR="00CE2C38" w:rsidRPr="005F15E9">
        <w:rPr>
          <w:rFonts w:ascii="Times New Roman" w:hAnsi="Times New Roman" w:cs="Times New Roman"/>
          <w:sz w:val="24"/>
          <w:szCs w:val="24"/>
          <w:highlight w:val="yellow"/>
        </w:rPr>
        <w:t>.</w:t>
      </w:r>
      <w:r w:rsidR="004A576C" w:rsidRPr="005F15E9">
        <w:rPr>
          <w:rFonts w:ascii="Times New Roman" w:hAnsi="Times New Roman" w:cs="Times New Roman"/>
          <w:sz w:val="24"/>
          <w:szCs w:val="24"/>
          <w:highlight w:val="yellow"/>
        </w:rPr>
        <w:t xml:space="preserve"> The findings stress the importance of including contextual and environment-specific variables in addition to TPB to assess sustainable behaviours.</w:t>
      </w:r>
      <w:r w:rsidR="00CE2C38" w:rsidRPr="005F15E9">
        <w:rPr>
          <w:rFonts w:ascii="Times New Roman" w:hAnsi="Times New Roman" w:cs="Times New Roman"/>
          <w:sz w:val="24"/>
          <w:szCs w:val="24"/>
          <w:highlight w:val="yellow"/>
        </w:rPr>
        <w:t xml:space="preserve"> </w:t>
      </w:r>
      <w:r w:rsidR="00D62B12" w:rsidRPr="005F15E9">
        <w:rPr>
          <w:rFonts w:ascii="Times New Roman" w:hAnsi="Times New Roman" w:cs="Times New Roman"/>
          <w:sz w:val="24"/>
          <w:szCs w:val="24"/>
          <w:highlight w:val="yellow"/>
        </w:rPr>
        <w:t xml:space="preserve">Further, this study fills the attitude-intention-behaviour gap existing in the relevant literature by conceptualizing purchase behaviour as the endogenous construct, instead of purchase intention as mostly examined in prior studies on sustainable purchase and consumption behaviour </w:t>
      </w:r>
      <w:r w:rsidR="00D62B12" w:rsidRPr="005F15E9">
        <w:rPr>
          <w:rFonts w:ascii="Times New Roman" w:hAnsi="Times New Roman" w:cs="Times New Roman"/>
          <w:sz w:val="24"/>
          <w:szCs w:val="24"/>
          <w:highlight w:val="yellow"/>
        </w:rPr>
        <w:fldChar w:fldCharType="begin" w:fldLock="1"/>
      </w:r>
      <w:r w:rsidR="002757E4" w:rsidRPr="005F15E9">
        <w:rPr>
          <w:rFonts w:ascii="Times New Roman" w:hAnsi="Times New Roman" w:cs="Times New Roman"/>
          <w:sz w:val="24"/>
          <w:szCs w:val="24"/>
          <w:highlight w:val="yellow"/>
        </w:rPr>
        <w:instrText>ADDIN CSL_CITATION {"citationItems":[{"id":"ITEM-1","itemData":{"DOI":"10.1016/j.jbusres.2019.10.048","ISSN":"01482963","abstract":"Although sustainable product companies provide various environmental cues to promote consumer purchasing, these cues do not have the intended effect in many cases. Therefore, this study investigates the effect of the following on purchase intention: interaction between representative environmental cues, that is, sustainable label and traceability, and interaction between sustainable label and consumer knowledge of certification. The results demonstrate that consumers’ purchase intention is highest when sustainable label and traceability information are provided simultaneously. Moreover, when consumer knowledge is high, purchase intention increases only when a sustainable label is provided. However, when consumer knowledge is low, purchase intention increases with a non-sustainable label. Furthermore, perceived risk and product efficacy dually mediate the effect of these interactions on purchase intention. The results imply that purchase intention can be increased by providing more transparent and diverse environmental cues based on information technology, and by increasing consumers’ certification knowledge.","author":[{"dropping-particle":"","family":"Lee","given":"Eung Jin","non-dropping-particle":"","parse-names":false,"suffix":""},{"dropping-particle":"","family":"Bae","given":"Joonheui","non-dropping-particle":"","parse-names":false,"suffix":""},{"dropping-particle":"","family":"Kim","given":"Kyung Hoon","non-dropping-particle":"","parse-names":false,"suffix":""}],"container-title":"Journal of Business Research","id":"ITEM-1","issue":"January","issued":{"date-parts":[["2020"]]},"page":"425-433","publisher":"Elsevier","title":"The effect of environmental cues on the purchase intention of sustainable products","type":"article-journal","volume":"120"},"uris":["http://www.mendeley.com/documents/?uuid=8601c76a-af51-4c2a-90d6-8b992381e5cc"]},{"id":"ITEM-2","itemData":{"DOI":"10.1016/J.SPC.2021.02.002","ISSN":"2352-5509","abstract":"Consumer innovativeness refers to the tendency to purchase and use new products more quickly and more often than other people, which reflects an important personality trait. Although past studies have found the direct effect of consumer innovativeness on the intention to purchase new products, little is known about the mechanism behind this relationship, especially in the context of sustainable products. To fill this gap, based on the diffusion of innovation (DOI) theory and the theory of planned behavior (TPB), we examine the mechanisms of two sub-dimensions of consumer innovativeness (i.e., social and hedonist innovativeness) across high-involvement and low-involvement sustainable product domains. Through a mediation analysis, the empirical results from 1,853 consumers reveal that, for high-involvement sustainable products (e.g., electric vehicles), all factors derived from the TPB (i.e., attitude, perceived behavioral control, subjective norms, and personal norms) partially mediate the relationships between social innovativeness and purchase intention and between hedonist innovativeness and purchase intention. Surprisingly, for low-involvement sustainable products (e.g., organic food), all factors derived from the TPB fully mediate the relationships between social innovativeness and purchase intention. In contrast, only attitude and personal norms fully mediate the relationships between hedonist innovativeness and purchase intention. We contribute to the literature on sustainability research by revealing the mechanism of consumer innovativeness. Our findings also help marketers develop marketing strategies to attract potential consumers.","author":[{"dropping-particle":"","family":"Li","given":"Lixu","non-dropping-particle":"","parse-names":false,"suffix":""},{"dropping-particle":"","family":"Wang","given":"Zhiqiang","non-dropping-particle":"","parse-names":false,"suffix":""},{"dropping-particle":"","family":"Li","given":"Yina","non-dropping-particle":"","parse-names":false,"suffix":""},{"dropping-particle":"","family":"Liao","given":"Anni","non-dropping-particle":"","parse-names":false,"suffix":""}],"container-title":"Sustainable Production and Consumption","id":"ITEM-2","issued":{"date-parts":[["2021","7","1"]]},"page":"774-786","publisher":"Elsevier","title":"Impacts of consumer innovativeness on the intention to purchase sustainable products","type":"article-journal","volume":"27"},"uris":["http://www.mendeley.com/documents/?uuid=a36775e7-d720-3de7-87a5-c80c6c88d37a"]}],"mendeley":{"formattedCitation":"(Lee et al., 2020; Li et al., 2021)","plainTextFormattedCitation":"(Lee et al., 2020; Li et al., 2021)","previouslyFormattedCitation":"(Lee et al., 2020; Li et al., 2021)"},"properties":{"noteIndex":0},"schema":"https://github.com/citation-style-language/schema/raw/master/csl-citation.json"}</w:instrText>
      </w:r>
      <w:r w:rsidR="00D62B12" w:rsidRPr="005F15E9">
        <w:rPr>
          <w:rFonts w:ascii="Times New Roman" w:hAnsi="Times New Roman" w:cs="Times New Roman"/>
          <w:sz w:val="24"/>
          <w:szCs w:val="24"/>
          <w:highlight w:val="yellow"/>
        </w:rPr>
        <w:fldChar w:fldCharType="separate"/>
      </w:r>
      <w:r w:rsidR="00D62B12" w:rsidRPr="005F15E9">
        <w:rPr>
          <w:rFonts w:ascii="Times New Roman" w:hAnsi="Times New Roman" w:cs="Times New Roman"/>
          <w:noProof/>
          <w:sz w:val="24"/>
          <w:szCs w:val="24"/>
          <w:highlight w:val="yellow"/>
        </w:rPr>
        <w:t>(Lee et al., 2020; Li et al., 2021)</w:t>
      </w:r>
      <w:r w:rsidR="00D62B12" w:rsidRPr="005F15E9">
        <w:rPr>
          <w:rFonts w:ascii="Times New Roman" w:hAnsi="Times New Roman" w:cs="Times New Roman"/>
          <w:sz w:val="24"/>
          <w:szCs w:val="24"/>
          <w:highlight w:val="yellow"/>
        </w:rPr>
        <w:fldChar w:fldCharType="end"/>
      </w:r>
      <w:r w:rsidR="00D62B12" w:rsidRPr="005F15E9">
        <w:rPr>
          <w:rFonts w:ascii="Times New Roman" w:hAnsi="Times New Roman" w:cs="Times New Roman"/>
          <w:sz w:val="24"/>
          <w:szCs w:val="24"/>
          <w:highlight w:val="yellow"/>
        </w:rPr>
        <w:t xml:space="preserve">. </w:t>
      </w:r>
    </w:p>
    <w:p w14:paraId="37EDFC31" w14:textId="707DC04E" w:rsidR="00642FC3" w:rsidRPr="005F15E9" w:rsidRDefault="00C25E38" w:rsidP="00AF1057">
      <w:pPr>
        <w:spacing w:before="240" w:line="276" w:lineRule="auto"/>
        <w:jc w:val="both"/>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The current research joined the prior researchers </w:t>
      </w:r>
      <w:r w:rsidR="004A576C" w:rsidRPr="005F15E9">
        <w:rPr>
          <w:rFonts w:ascii="Times New Roman" w:hAnsi="Times New Roman" w:cs="Times New Roman"/>
          <w:sz w:val="24"/>
          <w:szCs w:val="24"/>
          <w:highlight w:val="yellow"/>
        </w:rPr>
        <w:t>emphasiz</w:t>
      </w:r>
      <w:r w:rsidRPr="005F15E9">
        <w:rPr>
          <w:rFonts w:ascii="Times New Roman" w:hAnsi="Times New Roman" w:cs="Times New Roman"/>
          <w:sz w:val="24"/>
          <w:szCs w:val="24"/>
          <w:highlight w:val="yellow"/>
        </w:rPr>
        <w:t xml:space="preserve">ing the necessity of incorporating novel understandings in the field of sustainable development through promoting sustainable consumption </w:t>
      </w:r>
      <w:r w:rsidRPr="005F15E9">
        <w:rPr>
          <w:rFonts w:ascii="Times New Roman" w:hAnsi="Times New Roman" w:cs="Times New Roman"/>
          <w:sz w:val="24"/>
          <w:szCs w:val="24"/>
          <w:highlight w:val="yellow"/>
        </w:rPr>
        <w:fldChar w:fldCharType="begin" w:fldLock="1"/>
      </w:r>
      <w:r w:rsidRPr="005F15E9">
        <w:rPr>
          <w:rFonts w:ascii="Times New Roman" w:hAnsi="Times New Roman" w:cs="Times New Roman"/>
          <w:sz w:val="24"/>
          <w:szCs w:val="24"/>
          <w:highlight w:val="yellow"/>
        </w:rPr>
        <w:instrText>ADDIN CSL_CITATION {"citationItems":[{"id":"ITEM-1","itemData":{"DOI":"10.1177/18393349211069152","ISSN":"1441-3582","abstract":"Although research has explored ways to encourage sustainable consumption, many problems of unsustainable consumption remain, suggesting a need to reconsider current approaches to managing sustainab...","author":[{"dropping-particle":"","family":"Lim","given":"Weng Marc","non-dropping-particle":"","parse-names":false,"suffix":""}],"container-title":"https://doi.org/10.1177/18393349211069152","id":"ITEM-1","issued":{"date-parts":[["2022","1","27"]]},"page":"183933492110691","publisher":"SAGE PublicationsSage UK: London, England","title":"The Sustainability Pyramid: A Hierarchical Approach to Greater Sustainability and the United Nations Sustainable Development Goals With Implications for Marketing Theory, Practice, and Public Policy:","type":"article-journal"},"uris":["http://www.mendeley.com/documents/?uuid=daca50e2-d318-38d0-8c1f-2efe1fcb0384"]},{"id":"ITEM-2","itemData":{"DOI":"10.1002/BSE.2821","ISSN":"1099-0836","abstract":"The green apparel literature has previously examined the disparity between consumers' positive purchase intentions and their actual purchase behaviour. This dichotomous behaviour represents the critical ‘intention–behaviour gap’, which marketers must seek to reduce to increase sales of their products. The current study thus seeks to identify the drivers of green apparel purchase behaviour that may potentially mitigate this gap. The proposed conceptual model is grounded in the Stimulus–Organism–Behaviour–Consequence (SOBC) paradigm and is tested through an analysis of cross-sectional data collected from 387 green apparel product consumers in Japan who were sourced through Macromill Inc. The findings suggest that optimism as the stimulus is positively associated with labelling satisfaction and labelling desire, which, in turn, are positively associated with purchase intentions, representing behaviour. Furthermore, purchase intentions are positively associated with shopping routine and fully mediate the association between shopping routine and buying behaviour. The study provides interesting strategic inputs for green apparel marketers and retailers.","author":[{"dropping-particle":"","family":"Dhir","given":"Amandeep","non-dropping-particle":"","parse-names":false,"suffix":""},{"dropping-particle":"","family":"Talwar","given":"Shalini","non-dropping-particle":"","parse-names":false,"suffix":""},{"dropping-particle":"","family":"Sadiq","given":"Mohd","non-dropping-particle":"","parse-names":false,"suffix":""},{"dropping-particle":"","family":"Sakashita","given":"Mototaka","non-dropping-particle":"","parse-names":false,"suffix":""},{"dropping-particle":"","family":"Kaur","given":"Puneet","non-dropping-particle":"","parse-names":false,"suffix":""}],"container-title":"Business Strategy and the Environment","id":"ITEM-2","issue":"8","issued":{"date-parts":[["2021","12","1"]]},"page":"3589-3605","publisher":"John Wiley &amp; Sons, Ltd","title":"Green apparel buying behaviour: A Stimulus–Organism–Behaviour–Consequence (SOBC) perspective on sustainability-oriented consumption in Japan","type":"article-journal","volume":"30"},"uris":["http://www.mendeley.com/documents/?uuid=6f0297b0-4781-3538-bb22-504cfe77a5b4"]}],"mendeley":{"formattedCitation":"(Dhir et al., 2021; Lim, 2022)","plainTextFormattedCitation":"(Dhir et al., 2021; Lim, 2022)","previouslyFormattedCitation":"(Dhir et al., 2021; Lim, 2022)"},"properties":{"noteIndex":0},"schema":"https://github.com/citation-style-language/schema/raw/master/csl-citation.json"}</w:instrText>
      </w:r>
      <w:r w:rsidRPr="005F15E9">
        <w:rPr>
          <w:rFonts w:ascii="Times New Roman" w:hAnsi="Times New Roman" w:cs="Times New Roman"/>
          <w:sz w:val="24"/>
          <w:szCs w:val="24"/>
          <w:highlight w:val="yellow"/>
        </w:rPr>
        <w:fldChar w:fldCharType="separate"/>
      </w:r>
      <w:r w:rsidRPr="005F15E9">
        <w:rPr>
          <w:rFonts w:ascii="Times New Roman" w:hAnsi="Times New Roman" w:cs="Times New Roman"/>
          <w:noProof/>
          <w:sz w:val="24"/>
          <w:szCs w:val="24"/>
          <w:highlight w:val="yellow"/>
        </w:rPr>
        <w:t>(Dhir et al., 2021; Lim, 2022)</w:t>
      </w:r>
      <w:r w:rsidRPr="005F15E9">
        <w:rPr>
          <w:rFonts w:ascii="Times New Roman" w:hAnsi="Times New Roman" w:cs="Times New Roman"/>
          <w:sz w:val="24"/>
          <w:szCs w:val="24"/>
          <w:highlight w:val="yellow"/>
        </w:rPr>
        <w:fldChar w:fldCharType="end"/>
      </w:r>
      <w:r w:rsidRPr="005F15E9">
        <w:rPr>
          <w:rFonts w:ascii="Times New Roman" w:hAnsi="Times New Roman" w:cs="Times New Roman"/>
          <w:sz w:val="24"/>
          <w:szCs w:val="24"/>
          <w:highlight w:val="yellow"/>
        </w:rPr>
        <w:t xml:space="preserve">. </w:t>
      </w:r>
      <w:r w:rsidR="00CE2C38" w:rsidRPr="005F15E9">
        <w:rPr>
          <w:rFonts w:ascii="Times New Roman" w:hAnsi="Times New Roman" w:cs="Times New Roman"/>
          <w:sz w:val="24"/>
          <w:szCs w:val="24"/>
          <w:highlight w:val="yellow"/>
        </w:rPr>
        <w:t xml:space="preserve">Previous studies have established the importance of environmental concerns in promoting sustainable/organic consumption </w:t>
      </w:r>
      <w:r w:rsidR="00897365" w:rsidRPr="005F15E9">
        <w:rPr>
          <w:rFonts w:ascii="Times New Roman" w:hAnsi="Times New Roman" w:cs="Times New Roman"/>
          <w:sz w:val="24"/>
          <w:szCs w:val="24"/>
          <w:highlight w:val="yellow"/>
        </w:rPr>
        <w:fldChar w:fldCharType="begin" w:fldLock="1"/>
      </w:r>
      <w:r w:rsidR="00897365" w:rsidRPr="005F15E9">
        <w:rPr>
          <w:rFonts w:ascii="Times New Roman" w:hAnsi="Times New Roman" w:cs="Times New Roman"/>
          <w:sz w:val="24"/>
          <w:szCs w:val="24"/>
          <w:highlight w:val="yellow"/>
        </w:rPr>
        <w:instrText>ADDIN CSL_CITATION {"citationItems":[{"id":"ITEM-1","itemData":{"DOI":"10.1007/s10668-020-00844-5","ISBN":"0123456789","ISSN":"15732975","abstract":"Environmental degradation is increasingly attracting the attention of public opinion; however, the rise in environmental concern is not accompanied by a parallel growth of green product consumption. This paper aims to detect and classify all the main drivers to green consumption in an attempt of systematizing previous research results and identifying the most relevant drivers for pushing the transition toward a greener economy. The paper systematically analyzes 113 articles published from 2000 to 2018 within major peer-reviewed English-language scholarly publications in management, economics, environmental, agricultural and biological, decision and social sciences, energy and psychology that adopted a survey-based quantitative approach to measure drivers to green consumption. The research is identified using the keywords green, sustainable, environmental or pro-environmental behavior/intention/purchase or consumption/consumer. The analysis highlights the identification of seven categories of drivers to green consumption: behavioral factors, socio-demographic variables, intrapersonal values—environment, intrapersonal values—non environment, personal capabilities, products and producers-related factors and context-related factors.","author":[{"dropping-particle":"","family":"Testa","given":"Francesco","non-dropping-particle":"","parse-names":false,"suffix":""},{"dropping-particle":"","family":"Pretner","given":"Gaia","non-dropping-particle":"","parse-names":false,"suffix":""},{"dropping-particle":"","family":"Iovino","given":"Roberta","non-dropping-particle":"","parse-names":false,"suffix":""},{"dropping-particle":"","family":"Bianchi","given":"Guia","non-dropping-particle":"","parse-names":false,"suffix":""},{"dropping-particle":"","family":"Tessitore","given":"Sara","non-dropping-particle":"","parse-names":false,"suffix":""},{"dropping-particle":"","family":"Iraldo","given":"Fabio","non-dropping-particle":"","parse-names":false,"suffix":""}],"container-title":"Environment, Development and Sustainability","id":"ITEM-1","issue":"4","issued":{"date-parts":[["2021"]]},"number-of-pages":"4826-4880","publisher":"Springer Netherlands","title":"Drivers to green consumption: a systematic review","type":"book","volume":"23"},"uris":["http://www.mendeley.com/documents/?uuid=29ea3a4d-7c88-443f-912f-f70771bd9bfc"]},{"id":"ITEM-2","itemData":{"DOI":"10.1108/IJRDM-08-2020-0301","ISSN":"09590552","abstract":"Purpose: Environmental concern is getting increasing importance in consumer shopping decisions. Nevertheless, to date, sustainable packaged foods are not always the first option when consumers go shopping. This paper analyses how environmental concern moderates the role played by external factors – preference towards sustainable retailers and trust in sustainable producers – in determining consumer purchase intentions for sustainable packaged foods. Consumer involvement in eco-friendly labels, increasingly present in food packages, is investigated as indirectly impacting pro-environmental purchase intentions. Design/methodology/approach: An online survey administered to a sample of Italian food shoppers is used for the empirical analysis. A total of 278 structured questionnaires were modelled using a structural equation modelling approach. Findings: Findings show that producers and retailers' policies in favour of sustainability are key in determining consumers' sustainable purchase intentions. Further, coherent uses of labels and logos in light of sustainability can support consumer purchase decisions. Relevant is the influence played by the environmental concern in both supporting pro-environmental purchase intentions and in amplifying the trust in sustainable producers-purchase intentions path. Originality/value: This study contributes to the literature on sustainability showing how producers and retailers may together influence consumers' pro-environmental purchase intentions. Findings extend the retail literature on the impact of producers and retailers' policies on consumers' sustainable purchases. Further, environmental concern is investigated in its moderating role on the impact of external factors on consumers' pro-environmental purchase intentions.","author":[{"dropping-particle":"","family":"Canio","given":"Francesca","non-dropping-particle":"De","parse-names":false,"suffix":""},{"dropping-particle":"","family":"Martinelli","given":"Elisa","non-dropping-particle":"","parse-names":false,"suffix":""},{"dropping-particle":"","family":"Endrighi","given":"Emiro","non-dropping-particle":"","parse-names":false,"suffix":""}],"container-title":"International Journal of Retail and Distribution Management","id":"ITEM-2","issued":{"date-parts":[["2021"]]},"publisher":"Emerald Group Holdings Ltd.","title":"Enhancing consumers' pro-environmental purchase intentions: the moderating role of environmental concern","type":"article-journal"},"uris":["http://www.mendeley.com/documents/?uuid=ce76fcef-47d9-3e2d-bbf8-a400110d28f2"]}],"mendeley":{"formattedCitation":"(De Canio et al., 2021; Testa et al., 2021)","plainTextFormattedCitation":"(De Canio et al., 2021; Testa et al., 2021)","previouslyFormattedCitation":"(De Canio et al., 2021; Testa et al., 2021)"},"properties":{"noteIndex":0},"schema":"https://github.com/citation-style-language/schema/raw/master/csl-citation.json"}</w:instrText>
      </w:r>
      <w:r w:rsidR="00897365" w:rsidRPr="005F15E9">
        <w:rPr>
          <w:rFonts w:ascii="Times New Roman" w:hAnsi="Times New Roman" w:cs="Times New Roman"/>
          <w:sz w:val="24"/>
          <w:szCs w:val="24"/>
          <w:highlight w:val="yellow"/>
        </w:rPr>
        <w:fldChar w:fldCharType="separate"/>
      </w:r>
      <w:r w:rsidR="00897365" w:rsidRPr="005F15E9">
        <w:rPr>
          <w:rFonts w:ascii="Times New Roman" w:hAnsi="Times New Roman" w:cs="Times New Roman"/>
          <w:noProof/>
          <w:sz w:val="24"/>
          <w:szCs w:val="24"/>
          <w:highlight w:val="yellow"/>
        </w:rPr>
        <w:t xml:space="preserve">(De Canio et al., </w:t>
      </w:r>
      <w:r w:rsidR="00897365" w:rsidRPr="005F15E9">
        <w:rPr>
          <w:rFonts w:ascii="Times New Roman" w:hAnsi="Times New Roman" w:cs="Times New Roman"/>
          <w:noProof/>
          <w:sz w:val="24"/>
          <w:szCs w:val="24"/>
          <w:highlight w:val="yellow"/>
        </w:rPr>
        <w:lastRenderedPageBreak/>
        <w:t>2021; Testa et al., 2021)</w:t>
      </w:r>
      <w:r w:rsidR="00897365" w:rsidRPr="005F15E9">
        <w:rPr>
          <w:rFonts w:ascii="Times New Roman" w:hAnsi="Times New Roman" w:cs="Times New Roman"/>
          <w:sz w:val="24"/>
          <w:szCs w:val="24"/>
          <w:highlight w:val="yellow"/>
        </w:rPr>
        <w:fldChar w:fldCharType="end"/>
      </w:r>
      <w:r w:rsidR="00897365" w:rsidRPr="005F15E9">
        <w:rPr>
          <w:rFonts w:ascii="Times New Roman" w:hAnsi="Times New Roman" w:cs="Times New Roman"/>
          <w:sz w:val="24"/>
          <w:szCs w:val="24"/>
          <w:highlight w:val="yellow"/>
        </w:rPr>
        <w:t xml:space="preserve">; </w:t>
      </w:r>
      <w:r w:rsidR="00CE2C38" w:rsidRPr="005F15E9">
        <w:rPr>
          <w:rFonts w:ascii="Times New Roman" w:hAnsi="Times New Roman" w:cs="Times New Roman"/>
          <w:sz w:val="24"/>
          <w:szCs w:val="24"/>
          <w:highlight w:val="yellow"/>
        </w:rPr>
        <w:t xml:space="preserve">we extend the literature by examining it in the context of sustainable labelled food products. The other </w:t>
      </w:r>
      <w:r w:rsidR="006755E7" w:rsidRPr="005F15E9">
        <w:rPr>
          <w:rFonts w:ascii="Times New Roman" w:hAnsi="Times New Roman" w:cs="Times New Roman"/>
          <w:sz w:val="24"/>
          <w:szCs w:val="24"/>
          <w:highlight w:val="yellow"/>
        </w:rPr>
        <w:t xml:space="preserve">elements </w:t>
      </w:r>
      <w:r w:rsidR="00CE2C38" w:rsidRPr="005F15E9">
        <w:rPr>
          <w:rFonts w:ascii="Times New Roman" w:hAnsi="Times New Roman" w:cs="Times New Roman"/>
          <w:sz w:val="24"/>
          <w:szCs w:val="24"/>
          <w:highlight w:val="yellow"/>
        </w:rPr>
        <w:t>that emerged as the key drivers of sustainable purc</w:t>
      </w:r>
      <w:r w:rsidR="003B3953" w:rsidRPr="005F15E9">
        <w:rPr>
          <w:rFonts w:ascii="Times New Roman" w:hAnsi="Times New Roman" w:cs="Times New Roman"/>
          <w:sz w:val="24"/>
          <w:szCs w:val="24"/>
          <w:highlight w:val="yellow"/>
        </w:rPr>
        <w:t xml:space="preserve">hase behaviour </w:t>
      </w:r>
      <w:r w:rsidR="00CE2C38" w:rsidRPr="005F15E9">
        <w:rPr>
          <w:rFonts w:ascii="Times New Roman" w:hAnsi="Times New Roman" w:cs="Times New Roman"/>
          <w:sz w:val="24"/>
          <w:szCs w:val="24"/>
          <w:highlight w:val="yellow"/>
        </w:rPr>
        <w:t xml:space="preserve">are consumer effectiveness and the awareness of sustainable labels. The study provides empirical support to the earlier researchers highlighting the role of consumer perception of self-effectiveness </w:t>
      </w:r>
      <w:r w:rsidR="00CE2C38" w:rsidRPr="005F15E9">
        <w:rPr>
          <w:rFonts w:ascii="Times New Roman" w:hAnsi="Times New Roman" w:cs="Times New Roman"/>
          <w:sz w:val="24"/>
          <w:szCs w:val="24"/>
          <w:highlight w:val="yellow"/>
        </w:rPr>
        <w:fldChar w:fldCharType="begin" w:fldLock="1"/>
      </w:r>
      <w:r w:rsidR="008327DF" w:rsidRPr="005F15E9">
        <w:rPr>
          <w:rFonts w:ascii="Times New Roman" w:hAnsi="Times New Roman" w:cs="Times New Roman"/>
          <w:sz w:val="24"/>
          <w:szCs w:val="24"/>
          <w:highlight w:val="yellow"/>
        </w:rPr>
        <w:instrText>ADDIN CSL_CITATION {"citationItems":[{"id":"ITEM-1","itemData":{"DOI":"10.1002/bsd2.12","ISSN":"25723170","abstract":"Green buying behaviour can stimulate firms and society in the pursuit of sustainability while balancing the demand and supply side of the business cycle with addressing the ecological and social benefits. The objective of this paper is to understand and test the integrative model of green buying behaviour in the Indian and Asian context of sustainable consumption. The model is tested by applying structural equation modeling of path analysis using the total of 410 valid responses. The data were collected from Uttar Pradesh (India) through a structured questionnaire using the purposive convenient sampling. The results validate that “green purchase behaviour” is significantly determined by “green purchase intention,” which in turn significantly and positively influenced by “attitude towards green products.” The results also revealed that the measure of “environmental concern” and “perceived consumer effectiveness” were found to be positive and significant predictor of attitude towards green products, however, “perceived environmental knowledge” was not significantly related to attitude towards green products and perceived consumer effectiveness in the model. The discussion and implications are manifested towards sustainable consumption in the context of emerging target markets.","author":[{"dropping-particle":"","family":"Jaiswal","given":"Deepak","non-dropping-particle":"","parse-names":false,"suffix":""},{"dropping-particle":"","family":"Singh","given":"Bhagwan","non-dropping-particle":"","parse-names":false,"suffix":""}],"container-title":"Business Strategy and Development","id":"ITEM-1","issue":"1","issued":{"date-parts":[["2018"]]},"page":"64-73","title":"Toward sustainable consumption: Investigating the determinants of green buying behaviour of Indian consumers","type":"article-journal","volume":"1"},"uris":["http://www.mendeley.com/documents/?uuid=b1069699-0b36-4b71-ac2a-bbd85bc1d593"]}],"mendeley":{"formattedCitation":"(Jaiswal &amp; Singh, 2018)","plainTextFormattedCitation":"(Jaiswal &amp; Singh, 2018)","previouslyFormattedCitation":"(Jaiswal &amp; Singh, 2018)"},"properties":{"noteIndex":0},"schema":"https://github.com/citation-style-language/schema/raw/master/csl-citation.json"}</w:instrText>
      </w:r>
      <w:r w:rsidR="00CE2C38" w:rsidRPr="005F15E9">
        <w:rPr>
          <w:rFonts w:ascii="Times New Roman" w:hAnsi="Times New Roman" w:cs="Times New Roman"/>
          <w:sz w:val="24"/>
          <w:szCs w:val="24"/>
          <w:highlight w:val="yellow"/>
        </w:rPr>
        <w:fldChar w:fldCharType="separate"/>
      </w:r>
      <w:r w:rsidR="00CE2C38" w:rsidRPr="005F15E9">
        <w:rPr>
          <w:rFonts w:ascii="Times New Roman" w:hAnsi="Times New Roman" w:cs="Times New Roman"/>
          <w:noProof/>
          <w:sz w:val="24"/>
          <w:szCs w:val="24"/>
          <w:highlight w:val="yellow"/>
        </w:rPr>
        <w:t>(Jaiswal &amp; Singh, 2018)</w:t>
      </w:r>
      <w:r w:rsidR="00CE2C38" w:rsidRPr="005F15E9">
        <w:rPr>
          <w:rFonts w:ascii="Times New Roman" w:hAnsi="Times New Roman" w:cs="Times New Roman"/>
          <w:sz w:val="24"/>
          <w:szCs w:val="24"/>
          <w:highlight w:val="yellow"/>
        </w:rPr>
        <w:fldChar w:fldCharType="end"/>
      </w:r>
      <w:r w:rsidR="00CE2C38" w:rsidRPr="005F15E9">
        <w:rPr>
          <w:rFonts w:ascii="Times New Roman" w:hAnsi="Times New Roman" w:cs="Times New Roman"/>
          <w:sz w:val="24"/>
          <w:szCs w:val="24"/>
          <w:highlight w:val="yellow"/>
        </w:rPr>
        <w:t xml:space="preserve"> and awareness of sustainable labels</w:t>
      </w:r>
      <w:r w:rsidR="008327DF" w:rsidRPr="005F15E9">
        <w:rPr>
          <w:rFonts w:ascii="Times New Roman" w:hAnsi="Times New Roman" w:cs="Times New Roman"/>
          <w:sz w:val="24"/>
          <w:szCs w:val="24"/>
          <w:highlight w:val="yellow"/>
        </w:rPr>
        <w:t xml:space="preserve"> </w:t>
      </w:r>
      <w:r w:rsidR="008327DF" w:rsidRPr="005F15E9">
        <w:rPr>
          <w:rFonts w:ascii="Times New Roman" w:hAnsi="Times New Roman" w:cs="Times New Roman"/>
          <w:sz w:val="24"/>
          <w:szCs w:val="24"/>
          <w:highlight w:val="yellow"/>
        </w:rPr>
        <w:fldChar w:fldCharType="begin" w:fldLock="1"/>
      </w:r>
      <w:r w:rsidR="00243ED9" w:rsidRPr="005F15E9">
        <w:rPr>
          <w:rFonts w:ascii="Times New Roman" w:hAnsi="Times New Roman" w:cs="Times New Roman"/>
          <w:sz w:val="24"/>
          <w:szCs w:val="24"/>
          <w:highlight w:val="yellow"/>
        </w:rPr>
        <w:instrText>ADDIN CSL_CITATION {"citationItems":[{"id":"ITEM-1","itemData":{"DOI":"10.1016/j.ecolecon.2015.07.011","ISSN":"09218009","abstract":"Sustainability labels are important tools that help consumers assess the sustainability aspects of food. While past studies have focused on visual attention to nutrition information, no study has investigated the visual attention paid by consumers to the sustainability information on food. Our study contributes to the need to better understand consumers' attention to sustainability information when making food choices. The objective was to explore the importance that consumers attach to sustainability attributes and investigate how this relates to the visual attention paid to these attributes during the choice decision and to willingness-to-pay (WTP). Visual attention during the decision making process was measured in terms of fixation time and fixation count, which were then analyzed in relation to the stated attribute importance. Our results suggest that consumer segments with differences in stated attribute importance, visually attend differently to these attributes. Higher valued attributes also exhibited higher visual attention. Our results suggest that consumers who spend more time attending to and fixate more on sustainability attributes value them more.","author":[{"dropping-particle":"","family":"Loo","given":"Ellen J.","non-dropping-particle":"Van","parse-names":false,"suffix":""},{"dropping-particle":"","family":"Caputo","given":"Vincenzina","non-dropping-particle":"","parse-names":false,"suffix":""},{"dropping-particle":"","family":"Nayga","given":"Rodolfo M.","non-dropping-particle":"","parse-names":false,"suffix":""},{"dropping-particle":"","family":"Seo","given":"Han Seok","non-dropping-particle":"","parse-names":false,"suffix":""},{"dropping-particle":"","family":"Zhang","given":"Baoyue","non-dropping-particle":"","parse-names":false,"suffix":""},{"dropping-particle":"","family":"Verbeke","given":"Wim","non-dropping-particle":"","parse-names":false,"suffix":""}],"container-title":"Ecological Economics","id":"ITEM-1","issued":{"date-parts":[["2015"]]},"page":"215-225","publisher":"Elsevier B.V.","title":"Sustainability labels on coffee: Consumer preferences, willingness-to-pay and visual attention to attributes","type":"article-journal","volume":"118"},"uris":["http://www.mendeley.com/documents/?uuid=d6ff5bd2-03e0-4935-a62f-e95d0952cbf5"]},{"id":"ITEM-2","itemData":{"DOI":"10.1016/j.foodpol.2013.12.001","ISSN":"03069192","abstract":"This study investigates the relationship between consumer motivation, understanding and use of sustainability labels on food products (both environmental and ethical labels), which are increasingly appearing on food products. Data was collected by means of an online survey implemented in the UK, France, Germany, Spain, Sweden, and Poland, with a total sample size of 4408 respondents. Respondents expressed medium high to high levels of concern with sustainability issues at the general level, but lower levels of concern in the context of concrete food product choices. Understanding of the concept of sustainability was limited, but understanding of four selected labels (Fair Trade, Rainforest Alliance, Carbon Footprint, and Animal Welfare) was better, as some of them seem to be self-explanatory. The results indicated a low level of use, no matter whether use was measured as self-reported use of different types of information available on food labels or as use inferred from the results of a choice-based conjoint analysis. Hierarchical regression indicated that use is related to both motivation and understanding, and that both motivation, understanding and use are affected by demographic characteristics, human values as measured by the Schwartz value domains, and country differences. The results imply that sustainability labels currently do not play a major role in consumers' food choices, and future use of these labels will depend on the extent to which consumers' general concern about sustainability can be turned into actual behaviour. © 2013 The Authors.","author":[{"dropping-particle":"","family":"Grunert","given":"Klaus G.","non-dropping-particle":"","parse-names":false,"suffix":""},{"dropping-particle":"","family":"Hieke","given":"Sophie","non-dropping-particle":"","parse-names":false,"suffix":""},{"dropping-particle":"","family":"Wills","given":"Josephine","non-dropping-particle":"","parse-names":false,"suffix":""}],"container-title":"Food Policy","id":"ITEM-2","issued":{"date-parts":[["2014"]]},"page":"177-189","publisher":"Elsevier Ltd","title":"Sustainability labels on food products: Consumer motivation, understanding and use","type":"article-journal","volume":"44"},"uris":["http://www.mendeley.com/documents/?uuid=741a93ce-aa93-3296-9a03-48cb104a1ec0"]}],"mendeley":{"formattedCitation":"(Grunert et al., 2014; Van Loo et al., 2015)","plainTextFormattedCitation":"(Grunert et al., 2014; Van Loo et al., 2015)","previouslyFormattedCitation":"(Grunert et al., 2014; Van Loo et al., 2015)"},"properties":{"noteIndex":0},"schema":"https://github.com/citation-style-language/schema/raw/master/csl-citation.json"}</w:instrText>
      </w:r>
      <w:r w:rsidR="008327DF" w:rsidRPr="005F15E9">
        <w:rPr>
          <w:rFonts w:ascii="Times New Roman" w:hAnsi="Times New Roman" w:cs="Times New Roman"/>
          <w:sz w:val="24"/>
          <w:szCs w:val="24"/>
          <w:highlight w:val="yellow"/>
        </w:rPr>
        <w:fldChar w:fldCharType="separate"/>
      </w:r>
      <w:r w:rsidR="00FD3F18" w:rsidRPr="005F15E9">
        <w:rPr>
          <w:rFonts w:ascii="Times New Roman" w:hAnsi="Times New Roman" w:cs="Times New Roman"/>
          <w:noProof/>
          <w:sz w:val="24"/>
          <w:szCs w:val="24"/>
          <w:highlight w:val="yellow"/>
        </w:rPr>
        <w:t>(Grunert et al., 2014; Van Loo et al., 2015)</w:t>
      </w:r>
      <w:r w:rsidR="008327DF" w:rsidRPr="005F15E9">
        <w:rPr>
          <w:rFonts w:ascii="Times New Roman" w:hAnsi="Times New Roman" w:cs="Times New Roman"/>
          <w:sz w:val="24"/>
          <w:szCs w:val="24"/>
          <w:highlight w:val="yellow"/>
        </w:rPr>
        <w:fldChar w:fldCharType="end"/>
      </w:r>
      <w:r w:rsidR="00CE2C38" w:rsidRPr="005F15E9">
        <w:rPr>
          <w:rFonts w:ascii="Times New Roman" w:hAnsi="Times New Roman" w:cs="Times New Roman"/>
          <w:sz w:val="24"/>
          <w:szCs w:val="24"/>
          <w:highlight w:val="yellow"/>
        </w:rPr>
        <w:t>.</w:t>
      </w:r>
      <w:r w:rsidR="008327DF" w:rsidRPr="005F15E9">
        <w:rPr>
          <w:rFonts w:ascii="Times New Roman" w:hAnsi="Times New Roman" w:cs="Times New Roman"/>
          <w:sz w:val="24"/>
          <w:szCs w:val="24"/>
          <w:highlight w:val="yellow"/>
        </w:rPr>
        <w:t xml:space="preserve"> Further, our research </w:t>
      </w:r>
      <w:r w:rsidR="006755E7" w:rsidRPr="005F15E9">
        <w:rPr>
          <w:rFonts w:ascii="Times New Roman" w:hAnsi="Times New Roman" w:cs="Times New Roman"/>
          <w:sz w:val="24"/>
          <w:szCs w:val="24"/>
          <w:highlight w:val="yellow"/>
        </w:rPr>
        <w:t>makes</w:t>
      </w:r>
      <w:r w:rsidRPr="005F15E9">
        <w:rPr>
          <w:rFonts w:ascii="Times New Roman" w:hAnsi="Times New Roman" w:cs="Times New Roman"/>
          <w:sz w:val="24"/>
          <w:szCs w:val="24"/>
          <w:highlight w:val="yellow"/>
        </w:rPr>
        <w:t xml:space="preserve"> significant</w:t>
      </w:r>
      <w:r w:rsidR="006755E7" w:rsidRPr="005F15E9">
        <w:rPr>
          <w:rFonts w:ascii="Times New Roman" w:hAnsi="Times New Roman" w:cs="Times New Roman"/>
          <w:sz w:val="24"/>
          <w:szCs w:val="24"/>
          <w:highlight w:val="yellow"/>
        </w:rPr>
        <w:t xml:space="preserve"> </w:t>
      </w:r>
      <w:r w:rsidR="008327DF" w:rsidRPr="005F15E9">
        <w:rPr>
          <w:rFonts w:ascii="Times New Roman" w:hAnsi="Times New Roman" w:cs="Times New Roman"/>
          <w:sz w:val="24"/>
          <w:szCs w:val="24"/>
          <w:highlight w:val="yellow"/>
        </w:rPr>
        <w:t>contribut</w:t>
      </w:r>
      <w:r w:rsidR="006755E7" w:rsidRPr="005F15E9">
        <w:rPr>
          <w:rFonts w:ascii="Times New Roman" w:hAnsi="Times New Roman" w:cs="Times New Roman"/>
          <w:sz w:val="24"/>
          <w:szCs w:val="24"/>
          <w:highlight w:val="yellow"/>
        </w:rPr>
        <w:t>ion</w:t>
      </w:r>
      <w:r w:rsidR="008327DF" w:rsidRPr="005F15E9">
        <w:rPr>
          <w:rFonts w:ascii="Times New Roman" w:hAnsi="Times New Roman" w:cs="Times New Roman"/>
          <w:sz w:val="24"/>
          <w:szCs w:val="24"/>
          <w:highlight w:val="yellow"/>
        </w:rPr>
        <w:t xml:space="preserve"> to the</w:t>
      </w:r>
      <w:r w:rsidR="006755E7" w:rsidRPr="005F15E9">
        <w:rPr>
          <w:rFonts w:ascii="Times New Roman" w:hAnsi="Times New Roman" w:cs="Times New Roman"/>
          <w:sz w:val="24"/>
          <w:szCs w:val="24"/>
          <w:highlight w:val="yellow"/>
        </w:rPr>
        <w:t xml:space="preserve"> existing body of</w:t>
      </w:r>
      <w:r w:rsidR="008327DF" w:rsidRPr="005F15E9">
        <w:rPr>
          <w:rFonts w:ascii="Times New Roman" w:hAnsi="Times New Roman" w:cs="Times New Roman"/>
          <w:sz w:val="24"/>
          <w:szCs w:val="24"/>
          <w:highlight w:val="yellow"/>
        </w:rPr>
        <w:t xml:space="preserve"> literature by directing to address the attitude-intention-behaviour </w:t>
      </w:r>
      <w:r w:rsidR="003B3953" w:rsidRPr="005F15E9">
        <w:rPr>
          <w:rFonts w:ascii="Times New Roman" w:hAnsi="Times New Roman" w:cs="Times New Roman"/>
          <w:sz w:val="24"/>
          <w:szCs w:val="24"/>
          <w:highlight w:val="yellow"/>
        </w:rPr>
        <w:t>gap as evident</w:t>
      </w:r>
      <w:r w:rsidR="008327DF" w:rsidRPr="005F15E9">
        <w:rPr>
          <w:rFonts w:ascii="Times New Roman" w:hAnsi="Times New Roman" w:cs="Times New Roman"/>
          <w:sz w:val="24"/>
          <w:szCs w:val="24"/>
          <w:highlight w:val="yellow"/>
        </w:rPr>
        <w:t xml:space="preserve"> in the previous research </w:t>
      </w:r>
      <w:r w:rsidR="003B3953" w:rsidRPr="005F15E9">
        <w:rPr>
          <w:rFonts w:ascii="Times New Roman" w:hAnsi="Times New Roman" w:cs="Times New Roman"/>
          <w:sz w:val="24"/>
          <w:szCs w:val="24"/>
          <w:highlight w:val="yellow"/>
        </w:rPr>
        <w:t xml:space="preserve"> </w:t>
      </w:r>
      <w:r w:rsidR="003B3953" w:rsidRPr="005F15E9">
        <w:rPr>
          <w:rFonts w:ascii="Times New Roman" w:hAnsi="Times New Roman" w:cs="Times New Roman"/>
          <w:sz w:val="24"/>
          <w:szCs w:val="24"/>
          <w:highlight w:val="yellow"/>
        </w:rPr>
        <w:fldChar w:fldCharType="begin" w:fldLock="1"/>
      </w:r>
      <w:r w:rsidR="00CF00D7" w:rsidRPr="005F15E9">
        <w:rPr>
          <w:rFonts w:ascii="Times New Roman" w:hAnsi="Times New Roman" w:cs="Times New Roman"/>
          <w:sz w:val="24"/>
          <w:szCs w:val="24"/>
          <w:highlight w:val="yellow"/>
        </w:rPr>
        <w:instrText>ADDIN CSL_CITATION {"citationItems":[{"id":"ITEM-1","itemData":{"DOI":"10.1016/B978-0-08-100596-5.22018-0","ISBN":"9780128126882","abstract":"Sustainable food production is crucial to achieve food security, and the demand for sustainable food is rapidly growing. Sustainability-related brands are a marketing instrument to convey to consumers the credence attributes of a food product, i.e. organic production, ethical features and so on. Effects of sustainability branding may include an increase of consumers’ attitude to purchase the product and a higher willingness to pay for it, the raise of consumers’ satisfaction upon purchase and the loyalty of consumers towards sustainability labelled products. To achieve these effects, promoting sustainability brands’ awareness and image is crucial, together with the spread of consumers’ knowledge about the impact of food production of sustainability issues, and the creation of a social environment where the culture of food sustainability is valued, thus pushing consumers to make sustainable food choices.","author":[{"dropping-particle":"","family":"Franco","given":"Silvio","non-dropping-particle":"","parse-names":false,"suffix":""},{"dropping-particle":"","family":"Cicatiello","given":"Clara","non-dropping-particle":"","parse-names":false,"suffix":""}],"container-title":"Encyclopedia of Food Security and Sustainability","id":"ITEM-1","issued":{"date-parts":[["2018","1","1"]]},"page":"27-31","publisher":"Elsevier","title":"The role of food marketing in increasing awareness of food security and sustainability: Food sustainability branding","type":"chapter"},"uris":["http://www.mendeley.com/documents/?uuid=85427421-4887-30b9-91d5-d78b4e5330d9"]}],"mendeley":{"formattedCitation":"(Franco &amp; Cicatiello, 2018)","manualFormatting":"(Franco &amp; Cicatiello, 2018;","plainTextFormattedCitation":"(Franco &amp; Cicatiello, 2018)","previouslyFormattedCitation":"(Franco &amp; Cicatiello, 2018)"},"properties":{"noteIndex":0},"schema":"https://github.com/citation-style-language/schema/raw/master/csl-citation.json"}</w:instrText>
      </w:r>
      <w:r w:rsidR="003B3953" w:rsidRPr="005F15E9">
        <w:rPr>
          <w:rFonts w:ascii="Times New Roman" w:hAnsi="Times New Roman" w:cs="Times New Roman"/>
          <w:sz w:val="24"/>
          <w:szCs w:val="24"/>
          <w:highlight w:val="yellow"/>
        </w:rPr>
        <w:fldChar w:fldCharType="separate"/>
      </w:r>
      <w:r w:rsidR="003B3953" w:rsidRPr="005F15E9">
        <w:rPr>
          <w:rFonts w:ascii="Times New Roman" w:hAnsi="Times New Roman" w:cs="Times New Roman"/>
          <w:noProof/>
          <w:sz w:val="24"/>
          <w:szCs w:val="24"/>
          <w:highlight w:val="yellow"/>
        </w:rPr>
        <w:t>(Franco &amp; Cicatiello, 2018</w:t>
      </w:r>
      <w:r w:rsidR="00CF00D7" w:rsidRPr="005F15E9">
        <w:rPr>
          <w:rFonts w:ascii="Times New Roman" w:hAnsi="Times New Roman" w:cs="Times New Roman"/>
          <w:noProof/>
          <w:sz w:val="24"/>
          <w:szCs w:val="24"/>
          <w:highlight w:val="yellow"/>
        </w:rPr>
        <w:t>;</w:t>
      </w:r>
      <w:r w:rsidR="003B3953" w:rsidRPr="005F15E9">
        <w:rPr>
          <w:rFonts w:ascii="Times New Roman" w:hAnsi="Times New Roman" w:cs="Times New Roman"/>
          <w:sz w:val="24"/>
          <w:szCs w:val="24"/>
          <w:highlight w:val="yellow"/>
        </w:rPr>
        <w:fldChar w:fldCharType="end"/>
      </w:r>
      <w:r w:rsidR="00CF00D7" w:rsidRPr="005F15E9">
        <w:rPr>
          <w:rFonts w:ascii="Times New Roman" w:hAnsi="Times New Roman" w:cs="Times New Roman"/>
          <w:sz w:val="24"/>
          <w:szCs w:val="24"/>
          <w:highlight w:val="yellow"/>
        </w:rPr>
        <w:t xml:space="preserve"> </w:t>
      </w:r>
      <w:r w:rsidR="00CF00D7" w:rsidRPr="005F15E9">
        <w:rPr>
          <w:rFonts w:ascii="Times New Roman" w:hAnsi="Times New Roman" w:cs="Times New Roman"/>
          <w:sz w:val="24"/>
          <w:szCs w:val="24"/>
          <w:highlight w:val="yellow"/>
        </w:rPr>
        <w:fldChar w:fldCharType="begin" w:fldLock="1"/>
      </w:r>
      <w:r w:rsidR="00CF00D7" w:rsidRPr="005F15E9">
        <w:rPr>
          <w:rFonts w:ascii="Times New Roman" w:hAnsi="Times New Roman" w:cs="Times New Roman"/>
          <w:sz w:val="24"/>
          <w:szCs w:val="24"/>
          <w:highlight w:val="yellow"/>
        </w:rPr>
        <w:instrText>ADDIN CSL_CITATION {"citationItems":[{"id":"ITEM-1","itemData":{"DOI":"10.1016/j.jretconser.2016.09.004","ISSN":"09696989","abstract":"Although there are some instances of prior research on the relationship between attitude and purchase intention for environmentally sustainable products, literature is scant about mediating role of attitude on the relationship between environmental knowledge and purchase intention for environmentally sustainable products. Following the theory of planned behaviour, this study develops and tests a conceptual framework, which provides several insights. First, the attitude towards environmentally sustainable products mediates the relationship between environmental knowledge and purchase intention. Next, this mediated relationship is moderated by the environmental knowledge. Third, the subjective norm is not significantly related to the purchase intention - contrary to established findings - in a collectivistic culture considered in this study. And last but not the least, the direction of subjective norm as a moderator on relationship between environmental knowledge and attitude is not supported. The findings of this study offer some important guidance for marketing theory, retailing practices for environmentally sustainable products and public policy.","author":[{"dropping-particle":"","family":"Kumar","given":"Bipul","non-dropping-particle":"","parse-names":false,"suffix":""},{"dropping-particle":"","family":"Manrai","given":"Ajay K.","non-dropping-particle":"","parse-names":false,"suffix":""},{"dropping-particle":"","family":"Manrai","given":"Lalita A.","non-dropping-particle":"","parse-names":false,"suffix":""}],"container-title":"Journal of Retailing and Consumer Services","id":"ITEM-1","issue":"August 2015","issued":{"date-parts":[["2017"]]},"page":"1-9","publisher":"Elsevier","title":"Purchasing behaviour for environmentally sustainable products: A conceptual framework and empirical study","type":"article-journal","volume":"34"},"uris":["http://www.mendeley.com/documents/?uuid=f7c050e3-c26d-4733-a7ec-faeda672c16d"]}],"mendeley":{"formattedCitation":"(Kumar et al., 2017)","manualFormatting":"Kumar et al., 2017)","plainTextFormattedCitation":"(Kumar et al., 2017)","previouslyFormattedCitation":"(Kumar et al., 2017)"},"properties":{"noteIndex":0},"schema":"https://github.com/citation-style-language/schema/raw/master/csl-citation.json"}</w:instrText>
      </w:r>
      <w:r w:rsidR="00CF00D7" w:rsidRPr="005F15E9">
        <w:rPr>
          <w:rFonts w:ascii="Times New Roman" w:hAnsi="Times New Roman" w:cs="Times New Roman"/>
          <w:sz w:val="24"/>
          <w:szCs w:val="24"/>
          <w:highlight w:val="yellow"/>
        </w:rPr>
        <w:fldChar w:fldCharType="separate"/>
      </w:r>
      <w:r w:rsidR="00CF00D7" w:rsidRPr="005F15E9">
        <w:rPr>
          <w:rFonts w:ascii="Times New Roman" w:hAnsi="Times New Roman" w:cs="Times New Roman"/>
          <w:noProof/>
          <w:sz w:val="24"/>
          <w:szCs w:val="24"/>
          <w:highlight w:val="yellow"/>
        </w:rPr>
        <w:t>Kumar et al., 2017)</w:t>
      </w:r>
      <w:r w:rsidR="00CF00D7" w:rsidRPr="005F15E9">
        <w:rPr>
          <w:rFonts w:ascii="Times New Roman" w:hAnsi="Times New Roman" w:cs="Times New Roman"/>
          <w:sz w:val="24"/>
          <w:szCs w:val="24"/>
          <w:highlight w:val="yellow"/>
        </w:rPr>
        <w:fldChar w:fldCharType="end"/>
      </w:r>
      <w:r w:rsidR="003B3953" w:rsidRPr="005F15E9">
        <w:rPr>
          <w:rFonts w:ascii="Times New Roman" w:hAnsi="Times New Roman" w:cs="Times New Roman"/>
          <w:sz w:val="24"/>
          <w:szCs w:val="24"/>
          <w:highlight w:val="yellow"/>
        </w:rPr>
        <w:t xml:space="preserve"> by leveraging the</w:t>
      </w:r>
      <w:r w:rsidR="00897365" w:rsidRPr="005F15E9">
        <w:rPr>
          <w:rFonts w:ascii="Times New Roman" w:hAnsi="Times New Roman" w:cs="Times New Roman"/>
          <w:sz w:val="24"/>
          <w:szCs w:val="24"/>
          <w:highlight w:val="yellow"/>
        </w:rPr>
        <w:t xml:space="preserve"> identified</w:t>
      </w:r>
      <w:r w:rsidR="003B3953" w:rsidRPr="005F15E9">
        <w:rPr>
          <w:rFonts w:ascii="Times New Roman" w:hAnsi="Times New Roman" w:cs="Times New Roman"/>
          <w:sz w:val="24"/>
          <w:szCs w:val="24"/>
          <w:highlight w:val="yellow"/>
        </w:rPr>
        <w:t xml:space="preserve"> factors.</w:t>
      </w:r>
      <w:r w:rsidRPr="005F15E9">
        <w:rPr>
          <w:rFonts w:ascii="Times New Roman" w:hAnsi="Times New Roman" w:cs="Times New Roman"/>
          <w:sz w:val="24"/>
          <w:szCs w:val="24"/>
          <w:highlight w:val="yellow"/>
        </w:rPr>
        <w:t xml:space="preserve"> By presenting a comprehensive model, the study also extends the opportunity to academic researchers for its further tes</w:t>
      </w:r>
      <w:r w:rsidR="00D62B12" w:rsidRPr="005F15E9">
        <w:rPr>
          <w:rFonts w:ascii="Times New Roman" w:hAnsi="Times New Roman" w:cs="Times New Roman"/>
          <w:sz w:val="24"/>
          <w:szCs w:val="24"/>
          <w:highlight w:val="yellow"/>
        </w:rPr>
        <w:t>ting and validation</w:t>
      </w:r>
      <w:r w:rsidRPr="005F15E9">
        <w:rPr>
          <w:rFonts w:ascii="Times New Roman" w:hAnsi="Times New Roman" w:cs="Times New Roman"/>
          <w:sz w:val="24"/>
          <w:szCs w:val="24"/>
          <w:highlight w:val="yellow"/>
        </w:rPr>
        <w:t xml:space="preserve"> in different contexts. </w:t>
      </w:r>
    </w:p>
    <w:p w14:paraId="3FF0C223" w14:textId="0625765A" w:rsidR="000C4E8B" w:rsidRPr="005F15E9" w:rsidRDefault="009D3C41" w:rsidP="00AF1057">
      <w:pPr>
        <w:spacing w:before="240" w:line="276" w:lineRule="auto"/>
        <w:jc w:val="both"/>
        <w:rPr>
          <w:rFonts w:ascii="Times New Roman" w:hAnsi="Times New Roman" w:cs="Times New Roman"/>
          <w:b/>
          <w:sz w:val="24"/>
          <w:szCs w:val="24"/>
          <w:highlight w:val="yellow"/>
        </w:rPr>
      </w:pPr>
      <w:r w:rsidRPr="005F15E9">
        <w:rPr>
          <w:rFonts w:ascii="Times New Roman" w:hAnsi="Times New Roman" w:cs="Times New Roman"/>
          <w:b/>
          <w:sz w:val="24"/>
          <w:szCs w:val="24"/>
          <w:highlight w:val="yellow"/>
        </w:rPr>
        <w:t>6</w:t>
      </w:r>
      <w:r w:rsidR="00707A7C" w:rsidRPr="005F15E9">
        <w:rPr>
          <w:rFonts w:ascii="Times New Roman" w:hAnsi="Times New Roman" w:cs="Times New Roman"/>
          <w:b/>
          <w:sz w:val="24"/>
          <w:szCs w:val="24"/>
          <w:highlight w:val="yellow"/>
        </w:rPr>
        <w:t>.</w:t>
      </w:r>
      <w:r w:rsidRPr="005F15E9">
        <w:rPr>
          <w:rFonts w:ascii="Times New Roman" w:hAnsi="Times New Roman" w:cs="Times New Roman"/>
          <w:b/>
          <w:sz w:val="24"/>
          <w:szCs w:val="24"/>
          <w:highlight w:val="yellow"/>
        </w:rPr>
        <w:t>3</w:t>
      </w:r>
      <w:r w:rsidR="00707A7C" w:rsidRPr="005F15E9">
        <w:rPr>
          <w:rFonts w:ascii="Times New Roman" w:hAnsi="Times New Roman" w:cs="Times New Roman"/>
          <w:b/>
          <w:sz w:val="24"/>
          <w:szCs w:val="24"/>
          <w:highlight w:val="yellow"/>
        </w:rPr>
        <w:t xml:space="preserve"> </w:t>
      </w:r>
      <w:r w:rsidR="000C4E8B" w:rsidRPr="005F15E9">
        <w:rPr>
          <w:rFonts w:ascii="Times New Roman" w:hAnsi="Times New Roman" w:cs="Times New Roman"/>
          <w:b/>
          <w:sz w:val="24"/>
          <w:szCs w:val="24"/>
          <w:highlight w:val="yellow"/>
        </w:rPr>
        <w:t>Practical Implications</w:t>
      </w:r>
    </w:p>
    <w:p w14:paraId="1254867E" w14:textId="20F6B5B5" w:rsidR="00B971D3" w:rsidRPr="005F15E9" w:rsidRDefault="00280513" w:rsidP="00AF1057">
      <w:pPr>
        <w:spacing w:before="240" w:line="276" w:lineRule="auto"/>
        <w:jc w:val="both"/>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Our findings </w:t>
      </w:r>
      <w:r w:rsidR="004A576C" w:rsidRPr="005F15E9">
        <w:rPr>
          <w:rFonts w:ascii="Times New Roman" w:hAnsi="Times New Roman" w:cs="Times New Roman"/>
          <w:sz w:val="24"/>
          <w:szCs w:val="24"/>
          <w:highlight w:val="yellow"/>
        </w:rPr>
        <w:t xml:space="preserve">also </w:t>
      </w:r>
      <w:r w:rsidRPr="005F15E9">
        <w:rPr>
          <w:rFonts w:ascii="Times New Roman" w:hAnsi="Times New Roman" w:cs="Times New Roman"/>
          <w:sz w:val="24"/>
          <w:szCs w:val="24"/>
          <w:highlight w:val="yellow"/>
        </w:rPr>
        <w:t xml:space="preserve">deliberate important insights for marketing practice </w:t>
      </w:r>
      <w:r w:rsidR="004A576C" w:rsidRPr="005F15E9">
        <w:rPr>
          <w:rFonts w:ascii="Times New Roman" w:hAnsi="Times New Roman" w:cs="Times New Roman"/>
          <w:sz w:val="24"/>
          <w:szCs w:val="24"/>
          <w:highlight w:val="yellow"/>
        </w:rPr>
        <w:t xml:space="preserve">and </w:t>
      </w:r>
      <w:proofErr w:type="gramStart"/>
      <w:r w:rsidR="004A576C" w:rsidRPr="005F15E9">
        <w:rPr>
          <w:rFonts w:ascii="Times New Roman" w:hAnsi="Times New Roman" w:cs="Times New Roman"/>
          <w:sz w:val="24"/>
          <w:szCs w:val="24"/>
          <w:highlight w:val="yellow"/>
        </w:rPr>
        <w:t>policy-making</w:t>
      </w:r>
      <w:proofErr w:type="gramEnd"/>
      <w:r w:rsidRPr="005F15E9">
        <w:rPr>
          <w:rFonts w:ascii="Times New Roman" w:hAnsi="Times New Roman" w:cs="Times New Roman"/>
          <w:sz w:val="24"/>
          <w:szCs w:val="24"/>
          <w:highlight w:val="yellow"/>
        </w:rPr>
        <w:t>. Following the calls for delivering environmentally and socially sustainable products and services, the businesses are increasingly integrating sustainable practices into their offerings</w:t>
      </w:r>
      <w:r w:rsidR="00897365" w:rsidRPr="005F15E9">
        <w:rPr>
          <w:rFonts w:ascii="Times New Roman" w:hAnsi="Times New Roman" w:cs="Times New Roman"/>
          <w:sz w:val="24"/>
          <w:szCs w:val="24"/>
          <w:highlight w:val="yellow"/>
        </w:rPr>
        <w:t>;</w:t>
      </w:r>
      <w:r w:rsidRPr="005F15E9">
        <w:rPr>
          <w:rFonts w:ascii="Times New Roman" w:hAnsi="Times New Roman" w:cs="Times New Roman"/>
          <w:sz w:val="24"/>
          <w:szCs w:val="24"/>
          <w:highlight w:val="yellow"/>
        </w:rPr>
        <w:t xml:space="preserve"> and it is vital to balance the demand and supply</w:t>
      </w:r>
      <w:r w:rsidR="006A2674" w:rsidRPr="005F15E9">
        <w:rPr>
          <w:rFonts w:ascii="Times New Roman" w:hAnsi="Times New Roman" w:cs="Times New Roman"/>
          <w:sz w:val="24"/>
          <w:szCs w:val="24"/>
          <w:highlight w:val="yellow"/>
        </w:rPr>
        <w:t>-</w:t>
      </w:r>
      <w:r w:rsidRPr="005F15E9">
        <w:rPr>
          <w:rFonts w:ascii="Times New Roman" w:hAnsi="Times New Roman" w:cs="Times New Roman"/>
          <w:sz w:val="24"/>
          <w:szCs w:val="24"/>
          <w:highlight w:val="yellow"/>
        </w:rPr>
        <w:t xml:space="preserve">side perspectives for </w:t>
      </w:r>
      <w:r w:rsidR="006A2674" w:rsidRPr="005F15E9">
        <w:rPr>
          <w:rFonts w:ascii="Times New Roman" w:hAnsi="Times New Roman" w:cs="Times New Roman"/>
          <w:sz w:val="24"/>
          <w:szCs w:val="24"/>
          <w:highlight w:val="yellow"/>
        </w:rPr>
        <w:t xml:space="preserve">the </w:t>
      </w:r>
      <w:r w:rsidRPr="005F15E9">
        <w:rPr>
          <w:rFonts w:ascii="Times New Roman" w:hAnsi="Times New Roman" w:cs="Times New Roman"/>
          <w:sz w:val="24"/>
          <w:szCs w:val="24"/>
          <w:highlight w:val="yellow"/>
        </w:rPr>
        <w:t>successful implementation of such practices</w:t>
      </w:r>
      <w:r w:rsidR="00D74342" w:rsidRPr="005F15E9">
        <w:rPr>
          <w:rFonts w:ascii="Times New Roman" w:hAnsi="Times New Roman" w:cs="Times New Roman"/>
          <w:sz w:val="24"/>
          <w:szCs w:val="24"/>
          <w:highlight w:val="yellow"/>
        </w:rPr>
        <w:t xml:space="preserve"> </w:t>
      </w:r>
      <w:r w:rsidR="00E73A2B" w:rsidRPr="005F15E9">
        <w:rPr>
          <w:rFonts w:ascii="Times New Roman" w:hAnsi="Times New Roman" w:cs="Times New Roman"/>
          <w:sz w:val="24"/>
          <w:szCs w:val="24"/>
          <w:highlight w:val="yellow"/>
        </w:rPr>
        <w:fldChar w:fldCharType="begin" w:fldLock="1"/>
      </w:r>
      <w:r w:rsidR="00CF00D7" w:rsidRPr="005F15E9">
        <w:rPr>
          <w:rFonts w:ascii="Times New Roman" w:hAnsi="Times New Roman" w:cs="Times New Roman"/>
          <w:sz w:val="24"/>
          <w:szCs w:val="24"/>
          <w:highlight w:val="yellow"/>
        </w:rPr>
        <w:instrText>ADDIN CSL_CITATION {"citationItems":[{"id":"ITEM-1","itemData":{"DOI":"10.1002/BSE.2636","ISSN":"1099-0836","abstract":"We investigate determinants of consumer demand for circular (reused and remanufactured) products. Based on exploratory choice-based conjoint experiments with a sample of 800 adults in the United Kingdom, we examine two types of premium segment electronic appliances: a mobile phone and a robot vacuum cleaner. We find that consumers prefer partly circulated products over fully or not at all circulated products and that circular products can likely successfully enter the existing market at the retail price of a new product. Interestingly, circular products compete for market share primarily with new products, leaving the market share of second-hand options less affected. The results show a promising path for firms considering a transition to circular business models.","author":[{"dropping-particle":"","family":"Hunka","given":"Agnieszka D.","non-dropping-particle":"","parse-names":false,"suffix":""},{"dropping-particle":"","family":"Linder","given":"Marcus","non-dropping-particle":"","parse-names":false,"suffix":""},{"dropping-particle":"","family":"Habibi","given":"Shiva","non-dropping-particle":"","parse-names":false,"suffix":""}],"container-title":"Business Strategy and the Environment","id":"ITEM-1","issue":"1","issued":{"date-parts":[["2021","1","1"]]},"page":"535-550","publisher":"John Wiley &amp; Sons, Ltd","title":"Determinants of consumer demand for circular economy products. A case for reuse and remanufacturing for sustainable development","type":"article-journal","volume":"30"},"uris":["http://www.mendeley.com/documents/?uuid=6e23a471-18fe-37b3-801b-ab9954c7c348"]},{"id":"ITEM-2","itemData":{"DOI":"10.1016/J.RESCONREC.2017.02.018","ISSN":"0921-3449","abstract":"Sustainable Consumption and Production (SCP) patterns are becoming important in the implementation of sustainability in industrial contexts. In this sense, this study uniquely focuses on developing a structural model to evaluate the sustainable consumption and production adoption drivers and to improve sustainability aspects in the supply chain scenario under uncertain environments. Initially, fourteen drivers related to sustainable consumption and production adoption were selected from the literature and expert feedback. Then, the grey based Decision Making Trial and Evaluation Laboratory technique was used; this approach not only helps to identify the causal relationships between the selected drivers but also helps to evaluate the strength of their interrelationships. The findings indicate that ten drivers are considered influencing drivers and four drivers are called influenced drivers. “Governmental policies and regulations to develop sustainable consumption and production focused system” and “Management support, dedication and involvement in sustainable consumption and production implementation” have been found as the most influencing drivers and “Gaining the market edge and improving the overall performance” and “Initiatives and promotional schemes regulated by various agencies in sustainable consumption and production implementation” the most easily influenced drivers. This work features an Indian automotive case example to show the proposed model applicability. The finding of this work provide a structural support to the managers by knowing the cause (influencing) and effect group (influenced) drivers in sustainable consumption and production implementation in industrial supply chains. By knowing the cause and effect group drivers, managers can more easily analyze the relevant issues in sustainable consumption and production adoption on the shop floor and, consequently, will be better able to improve overall performance. Finally, the unique contributions and limitation of the work are highlighted to provide a foundation for future research.","author":[{"dropping-particle":"","family":"Luthra","given":"Sunil","non-dropping-particle":"","parse-names":false,"suffix":""},{"dropping-particle":"","family":"Govindan","given":"Kannan","non-dropping-particle":"","parse-names":false,"suffix":""},{"dropping-particle":"","family":"Mangla","given":"Sachin Kumar","non-dropping-particle":"","parse-names":false,"suffix":""}],"container-title":"Resources, Conservation and Recycling","id":"ITEM-2","issued":{"date-parts":[["2017","10","1"]]},"page":"198-207","publisher":"Elsevier","title":"Structural model for sustainable consumption and production adoption—A grey-DEMATEL based approach","type":"article-journal","volume":"125"},"uris":["http://www.mendeley.com/documents/?uuid=4f92a9f4-0084-388b-8132-ea0427bcb2b1"]},{"id":"ITEM-3","itemData":{"DOI":"10.1016/J.SPC.2016.05.001","ISSN":"2352-5509","abstract":"Recent studies show that consumers have increasing concerns about the environmental and social impacts of products within their consumption patterns. Nonetheless, insufficient information makes them unable to conduct sustainable consumption. Indeed, in addition to eco-labels, approaches that have been applied in the industrial engineering area could probably provide the needed information. This study firstly focused on looking for criteria that a proper approach should meet to provide the necessary information for consumers. Five consumer-focused criteria were developed based on the criteria for developing household sustainable consumption (HSC) indicators. Then, this study also scanned a broad range of available approaches and conducted an in-depth exploration of the extent to which these sustainability assessment approaches could meet the criteria. The results showed that current approaches rarely focus on one product that the consumers are facing, and very few approaches include sustainability-related information related to the production process and supply chain of the product even though consumers are generating more demand for this information. Additionally, it is necessary to develop better and simpler patterns of presenting this information. Promising research and policy-making suggestions are summarized in the end. This is an important fundamental study in the research domain of sustainable production and consumption and will help both academic researchers and decision-makers get an overview of current approaches.","author":[{"dropping-particle":"","family":"Shao","given":"Jing","non-dropping-particle":"","parse-names":false,"suffix":""}],"container-title":"Sustainable Production and Consumption","id":"ITEM-3","issued":{"date-parts":[["2016","7","1"]]},"page":"79-93","publisher":"Elsevier","title":"Are present sustainability assessment approaches capable of promoting sustainable consumption? A cross-section review on information transferring approaches","type":"article-journal","volume":"7"},"uris":["http://www.mendeley.com/documents/?uuid=d4ce8396-3672-3258-b83f-ddcc76ae7889"]}],"mendeley":{"formattedCitation":"(Hunka, Linder, &amp; Habibi, 2021; Luthra, Govindan, &amp; Mangla, 2017; Shao, 2016)","manualFormatting":"(Hunka et al., 2021; Luthra et al., 2017; Shao, 2016)","plainTextFormattedCitation":"(Hunka, Linder, &amp; Habibi, 2021; Luthra, Govindan, &amp; Mangla, 2017; Shao, 2016)","previouslyFormattedCitation":"(Hunka, Linder, &amp; Habibi, 2021; Luthra, Govindan, &amp; Mangla, 2017; Shao, 2016)"},"properties":{"noteIndex":0},"schema":"https://github.com/citation-style-language/schema/raw/master/csl-citation.json"}</w:instrText>
      </w:r>
      <w:r w:rsidR="00E73A2B" w:rsidRPr="005F15E9">
        <w:rPr>
          <w:rFonts w:ascii="Times New Roman" w:hAnsi="Times New Roman" w:cs="Times New Roman"/>
          <w:sz w:val="24"/>
          <w:szCs w:val="24"/>
          <w:highlight w:val="yellow"/>
        </w:rPr>
        <w:fldChar w:fldCharType="separate"/>
      </w:r>
      <w:r w:rsidR="00DF37A5" w:rsidRPr="005F15E9">
        <w:rPr>
          <w:rFonts w:ascii="Times New Roman" w:hAnsi="Times New Roman" w:cs="Times New Roman"/>
          <w:noProof/>
          <w:sz w:val="24"/>
          <w:szCs w:val="24"/>
          <w:highlight w:val="yellow"/>
        </w:rPr>
        <w:t>(Hunka</w:t>
      </w:r>
      <w:r w:rsidR="00CF00D7" w:rsidRPr="005F15E9">
        <w:rPr>
          <w:rFonts w:ascii="Times New Roman" w:hAnsi="Times New Roman" w:cs="Times New Roman"/>
          <w:noProof/>
          <w:sz w:val="24"/>
          <w:szCs w:val="24"/>
          <w:highlight w:val="yellow"/>
        </w:rPr>
        <w:t xml:space="preserve"> et al.</w:t>
      </w:r>
      <w:r w:rsidR="00DF37A5" w:rsidRPr="005F15E9">
        <w:rPr>
          <w:rFonts w:ascii="Times New Roman" w:hAnsi="Times New Roman" w:cs="Times New Roman"/>
          <w:noProof/>
          <w:sz w:val="24"/>
          <w:szCs w:val="24"/>
          <w:highlight w:val="yellow"/>
        </w:rPr>
        <w:t>, 2021; Luthra</w:t>
      </w:r>
      <w:r w:rsidR="00CF00D7" w:rsidRPr="005F15E9">
        <w:rPr>
          <w:rFonts w:ascii="Times New Roman" w:hAnsi="Times New Roman" w:cs="Times New Roman"/>
          <w:noProof/>
          <w:sz w:val="24"/>
          <w:szCs w:val="24"/>
          <w:highlight w:val="yellow"/>
        </w:rPr>
        <w:t xml:space="preserve"> et al.</w:t>
      </w:r>
      <w:r w:rsidR="00DF37A5" w:rsidRPr="005F15E9">
        <w:rPr>
          <w:rFonts w:ascii="Times New Roman" w:hAnsi="Times New Roman" w:cs="Times New Roman"/>
          <w:noProof/>
          <w:sz w:val="24"/>
          <w:szCs w:val="24"/>
          <w:highlight w:val="yellow"/>
        </w:rPr>
        <w:t>, 2017; Shao, 2016)</w:t>
      </w:r>
      <w:r w:rsidR="00E73A2B" w:rsidRPr="005F15E9">
        <w:rPr>
          <w:rFonts w:ascii="Times New Roman" w:hAnsi="Times New Roman" w:cs="Times New Roman"/>
          <w:sz w:val="24"/>
          <w:szCs w:val="24"/>
          <w:highlight w:val="yellow"/>
        </w:rPr>
        <w:fldChar w:fldCharType="end"/>
      </w:r>
      <w:r w:rsidRPr="005F15E9">
        <w:rPr>
          <w:rFonts w:ascii="Times New Roman" w:hAnsi="Times New Roman" w:cs="Times New Roman"/>
          <w:sz w:val="24"/>
          <w:szCs w:val="24"/>
          <w:highlight w:val="yellow"/>
        </w:rPr>
        <w:t xml:space="preserve">. </w:t>
      </w:r>
      <w:r w:rsidR="006A2674" w:rsidRPr="005F15E9">
        <w:rPr>
          <w:rFonts w:ascii="Times New Roman" w:hAnsi="Times New Roman" w:cs="Times New Roman"/>
          <w:sz w:val="24"/>
          <w:szCs w:val="24"/>
          <w:highlight w:val="yellow"/>
        </w:rPr>
        <w:t>O</w:t>
      </w:r>
      <w:r w:rsidRPr="005F15E9">
        <w:rPr>
          <w:rFonts w:ascii="Times New Roman" w:hAnsi="Times New Roman" w:cs="Times New Roman"/>
          <w:sz w:val="24"/>
          <w:szCs w:val="24"/>
          <w:highlight w:val="yellow"/>
        </w:rPr>
        <w:t xml:space="preserve">rganizations/practitioners need to gain insights into consumer perspectives of sustainable purchase behaviour. For this purpose, they attempt to communicate the sustainability information with the consumers using labels and logos. </w:t>
      </w:r>
      <w:proofErr w:type="gramStart"/>
      <w:r w:rsidRPr="005F15E9">
        <w:rPr>
          <w:rFonts w:ascii="Times New Roman" w:hAnsi="Times New Roman" w:cs="Times New Roman"/>
          <w:sz w:val="24"/>
          <w:szCs w:val="24"/>
          <w:highlight w:val="yellow"/>
        </w:rPr>
        <w:t>In order to</w:t>
      </w:r>
      <w:proofErr w:type="gramEnd"/>
      <w:r w:rsidRPr="005F15E9">
        <w:rPr>
          <w:rFonts w:ascii="Times New Roman" w:hAnsi="Times New Roman" w:cs="Times New Roman"/>
          <w:sz w:val="24"/>
          <w:szCs w:val="24"/>
          <w:highlight w:val="yellow"/>
        </w:rPr>
        <w:t xml:space="preserve"> </w:t>
      </w:r>
      <w:r w:rsidR="006755E7" w:rsidRPr="005F15E9">
        <w:rPr>
          <w:rFonts w:ascii="Times New Roman" w:hAnsi="Times New Roman" w:cs="Times New Roman"/>
          <w:sz w:val="24"/>
          <w:szCs w:val="24"/>
          <w:highlight w:val="yellow"/>
        </w:rPr>
        <w:t>evaluate</w:t>
      </w:r>
      <w:r w:rsidRPr="005F15E9">
        <w:rPr>
          <w:rFonts w:ascii="Times New Roman" w:hAnsi="Times New Roman" w:cs="Times New Roman"/>
          <w:sz w:val="24"/>
          <w:szCs w:val="24"/>
          <w:highlight w:val="yellow"/>
        </w:rPr>
        <w:t xml:space="preserve"> the </w:t>
      </w:r>
      <w:r w:rsidR="006755E7" w:rsidRPr="005F15E9">
        <w:rPr>
          <w:rFonts w:ascii="Times New Roman" w:hAnsi="Times New Roman" w:cs="Times New Roman"/>
          <w:sz w:val="24"/>
          <w:szCs w:val="24"/>
          <w:highlight w:val="yellow"/>
        </w:rPr>
        <w:t xml:space="preserve">efficacy and </w:t>
      </w:r>
      <w:r w:rsidRPr="005F15E9">
        <w:rPr>
          <w:rFonts w:ascii="Times New Roman" w:hAnsi="Times New Roman" w:cs="Times New Roman"/>
          <w:sz w:val="24"/>
          <w:szCs w:val="24"/>
          <w:highlight w:val="yellow"/>
        </w:rPr>
        <w:t xml:space="preserve">effectiveness of these labelling strategies, the marketers seek guidance on what factors concerning sustainable labels influence their purchase </w:t>
      </w:r>
      <w:r w:rsidR="003169AB" w:rsidRPr="005F15E9">
        <w:rPr>
          <w:rFonts w:ascii="Times New Roman" w:hAnsi="Times New Roman" w:cs="Times New Roman"/>
          <w:sz w:val="24"/>
          <w:szCs w:val="24"/>
          <w:highlight w:val="yellow"/>
        </w:rPr>
        <w:t>decisions that</w:t>
      </w:r>
      <w:r w:rsidRPr="005F15E9">
        <w:rPr>
          <w:rFonts w:ascii="Times New Roman" w:hAnsi="Times New Roman" w:cs="Times New Roman"/>
          <w:sz w:val="24"/>
          <w:szCs w:val="24"/>
          <w:highlight w:val="yellow"/>
        </w:rPr>
        <w:t xml:space="preserve"> can be targeted by the marketers to lead the change towards sustainable consumer behaviour. </w:t>
      </w:r>
      <w:r w:rsidR="002E1230" w:rsidRPr="005F15E9">
        <w:rPr>
          <w:rFonts w:ascii="Times New Roman" w:hAnsi="Times New Roman" w:cs="Times New Roman"/>
          <w:sz w:val="24"/>
          <w:szCs w:val="24"/>
          <w:highlight w:val="yellow"/>
        </w:rPr>
        <w:t>Making the consumers, particularly the youth, aware of these labels is quite important for attaining the effectiveness of labelling strategies since a lower level of understanding of sustainable labels has also be</w:t>
      </w:r>
      <w:r w:rsidR="00897365" w:rsidRPr="005F15E9">
        <w:rPr>
          <w:rFonts w:ascii="Times New Roman" w:hAnsi="Times New Roman" w:cs="Times New Roman"/>
          <w:sz w:val="24"/>
          <w:szCs w:val="24"/>
          <w:highlight w:val="yellow"/>
        </w:rPr>
        <w:t>en discovered in prior evidence</w:t>
      </w:r>
      <w:r w:rsidR="002E1230" w:rsidRPr="005F15E9">
        <w:rPr>
          <w:rFonts w:ascii="Times New Roman" w:hAnsi="Times New Roman" w:cs="Times New Roman"/>
          <w:sz w:val="24"/>
          <w:szCs w:val="24"/>
          <w:highlight w:val="yellow"/>
        </w:rPr>
        <w:t xml:space="preserve"> </w:t>
      </w:r>
      <w:r w:rsidR="002E1230" w:rsidRPr="005F15E9">
        <w:rPr>
          <w:rFonts w:ascii="Times New Roman" w:hAnsi="Times New Roman" w:cs="Times New Roman"/>
          <w:sz w:val="24"/>
          <w:szCs w:val="24"/>
          <w:highlight w:val="yellow"/>
        </w:rPr>
        <w:fldChar w:fldCharType="begin" w:fldLock="1"/>
      </w:r>
      <w:r w:rsidR="00BB4C88" w:rsidRPr="005F15E9">
        <w:rPr>
          <w:rFonts w:ascii="Times New Roman" w:hAnsi="Times New Roman" w:cs="Times New Roman"/>
          <w:sz w:val="24"/>
          <w:szCs w:val="24"/>
          <w:highlight w:val="yellow"/>
        </w:rPr>
        <w:instrText>ADDIN CSL_CITATION {"citationItems":[{"id":"ITEM-1","itemData":{"DOI":"10.1016/j.spc.2018.09.005","ISSN":"23525509","abstract":"The increasing demand for sustainable food products has driven manufacturers to adopt many sustainability claims, certifications, messages and other information tools to differentiate their goods. The results of an online survey, conducted in southern Italy on a sample of 305 individuals aged between 18 and 26 years, reveal that the level of visibility of sustainability labels is low. In particular, Rainforest Alliance certification and Libera Terra have never been noted by large shares of respondents (respectively 75% and 68%). Moreover, the degree of understanding of these labels is generally low, except for the organic one. The correct definition is stated only by 15% of interviewees for Fair Trade; 25% for Libera Terra and 16% for Rainforest Alliance. Furthermore, there is a significant relationship (χ&lt;0.05) between visibility and understanding for all the labels; suggesting that label visibility strongly impacts the probability of having a higher understanding. Findings suggest that food firms should be cautious investing in sustainability labels unless they are combined with effective information policies to increase familiarity among specific market segments.","author":[{"dropping-particle":"","family":"Annunziata","given":"Azzurra","non-dropping-particle":"","parse-names":false,"suffix":""},{"dropping-particle":"","family":"Mariani","given":"Angela","non-dropping-particle":"","parse-names":false,"suffix":""},{"dropping-particle":"","family":"Vecchio","given":"Riccardo","non-dropping-particle":"","parse-names":false,"suffix":""}],"container-title":"Sustainable Production and Consumption","id":"ITEM-1","issued":{"date-parts":[["2019","1","1"]]},"page":"108-115","publisher":"Elsevier B.V.","title":"Effectiveness of sustainability labels in guiding food choices: Analysis of visibility and understanding among young adults","type":"article-journal","volume":"17"},"uris":["http://www.mendeley.com/documents/?uuid=a44ba37f-ac44-3e83-ae90-b98afec194d5"]}],"mendeley":{"formattedCitation":"(Annunziata et al., 2019)","plainTextFormattedCitation":"(Annunziata et al., 2019)","previouslyFormattedCitation":"(Annunziata et al., 2019)"},"properties":{"noteIndex":0},"schema":"https://github.com/citation-style-language/schema/raw/master/csl-citation.json"}</w:instrText>
      </w:r>
      <w:r w:rsidR="002E1230" w:rsidRPr="005F15E9">
        <w:rPr>
          <w:rFonts w:ascii="Times New Roman" w:hAnsi="Times New Roman" w:cs="Times New Roman"/>
          <w:sz w:val="24"/>
          <w:szCs w:val="24"/>
          <w:highlight w:val="yellow"/>
        </w:rPr>
        <w:fldChar w:fldCharType="separate"/>
      </w:r>
      <w:r w:rsidR="002E1230" w:rsidRPr="005F15E9">
        <w:rPr>
          <w:rFonts w:ascii="Times New Roman" w:hAnsi="Times New Roman" w:cs="Times New Roman"/>
          <w:noProof/>
          <w:sz w:val="24"/>
          <w:szCs w:val="24"/>
          <w:highlight w:val="yellow"/>
        </w:rPr>
        <w:t>(Annunziata et al., 2019)</w:t>
      </w:r>
      <w:r w:rsidR="002E1230" w:rsidRPr="005F15E9">
        <w:rPr>
          <w:rFonts w:ascii="Times New Roman" w:hAnsi="Times New Roman" w:cs="Times New Roman"/>
          <w:sz w:val="24"/>
          <w:szCs w:val="24"/>
          <w:highlight w:val="yellow"/>
        </w:rPr>
        <w:fldChar w:fldCharType="end"/>
      </w:r>
      <w:r w:rsidR="002E1230" w:rsidRPr="005F15E9">
        <w:rPr>
          <w:rFonts w:ascii="Times New Roman" w:hAnsi="Times New Roman" w:cs="Times New Roman"/>
          <w:sz w:val="24"/>
          <w:szCs w:val="24"/>
          <w:highlight w:val="yellow"/>
        </w:rPr>
        <w:t>.</w:t>
      </w:r>
      <w:r w:rsidR="0007379A" w:rsidRPr="005F15E9">
        <w:rPr>
          <w:rFonts w:ascii="Times New Roman" w:hAnsi="Times New Roman" w:cs="Times New Roman"/>
          <w:sz w:val="24"/>
          <w:szCs w:val="24"/>
          <w:highlight w:val="yellow"/>
        </w:rPr>
        <w:t xml:space="preserve"> </w:t>
      </w:r>
      <w:bookmarkStart w:id="10" w:name="_Hlk93757285"/>
      <w:r w:rsidR="0007379A" w:rsidRPr="005F15E9">
        <w:rPr>
          <w:rFonts w:ascii="Times New Roman" w:hAnsi="Times New Roman" w:cs="Times New Roman"/>
          <w:sz w:val="24"/>
          <w:szCs w:val="24"/>
          <w:highlight w:val="yellow"/>
        </w:rPr>
        <w:t xml:space="preserve">Therefore, the marketers </w:t>
      </w:r>
      <w:r w:rsidR="00897365" w:rsidRPr="005F15E9">
        <w:rPr>
          <w:rFonts w:ascii="Times New Roman" w:hAnsi="Times New Roman" w:cs="Times New Roman"/>
          <w:sz w:val="24"/>
          <w:szCs w:val="24"/>
          <w:highlight w:val="yellow"/>
        </w:rPr>
        <w:t>must</w:t>
      </w:r>
      <w:r w:rsidR="0007379A" w:rsidRPr="005F15E9">
        <w:rPr>
          <w:rFonts w:ascii="Times New Roman" w:hAnsi="Times New Roman" w:cs="Times New Roman"/>
          <w:sz w:val="24"/>
          <w:szCs w:val="24"/>
          <w:highlight w:val="yellow"/>
        </w:rPr>
        <w:t xml:space="preserve"> address the consistent gap between the consciousness and actions concerning sustainable consumption, as also depicted in international and national research reports</w:t>
      </w:r>
      <w:r w:rsidR="00BB4C88" w:rsidRPr="005F15E9">
        <w:rPr>
          <w:rFonts w:ascii="Times New Roman" w:hAnsi="Times New Roman" w:cs="Times New Roman"/>
          <w:sz w:val="24"/>
          <w:szCs w:val="24"/>
          <w:highlight w:val="yellow"/>
        </w:rPr>
        <w:t xml:space="preserve"> </w:t>
      </w:r>
      <w:r w:rsidR="008352E2" w:rsidRPr="005F15E9">
        <w:rPr>
          <w:rFonts w:ascii="Times New Roman" w:hAnsi="Times New Roman" w:cs="Times New Roman"/>
          <w:sz w:val="24"/>
          <w:szCs w:val="24"/>
          <w:highlight w:val="yellow"/>
        </w:rPr>
        <w:t xml:space="preserve"> </w:t>
      </w:r>
      <w:r w:rsidR="008352E2" w:rsidRPr="005F15E9">
        <w:rPr>
          <w:rFonts w:ascii="Times New Roman" w:hAnsi="Times New Roman" w:cs="Times New Roman"/>
          <w:sz w:val="24"/>
          <w:szCs w:val="24"/>
          <w:highlight w:val="yellow"/>
        </w:rPr>
        <w:fldChar w:fldCharType="begin" w:fldLock="1"/>
      </w:r>
      <w:r w:rsidR="008352E2" w:rsidRPr="005F15E9">
        <w:rPr>
          <w:rFonts w:ascii="Times New Roman" w:hAnsi="Times New Roman" w:cs="Times New Roman"/>
          <w:sz w:val="24"/>
          <w:szCs w:val="24"/>
          <w:highlight w:val="yellow"/>
        </w:rPr>
        <w:instrText>ADDIN CSL_CITATION {"citationItems":[{"id":"ITEM-1","itemData":{"author":[{"dropping-particle":"","family":"Yan Li","given":"Lei Zhang and Min Jin","non-dropping-particle":"","parse-names":false,"suffix":""}],"id":"ITEM-1","issued":{"date-parts":[["2017"]]},"title":"The 10-Year Framework of Programmes on Sustainable Consumption and Production Patterns (10YFP)","type":"report"},"uris":["http://www.mendeley.com/documents/?uuid=f0d85d14-b33a-4460-984c-0e71208325a9"]},{"id":"ITEM-2","itemData":{"ISBN":"9781108707664","abstract":"The sixth Global Environment Outlook is an essential check-up for our planet. Like any good medical examination, there is a clear prognosis of what will happen if we continue with business as usual and a set of recommended actions to put things right. GEO-6 provides both a statement of the problems and a how-to guide to advance us on the path set out in the 2030 Agenda and the 17 Sustainable Development Goals. The theme, “Healthy Planet, Healthy People”, highlights the inextricable link between the environment and our survival and progress. The challenges outlined are multiple. From climate change to the extinction of species, economies too dependent on the wasteful use of resources and unprecedented pressure on terrestrial and marine ecosystems, we are at a decisive moment in our role as custodians of the planet. It is not all bad news. Many indicators point to progress on issues such as global hunger, access to clean water, sanitation and clean energy. We can also see some signs of the decoupling of environmental degradation and unsustainable resource use from economic growth, as well as unprecedented technological innovation. The overall message, however, is that we need a significant shift in trajectory – indeed, the kind of transformational change prescribed by the Intergovernmental Panel on Climate Change in its recent report on limiting global warming to 1.5 degrees. GEO-6 details both the perils of delaying action and the opportunities that exist to make sustainable development a reality. We have the necessary policy guidance and the science that underpins it. The only missing ingredient for success is our collective resolve.","author":[{"dropping-particle":"","family":"UN Environment","given":"","non-dropping-particle":"","parse-names":false,"suffix":""}],"editor":[{"dropping-particle":"","family":"Ekins","given":"Paul","non-dropping-particle":"","parse-names":false,"suffix":""},{"dropping-particle":"","family":"Gupta","given":"Joyeeta","non-dropping-particle":"","parse-names":false,"suffix":""},{"dropping-particle":"","family":"Boileau","given":"Pierre","non-dropping-particle":"","parse-names":false,"suffix":""}],"id":"ITEM-2","issued":{"date-parts":[["2019"]]},"number-of-pages":"48-50","publisher":"Cambridge University Press","publisher-place":"Nairobi","title":"UN Environment (2019). Global Environment Outlook – GEO-6: Healthy Planet, Healthy People","type":"report"},"uris":["http://www.mendeley.com/documents/?uuid=1563b6d6-8adc-4c85-b995-df541961318f"]}],"mendeley":{"formattedCitation":"(UN Environment, 2019; Yan Li, 2017)","plainTextFormattedCitation":"(UN Environment, 2019; Yan Li, 2017)","previouslyFormattedCitation":"(UN Environment, 2019; Yan Li, 2017)"},"properties":{"noteIndex":0},"schema":"https://github.com/citation-style-language/schema/raw/master/csl-citation.json"}</w:instrText>
      </w:r>
      <w:r w:rsidR="008352E2" w:rsidRPr="005F15E9">
        <w:rPr>
          <w:rFonts w:ascii="Times New Roman" w:hAnsi="Times New Roman" w:cs="Times New Roman"/>
          <w:sz w:val="24"/>
          <w:szCs w:val="24"/>
          <w:highlight w:val="yellow"/>
        </w:rPr>
        <w:fldChar w:fldCharType="separate"/>
      </w:r>
      <w:r w:rsidR="008352E2" w:rsidRPr="005F15E9">
        <w:rPr>
          <w:rFonts w:ascii="Times New Roman" w:hAnsi="Times New Roman" w:cs="Times New Roman"/>
          <w:noProof/>
          <w:sz w:val="24"/>
          <w:szCs w:val="24"/>
          <w:highlight w:val="yellow"/>
        </w:rPr>
        <w:t>(UN Environment, 2019; Yan Li, 2017)</w:t>
      </w:r>
      <w:r w:rsidR="008352E2" w:rsidRPr="005F15E9">
        <w:rPr>
          <w:rFonts w:ascii="Times New Roman" w:hAnsi="Times New Roman" w:cs="Times New Roman"/>
          <w:sz w:val="24"/>
          <w:szCs w:val="24"/>
          <w:highlight w:val="yellow"/>
        </w:rPr>
        <w:fldChar w:fldCharType="end"/>
      </w:r>
      <w:r w:rsidR="00AB24C8" w:rsidRPr="005F15E9">
        <w:rPr>
          <w:rFonts w:ascii="Times New Roman" w:hAnsi="Times New Roman" w:cs="Times New Roman"/>
          <w:sz w:val="24"/>
          <w:szCs w:val="24"/>
          <w:highlight w:val="yellow"/>
        </w:rPr>
        <w:t>.</w:t>
      </w:r>
      <w:r w:rsidR="0007379A" w:rsidRPr="005F15E9">
        <w:rPr>
          <w:rFonts w:ascii="Times New Roman" w:hAnsi="Times New Roman" w:cs="Times New Roman"/>
          <w:sz w:val="24"/>
          <w:szCs w:val="24"/>
          <w:highlight w:val="yellow"/>
        </w:rPr>
        <w:t xml:space="preserve"> </w:t>
      </w:r>
      <w:bookmarkEnd w:id="10"/>
      <w:r w:rsidR="0007379A" w:rsidRPr="005F15E9">
        <w:rPr>
          <w:rFonts w:ascii="Times New Roman" w:hAnsi="Times New Roman" w:cs="Times New Roman"/>
          <w:sz w:val="24"/>
          <w:szCs w:val="24"/>
          <w:highlight w:val="yellow"/>
        </w:rPr>
        <w:t>The policymakers also need to initiate campaigns for consumer awareness and education regarding sustainable/eco</w:t>
      </w:r>
      <w:r w:rsidR="00897365" w:rsidRPr="005F15E9">
        <w:rPr>
          <w:rFonts w:ascii="Times New Roman" w:hAnsi="Times New Roman" w:cs="Times New Roman"/>
          <w:sz w:val="24"/>
          <w:szCs w:val="24"/>
          <w:highlight w:val="yellow"/>
        </w:rPr>
        <w:t xml:space="preserve">-labels and their benefits for </w:t>
      </w:r>
      <w:r w:rsidR="0007379A" w:rsidRPr="005F15E9">
        <w:rPr>
          <w:rFonts w:ascii="Times New Roman" w:hAnsi="Times New Roman" w:cs="Times New Roman"/>
          <w:sz w:val="24"/>
          <w:szCs w:val="24"/>
          <w:highlight w:val="yellow"/>
        </w:rPr>
        <w:t>sustainability</w:t>
      </w:r>
      <w:r w:rsidR="00AB24C8" w:rsidRPr="005F15E9">
        <w:rPr>
          <w:rFonts w:ascii="Times New Roman" w:hAnsi="Times New Roman" w:cs="Times New Roman"/>
          <w:sz w:val="24"/>
          <w:szCs w:val="24"/>
          <w:highlight w:val="yellow"/>
        </w:rPr>
        <w:t xml:space="preserve"> in this regard</w:t>
      </w:r>
      <w:r w:rsidR="0007379A" w:rsidRPr="005F15E9">
        <w:rPr>
          <w:rFonts w:ascii="Times New Roman" w:hAnsi="Times New Roman" w:cs="Times New Roman"/>
          <w:sz w:val="24"/>
          <w:szCs w:val="24"/>
          <w:highlight w:val="yellow"/>
        </w:rPr>
        <w:t>.</w:t>
      </w:r>
    </w:p>
    <w:p w14:paraId="4FB85814" w14:textId="6A65576A" w:rsidR="000C4E8B" w:rsidRPr="005F15E9" w:rsidRDefault="00280513" w:rsidP="00AF1057">
      <w:pPr>
        <w:spacing w:before="240" w:line="276" w:lineRule="auto"/>
        <w:jc w:val="both"/>
        <w:rPr>
          <w:rFonts w:ascii="Times New Roman" w:hAnsi="Times New Roman" w:cs="Times New Roman"/>
          <w:sz w:val="24"/>
          <w:szCs w:val="24"/>
        </w:rPr>
      </w:pPr>
      <w:r w:rsidRPr="005F15E9">
        <w:rPr>
          <w:rFonts w:ascii="Times New Roman" w:hAnsi="Times New Roman" w:cs="Times New Roman"/>
          <w:sz w:val="24"/>
          <w:szCs w:val="24"/>
          <w:highlight w:val="yellow"/>
        </w:rPr>
        <w:t xml:space="preserve">Given the importance of </w:t>
      </w:r>
      <w:r w:rsidR="00EA2168" w:rsidRPr="005F15E9">
        <w:rPr>
          <w:rFonts w:ascii="Times New Roman" w:hAnsi="Times New Roman" w:cs="Times New Roman"/>
          <w:sz w:val="24"/>
          <w:szCs w:val="24"/>
          <w:highlight w:val="yellow"/>
        </w:rPr>
        <w:t>the factors highlighted in the current research, marketers can design appropriate strategies by taking the leverage from these determinants. They can adopt effective communication strategies to convey the sustainability information through labels depicting how their product helps save the environment as environmental concerns w</w:t>
      </w:r>
      <w:r w:rsidR="006A2674" w:rsidRPr="005F15E9">
        <w:rPr>
          <w:rFonts w:ascii="Times New Roman" w:hAnsi="Times New Roman" w:cs="Times New Roman"/>
          <w:sz w:val="24"/>
          <w:szCs w:val="24"/>
          <w:highlight w:val="yellow"/>
        </w:rPr>
        <w:t>ere</w:t>
      </w:r>
      <w:r w:rsidR="00EA2168" w:rsidRPr="005F15E9">
        <w:rPr>
          <w:rFonts w:ascii="Times New Roman" w:hAnsi="Times New Roman" w:cs="Times New Roman"/>
          <w:sz w:val="24"/>
          <w:szCs w:val="24"/>
          <w:highlight w:val="yellow"/>
        </w:rPr>
        <w:t xml:space="preserve"> found to be an important lever for attitude and purchase behaviour for sustainable labelled dairy products or food products in general.</w:t>
      </w:r>
      <w:r w:rsidR="002E1230" w:rsidRPr="005F15E9">
        <w:rPr>
          <w:rFonts w:ascii="Times New Roman" w:hAnsi="Times New Roman" w:cs="Times New Roman"/>
          <w:sz w:val="24"/>
          <w:szCs w:val="24"/>
          <w:highlight w:val="yellow"/>
        </w:rPr>
        <w:t xml:space="preserve"> For instance, putting lab</w:t>
      </w:r>
      <w:r w:rsidR="00897365" w:rsidRPr="005F15E9">
        <w:rPr>
          <w:rFonts w:ascii="Times New Roman" w:hAnsi="Times New Roman" w:cs="Times New Roman"/>
          <w:sz w:val="24"/>
          <w:szCs w:val="24"/>
          <w:highlight w:val="yellow"/>
        </w:rPr>
        <w:t>els on food packaging that tell</w:t>
      </w:r>
      <w:r w:rsidR="002E1230" w:rsidRPr="005F15E9">
        <w:rPr>
          <w:rFonts w:ascii="Times New Roman" w:hAnsi="Times New Roman" w:cs="Times New Roman"/>
          <w:sz w:val="24"/>
          <w:szCs w:val="24"/>
          <w:highlight w:val="yellow"/>
        </w:rPr>
        <w:t xml:space="preserve"> that </w:t>
      </w:r>
      <w:r w:rsidR="00897365" w:rsidRPr="005F15E9">
        <w:rPr>
          <w:rFonts w:ascii="Times New Roman" w:hAnsi="Times New Roman" w:cs="Times New Roman"/>
          <w:sz w:val="24"/>
          <w:szCs w:val="24"/>
          <w:highlight w:val="yellow"/>
        </w:rPr>
        <w:t xml:space="preserve">the </w:t>
      </w:r>
      <w:r w:rsidR="002E1230" w:rsidRPr="005F15E9">
        <w:rPr>
          <w:rFonts w:ascii="Times New Roman" w:hAnsi="Times New Roman" w:cs="Times New Roman"/>
          <w:sz w:val="24"/>
          <w:szCs w:val="24"/>
          <w:highlight w:val="yellow"/>
        </w:rPr>
        <w:t>material used is recyclable, animal-friendly, or includ</w:t>
      </w:r>
      <w:r w:rsidR="00897365" w:rsidRPr="005F15E9">
        <w:rPr>
          <w:rFonts w:ascii="Times New Roman" w:hAnsi="Times New Roman" w:cs="Times New Roman"/>
          <w:sz w:val="24"/>
          <w:szCs w:val="24"/>
          <w:highlight w:val="yellow"/>
        </w:rPr>
        <w:t>es</w:t>
      </w:r>
      <w:r w:rsidR="002E1230" w:rsidRPr="005F15E9">
        <w:rPr>
          <w:rFonts w:ascii="Times New Roman" w:hAnsi="Times New Roman" w:cs="Times New Roman"/>
          <w:sz w:val="24"/>
          <w:szCs w:val="24"/>
          <w:highlight w:val="yellow"/>
        </w:rPr>
        <w:t xml:space="preserve"> an element</w:t>
      </w:r>
      <w:r w:rsidR="008B52D6" w:rsidRPr="005F15E9">
        <w:rPr>
          <w:rFonts w:ascii="Times New Roman" w:hAnsi="Times New Roman" w:cs="Times New Roman"/>
          <w:sz w:val="24"/>
          <w:szCs w:val="24"/>
          <w:highlight w:val="yellow"/>
        </w:rPr>
        <w:t xml:space="preserve"> of sustainability (s</w:t>
      </w:r>
      <w:r w:rsidR="002E1230" w:rsidRPr="005F15E9">
        <w:rPr>
          <w:rFonts w:ascii="Times New Roman" w:hAnsi="Times New Roman" w:cs="Times New Roman"/>
          <w:sz w:val="24"/>
          <w:szCs w:val="24"/>
          <w:highlight w:val="yellow"/>
        </w:rPr>
        <w:t>ocio-economic and environmental)</w:t>
      </w:r>
      <w:r w:rsidR="00897365" w:rsidRPr="005F15E9">
        <w:rPr>
          <w:rFonts w:ascii="Times New Roman" w:hAnsi="Times New Roman" w:cs="Times New Roman"/>
          <w:sz w:val="24"/>
          <w:szCs w:val="24"/>
          <w:highlight w:val="yellow"/>
        </w:rPr>
        <w:t>,</w:t>
      </w:r>
      <w:r w:rsidR="002E1230" w:rsidRPr="005F15E9">
        <w:rPr>
          <w:rFonts w:ascii="Times New Roman" w:hAnsi="Times New Roman" w:cs="Times New Roman"/>
          <w:sz w:val="24"/>
          <w:szCs w:val="24"/>
          <w:highlight w:val="yellow"/>
        </w:rPr>
        <w:t xml:space="preserve"> can be targeted to </w:t>
      </w:r>
      <w:r w:rsidR="00897365" w:rsidRPr="005F15E9">
        <w:rPr>
          <w:rFonts w:ascii="Times New Roman" w:hAnsi="Times New Roman" w:cs="Times New Roman"/>
          <w:sz w:val="24"/>
          <w:szCs w:val="24"/>
          <w:highlight w:val="yellow"/>
        </w:rPr>
        <w:t xml:space="preserve">the </w:t>
      </w:r>
      <w:r w:rsidR="002E1230" w:rsidRPr="005F15E9">
        <w:rPr>
          <w:rFonts w:ascii="Times New Roman" w:hAnsi="Times New Roman" w:cs="Times New Roman"/>
          <w:sz w:val="24"/>
          <w:szCs w:val="24"/>
          <w:highlight w:val="yellow"/>
        </w:rPr>
        <w:t>environmentally</w:t>
      </w:r>
      <w:r w:rsidR="00897365" w:rsidRPr="005F15E9">
        <w:rPr>
          <w:rFonts w:ascii="Times New Roman" w:hAnsi="Times New Roman" w:cs="Times New Roman"/>
          <w:sz w:val="24"/>
          <w:szCs w:val="24"/>
          <w:highlight w:val="yellow"/>
        </w:rPr>
        <w:t>-</w:t>
      </w:r>
      <w:r w:rsidR="002E1230" w:rsidRPr="005F15E9">
        <w:rPr>
          <w:rFonts w:ascii="Times New Roman" w:hAnsi="Times New Roman" w:cs="Times New Roman"/>
          <w:sz w:val="24"/>
          <w:szCs w:val="24"/>
          <w:highlight w:val="yellow"/>
        </w:rPr>
        <w:t xml:space="preserve">conscious consumer segment </w:t>
      </w:r>
      <w:r w:rsidR="002E1230" w:rsidRPr="005F15E9">
        <w:rPr>
          <w:rFonts w:ascii="Times New Roman" w:hAnsi="Times New Roman" w:cs="Times New Roman"/>
          <w:sz w:val="24"/>
          <w:szCs w:val="24"/>
          <w:highlight w:val="yellow"/>
        </w:rPr>
        <w:fldChar w:fldCharType="begin" w:fldLock="1"/>
      </w:r>
      <w:r w:rsidR="002E1230" w:rsidRPr="005F15E9">
        <w:rPr>
          <w:rFonts w:ascii="Times New Roman" w:hAnsi="Times New Roman" w:cs="Times New Roman"/>
          <w:sz w:val="24"/>
          <w:szCs w:val="24"/>
          <w:highlight w:val="yellow"/>
        </w:rPr>
        <w:instrText>ADDIN CSL_CITATION {"citationItems":[{"id":"ITEM-1","itemData":{"DOI":"10.1016/j.jclepro.2016.11.171","ISSN":"09596526","abstract":"A huge number of sustainable labels addressing the different pillars of sustainability emerged over the last years. Some labels promote factors, which already imply other sustainability issues (e.g. organic incl. animal friendliness to a certain extent). Hence, the question arises how consumers react towards the redundancies of different sustainability labels. To add to the literature this study applies a latent class model for discrete choices first to test whether consumers take different sustainable labels into account when making their decision and second to test how consumers deal with different sustainable labels that are (partly) claiming the same aspect. Results indicate that three consumer segments with well-distinguished preferences and willingness to pay measures for the respective attributes can be identified. One group being the ‘price-sensitives’, exclusively deciding on the product with the lowest price, regardless of any sustainable attribute of the product. Another group opts for products with a sustainable label, without any clear preference for a specific sustainable attribute but expressing a clear willingness to pay more for all presented sustainable labels (i.e. the'label choosers’). A third group can be named ‘price-conscious label discriminators’. For them, some sustainable aspects provide negative utility when labelled exclusively (e.g. organic or free of genetically modified organisms) but labelled together (e.g. organic together with free of genetically modified organisms or animal welfare) it provides them significantly positive utility, even though being redundant by definition. Based on our findings there is no general statement to be made regarding the question whether different sustainable aspects complement or substitute each other. The research rather emphasizes that a differentiated look at different consumer types and different labels symbolizing sustainability is needed. The research adds to the existing literature by examining not only the relevance and acceptance of different sustainable labels to different consumer segments but also the interrelationship of different sustainable labels. The study clearly shows that with regard to different sustainable labels the more the merrier does not always apply. However, almost 85% of the market could be satisfied with a universal sustainability label.","author":[{"dropping-particle":"","family":"Janßen","given":"Dilani","non-dropping-particle":"","parse-names":false,"suffix":""},{"dropping-particle":"","family":"Langen","given":"Nina","non-dropping-particle":"","parse-names":false,"suffix":""}],"container-title":"Journal of Cleaner Production","id":"ITEM-1","issued":{"date-parts":[["2017","2","1"]]},"page":"1233-1245","publisher":"Elsevier Ltd","title":"The bunch of sustainability labels – Do consumers differentiate?","type":"article-journal","volume":"143"},"uris":["http://www.mendeley.com/documents/?uuid=d9bff5a5-41e3-3e27-8409-1cd39d6f34b8"]}],"mendeley":{"formattedCitation":"(Janßen &amp; Langen, 2017)","plainTextFormattedCitation":"(Janßen &amp; Langen, 2017)","previouslyFormattedCitation":"(Janßen &amp; Langen, 2017)"},"properties":{"noteIndex":0},"schema":"https://github.com/citation-style-language/schema/raw/master/csl-citation.json"}</w:instrText>
      </w:r>
      <w:r w:rsidR="002E1230" w:rsidRPr="005F15E9">
        <w:rPr>
          <w:rFonts w:ascii="Times New Roman" w:hAnsi="Times New Roman" w:cs="Times New Roman"/>
          <w:sz w:val="24"/>
          <w:szCs w:val="24"/>
          <w:highlight w:val="yellow"/>
        </w:rPr>
        <w:fldChar w:fldCharType="separate"/>
      </w:r>
      <w:r w:rsidR="002E1230" w:rsidRPr="005F15E9">
        <w:rPr>
          <w:rFonts w:ascii="Times New Roman" w:hAnsi="Times New Roman" w:cs="Times New Roman"/>
          <w:noProof/>
          <w:sz w:val="24"/>
          <w:szCs w:val="24"/>
          <w:highlight w:val="yellow"/>
        </w:rPr>
        <w:t>(Janßen &amp; Langen, 2017)</w:t>
      </w:r>
      <w:r w:rsidR="002E1230" w:rsidRPr="005F15E9">
        <w:rPr>
          <w:rFonts w:ascii="Times New Roman" w:hAnsi="Times New Roman" w:cs="Times New Roman"/>
          <w:sz w:val="24"/>
          <w:szCs w:val="24"/>
          <w:highlight w:val="yellow"/>
        </w:rPr>
        <w:fldChar w:fldCharType="end"/>
      </w:r>
      <w:r w:rsidR="002E1230" w:rsidRPr="005F15E9">
        <w:rPr>
          <w:rFonts w:ascii="Times New Roman" w:hAnsi="Times New Roman" w:cs="Times New Roman"/>
          <w:sz w:val="24"/>
          <w:szCs w:val="24"/>
          <w:highlight w:val="yellow"/>
        </w:rPr>
        <w:t>.</w:t>
      </w:r>
      <w:r w:rsidR="00EA2168" w:rsidRPr="005F15E9">
        <w:rPr>
          <w:rFonts w:ascii="Times New Roman" w:hAnsi="Times New Roman" w:cs="Times New Roman"/>
          <w:sz w:val="24"/>
          <w:szCs w:val="24"/>
          <w:highlight w:val="yellow"/>
        </w:rPr>
        <w:t xml:space="preserve"> </w:t>
      </w:r>
      <w:r w:rsidR="00681E5E" w:rsidRPr="005F15E9">
        <w:rPr>
          <w:rFonts w:ascii="Times New Roman" w:hAnsi="Times New Roman" w:cs="Times New Roman"/>
          <w:sz w:val="24"/>
          <w:szCs w:val="24"/>
          <w:highlight w:val="yellow"/>
        </w:rPr>
        <w:t>As the perception of effectiveness leads to purchase intention</w:t>
      </w:r>
      <w:r w:rsidR="003169AB" w:rsidRPr="005F15E9">
        <w:rPr>
          <w:rFonts w:ascii="Times New Roman" w:hAnsi="Times New Roman" w:cs="Times New Roman"/>
          <w:sz w:val="24"/>
          <w:szCs w:val="24"/>
          <w:highlight w:val="yellow"/>
        </w:rPr>
        <w:t xml:space="preserve"> </w:t>
      </w:r>
      <w:r w:rsidR="003169AB" w:rsidRPr="005F15E9">
        <w:rPr>
          <w:rFonts w:ascii="Times New Roman" w:hAnsi="Times New Roman" w:cs="Times New Roman"/>
          <w:sz w:val="24"/>
          <w:szCs w:val="24"/>
          <w:highlight w:val="yellow"/>
        </w:rPr>
        <w:fldChar w:fldCharType="begin" w:fldLock="1"/>
      </w:r>
      <w:r w:rsidR="00992370" w:rsidRPr="005F15E9">
        <w:rPr>
          <w:rFonts w:ascii="Times New Roman" w:hAnsi="Times New Roman" w:cs="Times New Roman"/>
          <w:sz w:val="24"/>
          <w:szCs w:val="24"/>
          <w:highlight w:val="yellow"/>
        </w:rPr>
        <w:instrText>ADDIN CSL_CITATION {"citationItems":[{"id":"ITEM-1","itemData":{"DOI":"10.1016/J.JRETCONSER.2021.102751","ISSN":"0969-6989","abstract":"The role of social media in promoting sustainable attitudes is currently understudied. Underpinned by social learning theory, this study unveils the effect of social media usage and browsing on sustainable purchasing attitude, the underlying mechanism, and the boundary condition. Drawing on a sample of 693 experienced respondents analyzed using structural equation modeling, this study reveals that social media usage and browsing have a significant positive association. Both constructs significantly impact sustainable purchasing attitudes with complementary partial mediation of the drive for environmental responsibility. Further, trust in social media and perceived environmental effectiveness significantly moderate the relationships belongs to the browsing and drive for environmental responsibility. Contrary to the theorization, moderating constructs cannot substantially impact the proposed associations of social media usage. In this manner, the present research is innovative and provides valued knowledge to comprehend social media's role in encouraging sustainable attitudes.","author":[{"dropping-particle":"","family":"Zafar","given":"Abaid Ullah","non-dropping-particle":"","parse-names":false,"suffix":""},{"dropping-particle":"","family":"Shen","given":"Jie","non-dropping-particle":"","parse-names":false,"suffix":""},{"dropping-particle":"","family":"Ashfaq","given":"Muhammad","non-dropping-particle":"","parse-names":false,"suffix":""},{"dropping-particle":"","family":"Shahzad","given":"Mohsin","non-dropping-particle":"","parse-names":false,"suffix":""}],"container-title":"Journal of Retailing and Consumer Services","id":"ITEM-1","issued":{"date-parts":[["2021","11","1"]]},"page":"102751","publisher":"Pergamon","title":"Social media and sustainable purchasing attitude: Role of trust in social media and environmental effectiveness","type":"article-journal","volume":"63"},"uris":["http://www.mendeley.com/documents/?uuid=e0038925-1cc4-340b-9b69-fafdab511f98"]}],"mendeley":{"formattedCitation":"(Zafar et al., 2021)","plainTextFormattedCitation":"(Zafar et al., 2021)","previouslyFormattedCitation":"(Zafar et al., 2021)"},"properties":{"noteIndex":0},"schema":"https://github.com/citation-style-language/schema/raw/master/csl-citation.json"}</w:instrText>
      </w:r>
      <w:r w:rsidR="003169AB" w:rsidRPr="005F15E9">
        <w:rPr>
          <w:rFonts w:ascii="Times New Roman" w:hAnsi="Times New Roman" w:cs="Times New Roman"/>
          <w:sz w:val="24"/>
          <w:szCs w:val="24"/>
          <w:highlight w:val="yellow"/>
        </w:rPr>
        <w:fldChar w:fldCharType="separate"/>
      </w:r>
      <w:r w:rsidR="003169AB" w:rsidRPr="005F15E9">
        <w:rPr>
          <w:rFonts w:ascii="Times New Roman" w:hAnsi="Times New Roman" w:cs="Times New Roman"/>
          <w:noProof/>
          <w:sz w:val="24"/>
          <w:szCs w:val="24"/>
          <w:highlight w:val="yellow"/>
        </w:rPr>
        <w:t>(Zafar et al., 2021)</w:t>
      </w:r>
      <w:r w:rsidR="003169AB" w:rsidRPr="005F15E9">
        <w:rPr>
          <w:rFonts w:ascii="Times New Roman" w:hAnsi="Times New Roman" w:cs="Times New Roman"/>
          <w:sz w:val="24"/>
          <w:szCs w:val="24"/>
          <w:highlight w:val="yellow"/>
        </w:rPr>
        <w:fldChar w:fldCharType="end"/>
      </w:r>
      <w:r w:rsidR="00681E5E" w:rsidRPr="005F15E9">
        <w:rPr>
          <w:rFonts w:ascii="Times New Roman" w:hAnsi="Times New Roman" w:cs="Times New Roman"/>
          <w:sz w:val="24"/>
          <w:szCs w:val="24"/>
          <w:highlight w:val="yellow"/>
        </w:rPr>
        <w:t xml:space="preserve">, the consumers should adopt sustainable </w:t>
      </w:r>
      <w:r w:rsidR="00681E5E" w:rsidRPr="005F15E9">
        <w:rPr>
          <w:rFonts w:ascii="Times New Roman" w:hAnsi="Times New Roman" w:cs="Times New Roman"/>
          <w:sz w:val="24"/>
          <w:szCs w:val="24"/>
          <w:highlight w:val="yellow"/>
        </w:rPr>
        <w:lastRenderedPageBreak/>
        <w:t>consumption in their lifestyles in order to promote environmental sustainability. Moreover, promoting sustainable purchase behaviour as not only a convenient act but also a socially acceptable behaviour is required</w:t>
      </w:r>
      <w:r w:rsidR="004A576C" w:rsidRPr="005F15E9">
        <w:rPr>
          <w:rFonts w:ascii="Times New Roman" w:hAnsi="Times New Roman" w:cs="Times New Roman"/>
          <w:sz w:val="24"/>
          <w:szCs w:val="24"/>
          <w:highlight w:val="yellow"/>
        </w:rPr>
        <w:t>,</w:t>
      </w:r>
      <w:r w:rsidR="00681E5E" w:rsidRPr="005F15E9">
        <w:rPr>
          <w:rFonts w:ascii="Times New Roman" w:hAnsi="Times New Roman" w:cs="Times New Roman"/>
          <w:sz w:val="24"/>
          <w:szCs w:val="24"/>
          <w:highlight w:val="yellow"/>
        </w:rPr>
        <w:t xml:space="preserve"> due to the significance of perceived behavioural control and subjective norms in explaining such behaviour as per the outcomes of our research.</w:t>
      </w:r>
      <w:r w:rsidR="003169AB" w:rsidRPr="005F15E9">
        <w:rPr>
          <w:rFonts w:ascii="Times New Roman" w:hAnsi="Times New Roman" w:cs="Times New Roman"/>
          <w:sz w:val="24"/>
          <w:szCs w:val="24"/>
          <w:highlight w:val="yellow"/>
        </w:rPr>
        <w:t xml:space="preserve"> Noting the findings of this research, the managers and </w:t>
      </w:r>
      <w:proofErr w:type="gramStart"/>
      <w:r w:rsidR="003169AB" w:rsidRPr="005F15E9">
        <w:rPr>
          <w:rFonts w:ascii="Times New Roman" w:hAnsi="Times New Roman" w:cs="Times New Roman"/>
          <w:sz w:val="24"/>
          <w:szCs w:val="24"/>
          <w:highlight w:val="yellow"/>
        </w:rPr>
        <w:t>policy-makers</w:t>
      </w:r>
      <w:proofErr w:type="gramEnd"/>
      <w:r w:rsidR="003169AB" w:rsidRPr="005F15E9">
        <w:rPr>
          <w:rFonts w:ascii="Times New Roman" w:hAnsi="Times New Roman" w:cs="Times New Roman"/>
          <w:sz w:val="24"/>
          <w:szCs w:val="24"/>
          <w:highlight w:val="yellow"/>
        </w:rPr>
        <w:t xml:space="preserve"> can encourage environmentally sustainable purchase behaviours using effective labelling strategies keeping in mind the essential factors underlined here.</w:t>
      </w:r>
    </w:p>
    <w:p w14:paraId="6A248B2F" w14:textId="0C60707A" w:rsidR="00AB24C8" w:rsidRPr="005F15E9" w:rsidRDefault="00AB24C8" w:rsidP="00AF1057">
      <w:pPr>
        <w:pStyle w:val="ListParagraph"/>
        <w:numPr>
          <w:ilvl w:val="0"/>
          <w:numId w:val="2"/>
        </w:numPr>
        <w:spacing w:before="240" w:line="276" w:lineRule="auto"/>
        <w:ind w:left="426"/>
        <w:jc w:val="both"/>
        <w:rPr>
          <w:rFonts w:ascii="Times New Roman" w:hAnsi="Times New Roman" w:cs="Times New Roman"/>
          <w:b/>
          <w:sz w:val="24"/>
          <w:szCs w:val="24"/>
          <w:highlight w:val="yellow"/>
        </w:rPr>
      </w:pPr>
      <w:r w:rsidRPr="005F15E9">
        <w:rPr>
          <w:rFonts w:ascii="Times New Roman" w:hAnsi="Times New Roman" w:cs="Times New Roman"/>
          <w:b/>
          <w:sz w:val="24"/>
          <w:szCs w:val="24"/>
          <w:highlight w:val="yellow"/>
        </w:rPr>
        <w:t>Conclusion</w:t>
      </w:r>
      <w:r w:rsidR="004A576C" w:rsidRPr="005F15E9">
        <w:rPr>
          <w:rFonts w:ascii="Times New Roman" w:hAnsi="Times New Roman" w:cs="Times New Roman"/>
          <w:b/>
          <w:sz w:val="24"/>
          <w:szCs w:val="24"/>
          <w:highlight w:val="yellow"/>
        </w:rPr>
        <w:t>, limitations, and future research directions</w:t>
      </w:r>
    </w:p>
    <w:p w14:paraId="7FE45165" w14:textId="6FA0BBD0" w:rsidR="00962F20" w:rsidRPr="005F15E9" w:rsidRDefault="008C2382" w:rsidP="00F830CF">
      <w:pPr>
        <w:spacing w:before="240" w:line="276" w:lineRule="auto"/>
        <w:jc w:val="both"/>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With the escalating environmental challenges, the general</w:t>
      </w:r>
      <w:r w:rsidR="00066C1E" w:rsidRPr="005F15E9">
        <w:rPr>
          <w:rFonts w:ascii="Times New Roman" w:hAnsi="Times New Roman" w:cs="Times New Roman"/>
          <w:sz w:val="24"/>
          <w:szCs w:val="24"/>
          <w:highlight w:val="yellow"/>
        </w:rPr>
        <w:t xml:space="preserve"> focus of global community is extensively being shifted towards </w:t>
      </w:r>
      <w:r w:rsidRPr="005F15E9">
        <w:rPr>
          <w:rFonts w:ascii="Times New Roman" w:hAnsi="Times New Roman" w:cs="Times New Roman"/>
          <w:sz w:val="24"/>
          <w:szCs w:val="24"/>
          <w:highlight w:val="yellow"/>
        </w:rPr>
        <w:t xml:space="preserve">promoting </w:t>
      </w:r>
      <w:r w:rsidR="00066C1E" w:rsidRPr="005F15E9">
        <w:rPr>
          <w:rFonts w:ascii="Times New Roman" w:hAnsi="Times New Roman" w:cs="Times New Roman"/>
          <w:sz w:val="24"/>
          <w:szCs w:val="24"/>
          <w:highlight w:val="yellow"/>
        </w:rPr>
        <w:t>sustainable production and consumption</w:t>
      </w:r>
      <w:r w:rsidRPr="005F15E9">
        <w:rPr>
          <w:rFonts w:ascii="Times New Roman" w:hAnsi="Times New Roman" w:cs="Times New Roman"/>
          <w:sz w:val="24"/>
          <w:szCs w:val="24"/>
          <w:highlight w:val="yellow"/>
        </w:rPr>
        <w:t xml:space="preserve"> practices</w:t>
      </w:r>
      <w:r w:rsidR="00066C1E" w:rsidRPr="005F15E9">
        <w:rPr>
          <w:rFonts w:ascii="Times New Roman" w:hAnsi="Times New Roman" w:cs="Times New Roman"/>
          <w:sz w:val="24"/>
          <w:szCs w:val="24"/>
          <w:highlight w:val="yellow"/>
        </w:rPr>
        <w:t xml:space="preserve">. It is worth mentioning here that private consumption </w:t>
      </w:r>
      <w:r w:rsidR="00897365" w:rsidRPr="005F15E9">
        <w:rPr>
          <w:rFonts w:ascii="Times New Roman" w:hAnsi="Times New Roman" w:cs="Times New Roman"/>
          <w:sz w:val="24"/>
          <w:szCs w:val="24"/>
          <w:highlight w:val="yellow"/>
        </w:rPr>
        <w:t>contributes significantly</w:t>
      </w:r>
      <w:r w:rsidR="00066C1E" w:rsidRPr="005F15E9">
        <w:rPr>
          <w:rFonts w:ascii="Times New Roman" w:hAnsi="Times New Roman" w:cs="Times New Roman"/>
          <w:sz w:val="24"/>
          <w:szCs w:val="24"/>
          <w:highlight w:val="yellow"/>
        </w:rPr>
        <w:t xml:space="preserve"> to rising carbon emissions, leading to environmental </w:t>
      </w:r>
      <w:proofErr w:type="gramStart"/>
      <w:r w:rsidR="00066C1E" w:rsidRPr="005F15E9">
        <w:rPr>
          <w:rFonts w:ascii="Times New Roman" w:hAnsi="Times New Roman" w:cs="Times New Roman"/>
          <w:sz w:val="24"/>
          <w:szCs w:val="24"/>
          <w:highlight w:val="yellow"/>
        </w:rPr>
        <w:t>degradation</w:t>
      </w:r>
      <w:proofErr w:type="gramEnd"/>
      <w:r w:rsidR="00066C1E" w:rsidRPr="005F15E9">
        <w:rPr>
          <w:rFonts w:ascii="Times New Roman" w:hAnsi="Times New Roman" w:cs="Times New Roman"/>
          <w:sz w:val="24"/>
          <w:szCs w:val="24"/>
          <w:highlight w:val="yellow"/>
        </w:rPr>
        <w:t xml:space="preserve"> and increasing risks for social sustainability. </w:t>
      </w:r>
      <w:r w:rsidRPr="005F15E9">
        <w:rPr>
          <w:rFonts w:ascii="Times New Roman" w:hAnsi="Times New Roman" w:cs="Times New Roman"/>
          <w:sz w:val="24"/>
          <w:szCs w:val="24"/>
          <w:highlight w:val="yellow"/>
        </w:rPr>
        <w:t xml:space="preserve">To achieve the goals of sustainable development, </w:t>
      </w:r>
      <w:r w:rsidR="00962F20" w:rsidRPr="005F15E9">
        <w:rPr>
          <w:rFonts w:ascii="Times New Roman" w:hAnsi="Times New Roman" w:cs="Times New Roman"/>
          <w:sz w:val="24"/>
          <w:szCs w:val="24"/>
          <w:highlight w:val="yellow"/>
        </w:rPr>
        <w:t xml:space="preserve">there is a dire need to improve the consumption practices while </w:t>
      </w:r>
      <w:proofErr w:type="gramStart"/>
      <w:r w:rsidR="003169AB" w:rsidRPr="005F15E9">
        <w:rPr>
          <w:rFonts w:ascii="Times New Roman" w:hAnsi="Times New Roman" w:cs="Times New Roman"/>
          <w:sz w:val="24"/>
          <w:szCs w:val="24"/>
          <w:highlight w:val="yellow"/>
        </w:rPr>
        <w:t>tak</w:t>
      </w:r>
      <w:r w:rsidR="00962F20" w:rsidRPr="005F15E9">
        <w:rPr>
          <w:rFonts w:ascii="Times New Roman" w:hAnsi="Times New Roman" w:cs="Times New Roman"/>
          <w:sz w:val="24"/>
          <w:szCs w:val="24"/>
          <w:highlight w:val="yellow"/>
        </w:rPr>
        <w:t>ing</w:t>
      </w:r>
      <w:r w:rsidR="003169AB" w:rsidRPr="005F15E9">
        <w:rPr>
          <w:rFonts w:ascii="Times New Roman" w:hAnsi="Times New Roman" w:cs="Times New Roman"/>
          <w:sz w:val="24"/>
          <w:szCs w:val="24"/>
          <w:highlight w:val="yellow"/>
        </w:rPr>
        <w:t xml:space="preserve"> into account</w:t>
      </w:r>
      <w:proofErr w:type="gramEnd"/>
      <w:r w:rsidR="00962F20" w:rsidRPr="005F15E9">
        <w:rPr>
          <w:rFonts w:ascii="Times New Roman" w:hAnsi="Times New Roman" w:cs="Times New Roman"/>
          <w:sz w:val="24"/>
          <w:szCs w:val="24"/>
          <w:highlight w:val="yellow"/>
        </w:rPr>
        <w:t xml:space="preserve"> the adverse effects of unsustainable consumption for environmental sustainability.</w:t>
      </w:r>
      <w:r w:rsidRPr="005F15E9">
        <w:rPr>
          <w:rFonts w:ascii="Times New Roman" w:hAnsi="Times New Roman" w:cs="Times New Roman"/>
          <w:sz w:val="24"/>
          <w:szCs w:val="24"/>
          <w:highlight w:val="yellow"/>
        </w:rPr>
        <w:t xml:space="preserve"> </w:t>
      </w:r>
    </w:p>
    <w:p w14:paraId="16FC7560" w14:textId="12B2ABA3" w:rsidR="00AB24C8" w:rsidRPr="005F15E9" w:rsidRDefault="00B8038E" w:rsidP="00F830CF">
      <w:pPr>
        <w:spacing w:before="240" w:line="276" w:lineRule="auto"/>
        <w:jc w:val="both"/>
        <w:rPr>
          <w:rFonts w:ascii="Times New Roman" w:hAnsi="Times New Roman" w:cs="Times New Roman"/>
          <w:sz w:val="24"/>
          <w:szCs w:val="24"/>
        </w:rPr>
      </w:pPr>
      <w:r w:rsidRPr="005F15E9">
        <w:rPr>
          <w:rFonts w:ascii="Times New Roman" w:hAnsi="Times New Roman" w:cs="Times New Roman"/>
          <w:sz w:val="24"/>
          <w:szCs w:val="24"/>
          <w:highlight w:val="yellow"/>
        </w:rPr>
        <w:t xml:space="preserve">Considering the calls to examine sustainable and pro-environmental consumption, </w:t>
      </w:r>
      <w:r w:rsidR="008C2382" w:rsidRPr="005F15E9">
        <w:rPr>
          <w:rFonts w:ascii="Times New Roman" w:hAnsi="Times New Roman" w:cs="Times New Roman"/>
          <w:sz w:val="24"/>
          <w:szCs w:val="24"/>
          <w:highlight w:val="yellow"/>
        </w:rPr>
        <w:t xml:space="preserve">this research </w:t>
      </w:r>
      <w:r w:rsidRPr="005F15E9">
        <w:rPr>
          <w:rFonts w:ascii="Times New Roman" w:hAnsi="Times New Roman" w:cs="Times New Roman"/>
          <w:sz w:val="24"/>
          <w:szCs w:val="24"/>
          <w:highlight w:val="yellow"/>
        </w:rPr>
        <w:t xml:space="preserve">attempted to investigate how sustainable labels can help promote sustainable purchase behaviours of consumers from an emerging economy context. </w:t>
      </w:r>
      <w:r w:rsidR="003169AB" w:rsidRPr="005F15E9">
        <w:rPr>
          <w:rFonts w:ascii="Times New Roman" w:hAnsi="Times New Roman" w:cs="Times New Roman"/>
          <w:sz w:val="24"/>
          <w:szCs w:val="24"/>
          <w:highlight w:val="yellow"/>
        </w:rPr>
        <w:t xml:space="preserve">Moreover, noting the paucity in the research concerning attitude-intention-behaviour gap with respect to purchase behaviour for sustainable labelled products, </w:t>
      </w:r>
      <w:r w:rsidR="000E751A" w:rsidRPr="005F15E9">
        <w:rPr>
          <w:rFonts w:ascii="Times New Roman" w:hAnsi="Times New Roman" w:cs="Times New Roman"/>
          <w:sz w:val="24"/>
          <w:szCs w:val="24"/>
          <w:highlight w:val="yellow"/>
        </w:rPr>
        <w:t xml:space="preserve">the paper </w:t>
      </w:r>
      <w:r w:rsidR="003169AB" w:rsidRPr="005F15E9">
        <w:rPr>
          <w:rFonts w:ascii="Times New Roman" w:hAnsi="Times New Roman" w:cs="Times New Roman"/>
          <w:sz w:val="24"/>
          <w:szCs w:val="24"/>
          <w:highlight w:val="yellow"/>
        </w:rPr>
        <w:t>proposed and tested</w:t>
      </w:r>
      <w:r w:rsidR="000E751A" w:rsidRPr="005F15E9">
        <w:rPr>
          <w:rFonts w:ascii="Times New Roman" w:hAnsi="Times New Roman" w:cs="Times New Roman"/>
          <w:sz w:val="24"/>
          <w:szCs w:val="24"/>
          <w:highlight w:val="yellow"/>
        </w:rPr>
        <w:t xml:space="preserve"> a behavioural model based on TPB and the constructs identified from the literature</w:t>
      </w:r>
      <w:r w:rsidR="00897365" w:rsidRPr="005F15E9">
        <w:rPr>
          <w:rFonts w:ascii="Times New Roman" w:hAnsi="Times New Roman" w:cs="Times New Roman"/>
          <w:sz w:val="24"/>
          <w:szCs w:val="24"/>
          <w:highlight w:val="yellow"/>
        </w:rPr>
        <w:t>,</w:t>
      </w:r>
      <w:r w:rsidR="000E751A" w:rsidRPr="005F15E9">
        <w:rPr>
          <w:rFonts w:ascii="Times New Roman" w:hAnsi="Times New Roman" w:cs="Times New Roman"/>
          <w:sz w:val="24"/>
          <w:szCs w:val="24"/>
          <w:highlight w:val="yellow"/>
        </w:rPr>
        <w:t xml:space="preserve"> namely, environmental concerns, sustainable label awareness, consumer effectiveness and innovativeness.</w:t>
      </w:r>
      <w:r w:rsidR="00CD3473" w:rsidRPr="005F15E9">
        <w:rPr>
          <w:rFonts w:ascii="Times New Roman" w:hAnsi="Times New Roman" w:cs="Times New Roman"/>
          <w:sz w:val="24"/>
          <w:szCs w:val="24"/>
          <w:highlight w:val="yellow"/>
        </w:rPr>
        <w:t xml:space="preserve"> Through this investigation, we highlighted the variables central to facilitating </w:t>
      </w:r>
      <w:r w:rsidR="00897365" w:rsidRPr="005F15E9">
        <w:rPr>
          <w:rFonts w:ascii="Times New Roman" w:hAnsi="Times New Roman" w:cs="Times New Roman"/>
          <w:sz w:val="24"/>
          <w:szCs w:val="24"/>
          <w:highlight w:val="yellow"/>
        </w:rPr>
        <w:t xml:space="preserve">the </w:t>
      </w:r>
      <w:r w:rsidR="00CD3473" w:rsidRPr="005F15E9">
        <w:rPr>
          <w:rFonts w:ascii="Times New Roman" w:hAnsi="Times New Roman" w:cs="Times New Roman"/>
          <w:sz w:val="24"/>
          <w:szCs w:val="24"/>
          <w:highlight w:val="yellow"/>
        </w:rPr>
        <w:t xml:space="preserve">consumption of sustainable labelled food products. The findings of our </w:t>
      </w:r>
      <w:r w:rsidR="006755E7" w:rsidRPr="005F15E9">
        <w:rPr>
          <w:rFonts w:ascii="Times New Roman" w:hAnsi="Times New Roman" w:cs="Times New Roman"/>
          <w:sz w:val="24"/>
          <w:szCs w:val="24"/>
          <w:highlight w:val="yellow"/>
        </w:rPr>
        <w:t xml:space="preserve">research </w:t>
      </w:r>
      <w:r w:rsidR="00CD3473" w:rsidRPr="005F15E9">
        <w:rPr>
          <w:rFonts w:ascii="Times New Roman" w:hAnsi="Times New Roman" w:cs="Times New Roman"/>
          <w:sz w:val="24"/>
          <w:szCs w:val="24"/>
          <w:highlight w:val="yellow"/>
        </w:rPr>
        <w:t xml:space="preserve">can be taken into consideration by marketers and </w:t>
      </w:r>
      <w:proofErr w:type="gramStart"/>
      <w:r w:rsidR="00CD3473" w:rsidRPr="005F15E9">
        <w:rPr>
          <w:rFonts w:ascii="Times New Roman" w:hAnsi="Times New Roman" w:cs="Times New Roman"/>
          <w:sz w:val="24"/>
          <w:szCs w:val="24"/>
          <w:highlight w:val="yellow"/>
        </w:rPr>
        <w:t>policy-makers</w:t>
      </w:r>
      <w:proofErr w:type="gramEnd"/>
      <w:r w:rsidR="00CD3473" w:rsidRPr="005F15E9">
        <w:rPr>
          <w:rFonts w:ascii="Times New Roman" w:hAnsi="Times New Roman" w:cs="Times New Roman"/>
          <w:sz w:val="24"/>
          <w:szCs w:val="24"/>
          <w:highlight w:val="yellow"/>
        </w:rPr>
        <w:t xml:space="preserve"> for framing strategies concerning sustainable labels to be </w:t>
      </w:r>
      <w:r w:rsidR="00BA029E" w:rsidRPr="005F15E9">
        <w:rPr>
          <w:rFonts w:ascii="Times New Roman" w:hAnsi="Times New Roman" w:cs="Times New Roman"/>
          <w:sz w:val="24"/>
          <w:szCs w:val="24"/>
          <w:highlight w:val="yellow"/>
        </w:rPr>
        <w:t>us</w:t>
      </w:r>
      <w:r w:rsidR="00CD3473" w:rsidRPr="005F15E9">
        <w:rPr>
          <w:rFonts w:ascii="Times New Roman" w:hAnsi="Times New Roman" w:cs="Times New Roman"/>
          <w:sz w:val="24"/>
          <w:szCs w:val="24"/>
          <w:highlight w:val="yellow"/>
        </w:rPr>
        <w:t>ed for the focal products.</w:t>
      </w:r>
      <w:r w:rsidR="008B52D6" w:rsidRPr="005F15E9">
        <w:rPr>
          <w:rFonts w:ascii="Times New Roman" w:hAnsi="Times New Roman" w:cs="Times New Roman"/>
          <w:sz w:val="24"/>
          <w:szCs w:val="24"/>
          <w:highlight w:val="yellow"/>
        </w:rPr>
        <w:t xml:space="preserve"> This research expects to </w:t>
      </w:r>
      <w:r w:rsidR="006755E7" w:rsidRPr="005F15E9">
        <w:rPr>
          <w:rFonts w:ascii="Times New Roman" w:hAnsi="Times New Roman" w:cs="Times New Roman"/>
          <w:sz w:val="24"/>
          <w:szCs w:val="24"/>
          <w:highlight w:val="yellow"/>
        </w:rPr>
        <w:t>add</w:t>
      </w:r>
      <w:r w:rsidR="008B52D6" w:rsidRPr="005F15E9">
        <w:rPr>
          <w:rFonts w:ascii="Times New Roman" w:hAnsi="Times New Roman" w:cs="Times New Roman"/>
          <w:sz w:val="24"/>
          <w:szCs w:val="24"/>
          <w:highlight w:val="yellow"/>
        </w:rPr>
        <w:t xml:space="preserve"> to the understanding of sustainable labelling strategies from the practitioners’ as well as researchers’ point</w:t>
      </w:r>
      <w:r w:rsidR="00897365" w:rsidRPr="005F15E9">
        <w:rPr>
          <w:rFonts w:ascii="Times New Roman" w:hAnsi="Times New Roman" w:cs="Times New Roman"/>
          <w:sz w:val="24"/>
          <w:szCs w:val="24"/>
          <w:highlight w:val="yellow"/>
        </w:rPr>
        <w:t>s</w:t>
      </w:r>
      <w:r w:rsidR="008B52D6" w:rsidRPr="005F15E9">
        <w:rPr>
          <w:rFonts w:ascii="Times New Roman" w:hAnsi="Times New Roman" w:cs="Times New Roman"/>
          <w:sz w:val="24"/>
          <w:szCs w:val="24"/>
          <w:highlight w:val="yellow"/>
        </w:rPr>
        <w:t xml:space="preserve"> of view.</w:t>
      </w:r>
    </w:p>
    <w:p w14:paraId="245E97BB" w14:textId="5E13996F" w:rsidR="00214ECC" w:rsidRPr="005F15E9" w:rsidRDefault="002D6B6C" w:rsidP="00AF1057">
      <w:pPr>
        <w:spacing w:before="240" w:line="276" w:lineRule="auto"/>
        <w:jc w:val="both"/>
        <w:rPr>
          <w:rFonts w:ascii="Times New Roman" w:hAnsi="Times New Roman" w:cs="Times New Roman"/>
          <w:sz w:val="24"/>
          <w:szCs w:val="24"/>
        </w:rPr>
      </w:pPr>
      <w:r w:rsidRPr="005F15E9">
        <w:rPr>
          <w:rFonts w:ascii="Times New Roman" w:hAnsi="Times New Roman" w:cs="Times New Roman"/>
          <w:sz w:val="24"/>
          <w:szCs w:val="24"/>
          <w:highlight w:val="yellow"/>
        </w:rPr>
        <w:t xml:space="preserve">Though our research </w:t>
      </w:r>
      <w:r w:rsidR="006755E7" w:rsidRPr="005F15E9">
        <w:rPr>
          <w:rFonts w:ascii="Times New Roman" w:hAnsi="Times New Roman" w:cs="Times New Roman"/>
          <w:sz w:val="24"/>
          <w:szCs w:val="24"/>
          <w:highlight w:val="yellow"/>
        </w:rPr>
        <w:t>offered detailed</w:t>
      </w:r>
      <w:r w:rsidRPr="005F15E9">
        <w:rPr>
          <w:rFonts w:ascii="Times New Roman" w:hAnsi="Times New Roman" w:cs="Times New Roman"/>
          <w:sz w:val="24"/>
          <w:szCs w:val="24"/>
          <w:highlight w:val="yellow"/>
        </w:rPr>
        <w:t xml:space="preserve"> </w:t>
      </w:r>
      <w:r w:rsidR="006755E7" w:rsidRPr="005F15E9">
        <w:rPr>
          <w:rFonts w:ascii="Times New Roman" w:hAnsi="Times New Roman" w:cs="Times New Roman"/>
          <w:sz w:val="24"/>
          <w:szCs w:val="24"/>
          <w:highlight w:val="yellow"/>
        </w:rPr>
        <w:t>insights into</w:t>
      </w:r>
      <w:r w:rsidRPr="005F15E9">
        <w:rPr>
          <w:rFonts w:ascii="Times New Roman" w:hAnsi="Times New Roman" w:cs="Times New Roman"/>
          <w:sz w:val="24"/>
          <w:szCs w:val="24"/>
          <w:highlight w:val="yellow"/>
        </w:rPr>
        <w:t xml:space="preserve"> the topic, certain limitations are acknowledged and deliberated to provide future directions for research. First, the survey was administered online due to the pandemic situation</w:t>
      </w:r>
      <w:r w:rsidR="00897365" w:rsidRPr="005F15E9">
        <w:rPr>
          <w:rFonts w:ascii="Times New Roman" w:hAnsi="Times New Roman" w:cs="Times New Roman"/>
          <w:sz w:val="24"/>
          <w:szCs w:val="24"/>
          <w:highlight w:val="yellow"/>
        </w:rPr>
        <w:t>,</w:t>
      </w:r>
      <w:r w:rsidRPr="005F15E9">
        <w:rPr>
          <w:rFonts w:ascii="Times New Roman" w:hAnsi="Times New Roman" w:cs="Times New Roman"/>
          <w:sz w:val="24"/>
          <w:szCs w:val="24"/>
          <w:highlight w:val="yellow"/>
        </w:rPr>
        <w:t xml:space="preserve"> which could have hindered the sincere response on the part of respondents. The geographical </w:t>
      </w:r>
      <w:r w:rsidR="006755E7" w:rsidRPr="005F15E9">
        <w:rPr>
          <w:rFonts w:ascii="Times New Roman" w:hAnsi="Times New Roman" w:cs="Times New Roman"/>
          <w:sz w:val="24"/>
          <w:szCs w:val="24"/>
          <w:highlight w:val="yellow"/>
        </w:rPr>
        <w:t xml:space="preserve">boundaries </w:t>
      </w:r>
      <w:r w:rsidRPr="005F15E9">
        <w:rPr>
          <w:rFonts w:ascii="Times New Roman" w:hAnsi="Times New Roman" w:cs="Times New Roman"/>
          <w:sz w:val="24"/>
          <w:szCs w:val="24"/>
          <w:highlight w:val="yellow"/>
        </w:rPr>
        <w:t>of the research w</w:t>
      </w:r>
      <w:r w:rsidR="006755E7" w:rsidRPr="005F15E9">
        <w:rPr>
          <w:rFonts w:ascii="Times New Roman" w:hAnsi="Times New Roman" w:cs="Times New Roman"/>
          <w:sz w:val="24"/>
          <w:szCs w:val="24"/>
          <w:highlight w:val="yellow"/>
        </w:rPr>
        <w:t>ere</w:t>
      </w:r>
      <w:r w:rsidRPr="005F15E9">
        <w:rPr>
          <w:rFonts w:ascii="Times New Roman" w:hAnsi="Times New Roman" w:cs="Times New Roman"/>
          <w:sz w:val="24"/>
          <w:szCs w:val="24"/>
          <w:highlight w:val="yellow"/>
        </w:rPr>
        <w:t xml:space="preserve"> limited to the </w:t>
      </w:r>
      <w:r w:rsidR="004A576C" w:rsidRPr="005F15E9">
        <w:rPr>
          <w:rFonts w:ascii="Times New Roman" w:hAnsi="Times New Roman" w:cs="Times New Roman"/>
          <w:sz w:val="24"/>
          <w:szCs w:val="24"/>
          <w:highlight w:val="yellow"/>
        </w:rPr>
        <w:t>c</w:t>
      </w:r>
      <w:r w:rsidRPr="005F15E9">
        <w:rPr>
          <w:rFonts w:ascii="Times New Roman" w:hAnsi="Times New Roman" w:cs="Times New Roman"/>
          <w:sz w:val="24"/>
          <w:szCs w:val="24"/>
          <w:highlight w:val="yellow"/>
        </w:rPr>
        <w:t>apital cities of the selected provinces</w:t>
      </w:r>
      <w:r w:rsidR="00897365" w:rsidRPr="005F15E9">
        <w:rPr>
          <w:rFonts w:ascii="Times New Roman" w:hAnsi="Times New Roman" w:cs="Times New Roman"/>
          <w:sz w:val="24"/>
          <w:szCs w:val="24"/>
          <w:highlight w:val="yellow"/>
        </w:rPr>
        <w:t>. F</w:t>
      </w:r>
      <w:r w:rsidRPr="005F15E9">
        <w:rPr>
          <w:rFonts w:ascii="Times New Roman" w:hAnsi="Times New Roman" w:cs="Times New Roman"/>
          <w:sz w:val="24"/>
          <w:szCs w:val="24"/>
          <w:highlight w:val="yellow"/>
        </w:rPr>
        <w:t xml:space="preserve">urther research can be undertaken by expanding the scope and including other provinces to improve the generalizability of </w:t>
      </w:r>
      <w:r w:rsidR="00897365" w:rsidRPr="005F15E9">
        <w:rPr>
          <w:rFonts w:ascii="Times New Roman" w:hAnsi="Times New Roman" w:cs="Times New Roman"/>
          <w:sz w:val="24"/>
          <w:szCs w:val="24"/>
          <w:highlight w:val="yellow"/>
        </w:rPr>
        <w:t xml:space="preserve">the </w:t>
      </w:r>
      <w:r w:rsidRPr="005F15E9">
        <w:rPr>
          <w:rFonts w:ascii="Times New Roman" w:hAnsi="Times New Roman" w:cs="Times New Roman"/>
          <w:sz w:val="24"/>
          <w:szCs w:val="24"/>
          <w:highlight w:val="yellow"/>
        </w:rPr>
        <w:t xml:space="preserve">results. In addition, cross-cultural examination of the selected factors can be helpful for global marketers to gain deeper insights into the phenomena. We suggest investigating the role of </w:t>
      </w:r>
      <w:r w:rsidR="006755E7" w:rsidRPr="005F15E9">
        <w:rPr>
          <w:rFonts w:ascii="Times New Roman" w:hAnsi="Times New Roman" w:cs="Times New Roman"/>
          <w:sz w:val="24"/>
          <w:szCs w:val="24"/>
          <w:highlight w:val="yellow"/>
        </w:rPr>
        <w:t>additional</w:t>
      </w:r>
      <w:r w:rsidRPr="005F15E9">
        <w:rPr>
          <w:rFonts w:ascii="Times New Roman" w:hAnsi="Times New Roman" w:cs="Times New Roman"/>
          <w:sz w:val="24"/>
          <w:szCs w:val="24"/>
          <w:highlight w:val="yellow"/>
        </w:rPr>
        <w:t xml:space="preserve"> important contextual </w:t>
      </w:r>
      <w:r w:rsidR="006755E7" w:rsidRPr="005F15E9">
        <w:rPr>
          <w:rFonts w:ascii="Times New Roman" w:hAnsi="Times New Roman" w:cs="Times New Roman"/>
          <w:sz w:val="24"/>
          <w:szCs w:val="24"/>
          <w:highlight w:val="yellow"/>
        </w:rPr>
        <w:t>aspects</w:t>
      </w:r>
      <w:r w:rsidRPr="005F15E9">
        <w:rPr>
          <w:rFonts w:ascii="Times New Roman" w:hAnsi="Times New Roman" w:cs="Times New Roman"/>
          <w:sz w:val="24"/>
          <w:szCs w:val="24"/>
          <w:highlight w:val="yellow"/>
        </w:rPr>
        <w:t xml:space="preserve"> such as trust, personal norms, and self-identity</w:t>
      </w:r>
      <w:r w:rsidR="00897365" w:rsidRPr="005F15E9">
        <w:rPr>
          <w:rFonts w:ascii="Times New Roman" w:hAnsi="Times New Roman" w:cs="Times New Roman"/>
          <w:sz w:val="24"/>
          <w:szCs w:val="24"/>
          <w:highlight w:val="yellow"/>
        </w:rPr>
        <w:t>,</w:t>
      </w:r>
      <w:r w:rsidRPr="005F15E9">
        <w:rPr>
          <w:rFonts w:ascii="Times New Roman" w:hAnsi="Times New Roman" w:cs="Times New Roman"/>
          <w:sz w:val="24"/>
          <w:szCs w:val="24"/>
          <w:highlight w:val="yellow"/>
        </w:rPr>
        <w:t xml:space="preserve"> which can be relevant to sustainable purchase behaviour. Furthermore, an experimental </w:t>
      </w:r>
      <w:r w:rsidR="006755E7" w:rsidRPr="005F15E9">
        <w:rPr>
          <w:rFonts w:ascii="Times New Roman" w:hAnsi="Times New Roman" w:cs="Times New Roman"/>
          <w:sz w:val="24"/>
          <w:szCs w:val="24"/>
          <w:highlight w:val="yellow"/>
        </w:rPr>
        <w:t>analysis</w:t>
      </w:r>
      <w:r w:rsidRPr="005F15E9">
        <w:rPr>
          <w:rFonts w:ascii="Times New Roman" w:hAnsi="Times New Roman" w:cs="Times New Roman"/>
          <w:sz w:val="24"/>
          <w:szCs w:val="24"/>
          <w:highlight w:val="yellow"/>
        </w:rPr>
        <w:t xml:space="preserve"> of the impact of sustainable labels on purchase behaviour can prove to be fruitful to capture how consumers behave in </w:t>
      </w:r>
      <w:r w:rsidR="006A2674" w:rsidRPr="005F15E9">
        <w:rPr>
          <w:rFonts w:ascii="Times New Roman" w:hAnsi="Times New Roman" w:cs="Times New Roman"/>
          <w:sz w:val="24"/>
          <w:szCs w:val="24"/>
          <w:highlight w:val="yellow"/>
        </w:rPr>
        <w:t xml:space="preserve">an </w:t>
      </w:r>
      <w:r w:rsidRPr="005F15E9">
        <w:rPr>
          <w:rFonts w:ascii="Times New Roman" w:hAnsi="Times New Roman" w:cs="Times New Roman"/>
          <w:sz w:val="24"/>
          <w:szCs w:val="24"/>
          <w:highlight w:val="yellow"/>
        </w:rPr>
        <w:t>actual situation</w:t>
      </w:r>
      <w:r w:rsidR="009D3C41" w:rsidRPr="005F15E9">
        <w:rPr>
          <w:rFonts w:ascii="Times New Roman" w:hAnsi="Times New Roman" w:cs="Times New Roman"/>
          <w:sz w:val="24"/>
          <w:szCs w:val="24"/>
          <w:highlight w:val="yellow"/>
        </w:rPr>
        <w:t>.</w:t>
      </w:r>
    </w:p>
    <w:p w14:paraId="4C5F5BCD" w14:textId="77777777" w:rsidR="00FF1C02" w:rsidRPr="005F15E9" w:rsidRDefault="00513ADC" w:rsidP="00F56325">
      <w:pPr>
        <w:spacing w:line="276" w:lineRule="auto"/>
        <w:rPr>
          <w:rFonts w:ascii="Times New Roman" w:hAnsi="Times New Roman" w:cs="Times New Roman"/>
          <w:b/>
          <w:sz w:val="24"/>
          <w:szCs w:val="24"/>
        </w:rPr>
      </w:pPr>
      <w:r w:rsidRPr="005F15E9">
        <w:rPr>
          <w:rFonts w:ascii="Times New Roman" w:hAnsi="Times New Roman" w:cs="Times New Roman"/>
          <w:b/>
          <w:sz w:val="24"/>
          <w:szCs w:val="24"/>
        </w:rPr>
        <w:t>References</w:t>
      </w:r>
    </w:p>
    <w:p w14:paraId="0151A297" w14:textId="77777777" w:rsidR="005F2321" w:rsidRPr="005F15E9" w:rsidRDefault="005F2321" w:rsidP="000E04E3">
      <w:pPr>
        <w:widowControl w:val="0"/>
        <w:autoSpaceDE w:val="0"/>
        <w:autoSpaceDN w:val="0"/>
        <w:adjustRightInd w:val="0"/>
        <w:spacing w:line="276" w:lineRule="auto"/>
        <w:ind w:left="480" w:hanging="480"/>
        <w:jc w:val="both"/>
        <w:rPr>
          <w:rFonts w:ascii="Times New Roman" w:hAnsi="Times New Roman" w:cs="Times New Roman"/>
          <w:sz w:val="24"/>
          <w:szCs w:val="24"/>
        </w:rPr>
      </w:pPr>
      <w:r w:rsidRPr="005F15E9">
        <w:rPr>
          <w:rFonts w:ascii="Times New Roman" w:hAnsi="Times New Roman" w:cs="Times New Roman"/>
          <w:sz w:val="24"/>
          <w:szCs w:val="24"/>
        </w:rPr>
        <w:lastRenderedPageBreak/>
        <w:t>Agrawal, R., Wankhede, V. A., Kumar, A., &amp; Luthra, S. (2021). Analysing the roadblocks of circular economy adoption in the automobile sector: Reducing waste and environmental perspectives. </w:t>
      </w:r>
      <w:r w:rsidRPr="005F15E9">
        <w:rPr>
          <w:rFonts w:ascii="Times New Roman" w:hAnsi="Times New Roman" w:cs="Times New Roman"/>
          <w:i/>
          <w:iCs/>
          <w:sz w:val="24"/>
          <w:szCs w:val="24"/>
        </w:rPr>
        <w:t>Business Strategy and the Environment</w:t>
      </w:r>
      <w:r w:rsidRPr="005F15E9">
        <w:rPr>
          <w:rFonts w:ascii="Times New Roman" w:hAnsi="Times New Roman" w:cs="Times New Roman"/>
          <w:sz w:val="24"/>
          <w:szCs w:val="24"/>
        </w:rPr>
        <w:t>, </w:t>
      </w:r>
      <w:r w:rsidRPr="005F15E9">
        <w:rPr>
          <w:rFonts w:ascii="Times New Roman" w:hAnsi="Times New Roman" w:cs="Times New Roman"/>
          <w:i/>
          <w:iCs/>
          <w:sz w:val="24"/>
          <w:szCs w:val="24"/>
        </w:rPr>
        <w:t>30</w:t>
      </w:r>
      <w:r w:rsidRPr="005F15E9">
        <w:rPr>
          <w:rFonts w:ascii="Times New Roman" w:hAnsi="Times New Roman" w:cs="Times New Roman"/>
          <w:sz w:val="24"/>
          <w:szCs w:val="24"/>
        </w:rPr>
        <w:t>(2), 1051-1066.</w:t>
      </w:r>
    </w:p>
    <w:p w14:paraId="52273217" w14:textId="085DA034" w:rsidR="00CF00D7" w:rsidRPr="005F15E9" w:rsidRDefault="00FF1C02"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sz w:val="24"/>
          <w:szCs w:val="24"/>
        </w:rPr>
        <w:fldChar w:fldCharType="begin" w:fldLock="1"/>
      </w:r>
      <w:r w:rsidRPr="005F15E9">
        <w:rPr>
          <w:rFonts w:ascii="Times New Roman" w:hAnsi="Times New Roman" w:cs="Times New Roman"/>
          <w:sz w:val="24"/>
          <w:szCs w:val="24"/>
        </w:rPr>
        <w:instrText xml:space="preserve">ADDIN Mendeley Bibliography CSL_BIBLIOGRAPHY </w:instrText>
      </w:r>
      <w:r w:rsidRPr="005F15E9">
        <w:rPr>
          <w:rFonts w:ascii="Times New Roman" w:hAnsi="Times New Roman" w:cs="Times New Roman"/>
          <w:sz w:val="24"/>
          <w:szCs w:val="24"/>
        </w:rPr>
        <w:fldChar w:fldCharType="separate"/>
      </w:r>
      <w:r w:rsidR="00CF00D7" w:rsidRPr="005F15E9">
        <w:rPr>
          <w:rFonts w:ascii="Times New Roman" w:hAnsi="Times New Roman" w:cs="Times New Roman"/>
          <w:noProof/>
          <w:sz w:val="24"/>
          <w:szCs w:val="24"/>
          <w:highlight w:val="yellow"/>
        </w:rPr>
        <w:t xml:space="preserve">Adomako, S., &amp; Tran, M. D. (2022). Environmental collaboration, responsible innovation, and firm performance: The moderating role of stakeholder pressure. </w:t>
      </w:r>
      <w:r w:rsidR="00CF00D7" w:rsidRPr="005F15E9">
        <w:rPr>
          <w:rFonts w:ascii="Times New Roman" w:hAnsi="Times New Roman" w:cs="Times New Roman"/>
          <w:i/>
          <w:iCs/>
          <w:noProof/>
          <w:sz w:val="24"/>
          <w:szCs w:val="24"/>
          <w:highlight w:val="yellow"/>
        </w:rPr>
        <w:t>Business Strategy and the Environment</w:t>
      </w:r>
      <w:r w:rsidR="00CF00D7" w:rsidRPr="005F15E9">
        <w:rPr>
          <w:rFonts w:ascii="Times New Roman" w:hAnsi="Times New Roman" w:cs="Times New Roman"/>
          <w:noProof/>
          <w:sz w:val="24"/>
          <w:szCs w:val="24"/>
          <w:highlight w:val="yellow"/>
        </w:rPr>
        <w:t xml:space="preserve">, </w:t>
      </w:r>
      <w:r w:rsidR="00CF00D7" w:rsidRPr="005F15E9">
        <w:rPr>
          <w:rFonts w:ascii="Times New Roman" w:hAnsi="Times New Roman" w:cs="Times New Roman"/>
          <w:i/>
          <w:iCs/>
          <w:noProof/>
          <w:sz w:val="24"/>
          <w:szCs w:val="24"/>
          <w:highlight w:val="yellow"/>
        </w:rPr>
        <w:t>2022</w:t>
      </w:r>
      <w:r w:rsidR="00CF00D7" w:rsidRPr="005F15E9">
        <w:rPr>
          <w:rFonts w:ascii="Times New Roman" w:hAnsi="Times New Roman" w:cs="Times New Roman"/>
          <w:noProof/>
          <w:sz w:val="24"/>
          <w:szCs w:val="24"/>
          <w:highlight w:val="yellow"/>
        </w:rPr>
        <w:t xml:space="preserve">, 1–10. </w:t>
      </w:r>
    </w:p>
    <w:p w14:paraId="44B981F5" w14:textId="0AD790A8"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Ajzen, I. (1985). From Intentions to Actions: A Theory of Planned Behavior. In </w:t>
      </w:r>
      <w:r w:rsidRPr="005F15E9">
        <w:rPr>
          <w:rFonts w:ascii="Times New Roman" w:hAnsi="Times New Roman" w:cs="Times New Roman"/>
          <w:i/>
          <w:iCs/>
          <w:noProof/>
          <w:sz w:val="24"/>
          <w:szCs w:val="24"/>
        </w:rPr>
        <w:t>Action Control</w:t>
      </w:r>
      <w:r w:rsidRPr="005F15E9">
        <w:rPr>
          <w:rFonts w:ascii="Times New Roman" w:hAnsi="Times New Roman" w:cs="Times New Roman"/>
          <w:noProof/>
          <w:sz w:val="24"/>
          <w:szCs w:val="24"/>
        </w:rPr>
        <w:t xml:space="preserve"> (pp. 11–39). Springer Berlin Heidelberg. </w:t>
      </w:r>
    </w:p>
    <w:p w14:paraId="1BBB7989" w14:textId="0AD5457E"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Ajzen, I. (1991). The theory of planned behavior. </w:t>
      </w:r>
      <w:r w:rsidRPr="005F15E9">
        <w:rPr>
          <w:rFonts w:ascii="Times New Roman" w:hAnsi="Times New Roman" w:cs="Times New Roman"/>
          <w:i/>
          <w:iCs/>
          <w:noProof/>
          <w:sz w:val="24"/>
          <w:szCs w:val="24"/>
        </w:rPr>
        <w:t>Organizational Behavior and Human Decision Processe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50</w:t>
      </w:r>
      <w:r w:rsidRPr="005F15E9">
        <w:rPr>
          <w:rFonts w:ascii="Times New Roman" w:hAnsi="Times New Roman" w:cs="Times New Roman"/>
          <w:noProof/>
          <w:sz w:val="24"/>
          <w:szCs w:val="24"/>
        </w:rPr>
        <w:t xml:space="preserve">(2), 179–211. </w:t>
      </w:r>
    </w:p>
    <w:p w14:paraId="023234F8" w14:textId="32D798B0"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Ajzen, I. (2002). Perceived Behavioral Control, Self-Efficacy, Locus of Control, and the Theory of Planned Behavior </w:t>
      </w:r>
      <w:r w:rsidRPr="005F15E9">
        <w:rPr>
          <w:rFonts w:ascii="Times New Roman" w:hAnsi="Times New Roman" w:cs="Times New Roman"/>
          <w:noProof/>
          <w:sz w:val="24"/>
          <w:szCs w:val="24"/>
          <w:vertAlign w:val="superscript"/>
        </w:rPr>
        <w:t>1</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Journal of Applied Social Psychology</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32</w:t>
      </w:r>
      <w:r w:rsidRPr="005F15E9">
        <w:rPr>
          <w:rFonts w:ascii="Times New Roman" w:hAnsi="Times New Roman" w:cs="Times New Roman"/>
          <w:noProof/>
          <w:sz w:val="24"/>
          <w:szCs w:val="24"/>
        </w:rPr>
        <w:t xml:space="preserve">(4), 665–683. </w:t>
      </w:r>
    </w:p>
    <w:p w14:paraId="5B26CA69" w14:textId="14096E55"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Alzubaidi, H., Slade, E. L., &amp; Dwivedi, Y. K. (2021). Examining antecedents of consumers’ pro-environmental behaviours: TPB extended with materialism and innovativeness. </w:t>
      </w:r>
      <w:r w:rsidRPr="005F15E9">
        <w:rPr>
          <w:rFonts w:ascii="Times New Roman" w:hAnsi="Times New Roman" w:cs="Times New Roman"/>
          <w:i/>
          <w:iCs/>
          <w:noProof/>
          <w:sz w:val="24"/>
          <w:szCs w:val="24"/>
          <w:highlight w:val="yellow"/>
        </w:rPr>
        <w:t>Journal of Business Research</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122</w:t>
      </w:r>
      <w:r w:rsidRPr="005F15E9">
        <w:rPr>
          <w:rFonts w:ascii="Times New Roman" w:hAnsi="Times New Roman" w:cs="Times New Roman"/>
          <w:noProof/>
          <w:sz w:val="24"/>
          <w:szCs w:val="24"/>
          <w:highlight w:val="yellow"/>
        </w:rPr>
        <w:t xml:space="preserve">, 685–699. </w:t>
      </w:r>
    </w:p>
    <w:p w14:paraId="7A300073" w14:textId="48DA76EA"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Anderson, J. C., &amp; Gerbing, D. W. (1988). Structural Equation Modeling in Practice: A Review and Recommended Two-Step Approach. </w:t>
      </w:r>
      <w:r w:rsidRPr="005F15E9">
        <w:rPr>
          <w:rFonts w:ascii="Times New Roman" w:hAnsi="Times New Roman" w:cs="Times New Roman"/>
          <w:i/>
          <w:iCs/>
          <w:noProof/>
          <w:sz w:val="24"/>
          <w:szCs w:val="24"/>
        </w:rPr>
        <w:t>Psychological Bulleti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03</w:t>
      </w:r>
      <w:r w:rsidRPr="005F15E9">
        <w:rPr>
          <w:rFonts w:ascii="Times New Roman" w:hAnsi="Times New Roman" w:cs="Times New Roman"/>
          <w:noProof/>
          <w:sz w:val="24"/>
          <w:szCs w:val="24"/>
        </w:rPr>
        <w:t xml:space="preserve">(3), 411–423. </w:t>
      </w:r>
    </w:p>
    <w:p w14:paraId="1E8E389C" w14:textId="0010C62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Annunziata, A., Mariani, A., &amp; Vecchio, R. (2019). Effectiveness of sustainability labels in guiding food choices: Analysis of visibility and understanding among young adults. </w:t>
      </w:r>
      <w:r w:rsidRPr="005F15E9">
        <w:rPr>
          <w:rFonts w:ascii="Times New Roman" w:hAnsi="Times New Roman" w:cs="Times New Roman"/>
          <w:i/>
          <w:iCs/>
          <w:noProof/>
          <w:sz w:val="24"/>
          <w:szCs w:val="24"/>
        </w:rPr>
        <w:t>Sustainable Production and Consumptio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7</w:t>
      </w:r>
      <w:r w:rsidRPr="005F15E9">
        <w:rPr>
          <w:rFonts w:ascii="Times New Roman" w:hAnsi="Times New Roman" w:cs="Times New Roman"/>
          <w:noProof/>
          <w:sz w:val="24"/>
          <w:szCs w:val="24"/>
        </w:rPr>
        <w:t xml:space="preserve">, 108–115. </w:t>
      </w:r>
    </w:p>
    <w:p w14:paraId="511E83D3" w14:textId="1E8E8329"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Aprile, M. C., &amp; Punzo, G. (2022). How environmental sustainability labels affect food choices: Assessing consumer preferences in southern Italy. </w:t>
      </w:r>
      <w:r w:rsidRPr="005F15E9">
        <w:rPr>
          <w:rFonts w:ascii="Times New Roman" w:hAnsi="Times New Roman" w:cs="Times New Roman"/>
          <w:i/>
          <w:iCs/>
          <w:noProof/>
          <w:sz w:val="24"/>
          <w:szCs w:val="24"/>
          <w:highlight w:val="yellow"/>
        </w:rPr>
        <w:t>Journal of Cleaner Production</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332</w:t>
      </w:r>
      <w:r w:rsidRPr="005F15E9">
        <w:rPr>
          <w:rFonts w:ascii="Times New Roman" w:hAnsi="Times New Roman" w:cs="Times New Roman"/>
          <w:noProof/>
          <w:sz w:val="24"/>
          <w:szCs w:val="24"/>
          <w:highlight w:val="yellow"/>
        </w:rPr>
        <w:t xml:space="preserve">, 130046. </w:t>
      </w:r>
    </w:p>
    <w:p w14:paraId="1AB4169D" w14:textId="338A762D"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Arvola, A., Vassallo, M., Dean, M., Lampila, P., Saba, A., Lähteenmäki, L., &amp; Shepherd, R. (2008). Predicting intentions to purchase organic food: The role of affective and moral attitudes in the Theory of Planned Behaviour. </w:t>
      </w:r>
      <w:r w:rsidRPr="005F15E9">
        <w:rPr>
          <w:rFonts w:ascii="Times New Roman" w:hAnsi="Times New Roman" w:cs="Times New Roman"/>
          <w:i/>
          <w:iCs/>
          <w:noProof/>
          <w:sz w:val="24"/>
          <w:szCs w:val="24"/>
        </w:rPr>
        <w:t>Appetite</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50</w:t>
      </w:r>
      <w:r w:rsidRPr="005F15E9">
        <w:rPr>
          <w:rFonts w:ascii="Times New Roman" w:hAnsi="Times New Roman" w:cs="Times New Roman"/>
          <w:noProof/>
          <w:sz w:val="24"/>
          <w:szCs w:val="24"/>
        </w:rPr>
        <w:t xml:space="preserve">(2–3), 443–454. </w:t>
      </w:r>
    </w:p>
    <w:p w14:paraId="09D43A2A" w14:textId="1491215F"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Ataei, P., Gholamrezai, S., Movahedi, R., &amp; Aliabadi, V. (2021). An analysis of farmers’ intention to use green pesticides: The application of the extended theory of planned behavior and health belief model. </w:t>
      </w:r>
      <w:r w:rsidRPr="005F15E9">
        <w:rPr>
          <w:rFonts w:ascii="Times New Roman" w:hAnsi="Times New Roman" w:cs="Times New Roman"/>
          <w:i/>
          <w:iCs/>
          <w:noProof/>
          <w:sz w:val="24"/>
          <w:szCs w:val="24"/>
          <w:highlight w:val="yellow"/>
        </w:rPr>
        <w:t>Journal of Rural Studies</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81</w:t>
      </w:r>
      <w:r w:rsidRPr="005F15E9">
        <w:rPr>
          <w:rFonts w:ascii="Times New Roman" w:hAnsi="Times New Roman" w:cs="Times New Roman"/>
          <w:noProof/>
          <w:sz w:val="24"/>
          <w:szCs w:val="24"/>
          <w:highlight w:val="yellow"/>
        </w:rPr>
        <w:t xml:space="preserve">, 374–384. </w:t>
      </w:r>
    </w:p>
    <w:p w14:paraId="2DC8086B" w14:textId="559E3024"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Ateş, H. (2021). Understanding Students’ and Science Educators’ Eco-Labeled Food Purchase Behaviors: Extension of Theory of Planned Behavior with Self-Identity, Personal Norm, Willingness to Pay, and Eco-Label Knowledge. </w:t>
      </w:r>
      <w:r w:rsidRPr="005F15E9">
        <w:rPr>
          <w:rFonts w:ascii="Times New Roman" w:hAnsi="Times New Roman" w:cs="Times New Roman"/>
          <w:i/>
          <w:iCs/>
          <w:noProof/>
          <w:sz w:val="24"/>
          <w:szCs w:val="24"/>
        </w:rPr>
        <w:t>Ecology of Food and Nutrition</w:t>
      </w:r>
      <w:r w:rsidR="000E04E3">
        <w:rPr>
          <w:rFonts w:ascii="Times New Roman" w:hAnsi="Times New Roman" w:cs="Times New Roman"/>
          <w:noProof/>
          <w:sz w:val="24"/>
          <w:szCs w:val="24"/>
        </w:rPr>
        <w:t xml:space="preserve">, </w:t>
      </w:r>
      <w:r w:rsidR="000E04E3" w:rsidRPr="000E04E3">
        <w:rPr>
          <w:rFonts w:ascii="Times New Roman" w:hAnsi="Times New Roman" w:cs="Times New Roman"/>
          <w:noProof/>
          <w:sz w:val="24"/>
          <w:szCs w:val="24"/>
        </w:rPr>
        <w:t>https://doi.org/10.1080/03670244.2020.1865339</w:t>
      </w:r>
      <w:r w:rsidR="000E04E3">
        <w:rPr>
          <w:rFonts w:ascii="Times New Roman" w:hAnsi="Times New Roman" w:cs="Times New Roman"/>
          <w:noProof/>
          <w:sz w:val="24"/>
          <w:szCs w:val="24"/>
        </w:rPr>
        <w:t>.</w:t>
      </w:r>
      <w:r w:rsidRPr="005F15E9">
        <w:rPr>
          <w:rFonts w:ascii="Times New Roman" w:hAnsi="Times New Roman" w:cs="Times New Roman"/>
          <w:noProof/>
          <w:sz w:val="24"/>
          <w:szCs w:val="24"/>
        </w:rPr>
        <w:t xml:space="preserve"> </w:t>
      </w:r>
    </w:p>
    <w:p w14:paraId="6DF7BC52" w14:textId="387C19A1"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Biswas, A., &amp; Roy, M. (2015). Leveraging factors for sustained green consumption behavior based on consumption value perceptions: Testing the structural model. </w:t>
      </w:r>
      <w:r w:rsidRPr="005F15E9">
        <w:rPr>
          <w:rFonts w:ascii="Times New Roman" w:hAnsi="Times New Roman" w:cs="Times New Roman"/>
          <w:i/>
          <w:iCs/>
          <w:noProof/>
          <w:sz w:val="24"/>
          <w:szCs w:val="24"/>
        </w:rPr>
        <w:t>Journal of Cleaner Productio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95</w:t>
      </w:r>
      <w:r w:rsidRPr="005F15E9">
        <w:rPr>
          <w:rFonts w:ascii="Times New Roman" w:hAnsi="Times New Roman" w:cs="Times New Roman"/>
          <w:noProof/>
          <w:sz w:val="24"/>
          <w:szCs w:val="24"/>
        </w:rPr>
        <w:t xml:space="preserve">, 332–340. </w:t>
      </w:r>
    </w:p>
    <w:p w14:paraId="5400929E" w14:textId="547F46F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Biswas, S. R., Uddin, M. A., Bhattacharjee, S., Dey, M., &amp; Rana, T. (2022). Ecocentric leadership and voluntary environmental behavior for promoting sustainability strategy: The role of psychological green climate. </w:t>
      </w:r>
      <w:r w:rsidRPr="005F15E9">
        <w:rPr>
          <w:rFonts w:ascii="Times New Roman" w:hAnsi="Times New Roman" w:cs="Times New Roman"/>
          <w:i/>
          <w:iCs/>
          <w:noProof/>
          <w:sz w:val="24"/>
          <w:szCs w:val="24"/>
          <w:highlight w:val="yellow"/>
        </w:rPr>
        <w:t>Business Strategy and the Environment</w:t>
      </w:r>
      <w:r w:rsidRPr="005F15E9">
        <w:rPr>
          <w:rFonts w:ascii="Times New Roman" w:hAnsi="Times New Roman" w:cs="Times New Roman"/>
          <w:noProof/>
          <w:sz w:val="24"/>
          <w:szCs w:val="24"/>
          <w:highlight w:val="yellow"/>
        </w:rPr>
        <w:t>. https://doi.org/10.1002/BSE.2978</w:t>
      </w:r>
    </w:p>
    <w:p w14:paraId="3505A8EA" w14:textId="14075580"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Boobalan, K., &amp; Nachimuthu, G. S. (2020). Organic consumerism: A comparison between </w:t>
      </w:r>
      <w:r w:rsidRPr="005F15E9">
        <w:rPr>
          <w:rFonts w:ascii="Times New Roman" w:hAnsi="Times New Roman" w:cs="Times New Roman"/>
          <w:noProof/>
          <w:sz w:val="24"/>
          <w:szCs w:val="24"/>
        </w:rPr>
        <w:lastRenderedPageBreak/>
        <w:t xml:space="preserve">India and the USA. </w:t>
      </w:r>
      <w:r w:rsidRPr="005F15E9">
        <w:rPr>
          <w:rFonts w:ascii="Times New Roman" w:hAnsi="Times New Roman" w:cs="Times New Roman"/>
          <w:i/>
          <w:iCs/>
          <w:noProof/>
          <w:sz w:val="24"/>
          <w:szCs w:val="24"/>
        </w:rPr>
        <w:t>Journal of Retailing and Consumer Service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53</w:t>
      </w:r>
      <w:r w:rsidRPr="005F15E9">
        <w:rPr>
          <w:rFonts w:ascii="Times New Roman" w:hAnsi="Times New Roman" w:cs="Times New Roman"/>
          <w:noProof/>
          <w:sz w:val="24"/>
          <w:szCs w:val="24"/>
        </w:rPr>
        <w:t xml:space="preserve">, 101988. </w:t>
      </w:r>
    </w:p>
    <w:p w14:paraId="352DF9F7" w14:textId="7867CD03"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Brislin, R. W. (1970). Back-translation for cross-cultural research. </w:t>
      </w:r>
      <w:r w:rsidRPr="005F15E9">
        <w:rPr>
          <w:rFonts w:ascii="Times New Roman" w:hAnsi="Times New Roman" w:cs="Times New Roman"/>
          <w:i/>
          <w:iCs/>
          <w:noProof/>
          <w:sz w:val="24"/>
          <w:szCs w:val="24"/>
        </w:rPr>
        <w:t>Journal of Cross-Cultural Psychology</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w:t>
      </w:r>
      <w:r w:rsidRPr="005F15E9">
        <w:rPr>
          <w:rFonts w:ascii="Times New Roman" w:hAnsi="Times New Roman" w:cs="Times New Roman"/>
          <w:noProof/>
          <w:sz w:val="24"/>
          <w:szCs w:val="24"/>
        </w:rPr>
        <w:t xml:space="preserve">(3), 185–216. </w:t>
      </w:r>
    </w:p>
    <w:p w14:paraId="3FDB5438" w14:textId="4130F12A"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Brosdahl, D. J. C., &amp; Carpenter, J. M. (2011). Shopping orientations of US males: A generational cohort comparison. </w:t>
      </w:r>
      <w:r w:rsidRPr="005F15E9">
        <w:rPr>
          <w:rFonts w:ascii="Times New Roman" w:hAnsi="Times New Roman" w:cs="Times New Roman"/>
          <w:i/>
          <w:iCs/>
          <w:noProof/>
          <w:sz w:val="24"/>
          <w:szCs w:val="24"/>
        </w:rPr>
        <w:t>Journal of Retailing and Consumer Service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8</w:t>
      </w:r>
      <w:r w:rsidRPr="005F15E9">
        <w:rPr>
          <w:rFonts w:ascii="Times New Roman" w:hAnsi="Times New Roman" w:cs="Times New Roman"/>
          <w:noProof/>
          <w:sz w:val="24"/>
          <w:szCs w:val="24"/>
        </w:rPr>
        <w:t xml:space="preserve">(6), 548–554. </w:t>
      </w:r>
    </w:p>
    <w:p w14:paraId="5C3AB9DD" w14:textId="61A243FF"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Bryman, A. and Bell, E. (2011). Business Rese</w:t>
      </w:r>
      <w:r w:rsidR="000E04E3">
        <w:rPr>
          <w:rFonts w:ascii="Times New Roman" w:hAnsi="Times New Roman" w:cs="Times New Roman"/>
          <w:noProof/>
          <w:sz w:val="24"/>
          <w:szCs w:val="24"/>
        </w:rPr>
        <w:t>arch Methods. Retrieved November 5, 2021</w:t>
      </w:r>
      <w:r w:rsidRPr="005F15E9">
        <w:rPr>
          <w:rFonts w:ascii="Times New Roman" w:hAnsi="Times New Roman" w:cs="Times New Roman"/>
          <w:noProof/>
          <w:sz w:val="24"/>
          <w:szCs w:val="24"/>
        </w:rPr>
        <w:t>, from https://scholar.google.com/scholar?cluster=14249665152737784612&amp;hl=en&amp;as_sdt=2005&amp;sciodt=0,5</w:t>
      </w:r>
    </w:p>
    <w:p w14:paraId="53F9451A" w14:textId="0DA0A284"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Cerri, J., Testa, F., &amp; Rizzi, F. (2018). The more I care, the less I will listen to you: How information, environmental concern and ethical production influence consumers’ attitudes and the purchasing of sustainable products. </w:t>
      </w:r>
      <w:r w:rsidRPr="005F15E9">
        <w:rPr>
          <w:rFonts w:ascii="Times New Roman" w:hAnsi="Times New Roman" w:cs="Times New Roman"/>
          <w:i/>
          <w:iCs/>
          <w:noProof/>
          <w:sz w:val="24"/>
          <w:szCs w:val="24"/>
        </w:rPr>
        <w:t>Journal of Cleaner Productio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75</w:t>
      </w:r>
      <w:r w:rsidRPr="005F15E9">
        <w:rPr>
          <w:rFonts w:ascii="Times New Roman" w:hAnsi="Times New Roman" w:cs="Times New Roman"/>
          <w:noProof/>
          <w:sz w:val="24"/>
          <w:szCs w:val="24"/>
        </w:rPr>
        <w:t xml:space="preserve">, 343–353. </w:t>
      </w:r>
    </w:p>
    <w:p w14:paraId="1CDCCCEA" w14:textId="668755A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Chan, R. Y. K., &amp; Lau, L. B. Y. (2000). Antecedents of green purchases: a survey in China. </w:t>
      </w:r>
      <w:r w:rsidRPr="005F15E9">
        <w:rPr>
          <w:rFonts w:ascii="Times New Roman" w:hAnsi="Times New Roman" w:cs="Times New Roman"/>
          <w:i/>
          <w:iCs/>
          <w:noProof/>
          <w:sz w:val="24"/>
          <w:szCs w:val="24"/>
        </w:rPr>
        <w:t>Journal of Consumer Marketing</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7</w:t>
      </w:r>
      <w:r w:rsidRPr="005F15E9">
        <w:rPr>
          <w:rFonts w:ascii="Times New Roman" w:hAnsi="Times New Roman" w:cs="Times New Roman"/>
          <w:noProof/>
          <w:sz w:val="24"/>
          <w:szCs w:val="24"/>
        </w:rPr>
        <w:t xml:space="preserve">(4), 338–357. </w:t>
      </w:r>
    </w:p>
    <w:p w14:paraId="5DADF802" w14:textId="70EDCE3E"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Chan, R. Y. K., &amp; Lau, L. B. Y. (2002). Explaining green purchasing behavior: A cross-cultural study on American and Chinese consumers. </w:t>
      </w:r>
      <w:r w:rsidRPr="005F15E9">
        <w:rPr>
          <w:rFonts w:ascii="Times New Roman" w:hAnsi="Times New Roman" w:cs="Times New Roman"/>
          <w:i/>
          <w:iCs/>
          <w:noProof/>
          <w:sz w:val="24"/>
          <w:szCs w:val="24"/>
        </w:rPr>
        <w:t>Journal of International Consumer Marketing</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4</w:t>
      </w:r>
      <w:r w:rsidRPr="005F15E9">
        <w:rPr>
          <w:rFonts w:ascii="Times New Roman" w:hAnsi="Times New Roman" w:cs="Times New Roman"/>
          <w:noProof/>
          <w:sz w:val="24"/>
          <w:szCs w:val="24"/>
        </w:rPr>
        <w:t xml:space="preserve">(2–3), 9–40. </w:t>
      </w:r>
    </w:p>
    <w:p w14:paraId="76105E1B" w14:textId="2D1EC75C"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Chen, Y.-S., &amp; Chang, C.-H. (2012). Greenwash and Green Trust: The Mediation Effects of Green Consumer Confusion and Green Perceived Risk. </w:t>
      </w:r>
      <w:r w:rsidRPr="005F15E9">
        <w:rPr>
          <w:rFonts w:ascii="Times New Roman" w:hAnsi="Times New Roman" w:cs="Times New Roman"/>
          <w:i/>
          <w:iCs/>
          <w:noProof/>
          <w:sz w:val="24"/>
          <w:szCs w:val="24"/>
        </w:rPr>
        <w:t>Journal of Business Ethics 2012 114:3</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14</w:t>
      </w:r>
      <w:r w:rsidRPr="005F15E9">
        <w:rPr>
          <w:rFonts w:ascii="Times New Roman" w:hAnsi="Times New Roman" w:cs="Times New Roman"/>
          <w:noProof/>
          <w:sz w:val="24"/>
          <w:szCs w:val="24"/>
        </w:rPr>
        <w:t xml:space="preserve">(3), 489–500. </w:t>
      </w:r>
    </w:p>
    <w:p w14:paraId="6CF73BE6" w14:textId="7777777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Chin, W. W. (1998). Issues and opinion on structural equation modeling. </w:t>
      </w:r>
      <w:r w:rsidRPr="005F15E9">
        <w:rPr>
          <w:rFonts w:ascii="Times New Roman" w:hAnsi="Times New Roman" w:cs="Times New Roman"/>
          <w:i/>
          <w:iCs/>
          <w:noProof/>
          <w:sz w:val="24"/>
          <w:szCs w:val="24"/>
        </w:rPr>
        <w:t>MIS Quarterly: Management Information System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22</w:t>
      </w:r>
      <w:r w:rsidRPr="005F15E9">
        <w:rPr>
          <w:rFonts w:ascii="Times New Roman" w:hAnsi="Times New Roman" w:cs="Times New Roman"/>
          <w:noProof/>
          <w:sz w:val="24"/>
          <w:szCs w:val="24"/>
        </w:rPr>
        <w:t>(1).</w:t>
      </w:r>
    </w:p>
    <w:p w14:paraId="63C1DDC4" w14:textId="10D2D5B0"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Cho, Y. N., &amp; Baskin, E. (2018). It’s a match when green meets healthy in sustainability labeling. </w:t>
      </w:r>
      <w:r w:rsidRPr="005F15E9">
        <w:rPr>
          <w:rFonts w:ascii="Times New Roman" w:hAnsi="Times New Roman" w:cs="Times New Roman"/>
          <w:i/>
          <w:iCs/>
          <w:noProof/>
          <w:sz w:val="24"/>
          <w:szCs w:val="24"/>
        </w:rPr>
        <w:t>Journal of Business Research</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86</w:t>
      </w:r>
      <w:r w:rsidRPr="005F15E9">
        <w:rPr>
          <w:rFonts w:ascii="Times New Roman" w:hAnsi="Times New Roman" w:cs="Times New Roman"/>
          <w:noProof/>
          <w:sz w:val="24"/>
          <w:szCs w:val="24"/>
        </w:rPr>
        <w:t xml:space="preserve">, 119–129. </w:t>
      </w:r>
    </w:p>
    <w:p w14:paraId="1F6581BF" w14:textId="035C7C6F"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Cleveland, M., Kalamas, M., &amp; Laroche, M. (2012). “It’s not Easy Being Green”: Exploring Green Creeds, Green Deeds, and Internal Environmental Locus of Control. </w:t>
      </w:r>
      <w:r w:rsidRPr="005F15E9">
        <w:rPr>
          <w:rFonts w:ascii="Times New Roman" w:hAnsi="Times New Roman" w:cs="Times New Roman"/>
          <w:i/>
          <w:iCs/>
          <w:noProof/>
          <w:sz w:val="24"/>
          <w:szCs w:val="24"/>
        </w:rPr>
        <w:t>Psychology &amp; Marketing</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29</w:t>
      </w:r>
      <w:r w:rsidRPr="005F15E9">
        <w:rPr>
          <w:rFonts w:ascii="Times New Roman" w:hAnsi="Times New Roman" w:cs="Times New Roman"/>
          <w:noProof/>
          <w:sz w:val="24"/>
          <w:szCs w:val="24"/>
        </w:rPr>
        <w:t xml:space="preserve">(5), 293–305. </w:t>
      </w:r>
    </w:p>
    <w:p w14:paraId="142F3230" w14:textId="7777777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Creswell, J. W. (2011). </w:t>
      </w:r>
      <w:r w:rsidRPr="005F15E9">
        <w:rPr>
          <w:rFonts w:ascii="Times New Roman" w:hAnsi="Times New Roman" w:cs="Times New Roman"/>
          <w:i/>
          <w:iCs/>
          <w:noProof/>
          <w:sz w:val="24"/>
          <w:szCs w:val="24"/>
        </w:rPr>
        <w:t>Designing and Conducting Mixed Methods Research</w:t>
      </w:r>
      <w:r w:rsidRPr="005F15E9">
        <w:rPr>
          <w:rFonts w:ascii="Times New Roman" w:hAnsi="Times New Roman" w:cs="Times New Roman"/>
          <w:noProof/>
          <w:sz w:val="24"/>
          <w:szCs w:val="24"/>
        </w:rPr>
        <w:t xml:space="preserve"> (2nd ed.). Los Angeles: SAGE Publications.</w:t>
      </w:r>
    </w:p>
    <w:p w14:paraId="71A51EF2" w14:textId="0E1E6A58"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Dagher, G. K., &amp; Itani, O. (2014). Factors influencing green purchasing behaviour: Empirical evidence from the Lebanese consumers. </w:t>
      </w:r>
      <w:r w:rsidRPr="005F15E9">
        <w:rPr>
          <w:rFonts w:ascii="Times New Roman" w:hAnsi="Times New Roman" w:cs="Times New Roman"/>
          <w:i/>
          <w:iCs/>
          <w:noProof/>
          <w:sz w:val="24"/>
          <w:szCs w:val="24"/>
        </w:rPr>
        <w:t>Journal of Consumer Behaviour</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3</w:t>
      </w:r>
      <w:r w:rsidRPr="005F15E9">
        <w:rPr>
          <w:rFonts w:ascii="Times New Roman" w:hAnsi="Times New Roman" w:cs="Times New Roman"/>
          <w:noProof/>
          <w:sz w:val="24"/>
          <w:szCs w:val="24"/>
        </w:rPr>
        <w:t xml:space="preserve">(3), 188–195. </w:t>
      </w:r>
    </w:p>
    <w:p w14:paraId="66A11D00" w14:textId="3FE2786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highlight w:val="yellow"/>
        </w:rPr>
      </w:pPr>
      <w:r w:rsidRPr="005F15E9">
        <w:rPr>
          <w:rFonts w:ascii="Times New Roman" w:hAnsi="Times New Roman" w:cs="Times New Roman"/>
          <w:noProof/>
          <w:sz w:val="24"/>
          <w:szCs w:val="24"/>
          <w:highlight w:val="yellow"/>
        </w:rPr>
        <w:t xml:space="preserve">Dang, V. T., Nguyen, N., &amp; Pervan, S. (2020). Retailer corporate social responsibility and consumer citizenship behavior: The mediating roles of perceived consumer effectiveness and consumer trust. </w:t>
      </w:r>
      <w:r w:rsidRPr="005F15E9">
        <w:rPr>
          <w:rFonts w:ascii="Times New Roman" w:hAnsi="Times New Roman" w:cs="Times New Roman"/>
          <w:i/>
          <w:iCs/>
          <w:noProof/>
          <w:sz w:val="24"/>
          <w:szCs w:val="24"/>
          <w:highlight w:val="yellow"/>
        </w:rPr>
        <w:t>Journal of Retailing and Consumer Services</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55</w:t>
      </w:r>
      <w:r w:rsidRPr="005F15E9">
        <w:rPr>
          <w:rFonts w:ascii="Times New Roman" w:hAnsi="Times New Roman" w:cs="Times New Roman"/>
          <w:noProof/>
          <w:sz w:val="24"/>
          <w:szCs w:val="24"/>
          <w:highlight w:val="yellow"/>
        </w:rPr>
        <w:t xml:space="preserve">, 102082. </w:t>
      </w:r>
    </w:p>
    <w:p w14:paraId="4DE28934" w14:textId="6E31D75D"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Dangelico, R. M., Nonino, F., &amp; Pompei, A. (2021). Which are the determinants of green purchase behaviour? A study of Italian consumers. </w:t>
      </w:r>
      <w:r w:rsidRPr="005F15E9">
        <w:rPr>
          <w:rFonts w:ascii="Times New Roman" w:hAnsi="Times New Roman" w:cs="Times New Roman"/>
          <w:i/>
          <w:iCs/>
          <w:noProof/>
          <w:sz w:val="24"/>
          <w:szCs w:val="24"/>
          <w:highlight w:val="yellow"/>
        </w:rPr>
        <w:t>Business Strategy and the Environment</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30</w:t>
      </w:r>
      <w:r w:rsidRPr="005F15E9">
        <w:rPr>
          <w:rFonts w:ascii="Times New Roman" w:hAnsi="Times New Roman" w:cs="Times New Roman"/>
          <w:noProof/>
          <w:sz w:val="24"/>
          <w:szCs w:val="24"/>
          <w:highlight w:val="yellow"/>
        </w:rPr>
        <w:t xml:space="preserve">(5), 2600–2620. </w:t>
      </w:r>
    </w:p>
    <w:p w14:paraId="06B66191" w14:textId="6AE62886"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De Canio, F., Martinelli, E., &amp; Endrighi, E. (2021). Enhancing consumers’ pro-environmental </w:t>
      </w:r>
      <w:r w:rsidRPr="005F15E9">
        <w:rPr>
          <w:rFonts w:ascii="Times New Roman" w:hAnsi="Times New Roman" w:cs="Times New Roman"/>
          <w:noProof/>
          <w:sz w:val="24"/>
          <w:szCs w:val="24"/>
        </w:rPr>
        <w:lastRenderedPageBreak/>
        <w:t xml:space="preserve">purchase intentions: the moderating role of environmental concern. </w:t>
      </w:r>
      <w:r w:rsidRPr="005F15E9">
        <w:rPr>
          <w:rFonts w:ascii="Times New Roman" w:hAnsi="Times New Roman" w:cs="Times New Roman"/>
          <w:i/>
          <w:iCs/>
          <w:noProof/>
          <w:sz w:val="24"/>
          <w:szCs w:val="24"/>
        </w:rPr>
        <w:t>International Journal of Retail and Distribution Management</w:t>
      </w:r>
      <w:r w:rsidR="000E04E3">
        <w:rPr>
          <w:rFonts w:ascii="Times New Roman" w:hAnsi="Times New Roman" w:cs="Times New Roman"/>
          <w:noProof/>
          <w:sz w:val="24"/>
          <w:szCs w:val="24"/>
        </w:rPr>
        <w:t xml:space="preserve">, </w:t>
      </w:r>
      <w:r w:rsidR="000E04E3" w:rsidRPr="000E04E3">
        <w:rPr>
          <w:rFonts w:ascii="Times New Roman" w:hAnsi="Times New Roman" w:cs="Times New Roman"/>
          <w:noProof/>
          <w:sz w:val="24"/>
          <w:szCs w:val="24"/>
        </w:rPr>
        <w:t>10.1108/IJRDM-08-2020-0301</w:t>
      </w:r>
      <w:r w:rsidR="000E04E3">
        <w:rPr>
          <w:rFonts w:ascii="Times New Roman" w:hAnsi="Times New Roman" w:cs="Times New Roman"/>
          <w:noProof/>
          <w:sz w:val="24"/>
          <w:szCs w:val="24"/>
        </w:rPr>
        <w:t>.</w:t>
      </w:r>
    </w:p>
    <w:p w14:paraId="1DC9AAB4" w14:textId="2C3B8A4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highlight w:val="yellow"/>
        </w:rPr>
      </w:pPr>
      <w:r w:rsidRPr="005F15E9">
        <w:rPr>
          <w:rFonts w:ascii="Times New Roman" w:hAnsi="Times New Roman" w:cs="Times New Roman"/>
          <w:noProof/>
          <w:sz w:val="24"/>
          <w:szCs w:val="24"/>
          <w:highlight w:val="yellow"/>
        </w:rPr>
        <w:t xml:space="preserve">de Ruyter, K., Keeling, D. I., Plangger, K., Montecchi, M., Scott, M. L., &amp; Dahl, D. W. (2022). Reimagining marketing strategy: driving the debate on grand challenges. </w:t>
      </w:r>
      <w:r w:rsidRPr="005F15E9">
        <w:rPr>
          <w:rFonts w:ascii="Times New Roman" w:hAnsi="Times New Roman" w:cs="Times New Roman"/>
          <w:i/>
          <w:iCs/>
          <w:noProof/>
          <w:sz w:val="24"/>
          <w:szCs w:val="24"/>
          <w:highlight w:val="yellow"/>
        </w:rPr>
        <w:t>Journal of the Academy of Marketing Science</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50</w:t>
      </w:r>
      <w:r w:rsidRPr="005F15E9">
        <w:rPr>
          <w:rFonts w:ascii="Times New Roman" w:hAnsi="Times New Roman" w:cs="Times New Roman"/>
          <w:noProof/>
          <w:sz w:val="24"/>
          <w:szCs w:val="24"/>
          <w:highlight w:val="yellow"/>
        </w:rPr>
        <w:t xml:space="preserve">(1), 13–21. </w:t>
      </w:r>
    </w:p>
    <w:p w14:paraId="5CA6899D" w14:textId="033496DF"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Dhir, A., Talwar, S., Sadiq, M., Sakashita, M., &amp; Kaur, P. (2021). Green apparel buying behaviour: A Stimulus–Organism–Behaviour–Consequence (SOBC) perspective on sustainability-oriented consumption in Japan. </w:t>
      </w:r>
      <w:r w:rsidRPr="005F15E9">
        <w:rPr>
          <w:rFonts w:ascii="Times New Roman" w:hAnsi="Times New Roman" w:cs="Times New Roman"/>
          <w:i/>
          <w:iCs/>
          <w:noProof/>
          <w:sz w:val="24"/>
          <w:szCs w:val="24"/>
          <w:highlight w:val="yellow"/>
        </w:rPr>
        <w:t>Business Strategy and the Environment</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30</w:t>
      </w:r>
      <w:r w:rsidRPr="005F15E9">
        <w:rPr>
          <w:rFonts w:ascii="Times New Roman" w:hAnsi="Times New Roman" w:cs="Times New Roman"/>
          <w:noProof/>
          <w:sz w:val="24"/>
          <w:szCs w:val="24"/>
          <w:highlight w:val="yellow"/>
        </w:rPr>
        <w:t xml:space="preserve">(8), 3589–3605. </w:t>
      </w:r>
    </w:p>
    <w:p w14:paraId="7BFA3E26" w14:textId="1E4D546B"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Donato, C., Carli, G., &amp; Aniello, A. D. ’. (2021). Tell me more and make me feel proud: the role of eco-labels and informational cues on consumers’ food perceptions. </w:t>
      </w:r>
      <w:r w:rsidRPr="005F15E9">
        <w:rPr>
          <w:rFonts w:ascii="Times New Roman" w:hAnsi="Times New Roman" w:cs="Times New Roman"/>
          <w:i/>
          <w:iCs/>
          <w:noProof/>
          <w:sz w:val="24"/>
          <w:szCs w:val="24"/>
        </w:rPr>
        <w:t>Article in British Food Journal</w:t>
      </w:r>
      <w:r w:rsidRPr="005F15E9">
        <w:rPr>
          <w:rFonts w:ascii="Times New Roman" w:hAnsi="Times New Roman" w:cs="Times New Roman"/>
          <w:noProof/>
          <w:sz w:val="24"/>
          <w:szCs w:val="24"/>
        </w:rPr>
        <w:t>. https://doi.org/10.1108/BFJ-04-2021-0416</w:t>
      </w:r>
    </w:p>
    <w:p w14:paraId="4A2F2A25" w14:textId="138C8AA8"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Dorce, L. C., da Silva, M. C., Mauad, J. R. C., de Faria Domingues, C. H., &amp; Borges, J. A. R. (2021). Extending the theory of planned behavior to understand consumer purchase behavior for organic vegetables in Brazil: The role of perceived health benefits, perceived sustainability benefits and perceived price. </w:t>
      </w:r>
      <w:r w:rsidRPr="005F15E9">
        <w:rPr>
          <w:rFonts w:ascii="Times New Roman" w:hAnsi="Times New Roman" w:cs="Times New Roman"/>
          <w:i/>
          <w:iCs/>
          <w:noProof/>
          <w:sz w:val="24"/>
          <w:szCs w:val="24"/>
        </w:rPr>
        <w:t>Food Quality and Preference</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91</w:t>
      </w:r>
      <w:r w:rsidRPr="005F15E9">
        <w:rPr>
          <w:rFonts w:ascii="Times New Roman" w:hAnsi="Times New Roman" w:cs="Times New Roman"/>
          <w:noProof/>
          <w:sz w:val="24"/>
          <w:szCs w:val="24"/>
        </w:rPr>
        <w:t xml:space="preserve">, 104191. </w:t>
      </w:r>
    </w:p>
    <w:p w14:paraId="0E70AE7A" w14:textId="11B017DE"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Ellen, P. S., Wiener, J. L., &amp; Cobb-Walgren, C. (1991). The Role of Perceived Consumer Effectiveness in Motivating Environmentally Conscious Behaviors. </w:t>
      </w:r>
      <w:r w:rsidRPr="005F15E9">
        <w:rPr>
          <w:rFonts w:ascii="Times New Roman" w:hAnsi="Times New Roman" w:cs="Times New Roman"/>
          <w:i/>
          <w:iCs/>
          <w:noProof/>
          <w:sz w:val="24"/>
          <w:szCs w:val="24"/>
        </w:rPr>
        <w:t>Journal of Public Policy &amp; Marketing</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0</w:t>
      </w:r>
      <w:r w:rsidRPr="005F15E9">
        <w:rPr>
          <w:rFonts w:ascii="Times New Roman" w:hAnsi="Times New Roman" w:cs="Times New Roman"/>
          <w:noProof/>
          <w:sz w:val="24"/>
          <w:szCs w:val="24"/>
        </w:rPr>
        <w:t xml:space="preserve">(2), 102–117. </w:t>
      </w:r>
    </w:p>
    <w:p w14:paraId="13E23A6A" w14:textId="7777777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Fishbein, M., &amp; Ajzen, I. (1975). </w:t>
      </w:r>
      <w:r w:rsidRPr="005F15E9">
        <w:rPr>
          <w:rFonts w:ascii="Times New Roman" w:hAnsi="Times New Roman" w:cs="Times New Roman"/>
          <w:i/>
          <w:iCs/>
          <w:noProof/>
          <w:sz w:val="24"/>
          <w:szCs w:val="24"/>
        </w:rPr>
        <w:t>Belief, attitude, intention, and behavior : an introduction to theory and research</w:t>
      </w:r>
      <w:r w:rsidRPr="005F15E9">
        <w:rPr>
          <w:rFonts w:ascii="Times New Roman" w:hAnsi="Times New Roman" w:cs="Times New Roman"/>
          <w:noProof/>
          <w:sz w:val="24"/>
          <w:szCs w:val="24"/>
        </w:rPr>
        <w:t>. Addison-Wesley Pub. Co.</w:t>
      </w:r>
    </w:p>
    <w:p w14:paraId="68E7C1E8" w14:textId="2B90590C"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Fornell, C., &amp; Larcker, D. F. (1981). Evaluating Structural Equation Models with Unobservable Variables and Measurement Error. </w:t>
      </w:r>
      <w:r w:rsidRPr="005F15E9">
        <w:rPr>
          <w:rFonts w:ascii="Times New Roman" w:hAnsi="Times New Roman" w:cs="Times New Roman"/>
          <w:i/>
          <w:iCs/>
          <w:noProof/>
          <w:sz w:val="24"/>
          <w:szCs w:val="24"/>
        </w:rPr>
        <w:t>Journal of Marketing Research</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8</w:t>
      </w:r>
      <w:r w:rsidRPr="005F15E9">
        <w:rPr>
          <w:rFonts w:ascii="Times New Roman" w:hAnsi="Times New Roman" w:cs="Times New Roman"/>
          <w:noProof/>
          <w:sz w:val="24"/>
          <w:szCs w:val="24"/>
        </w:rPr>
        <w:t xml:space="preserve">(1), 39–50. </w:t>
      </w:r>
    </w:p>
    <w:p w14:paraId="1E06D379" w14:textId="5BB4DA14"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Foroudi, P., Jin, Z., Gupta, S., Foroudi, M. M., &amp; Kitchen, P. J. (2018). Perceptional components of brand equity : Con fi guring the Symmetrical and Asymmetrical Paths to brand loyalty and brand purchase intention. </w:t>
      </w:r>
      <w:r w:rsidRPr="005F15E9">
        <w:rPr>
          <w:rFonts w:ascii="Times New Roman" w:hAnsi="Times New Roman" w:cs="Times New Roman"/>
          <w:i/>
          <w:iCs/>
          <w:noProof/>
          <w:sz w:val="24"/>
          <w:szCs w:val="24"/>
        </w:rPr>
        <w:t>Journal of Business Research</w:t>
      </w:r>
      <w:r w:rsidRPr="005F15E9">
        <w:rPr>
          <w:rFonts w:ascii="Times New Roman" w:hAnsi="Times New Roman" w:cs="Times New Roman"/>
          <w:noProof/>
          <w:sz w:val="24"/>
          <w:szCs w:val="24"/>
        </w:rPr>
        <w:t xml:space="preserve">, (June 2017), 0–1. </w:t>
      </w:r>
    </w:p>
    <w:p w14:paraId="06EB9BE8" w14:textId="441F1E5C"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Franco, S., &amp; Cicatiello, C. (2018). The role of food marketing in increasing awareness of food security and sustainability: Food sustainability branding. In </w:t>
      </w:r>
      <w:r w:rsidRPr="005F15E9">
        <w:rPr>
          <w:rFonts w:ascii="Times New Roman" w:hAnsi="Times New Roman" w:cs="Times New Roman"/>
          <w:i/>
          <w:iCs/>
          <w:noProof/>
          <w:sz w:val="24"/>
          <w:szCs w:val="24"/>
        </w:rPr>
        <w:t>Encyclopedia of Food Security and Sustainability</w:t>
      </w:r>
      <w:r w:rsidRPr="005F15E9">
        <w:rPr>
          <w:rFonts w:ascii="Times New Roman" w:hAnsi="Times New Roman" w:cs="Times New Roman"/>
          <w:noProof/>
          <w:sz w:val="24"/>
          <w:szCs w:val="24"/>
        </w:rPr>
        <w:t xml:space="preserve"> (pp. 27–31). Elsevier. </w:t>
      </w:r>
    </w:p>
    <w:p w14:paraId="17C8C9AF" w14:textId="78DC9B3E"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Geng, D., Liu, J., &amp; Zhu, Q. (2017). Motivating sustainable consumption among Chinese adolescents: An empirical examination. </w:t>
      </w:r>
      <w:r w:rsidRPr="005F15E9">
        <w:rPr>
          <w:rFonts w:ascii="Times New Roman" w:hAnsi="Times New Roman" w:cs="Times New Roman"/>
          <w:i/>
          <w:iCs/>
          <w:noProof/>
          <w:sz w:val="24"/>
          <w:szCs w:val="24"/>
        </w:rPr>
        <w:t>Journal of Cleaner Productio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41</w:t>
      </w:r>
      <w:r w:rsidRPr="005F15E9">
        <w:rPr>
          <w:rFonts w:ascii="Times New Roman" w:hAnsi="Times New Roman" w:cs="Times New Roman"/>
          <w:noProof/>
          <w:sz w:val="24"/>
          <w:szCs w:val="24"/>
        </w:rPr>
        <w:t xml:space="preserve">, 315–322. </w:t>
      </w:r>
    </w:p>
    <w:p w14:paraId="0CEDED1C" w14:textId="26530F64"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Gilbert A. Churchill, J. (1979). A Paradigm for Developing Better Measures of Marketing Constructs. </w:t>
      </w:r>
      <w:r w:rsidRPr="005F15E9">
        <w:rPr>
          <w:rFonts w:ascii="Times New Roman" w:hAnsi="Times New Roman" w:cs="Times New Roman"/>
          <w:i/>
          <w:iCs/>
          <w:noProof/>
          <w:sz w:val="24"/>
          <w:szCs w:val="24"/>
        </w:rPr>
        <w:t>Journal of Marketing</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6</w:t>
      </w:r>
      <w:r w:rsidRPr="005F15E9">
        <w:rPr>
          <w:rFonts w:ascii="Times New Roman" w:hAnsi="Times New Roman" w:cs="Times New Roman"/>
          <w:noProof/>
          <w:sz w:val="24"/>
          <w:szCs w:val="24"/>
        </w:rPr>
        <w:t xml:space="preserve">(2), 64–73. </w:t>
      </w:r>
    </w:p>
    <w:p w14:paraId="1EADF6EF" w14:textId="5B823250"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Grunert, K. G., Hieke, S., &amp; Wills, J. (2014). Sustainability labels on food products: Consumer motivation, understanding and use. </w:t>
      </w:r>
      <w:r w:rsidRPr="005F15E9">
        <w:rPr>
          <w:rFonts w:ascii="Times New Roman" w:hAnsi="Times New Roman" w:cs="Times New Roman"/>
          <w:i/>
          <w:iCs/>
          <w:noProof/>
          <w:sz w:val="24"/>
          <w:szCs w:val="24"/>
        </w:rPr>
        <w:t>Food Policy</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44</w:t>
      </w:r>
      <w:r w:rsidRPr="005F15E9">
        <w:rPr>
          <w:rFonts w:ascii="Times New Roman" w:hAnsi="Times New Roman" w:cs="Times New Roman"/>
          <w:noProof/>
          <w:sz w:val="24"/>
          <w:szCs w:val="24"/>
        </w:rPr>
        <w:t xml:space="preserve">, 177–189. </w:t>
      </w:r>
    </w:p>
    <w:p w14:paraId="12E6E54D" w14:textId="2CD10FBD"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Hair, J., Hollingsworth, C. L., Randolph, A. B., &amp; Chong, A. Y. L. (2017). An updated and expanded assessment of PLS-SEM in information systems research. </w:t>
      </w:r>
      <w:r w:rsidRPr="005F15E9">
        <w:rPr>
          <w:rFonts w:ascii="Times New Roman" w:hAnsi="Times New Roman" w:cs="Times New Roman"/>
          <w:i/>
          <w:iCs/>
          <w:noProof/>
          <w:sz w:val="24"/>
          <w:szCs w:val="24"/>
        </w:rPr>
        <w:t>Industrial Management and Data System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17</w:t>
      </w:r>
      <w:r w:rsidRPr="005F15E9">
        <w:rPr>
          <w:rFonts w:ascii="Times New Roman" w:hAnsi="Times New Roman" w:cs="Times New Roman"/>
          <w:noProof/>
          <w:sz w:val="24"/>
          <w:szCs w:val="24"/>
        </w:rPr>
        <w:t xml:space="preserve">(3), 442–458. </w:t>
      </w:r>
    </w:p>
    <w:p w14:paraId="3EF77079" w14:textId="7777777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Harman, H. H. (1976). </w:t>
      </w:r>
      <w:r w:rsidRPr="005F15E9">
        <w:rPr>
          <w:rFonts w:ascii="Times New Roman" w:hAnsi="Times New Roman" w:cs="Times New Roman"/>
          <w:i/>
          <w:iCs/>
          <w:noProof/>
          <w:sz w:val="24"/>
          <w:szCs w:val="24"/>
        </w:rPr>
        <w:t>Modern factor analysis</w:t>
      </w:r>
      <w:r w:rsidRPr="005F15E9">
        <w:rPr>
          <w:rFonts w:ascii="Times New Roman" w:hAnsi="Times New Roman" w:cs="Times New Roman"/>
          <w:noProof/>
          <w:sz w:val="24"/>
          <w:szCs w:val="24"/>
        </w:rPr>
        <w:t>. University of Chicago Press.</w:t>
      </w:r>
    </w:p>
    <w:p w14:paraId="35A29FF5" w14:textId="6B5595FB"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lastRenderedPageBreak/>
        <w:t xml:space="preserve">Hayat, N., Hussain, A., &amp; Lohano, H. D. (2020). Eco-labeling and sustainability: A case of textile industry in Pakistan. </w:t>
      </w:r>
      <w:r w:rsidRPr="005F15E9">
        <w:rPr>
          <w:rFonts w:ascii="Times New Roman" w:hAnsi="Times New Roman" w:cs="Times New Roman"/>
          <w:i/>
          <w:iCs/>
          <w:noProof/>
          <w:sz w:val="24"/>
          <w:szCs w:val="24"/>
        </w:rPr>
        <w:t>Journal of Cleaner Productio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252</w:t>
      </w:r>
      <w:r w:rsidRPr="005F15E9">
        <w:rPr>
          <w:rFonts w:ascii="Times New Roman" w:hAnsi="Times New Roman" w:cs="Times New Roman"/>
          <w:noProof/>
          <w:sz w:val="24"/>
          <w:szCs w:val="24"/>
        </w:rPr>
        <w:t xml:space="preserve">. </w:t>
      </w:r>
    </w:p>
    <w:p w14:paraId="3ADF5737" w14:textId="4D67B399"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Higueras-Castillo, E., Liébana-Cabanillas, F. J., Muñoz-Leiva, F., &amp; García-Maroto, I. (2019). Evaluating consumer attitudes toward electromobility and the moderating effect of perceived consumer effectiveness. </w:t>
      </w:r>
      <w:r w:rsidRPr="005F15E9">
        <w:rPr>
          <w:rFonts w:ascii="Times New Roman" w:hAnsi="Times New Roman" w:cs="Times New Roman"/>
          <w:i/>
          <w:iCs/>
          <w:noProof/>
          <w:sz w:val="24"/>
          <w:szCs w:val="24"/>
          <w:highlight w:val="yellow"/>
        </w:rPr>
        <w:t>Journal of Retailing and Consumer Services</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51</w:t>
      </w:r>
      <w:r w:rsidRPr="005F15E9">
        <w:rPr>
          <w:rFonts w:ascii="Times New Roman" w:hAnsi="Times New Roman" w:cs="Times New Roman"/>
          <w:noProof/>
          <w:sz w:val="24"/>
          <w:szCs w:val="24"/>
          <w:highlight w:val="yellow"/>
        </w:rPr>
        <w:t xml:space="preserve">, 387–398. </w:t>
      </w:r>
    </w:p>
    <w:p w14:paraId="2521B153" w14:textId="271C6F39"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Hoogland, C. T., de Boer, J., &amp; Boersema, J. J. (2007). Food and sustainability: Do consumers recognize, understand and value on-package information on production standards? </w:t>
      </w:r>
      <w:r w:rsidRPr="005F15E9">
        <w:rPr>
          <w:rFonts w:ascii="Times New Roman" w:hAnsi="Times New Roman" w:cs="Times New Roman"/>
          <w:i/>
          <w:iCs/>
          <w:noProof/>
          <w:sz w:val="24"/>
          <w:szCs w:val="24"/>
        </w:rPr>
        <w:t>Appetite</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49</w:t>
      </w:r>
      <w:r w:rsidRPr="005F15E9">
        <w:rPr>
          <w:rFonts w:ascii="Times New Roman" w:hAnsi="Times New Roman" w:cs="Times New Roman"/>
          <w:noProof/>
          <w:sz w:val="24"/>
          <w:szCs w:val="24"/>
        </w:rPr>
        <w:t xml:space="preserve">(1), 47–57. </w:t>
      </w:r>
    </w:p>
    <w:p w14:paraId="189C768D" w14:textId="08E3983B"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Hosta, M., &amp; Zabkar, V. (2021). Antecedents of Environmentally and Socially Responsible Sustainable Consumer Behavior. </w:t>
      </w:r>
      <w:r w:rsidRPr="005F15E9">
        <w:rPr>
          <w:rFonts w:ascii="Times New Roman" w:hAnsi="Times New Roman" w:cs="Times New Roman"/>
          <w:i/>
          <w:iCs/>
          <w:noProof/>
          <w:sz w:val="24"/>
          <w:szCs w:val="24"/>
          <w:highlight w:val="yellow"/>
        </w:rPr>
        <w:t>Journal of Business Ethics</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171</w:t>
      </w:r>
      <w:r w:rsidRPr="005F15E9">
        <w:rPr>
          <w:rFonts w:ascii="Times New Roman" w:hAnsi="Times New Roman" w:cs="Times New Roman"/>
          <w:noProof/>
          <w:sz w:val="24"/>
          <w:szCs w:val="24"/>
          <w:highlight w:val="yellow"/>
        </w:rPr>
        <w:t xml:space="preserve">(2), 273–293. </w:t>
      </w:r>
    </w:p>
    <w:p w14:paraId="457CB7F2" w14:textId="0D9D1F80"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Hunka, A. D., Linder, M., &amp; Habibi, S. (2021). Determinants of consumer demand for circular economy products. A case for reuse and remanufacturing for sustainable development. </w:t>
      </w:r>
      <w:r w:rsidRPr="005F15E9">
        <w:rPr>
          <w:rFonts w:ascii="Times New Roman" w:hAnsi="Times New Roman" w:cs="Times New Roman"/>
          <w:i/>
          <w:iCs/>
          <w:noProof/>
          <w:sz w:val="24"/>
          <w:szCs w:val="24"/>
          <w:highlight w:val="yellow"/>
        </w:rPr>
        <w:t>Business Strategy and the Environment</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30</w:t>
      </w:r>
      <w:r w:rsidRPr="005F15E9">
        <w:rPr>
          <w:rFonts w:ascii="Times New Roman" w:hAnsi="Times New Roman" w:cs="Times New Roman"/>
          <w:noProof/>
          <w:sz w:val="24"/>
          <w:szCs w:val="24"/>
          <w:highlight w:val="yellow"/>
        </w:rPr>
        <w:t xml:space="preserve">(1), 535–550. </w:t>
      </w:r>
    </w:p>
    <w:p w14:paraId="5CA985A5" w14:textId="05F6D3C2"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Ikonen, I., Sotgiu, F., Aydinli, A., &amp; Verlegh, P. W. J. (2019). Consumer effects of front-of-package nutrition labeling: an interdisciplinary meta-analysis. </w:t>
      </w:r>
      <w:r w:rsidRPr="005F15E9">
        <w:rPr>
          <w:rFonts w:ascii="Times New Roman" w:hAnsi="Times New Roman" w:cs="Times New Roman"/>
          <w:i/>
          <w:iCs/>
          <w:noProof/>
          <w:sz w:val="24"/>
          <w:szCs w:val="24"/>
        </w:rPr>
        <w:t>Journal of the Academy of Marketing Science 2019 48:3</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48</w:t>
      </w:r>
      <w:r w:rsidRPr="005F15E9">
        <w:rPr>
          <w:rFonts w:ascii="Times New Roman" w:hAnsi="Times New Roman" w:cs="Times New Roman"/>
          <w:noProof/>
          <w:sz w:val="24"/>
          <w:szCs w:val="24"/>
        </w:rPr>
        <w:t xml:space="preserve">(3), 360–383. </w:t>
      </w:r>
    </w:p>
    <w:p w14:paraId="6E78F6C3" w14:textId="692672B8"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Ivanova, O., Flores-Zamora, J., Khelladi, I., &amp; Ivanaj, S. (2018). The generational cohort effect in the context of responsible consumption. </w:t>
      </w:r>
      <w:r w:rsidRPr="005F15E9">
        <w:rPr>
          <w:rFonts w:ascii="Times New Roman" w:hAnsi="Times New Roman" w:cs="Times New Roman"/>
          <w:i/>
          <w:iCs/>
          <w:noProof/>
          <w:sz w:val="24"/>
          <w:szCs w:val="24"/>
        </w:rPr>
        <w:t>Management Decisio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57</w:t>
      </w:r>
      <w:r w:rsidRPr="005F15E9">
        <w:rPr>
          <w:rFonts w:ascii="Times New Roman" w:hAnsi="Times New Roman" w:cs="Times New Roman"/>
          <w:noProof/>
          <w:sz w:val="24"/>
          <w:szCs w:val="24"/>
        </w:rPr>
        <w:t xml:space="preserve">(5), 1162–1183. </w:t>
      </w:r>
    </w:p>
    <w:p w14:paraId="319F7F4B" w14:textId="030BF45C"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Jacobs, K., &amp; Hörisch, J. (2021). The importance of product lifetime labelling for purchase decisions: Strategic implications for corporate sustainability based on a conjoint analysis in Germany. </w:t>
      </w:r>
      <w:r w:rsidRPr="005F15E9">
        <w:rPr>
          <w:rFonts w:ascii="Times New Roman" w:hAnsi="Times New Roman" w:cs="Times New Roman"/>
          <w:i/>
          <w:iCs/>
          <w:noProof/>
          <w:sz w:val="24"/>
          <w:szCs w:val="24"/>
          <w:highlight w:val="yellow"/>
        </w:rPr>
        <w:t>Business Strategy and the Environment</w:t>
      </w:r>
      <w:r w:rsidR="00A013B9" w:rsidRPr="005F15E9">
        <w:rPr>
          <w:rFonts w:ascii="Times New Roman" w:hAnsi="Times New Roman" w:cs="Times New Roman"/>
          <w:noProof/>
          <w:sz w:val="24"/>
          <w:szCs w:val="24"/>
          <w:highlight w:val="yellow"/>
        </w:rPr>
        <w:t xml:space="preserve">, </w:t>
      </w:r>
      <w:r w:rsidR="00A013B9" w:rsidRPr="005F15E9">
        <w:rPr>
          <w:rFonts w:ascii="Times New Roman" w:hAnsi="Times New Roman" w:cs="Times New Roman"/>
          <w:i/>
          <w:noProof/>
          <w:sz w:val="24"/>
          <w:szCs w:val="24"/>
          <w:highlight w:val="yellow"/>
        </w:rPr>
        <w:t>2021</w:t>
      </w:r>
      <w:r w:rsidR="00A013B9" w:rsidRPr="005F15E9">
        <w:rPr>
          <w:rFonts w:ascii="Times New Roman" w:hAnsi="Times New Roman" w:cs="Times New Roman"/>
          <w:noProof/>
          <w:sz w:val="24"/>
          <w:szCs w:val="24"/>
          <w:highlight w:val="yellow"/>
        </w:rPr>
        <w:t>, 1-17.</w:t>
      </w:r>
      <w:r w:rsidRPr="005F15E9">
        <w:rPr>
          <w:rFonts w:ascii="Times New Roman" w:hAnsi="Times New Roman" w:cs="Times New Roman"/>
          <w:noProof/>
          <w:sz w:val="24"/>
          <w:szCs w:val="24"/>
          <w:highlight w:val="yellow"/>
        </w:rPr>
        <w:t xml:space="preserve"> https://doi.org/10.1002/BSE.2954</w:t>
      </w:r>
    </w:p>
    <w:p w14:paraId="4EE31BD0" w14:textId="241C1BFC"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Jaiswal, D., &amp; Kant, R. (2018). Green purchasing behaviour: A conceptual framework and empirical investigation of Indian consumers. </w:t>
      </w:r>
      <w:r w:rsidRPr="005F15E9">
        <w:rPr>
          <w:rFonts w:ascii="Times New Roman" w:hAnsi="Times New Roman" w:cs="Times New Roman"/>
          <w:i/>
          <w:iCs/>
          <w:noProof/>
          <w:sz w:val="24"/>
          <w:szCs w:val="24"/>
        </w:rPr>
        <w:t>Journal of Retailing and Consumer Service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41</w:t>
      </w:r>
      <w:r w:rsidRPr="005F15E9">
        <w:rPr>
          <w:rFonts w:ascii="Times New Roman" w:hAnsi="Times New Roman" w:cs="Times New Roman"/>
          <w:noProof/>
          <w:sz w:val="24"/>
          <w:szCs w:val="24"/>
        </w:rPr>
        <w:t xml:space="preserve">(December 2017), 60–69. </w:t>
      </w:r>
    </w:p>
    <w:p w14:paraId="79AEE3E9" w14:textId="656A4C51"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Jaiswal, D., &amp; Singh, B. (2018). Toward sustainable consumption: Investigating the determinants of green buying behaviour of Indian consumers. </w:t>
      </w:r>
      <w:r w:rsidRPr="005F15E9">
        <w:rPr>
          <w:rFonts w:ascii="Times New Roman" w:hAnsi="Times New Roman" w:cs="Times New Roman"/>
          <w:i/>
          <w:iCs/>
          <w:noProof/>
          <w:sz w:val="24"/>
          <w:szCs w:val="24"/>
        </w:rPr>
        <w:t>Business Strategy and Development</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w:t>
      </w:r>
      <w:r w:rsidRPr="005F15E9">
        <w:rPr>
          <w:rFonts w:ascii="Times New Roman" w:hAnsi="Times New Roman" w:cs="Times New Roman"/>
          <w:noProof/>
          <w:sz w:val="24"/>
          <w:szCs w:val="24"/>
        </w:rPr>
        <w:t xml:space="preserve">(1), 64–73. </w:t>
      </w:r>
    </w:p>
    <w:p w14:paraId="456A4A52" w14:textId="39FE9AFD"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Janßen, D., &amp; Langen, N. (2017). The bunch of sustainability labels – Do consumers differentiate? </w:t>
      </w:r>
      <w:r w:rsidRPr="005F15E9">
        <w:rPr>
          <w:rFonts w:ascii="Times New Roman" w:hAnsi="Times New Roman" w:cs="Times New Roman"/>
          <w:i/>
          <w:iCs/>
          <w:noProof/>
          <w:sz w:val="24"/>
          <w:szCs w:val="24"/>
        </w:rPr>
        <w:t>Journal of Cleaner Productio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43</w:t>
      </w:r>
      <w:r w:rsidRPr="005F15E9">
        <w:rPr>
          <w:rFonts w:ascii="Times New Roman" w:hAnsi="Times New Roman" w:cs="Times New Roman"/>
          <w:noProof/>
          <w:sz w:val="24"/>
          <w:szCs w:val="24"/>
        </w:rPr>
        <w:t xml:space="preserve">, 1233–1245. </w:t>
      </w:r>
    </w:p>
    <w:p w14:paraId="19B1FC31" w14:textId="778CB466"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Jørgensen, S., Pedersen, L. J. T., &amp; Skard, S. (2022). How going green builds trusting beliefs. </w:t>
      </w:r>
      <w:r w:rsidRPr="005F15E9">
        <w:rPr>
          <w:rFonts w:ascii="Times New Roman" w:hAnsi="Times New Roman" w:cs="Times New Roman"/>
          <w:i/>
          <w:iCs/>
          <w:noProof/>
          <w:sz w:val="24"/>
          <w:szCs w:val="24"/>
          <w:highlight w:val="yellow"/>
        </w:rPr>
        <w:t>Business Strategy and the Environment</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31</w:t>
      </w:r>
      <w:r w:rsidRPr="005F15E9">
        <w:rPr>
          <w:rFonts w:ascii="Times New Roman" w:hAnsi="Times New Roman" w:cs="Times New Roman"/>
          <w:noProof/>
          <w:sz w:val="24"/>
          <w:szCs w:val="24"/>
          <w:highlight w:val="yellow"/>
        </w:rPr>
        <w:t xml:space="preserve">(1), 297–311. </w:t>
      </w:r>
    </w:p>
    <w:p w14:paraId="5C249374" w14:textId="2ECA8E98"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Kang, J., Liu, C., &amp; Kim, S. H. (2013). Environmentally sustainable textile and apparel consumption: the role of consumer knowledge, perceived consumer effectiveness and perceived personal relevance. </w:t>
      </w:r>
      <w:r w:rsidRPr="005F15E9">
        <w:rPr>
          <w:rFonts w:ascii="Times New Roman" w:hAnsi="Times New Roman" w:cs="Times New Roman"/>
          <w:i/>
          <w:iCs/>
          <w:noProof/>
          <w:sz w:val="24"/>
          <w:szCs w:val="24"/>
        </w:rPr>
        <w:t>International Journal of Consumer Studie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37</w:t>
      </w:r>
      <w:r w:rsidRPr="005F15E9">
        <w:rPr>
          <w:rFonts w:ascii="Times New Roman" w:hAnsi="Times New Roman" w:cs="Times New Roman"/>
          <w:noProof/>
          <w:sz w:val="24"/>
          <w:szCs w:val="24"/>
        </w:rPr>
        <w:t xml:space="preserve">(4), 442–452. </w:t>
      </w:r>
    </w:p>
    <w:p w14:paraId="0239B711" w14:textId="2BCD24C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Kim, H. Y., &amp; Chung, J. E. (2011). Consumer purchase intention for organic personal care products. </w:t>
      </w:r>
      <w:r w:rsidRPr="005F15E9">
        <w:rPr>
          <w:rFonts w:ascii="Times New Roman" w:hAnsi="Times New Roman" w:cs="Times New Roman"/>
          <w:i/>
          <w:iCs/>
          <w:noProof/>
          <w:sz w:val="24"/>
          <w:szCs w:val="24"/>
        </w:rPr>
        <w:t>Journal of Consumer Marketing</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28</w:t>
      </w:r>
      <w:r w:rsidRPr="005F15E9">
        <w:rPr>
          <w:rFonts w:ascii="Times New Roman" w:hAnsi="Times New Roman" w:cs="Times New Roman"/>
          <w:noProof/>
          <w:sz w:val="24"/>
          <w:szCs w:val="24"/>
        </w:rPr>
        <w:t xml:space="preserve">(1), 40–47. </w:t>
      </w:r>
    </w:p>
    <w:p w14:paraId="7B30A631" w14:textId="7777777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Kim, Y., &amp; Choi, S. M. (2005). Antecedents of Green Purchase Behavior: an Examination of Collectivism,  Environmental Concern, and Pce. </w:t>
      </w:r>
      <w:r w:rsidRPr="005F15E9">
        <w:rPr>
          <w:rFonts w:ascii="Times New Roman" w:hAnsi="Times New Roman" w:cs="Times New Roman"/>
          <w:i/>
          <w:iCs/>
          <w:noProof/>
          <w:sz w:val="24"/>
          <w:szCs w:val="24"/>
        </w:rPr>
        <w:t>ACR North American Advance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NA</w:t>
      </w:r>
      <w:r w:rsidRPr="005F15E9">
        <w:rPr>
          <w:rFonts w:ascii="Times New Roman" w:hAnsi="Times New Roman" w:cs="Times New Roman"/>
          <w:noProof/>
          <w:sz w:val="24"/>
          <w:szCs w:val="24"/>
        </w:rPr>
        <w:t>-</w:t>
      </w:r>
      <w:r w:rsidRPr="005F15E9">
        <w:rPr>
          <w:rFonts w:ascii="Times New Roman" w:hAnsi="Times New Roman" w:cs="Times New Roman"/>
          <w:i/>
          <w:iCs/>
          <w:noProof/>
          <w:sz w:val="24"/>
          <w:szCs w:val="24"/>
        </w:rPr>
        <w:lastRenderedPageBreak/>
        <w:t>32</w:t>
      </w:r>
      <w:r w:rsidRPr="005F15E9">
        <w:rPr>
          <w:rFonts w:ascii="Times New Roman" w:hAnsi="Times New Roman" w:cs="Times New Roman"/>
          <w:noProof/>
          <w:sz w:val="24"/>
          <w:szCs w:val="24"/>
        </w:rPr>
        <w:t>. Retrieved from https://www.acrwebsite.org/volumes/9156/volumes/v32/NA-32</w:t>
      </w:r>
    </w:p>
    <w:p w14:paraId="1464ADA7" w14:textId="7808ABAC"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Kumar, B., Manrai, A. K., &amp; Manrai, L. A. (2017). Purchasing behaviour for environmentally sustainable products: A conceptual framework and empirical study. </w:t>
      </w:r>
      <w:r w:rsidRPr="005F15E9">
        <w:rPr>
          <w:rFonts w:ascii="Times New Roman" w:hAnsi="Times New Roman" w:cs="Times New Roman"/>
          <w:i/>
          <w:iCs/>
          <w:noProof/>
          <w:sz w:val="24"/>
          <w:szCs w:val="24"/>
        </w:rPr>
        <w:t>Journal of Retailing and Consumer Service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34</w:t>
      </w:r>
      <w:r w:rsidRPr="005F15E9">
        <w:rPr>
          <w:rFonts w:ascii="Times New Roman" w:hAnsi="Times New Roman" w:cs="Times New Roman"/>
          <w:noProof/>
          <w:sz w:val="24"/>
          <w:szCs w:val="24"/>
        </w:rPr>
        <w:t xml:space="preserve">(August 2015), 1–9. </w:t>
      </w:r>
    </w:p>
    <w:p w14:paraId="75668FD8" w14:textId="7FAEED53"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Lee, E. J., Bae, J., &amp; Kim, K. H. (2020). The effect of environmental cues on the purchase intention of sustainable products. </w:t>
      </w:r>
      <w:r w:rsidRPr="005F15E9">
        <w:rPr>
          <w:rFonts w:ascii="Times New Roman" w:hAnsi="Times New Roman" w:cs="Times New Roman"/>
          <w:i/>
          <w:iCs/>
          <w:noProof/>
          <w:sz w:val="24"/>
          <w:szCs w:val="24"/>
        </w:rPr>
        <w:t>Journal of Business Research</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20</w:t>
      </w:r>
      <w:r w:rsidRPr="005F15E9">
        <w:rPr>
          <w:rFonts w:ascii="Times New Roman" w:hAnsi="Times New Roman" w:cs="Times New Roman"/>
          <w:noProof/>
          <w:sz w:val="24"/>
          <w:szCs w:val="24"/>
        </w:rPr>
        <w:t xml:space="preserve">(January), 425–433. </w:t>
      </w:r>
    </w:p>
    <w:p w14:paraId="7AA949CD" w14:textId="74D3957D"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Li, L., Wang, Z., Li, Y., &amp; Liao, A. (2021). Impacts of consumer innovativeness on the intention to purchase sustainable products. </w:t>
      </w:r>
      <w:r w:rsidRPr="005F15E9">
        <w:rPr>
          <w:rFonts w:ascii="Times New Roman" w:hAnsi="Times New Roman" w:cs="Times New Roman"/>
          <w:i/>
          <w:iCs/>
          <w:noProof/>
          <w:sz w:val="24"/>
          <w:szCs w:val="24"/>
          <w:highlight w:val="yellow"/>
        </w:rPr>
        <w:t>Sustainable Production and Consumption</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27</w:t>
      </w:r>
      <w:r w:rsidRPr="005F15E9">
        <w:rPr>
          <w:rFonts w:ascii="Times New Roman" w:hAnsi="Times New Roman" w:cs="Times New Roman"/>
          <w:noProof/>
          <w:sz w:val="24"/>
          <w:szCs w:val="24"/>
          <w:highlight w:val="yellow"/>
        </w:rPr>
        <w:t xml:space="preserve">, 774–786. </w:t>
      </w:r>
    </w:p>
    <w:p w14:paraId="4B8132E3" w14:textId="60330D0F"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Lim, W. M. (2022). The Sustainability Pyramid: A Hierarchical Approach to Greater Sustainability and the United Nations Sustainable Development Goals With Implications for Marketing Theory, Practice, and Public Policy: </w:t>
      </w:r>
      <w:r w:rsidR="009F36F2" w:rsidRPr="005F15E9">
        <w:rPr>
          <w:rFonts w:ascii="Times New Roman" w:hAnsi="Times New Roman" w:cs="Times New Roman"/>
          <w:i/>
          <w:iCs/>
          <w:noProof/>
          <w:sz w:val="24"/>
          <w:szCs w:val="24"/>
          <w:highlight w:val="yellow"/>
        </w:rPr>
        <w:t>Australasian Marketing Journal, 2022</w:t>
      </w:r>
      <w:r w:rsidR="009F36F2" w:rsidRPr="005F15E9">
        <w:rPr>
          <w:rFonts w:ascii="Times New Roman" w:hAnsi="Times New Roman" w:cs="Times New Roman"/>
          <w:iCs/>
          <w:noProof/>
          <w:sz w:val="24"/>
          <w:szCs w:val="24"/>
          <w:highlight w:val="yellow"/>
        </w:rPr>
        <w:t>(1839334921)</w:t>
      </w:r>
      <w:r w:rsidRPr="005F15E9">
        <w:rPr>
          <w:rFonts w:ascii="Times New Roman" w:hAnsi="Times New Roman" w:cs="Times New Roman"/>
          <w:noProof/>
          <w:sz w:val="24"/>
          <w:szCs w:val="24"/>
          <w:highlight w:val="yellow"/>
        </w:rPr>
        <w:t xml:space="preserve">. </w:t>
      </w:r>
    </w:p>
    <w:p w14:paraId="3689FA38" w14:textId="2188F2BC"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Luthra, S., Govindan, K., &amp; Mangla, S. K. (2017). Structural model for sustainable consumption and production adoption—A grey-DEMATEL based approach. </w:t>
      </w:r>
      <w:r w:rsidRPr="005F15E9">
        <w:rPr>
          <w:rFonts w:ascii="Times New Roman" w:hAnsi="Times New Roman" w:cs="Times New Roman"/>
          <w:i/>
          <w:iCs/>
          <w:noProof/>
          <w:sz w:val="24"/>
          <w:szCs w:val="24"/>
        </w:rPr>
        <w:t>Resources, Conservation and Recycling</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25</w:t>
      </w:r>
      <w:r w:rsidRPr="005F15E9">
        <w:rPr>
          <w:rFonts w:ascii="Times New Roman" w:hAnsi="Times New Roman" w:cs="Times New Roman"/>
          <w:noProof/>
          <w:sz w:val="24"/>
          <w:szCs w:val="24"/>
        </w:rPr>
        <w:t xml:space="preserve">, 198–207. </w:t>
      </w:r>
    </w:p>
    <w:p w14:paraId="66510252" w14:textId="09D165A3"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Mai, R., Hoffmann, S., &amp; Balderjahn, I. (2021). When drivers become inhibitors of organic consumption: the need for a multistage view. </w:t>
      </w:r>
      <w:r w:rsidRPr="005F15E9">
        <w:rPr>
          <w:rFonts w:ascii="Times New Roman" w:hAnsi="Times New Roman" w:cs="Times New Roman"/>
          <w:i/>
          <w:iCs/>
          <w:noProof/>
          <w:sz w:val="24"/>
          <w:szCs w:val="24"/>
        </w:rPr>
        <w:t>Journal of the Academy of Marketing Science 2021</w:t>
      </w:r>
      <w:r w:rsidRPr="005F15E9">
        <w:rPr>
          <w:rFonts w:ascii="Times New Roman" w:hAnsi="Times New Roman" w:cs="Times New Roman"/>
          <w:noProof/>
          <w:sz w:val="24"/>
          <w:szCs w:val="24"/>
        </w:rPr>
        <w:t xml:space="preserve">, 1–24. </w:t>
      </w:r>
    </w:p>
    <w:p w14:paraId="4CD2E4AC" w14:textId="4134CED8"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Molina-Azorin, J. F. (2016). Mixed methods research: An opportunity to improve our studies and our research skills. </w:t>
      </w:r>
      <w:r w:rsidRPr="005F15E9">
        <w:rPr>
          <w:rFonts w:ascii="Times New Roman" w:hAnsi="Times New Roman" w:cs="Times New Roman"/>
          <w:i/>
          <w:iCs/>
          <w:noProof/>
          <w:sz w:val="24"/>
          <w:szCs w:val="24"/>
          <w:highlight w:val="yellow"/>
        </w:rPr>
        <w:t>European Journal of Management and Business Economics</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25</w:t>
      </w:r>
      <w:r w:rsidRPr="005F15E9">
        <w:rPr>
          <w:rFonts w:ascii="Times New Roman" w:hAnsi="Times New Roman" w:cs="Times New Roman"/>
          <w:noProof/>
          <w:sz w:val="24"/>
          <w:szCs w:val="24"/>
          <w:highlight w:val="yellow"/>
        </w:rPr>
        <w:t xml:space="preserve">(2), 37–38. </w:t>
      </w:r>
    </w:p>
    <w:p w14:paraId="519B6F01" w14:textId="10B82601"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Molinillo, S., Vidal-Branco, M., &amp; Japutra, A. (2020). Understanding the drivers of organic foods purchasing of millennials: Evidence from Brazil and Spain. </w:t>
      </w:r>
      <w:r w:rsidRPr="005F15E9">
        <w:rPr>
          <w:rFonts w:ascii="Times New Roman" w:hAnsi="Times New Roman" w:cs="Times New Roman"/>
          <w:i/>
          <w:iCs/>
          <w:noProof/>
          <w:sz w:val="24"/>
          <w:szCs w:val="24"/>
        </w:rPr>
        <w:t>Journal of Retailing and Consumer Service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52</w:t>
      </w:r>
      <w:r w:rsidRPr="005F15E9">
        <w:rPr>
          <w:rFonts w:ascii="Times New Roman" w:hAnsi="Times New Roman" w:cs="Times New Roman"/>
          <w:noProof/>
          <w:sz w:val="24"/>
          <w:szCs w:val="24"/>
        </w:rPr>
        <w:t xml:space="preserve">, 101926. </w:t>
      </w:r>
    </w:p>
    <w:p w14:paraId="52FE4F01" w14:textId="0396B45B"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Morgan, D. L. (1998). Practical strategies for combining qualitative and quantitative methods: Applications to health research. </w:t>
      </w:r>
      <w:r w:rsidRPr="005F15E9">
        <w:rPr>
          <w:rFonts w:ascii="Times New Roman" w:hAnsi="Times New Roman" w:cs="Times New Roman"/>
          <w:i/>
          <w:iCs/>
          <w:noProof/>
          <w:sz w:val="24"/>
          <w:szCs w:val="24"/>
        </w:rPr>
        <w:t>Qualitative Health Research</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8</w:t>
      </w:r>
      <w:r w:rsidRPr="005F15E9">
        <w:rPr>
          <w:rFonts w:ascii="Times New Roman" w:hAnsi="Times New Roman" w:cs="Times New Roman"/>
          <w:noProof/>
          <w:sz w:val="24"/>
          <w:szCs w:val="24"/>
        </w:rPr>
        <w:t xml:space="preserve">(3), 362–376. </w:t>
      </w:r>
    </w:p>
    <w:p w14:paraId="0129CACF" w14:textId="3D60236C"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Nikolaou, I. E., &amp; Tsalis, T. (2018). A framework to evaluate eco- and social-labels for designing a sustainability consumption label to measure strong sustainability impact of firms/products. </w:t>
      </w:r>
      <w:r w:rsidRPr="005F15E9">
        <w:rPr>
          <w:rFonts w:ascii="Times New Roman" w:hAnsi="Times New Roman" w:cs="Times New Roman"/>
          <w:i/>
          <w:iCs/>
          <w:noProof/>
          <w:sz w:val="24"/>
          <w:szCs w:val="24"/>
        </w:rPr>
        <w:t>Journal of Cleaner Productio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82</w:t>
      </w:r>
      <w:r w:rsidRPr="005F15E9">
        <w:rPr>
          <w:rFonts w:ascii="Times New Roman" w:hAnsi="Times New Roman" w:cs="Times New Roman"/>
          <w:noProof/>
          <w:sz w:val="24"/>
          <w:szCs w:val="24"/>
        </w:rPr>
        <w:t xml:space="preserve">, 105–113. </w:t>
      </w:r>
    </w:p>
    <w:p w14:paraId="3B561AD3" w14:textId="4B60E0A9"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Park, J., Eom, H. J., &amp; Spence, C. (2022). The effect of perceived scarcity on strengthening the attitude–behavior relation for sustainable luxury products. </w:t>
      </w:r>
      <w:r w:rsidRPr="005F15E9">
        <w:rPr>
          <w:rFonts w:ascii="Times New Roman" w:hAnsi="Times New Roman" w:cs="Times New Roman"/>
          <w:i/>
          <w:iCs/>
          <w:noProof/>
          <w:sz w:val="24"/>
          <w:szCs w:val="24"/>
          <w:highlight w:val="yellow"/>
        </w:rPr>
        <w:t>Journal of Product and Brand Management</w:t>
      </w:r>
      <w:r w:rsidR="001D4F8E" w:rsidRPr="005F15E9">
        <w:rPr>
          <w:rFonts w:ascii="Times New Roman" w:hAnsi="Times New Roman" w:cs="Times New Roman"/>
          <w:i/>
          <w:iCs/>
          <w:noProof/>
          <w:sz w:val="24"/>
          <w:szCs w:val="24"/>
          <w:highlight w:val="yellow"/>
        </w:rPr>
        <w:t xml:space="preserve"> </w:t>
      </w:r>
      <w:r w:rsidR="001D4F8E" w:rsidRPr="005F15E9">
        <w:rPr>
          <w:rFonts w:ascii="Times New Roman" w:hAnsi="Times New Roman" w:cs="Times New Roman"/>
          <w:iCs/>
          <w:noProof/>
          <w:sz w:val="24"/>
          <w:szCs w:val="24"/>
          <w:highlight w:val="yellow"/>
        </w:rPr>
        <w:t>(Forthcoming)</w:t>
      </w:r>
      <w:r w:rsidRPr="005F15E9">
        <w:rPr>
          <w:rFonts w:ascii="Times New Roman" w:hAnsi="Times New Roman" w:cs="Times New Roman"/>
          <w:noProof/>
          <w:sz w:val="24"/>
          <w:szCs w:val="24"/>
          <w:highlight w:val="yellow"/>
        </w:rPr>
        <w:t xml:space="preserve">. </w:t>
      </w:r>
    </w:p>
    <w:p w14:paraId="714FF042" w14:textId="38EEE06D"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Paul, J., Modi, A., &amp; Patel, J. (2016). Predicting green product consumption using theory of planned behavior and reasoned action. </w:t>
      </w:r>
      <w:r w:rsidRPr="005F15E9">
        <w:rPr>
          <w:rFonts w:ascii="Times New Roman" w:hAnsi="Times New Roman" w:cs="Times New Roman"/>
          <w:i/>
          <w:iCs/>
          <w:noProof/>
          <w:sz w:val="24"/>
          <w:szCs w:val="24"/>
        </w:rPr>
        <w:t>Journal of Retailing and Consumer Service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29</w:t>
      </w:r>
      <w:r w:rsidRPr="005F15E9">
        <w:rPr>
          <w:rFonts w:ascii="Times New Roman" w:hAnsi="Times New Roman" w:cs="Times New Roman"/>
          <w:noProof/>
          <w:sz w:val="24"/>
          <w:szCs w:val="24"/>
        </w:rPr>
        <w:t xml:space="preserve">, 123–134. </w:t>
      </w:r>
    </w:p>
    <w:p w14:paraId="22C116F4" w14:textId="0E2C8119"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Persaud, A., &amp; Schillo, S. R. (2017). Purchasing organic products: role of social context and consumer innovativeness. </w:t>
      </w:r>
      <w:r w:rsidR="000E04E3">
        <w:rPr>
          <w:rFonts w:ascii="Times New Roman" w:hAnsi="Times New Roman" w:cs="Times New Roman"/>
          <w:i/>
          <w:iCs/>
          <w:noProof/>
          <w:sz w:val="24"/>
          <w:szCs w:val="24"/>
        </w:rPr>
        <w:t>Marketing Intelligence &amp;</w:t>
      </w:r>
      <w:r w:rsidRPr="005F15E9">
        <w:rPr>
          <w:rFonts w:ascii="Times New Roman" w:hAnsi="Times New Roman" w:cs="Times New Roman"/>
          <w:i/>
          <w:iCs/>
          <w:noProof/>
          <w:sz w:val="24"/>
          <w:szCs w:val="24"/>
        </w:rPr>
        <w:t xml:space="preserve"> Planning</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35</w:t>
      </w:r>
      <w:r w:rsidRPr="005F15E9">
        <w:rPr>
          <w:rFonts w:ascii="Times New Roman" w:hAnsi="Times New Roman" w:cs="Times New Roman"/>
          <w:noProof/>
          <w:sz w:val="24"/>
          <w:szCs w:val="24"/>
        </w:rPr>
        <w:t xml:space="preserve">(1), 130–146. </w:t>
      </w:r>
    </w:p>
    <w:p w14:paraId="649A5599" w14:textId="74D11933"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Peschel, A. O., Grebitus, C., Steiner, B., &amp; Veeman, M. (2016). How does consumer knowledge affect environmentally sustainable choices? Evidence from a cross-country latent class analysis of food labels. </w:t>
      </w:r>
      <w:r w:rsidRPr="005F15E9">
        <w:rPr>
          <w:rFonts w:ascii="Times New Roman" w:hAnsi="Times New Roman" w:cs="Times New Roman"/>
          <w:i/>
          <w:iCs/>
          <w:noProof/>
          <w:sz w:val="24"/>
          <w:szCs w:val="24"/>
        </w:rPr>
        <w:t>Appetite</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06</w:t>
      </w:r>
      <w:r w:rsidRPr="005F15E9">
        <w:rPr>
          <w:rFonts w:ascii="Times New Roman" w:hAnsi="Times New Roman" w:cs="Times New Roman"/>
          <w:noProof/>
          <w:sz w:val="24"/>
          <w:szCs w:val="24"/>
        </w:rPr>
        <w:t xml:space="preserve">, 78–91. </w:t>
      </w:r>
    </w:p>
    <w:p w14:paraId="0FD2A8F3" w14:textId="14C0A2E1"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lastRenderedPageBreak/>
        <w:t xml:space="preserve">Petter, S., Straub, D., &amp; Rai, A. (2007). Specifying formative constructs in information systems research. </w:t>
      </w:r>
      <w:r w:rsidRPr="005F15E9">
        <w:rPr>
          <w:rFonts w:ascii="Times New Roman" w:hAnsi="Times New Roman" w:cs="Times New Roman"/>
          <w:i/>
          <w:iCs/>
          <w:noProof/>
          <w:sz w:val="24"/>
          <w:szCs w:val="24"/>
        </w:rPr>
        <w:t>MIS Quarterly: Management Information System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31</w:t>
      </w:r>
      <w:r w:rsidRPr="005F15E9">
        <w:rPr>
          <w:rFonts w:ascii="Times New Roman" w:hAnsi="Times New Roman" w:cs="Times New Roman"/>
          <w:noProof/>
          <w:sz w:val="24"/>
          <w:szCs w:val="24"/>
        </w:rPr>
        <w:t xml:space="preserve">(4), 623–656. </w:t>
      </w:r>
    </w:p>
    <w:p w14:paraId="1FA82801" w14:textId="3D355433"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Podsakoff, P. M., MacKenzie, S. B., Lee, J. Y., &amp; Podsakoff, N. P. (2003, October). Common Method Biases in Behavioral Research: A Critical Review of the Literature and Recommended Remedies. </w:t>
      </w:r>
      <w:r w:rsidRPr="005F15E9">
        <w:rPr>
          <w:rFonts w:ascii="Times New Roman" w:hAnsi="Times New Roman" w:cs="Times New Roman"/>
          <w:i/>
          <w:iCs/>
          <w:noProof/>
          <w:sz w:val="24"/>
          <w:szCs w:val="24"/>
        </w:rPr>
        <w:t>Journal of Applied Psychology</w:t>
      </w:r>
      <w:r w:rsidRPr="005F15E9">
        <w:rPr>
          <w:rFonts w:ascii="Times New Roman" w:hAnsi="Times New Roman" w:cs="Times New Roman"/>
          <w:noProof/>
          <w:sz w:val="24"/>
          <w:szCs w:val="24"/>
        </w:rPr>
        <w:t xml:space="preserve">. Palgrave Macmillan. </w:t>
      </w:r>
    </w:p>
    <w:p w14:paraId="11136AE9" w14:textId="5A3E363A"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Polonsky, M. J., Vocino, A., Grau, S. L., Garma, R., &amp; Ferdous, A. S. (2012). The impact of general and carbon-related environmental knowledge on attitudes and behaviour of US consumers. </w:t>
      </w:r>
      <w:r w:rsidR="009F36F2" w:rsidRPr="005F15E9">
        <w:rPr>
          <w:rFonts w:ascii="Times New Roman" w:hAnsi="Times New Roman" w:cs="Times New Roman"/>
          <w:i/>
          <w:iCs/>
          <w:noProof/>
          <w:sz w:val="24"/>
          <w:szCs w:val="24"/>
        </w:rPr>
        <w:t>Journal of Marketing Management</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28</w:t>
      </w:r>
      <w:r w:rsidRPr="005F15E9">
        <w:rPr>
          <w:rFonts w:ascii="Times New Roman" w:hAnsi="Times New Roman" w:cs="Times New Roman"/>
          <w:noProof/>
          <w:sz w:val="24"/>
          <w:szCs w:val="24"/>
        </w:rPr>
        <w:t xml:space="preserve">(3–4), 238–263. </w:t>
      </w:r>
    </w:p>
    <w:p w14:paraId="5EF92673" w14:textId="600C9982"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Potter, C., Bastounis, A., Hartmann-Boyce, J., Stewart, C., Frie, K., Tudor, K., … Jebb, S. A. (2021). The Effects of Environmental Sustainability Labels on Selection, Purchase, and Consumption of Food and Drink Products: A Systematic Review: </w:t>
      </w:r>
      <w:r w:rsidRPr="005F15E9">
        <w:rPr>
          <w:rFonts w:ascii="Times New Roman" w:hAnsi="Times New Roman" w:cs="Times New Roman"/>
          <w:i/>
          <w:iCs/>
          <w:noProof/>
          <w:sz w:val="24"/>
          <w:szCs w:val="24"/>
        </w:rPr>
        <w:t>Environment and Behavior</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53</w:t>
      </w:r>
      <w:r w:rsidRPr="005F15E9">
        <w:rPr>
          <w:rFonts w:ascii="Times New Roman" w:hAnsi="Times New Roman" w:cs="Times New Roman"/>
          <w:noProof/>
          <w:sz w:val="24"/>
          <w:szCs w:val="24"/>
        </w:rPr>
        <w:t>(8), 891–925.</w:t>
      </w:r>
    </w:p>
    <w:p w14:paraId="17450556" w14:textId="5E69EC89"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R</w:t>
      </w:r>
      <w:r w:rsidR="00A013B9" w:rsidRPr="005F15E9">
        <w:rPr>
          <w:rFonts w:ascii="Times New Roman" w:hAnsi="Times New Roman" w:cs="Times New Roman"/>
          <w:noProof/>
          <w:sz w:val="24"/>
          <w:szCs w:val="24"/>
        </w:rPr>
        <w:t>ingle</w:t>
      </w:r>
      <w:r w:rsidRPr="005F15E9">
        <w:rPr>
          <w:rFonts w:ascii="Times New Roman" w:hAnsi="Times New Roman" w:cs="Times New Roman"/>
          <w:noProof/>
          <w:sz w:val="24"/>
          <w:szCs w:val="24"/>
        </w:rPr>
        <w:t xml:space="preserve">, &amp; M., C. (2005). SmartPLS 2.0 (M3). </w:t>
      </w:r>
      <w:r w:rsidRPr="005F15E9">
        <w:rPr>
          <w:rFonts w:ascii="Times New Roman" w:hAnsi="Times New Roman" w:cs="Times New Roman"/>
          <w:i/>
          <w:iCs/>
          <w:noProof/>
          <w:sz w:val="24"/>
          <w:szCs w:val="24"/>
        </w:rPr>
        <w:t>Http://Www.Smartpls.De</w:t>
      </w:r>
      <w:r w:rsidRPr="005F15E9">
        <w:rPr>
          <w:rFonts w:ascii="Times New Roman" w:hAnsi="Times New Roman" w:cs="Times New Roman"/>
          <w:noProof/>
          <w:sz w:val="24"/>
          <w:szCs w:val="24"/>
        </w:rPr>
        <w:t>. Retrieved from https://ci.nii.ac.jp/naid/20000771318</w:t>
      </w:r>
    </w:p>
    <w:p w14:paraId="4DEA7BE0" w14:textId="20A43B95"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highlight w:val="yellow"/>
        </w:rPr>
      </w:pPr>
      <w:r w:rsidRPr="005F15E9">
        <w:rPr>
          <w:rFonts w:ascii="Times New Roman" w:hAnsi="Times New Roman" w:cs="Times New Roman"/>
          <w:noProof/>
          <w:sz w:val="24"/>
          <w:szCs w:val="24"/>
          <w:highlight w:val="yellow"/>
        </w:rPr>
        <w:t xml:space="preserve">Sadiq, M., Adil, M., &amp; Paul, J. (2021). Does social influence turn pessimistic consumers green? </w:t>
      </w:r>
      <w:r w:rsidRPr="005F15E9">
        <w:rPr>
          <w:rFonts w:ascii="Times New Roman" w:hAnsi="Times New Roman" w:cs="Times New Roman"/>
          <w:i/>
          <w:iCs/>
          <w:noProof/>
          <w:sz w:val="24"/>
          <w:szCs w:val="24"/>
          <w:highlight w:val="yellow"/>
        </w:rPr>
        <w:t>Business Strategy and the Environment</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30</w:t>
      </w:r>
      <w:r w:rsidRPr="005F15E9">
        <w:rPr>
          <w:rFonts w:ascii="Times New Roman" w:hAnsi="Times New Roman" w:cs="Times New Roman"/>
          <w:noProof/>
          <w:sz w:val="24"/>
          <w:szCs w:val="24"/>
          <w:highlight w:val="yellow"/>
        </w:rPr>
        <w:t xml:space="preserve">(7), 2937–2950. </w:t>
      </w:r>
    </w:p>
    <w:p w14:paraId="379F0CBA" w14:textId="578E879D"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highlight w:val="yellow"/>
        </w:rPr>
      </w:pPr>
      <w:r w:rsidRPr="005F15E9">
        <w:rPr>
          <w:rFonts w:ascii="Times New Roman" w:hAnsi="Times New Roman" w:cs="Times New Roman"/>
          <w:noProof/>
          <w:sz w:val="24"/>
          <w:szCs w:val="24"/>
          <w:highlight w:val="yellow"/>
        </w:rPr>
        <w:t xml:space="preserve">Sadiq, M., Adil, M., &amp; Paul, J. (2022). Eco-friendly hotel stay and environmental attitude: A value-attitude-behaviour perspective. </w:t>
      </w:r>
      <w:r w:rsidRPr="005F15E9">
        <w:rPr>
          <w:rFonts w:ascii="Times New Roman" w:hAnsi="Times New Roman" w:cs="Times New Roman"/>
          <w:i/>
          <w:iCs/>
          <w:noProof/>
          <w:sz w:val="24"/>
          <w:szCs w:val="24"/>
          <w:highlight w:val="yellow"/>
        </w:rPr>
        <w:t>International Journal of Hospitality Management</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100</w:t>
      </w:r>
      <w:r w:rsidRPr="005F15E9">
        <w:rPr>
          <w:rFonts w:ascii="Times New Roman" w:hAnsi="Times New Roman" w:cs="Times New Roman"/>
          <w:noProof/>
          <w:sz w:val="24"/>
          <w:szCs w:val="24"/>
          <w:highlight w:val="yellow"/>
        </w:rPr>
        <w:t xml:space="preserve">, 103094. </w:t>
      </w:r>
    </w:p>
    <w:p w14:paraId="6BB818EE" w14:textId="0F5500C2"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Sadiq, M., Bharti, K., Adil, M., &amp; Singh, R. (2021). Why do consumers buy green apparel? The role of dispositional traits, environmental orientation, environmental knowledge, and monetary incentive. </w:t>
      </w:r>
      <w:r w:rsidRPr="005F15E9">
        <w:rPr>
          <w:rFonts w:ascii="Times New Roman" w:hAnsi="Times New Roman" w:cs="Times New Roman"/>
          <w:i/>
          <w:iCs/>
          <w:noProof/>
          <w:sz w:val="24"/>
          <w:szCs w:val="24"/>
          <w:highlight w:val="yellow"/>
        </w:rPr>
        <w:t>Journal of Retailing and Consumer Services</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62</w:t>
      </w:r>
      <w:r w:rsidRPr="005F15E9">
        <w:rPr>
          <w:rFonts w:ascii="Times New Roman" w:hAnsi="Times New Roman" w:cs="Times New Roman"/>
          <w:noProof/>
          <w:sz w:val="24"/>
          <w:szCs w:val="24"/>
          <w:highlight w:val="yellow"/>
        </w:rPr>
        <w:t xml:space="preserve">, 102643. </w:t>
      </w:r>
    </w:p>
    <w:p w14:paraId="10A148BE" w14:textId="4B0AC2A8"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Schiano, A. N., Harwood, W. S., Gerard, P. D., &amp; Drake, M. A. (2020). Consumer perception of the sustainability of dairy products and plant-based dairy alternatives. </w:t>
      </w:r>
      <w:r w:rsidRPr="005F15E9">
        <w:rPr>
          <w:rFonts w:ascii="Times New Roman" w:hAnsi="Times New Roman" w:cs="Times New Roman"/>
          <w:i/>
          <w:iCs/>
          <w:noProof/>
          <w:sz w:val="24"/>
          <w:szCs w:val="24"/>
        </w:rPr>
        <w:t>Journal of Dairy Science</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03</w:t>
      </w:r>
      <w:r w:rsidRPr="005F15E9">
        <w:rPr>
          <w:rFonts w:ascii="Times New Roman" w:hAnsi="Times New Roman" w:cs="Times New Roman"/>
          <w:noProof/>
          <w:sz w:val="24"/>
          <w:szCs w:val="24"/>
        </w:rPr>
        <w:t xml:space="preserve">(12), 11228–11243. </w:t>
      </w:r>
    </w:p>
    <w:p w14:paraId="16705241" w14:textId="76DA7900"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Scott, L., &amp; Vigar-Ellis, D. (2014). Consumer understanding, perceptions and behaviours with regard to environmentally friendly packaging in a developing nation. </w:t>
      </w:r>
      <w:r w:rsidRPr="005F15E9">
        <w:rPr>
          <w:rFonts w:ascii="Times New Roman" w:hAnsi="Times New Roman" w:cs="Times New Roman"/>
          <w:i/>
          <w:iCs/>
          <w:noProof/>
          <w:sz w:val="24"/>
          <w:szCs w:val="24"/>
        </w:rPr>
        <w:t>International Journal of Consumer Studie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38</w:t>
      </w:r>
      <w:r w:rsidRPr="005F15E9">
        <w:rPr>
          <w:rFonts w:ascii="Times New Roman" w:hAnsi="Times New Roman" w:cs="Times New Roman"/>
          <w:noProof/>
          <w:sz w:val="24"/>
          <w:szCs w:val="24"/>
        </w:rPr>
        <w:t xml:space="preserve">(6), 642–649. </w:t>
      </w:r>
    </w:p>
    <w:p w14:paraId="6E10480D" w14:textId="3660EA44"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Shao, J. (2016). Are present sustainability assessment approaches capable of promoting sustainable consumption? A cross-section review on information transferring approaches. </w:t>
      </w:r>
      <w:r w:rsidRPr="005F15E9">
        <w:rPr>
          <w:rFonts w:ascii="Times New Roman" w:hAnsi="Times New Roman" w:cs="Times New Roman"/>
          <w:i/>
          <w:iCs/>
          <w:noProof/>
          <w:sz w:val="24"/>
          <w:szCs w:val="24"/>
        </w:rPr>
        <w:t>Sustainable Production and Consumptio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7</w:t>
      </w:r>
      <w:r w:rsidRPr="005F15E9">
        <w:rPr>
          <w:rFonts w:ascii="Times New Roman" w:hAnsi="Times New Roman" w:cs="Times New Roman"/>
          <w:noProof/>
          <w:sz w:val="24"/>
          <w:szCs w:val="24"/>
        </w:rPr>
        <w:t xml:space="preserve">, 79–93. </w:t>
      </w:r>
    </w:p>
    <w:p w14:paraId="1CCEF29A" w14:textId="33A765EB" w:rsidR="00867A10" w:rsidRDefault="00867A10"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7A10">
        <w:rPr>
          <w:rFonts w:ascii="Times New Roman" w:hAnsi="Times New Roman" w:cs="Times New Roman"/>
          <w:noProof/>
          <w:sz w:val="24"/>
          <w:szCs w:val="24"/>
          <w:highlight w:val="yellow"/>
        </w:rPr>
        <w:t>Shen, Z., Siraj, A., Jiang, H., Zhu, Y., &amp; Li, J. (2020). Chinese-style innovation and its international repercussions in the new economic times. Sustainability (Switzerland), 12(5), 1–17.</w:t>
      </w:r>
      <w:r w:rsidRPr="00867A10">
        <w:rPr>
          <w:rFonts w:ascii="Times New Roman" w:hAnsi="Times New Roman" w:cs="Times New Roman"/>
          <w:noProof/>
          <w:sz w:val="24"/>
          <w:szCs w:val="24"/>
        </w:rPr>
        <w:t xml:space="preserve"> </w:t>
      </w:r>
    </w:p>
    <w:p w14:paraId="01A8FCA8" w14:textId="3F07F085"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Shumaila, Y. Y., Gordon, R. F., &amp; John, G. P. (2010). Explaining Internet Banking Behavior: Theory of Reasoned Action, Theory of Planned Behavior, or Technology Acceptance Model? </w:t>
      </w:r>
      <w:r w:rsidRPr="005F15E9">
        <w:rPr>
          <w:rFonts w:ascii="Times New Roman" w:hAnsi="Times New Roman" w:cs="Times New Roman"/>
          <w:i/>
          <w:iCs/>
          <w:noProof/>
          <w:sz w:val="24"/>
          <w:szCs w:val="24"/>
        </w:rPr>
        <w:t>Journal of Applied Social Psychology</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40</w:t>
      </w:r>
      <w:r w:rsidRPr="005F15E9">
        <w:rPr>
          <w:rFonts w:ascii="Times New Roman" w:hAnsi="Times New Roman" w:cs="Times New Roman"/>
          <w:noProof/>
          <w:sz w:val="24"/>
          <w:szCs w:val="24"/>
        </w:rPr>
        <w:t>(5), 1172–1202.</w:t>
      </w:r>
    </w:p>
    <w:p w14:paraId="4AF17C17" w14:textId="7777777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Siraj, A., Guo, J., Wajid Kamran, M., Li, Q., Zhu, Y., &amp; Student, P. (2020). </w:t>
      </w:r>
      <w:r w:rsidRPr="005F15E9">
        <w:rPr>
          <w:rFonts w:ascii="Times New Roman" w:hAnsi="Times New Roman" w:cs="Times New Roman"/>
          <w:i/>
          <w:iCs/>
          <w:noProof/>
          <w:sz w:val="24"/>
          <w:szCs w:val="24"/>
        </w:rPr>
        <w:t>Characteristics for E-Satisfaction in E-Retailing-Evidence from Chinese E-Commerce</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International Journal of Innovation, Creativity and Change. www.ijicc.net</w:t>
      </w:r>
      <w:r w:rsidRPr="005F15E9">
        <w:rPr>
          <w:rFonts w:ascii="Times New Roman" w:hAnsi="Times New Roman" w:cs="Times New Roman"/>
          <w:noProof/>
          <w:sz w:val="24"/>
          <w:szCs w:val="24"/>
        </w:rPr>
        <w:t xml:space="preserve"> (Vol. 12). Retrieved from www.ijicc.net</w:t>
      </w:r>
    </w:p>
    <w:p w14:paraId="2D326E00" w14:textId="2EA2F28A"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Srnka, K. J., &amp; Koeszegi, S. T. (2017). From Words to Numbers: How to Transform </w:t>
      </w:r>
      <w:r w:rsidRPr="005F15E9">
        <w:rPr>
          <w:rFonts w:ascii="Times New Roman" w:hAnsi="Times New Roman" w:cs="Times New Roman"/>
          <w:noProof/>
          <w:sz w:val="24"/>
          <w:szCs w:val="24"/>
        </w:rPr>
        <w:lastRenderedPageBreak/>
        <w:t xml:space="preserve">Qualitative Data into Meaningful Quantitative Results. </w:t>
      </w:r>
      <w:r w:rsidRPr="005F15E9">
        <w:rPr>
          <w:rFonts w:ascii="Times New Roman" w:hAnsi="Times New Roman" w:cs="Times New Roman"/>
          <w:i/>
          <w:iCs/>
          <w:noProof/>
          <w:sz w:val="24"/>
          <w:szCs w:val="24"/>
        </w:rPr>
        <w:t>Schmalenbach Business Review 2007 59:1</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59</w:t>
      </w:r>
      <w:r w:rsidRPr="005F15E9">
        <w:rPr>
          <w:rFonts w:ascii="Times New Roman" w:hAnsi="Times New Roman" w:cs="Times New Roman"/>
          <w:noProof/>
          <w:sz w:val="24"/>
          <w:szCs w:val="24"/>
        </w:rPr>
        <w:t xml:space="preserve">(1), 29–57. </w:t>
      </w:r>
    </w:p>
    <w:p w14:paraId="02B2CDAC" w14:textId="3C3F51E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Steenkamp, J. B. E. M., ter Hofstede, F., &amp; Wedel, M. (1999). A Cross-National Investigation into the Individual and National Cultural Antecedents of Consumer Innovativeness. </w:t>
      </w:r>
      <w:r w:rsidRPr="005F15E9">
        <w:rPr>
          <w:rFonts w:ascii="Times New Roman" w:hAnsi="Times New Roman" w:cs="Times New Roman"/>
          <w:i/>
          <w:iCs/>
          <w:noProof/>
          <w:sz w:val="24"/>
          <w:szCs w:val="24"/>
        </w:rPr>
        <w:t>Journal of Marketing</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63</w:t>
      </w:r>
      <w:r w:rsidRPr="005F15E9">
        <w:rPr>
          <w:rFonts w:ascii="Times New Roman" w:hAnsi="Times New Roman" w:cs="Times New Roman"/>
          <w:noProof/>
          <w:sz w:val="24"/>
          <w:szCs w:val="24"/>
        </w:rPr>
        <w:t>(2), 55–69.</w:t>
      </w:r>
    </w:p>
    <w:p w14:paraId="2088E088" w14:textId="6435E67A"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Stern, P. C. (2000). Toward a coherent theory of environmentally significant behavior. </w:t>
      </w:r>
      <w:r w:rsidRPr="005F15E9">
        <w:rPr>
          <w:rFonts w:ascii="Times New Roman" w:hAnsi="Times New Roman" w:cs="Times New Roman"/>
          <w:i/>
          <w:iCs/>
          <w:noProof/>
          <w:sz w:val="24"/>
          <w:szCs w:val="24"/>
        </w:rPr>
        <w:t>Journal of Social Issue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56</w:t>
      </w:r>
      <w:r w:rsidRPr="005F15E9">
        <w:rPr>
          <w:rFonts w:ascii="Times New Roman" w:hAnsi="Times New Roman" w:cs="Times New Roman"/>
          <w:noProof/>
          <w:sz w:val="24"/>
          <w:szCs w:val="24"/>
        </w:rPr>
        <w:t xml:space="preserve">(3), 407–424. </w:t>
      </w:r>
    </w:p>
    <w:p w14:paraId="3E1A78DB" w14:textId="02D7D52E"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Stern, Paul C., &amp; Dietz, T. (1994). The Value Basis of Environmental Concern. </w:t>
      </w:r>
      <w:r w:rsidRPr="005F15E9">
        <w:rPr>
          <w:rFonts w:ascii="Times New Roman" w:hAnsi="Times New Roman" w:cs="Times New Roman"/>
          <w:i/>
          <w:iCs/>
          <w:noProof/>
          <w:sz w:val="24"/>
          <w:szCs w:val="24"/>
        </w:rPr>
        <w:t>Journal of Social Issue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50</w:t>
      </w:r>
      <w:r w:rsidRPr="005F15E9">
        <w:rPr>
          <w:rFonts w:ascii="Times New Roman" w:hAnsi="Times New Roman" w:cs="Times New Roman"/>
          <w:noProof/>
          <w:sz w:val="24"/>
          <w:szCs w:val="24"/>
        </w:rPr>
        <w:t xml:space="preserve">(3), 65–84. </w:t>
      </w:r>
    </w:p>
    <w:p w14:paraId="189B43ED" w14:textId="7777777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Stern, Paul C, Dietz, T., Abel, T. D., Guagnano, G., &amp; Kalof, L. (1999). A Value-Belief-Norm Theory of Support for Social Movements: The Case of Environmentalism Recommended Citation. </w:t>
      </w:r>
      <w:r w:rsidRPr="005F15E9">
        <w:rPr>
          <w:rFonts w:ascii="Times New Roman" w:hAnsi="Times New Roman" w:cs="Times New Roman"/>
          <w:i/>
          <w:iCs/>
          <w:noProof/>
          <w:sz w:val="24"/>
          <w:szCs w:val="24"/>
        </w:rPr>
        <w:t>Human Ecology Review</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6</w:t>
      </w:r>
      <w:r w:rsidRPr="005F15E9">
        <w:rPr>
          <w:rFonts w:ascii="Times New Roman" w:hAnsi="Times New Roman" w:cs="Times New Roman"/>
          <w:noProof/>
          <w:sz w:val="24"/>
          <w:szCs w:val="24"/>
        </w:rPr>
        <w:t>(2), 81–97. Retrieved from https://cedar.wwu.edu/hcop_facpubs</w:t>
      </w:r>
    </w:p>
    <w:p w14:paraId="178990D3" w14:textId="7777777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Straub, D. (1989). Validating research instruments. </w:t>
      </w:r>
      <w:r w:rsidRPr="005F15E9">
        <w:rPr>
          <w:rFonts w:ascii="Times New Roman" w:hAnsi="Times New Roman" w:cs="Times New Roman"/>
          <w:i/>
          <w:iCs/>
          <w:noProof/>
          <w:sz w:val="24"/>
          <w:szCs w:val="24"/>
        </w:rPr>
        <w:t>Management Information Systems Quarterly</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3</w:t>
      </w:r>
      <w:r w:rsidRPr="005F15E9">
        <w:rPr>
          <w:rFonts w:ascii="Times New Roman" w:hAnsi="Times New Roman" w:cs="Times New Roman"/>
          <w:noProof/>
          <w:sz w:val="24"/>
          <w:szCs w:val="24"/>
        </w:rPr>
        <w:t>(2), 147–169.</w:t>
      </w:r>
    </w:p>
    <w:p w14:paraId="1385AB33" w14:textId="2D19E6AE"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Straub, Detmar, Boudreau, M.-C., Gefen, D., Straub, D. ;, Boudreau, M.-C., Straub, D., … Gefen, D. (2004). Validation Guidelines for IS Positivist Research. </w:t>
      </w:r>
      <w:r w:rsidRPr="005F15E9">
        <w:rPr>
          <w:rFonts w:ascii="Times New Roman" w:hAnsi="Times New Roman" w:cs="Times New Roman"/>
          <w:i/>
          <w:iCs/>
          <w:noProof/>
          <w:sz w:val="24"/>
          <w:szCs w:val="24"/>
        </w:rPr>
        <w:t>Communications of the Association for Information System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3</w:t>
      </w:r>
      <w:r w:rsidRPr="005F15E9">
        <w:rPr>
          <w:rFonts w:ascii="Times New Roman" w:hAnsi="Times New Roman" w:cs="Times New Roman"/>
          <w:noProof/>
          <w:sz w:val="24"/>
          <w:szCs w:val="24"/>
        </w:rPr>
        <w:t>, 380–427.</w:t>
      </w:r>
    </w:p>
    <w:p w14:paraId="0D5A428F" w14:textId="4D784596"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Sultan, P., Tarafder, T., Pearson, D., &amp; Henryks, J. (2020a). Intention-behaviour gap and perceived behavioural control-behaviour gap in theory of planned behaviour: moderating roles of communication, satisfaction and trust in organic food consumption. </w:t>
      </w:r>
      <w:r w:rsidRPr="005F15E9">
        <w:rPr>
          <w:rFonts w:ascii="Times New Roman" w:hAnsi="Times New Roman" w:cs="Times New Roman"/>
          <w:i/>
          <w:iCs/>
          <w:noProof/>
          <w:sz w:val="24"/>
          <w:szCs w:val="24"/>
        </w:rPr>
        <w:t>Food Quality and Preference</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81</w:t>
      </w:r>
      <w:r w:rsidRPr="005F15E9">
        <w:rPr>
          <w:rFonts w:ascii="Times New Roman" w:hAnsi="Times New Roman" w:cs="Times New Roman"/>
          <w:noProof/>
          <w:sz w:val="24"/>
          <w:szCs w:val="24"/>
        </w:rPr>
        <w:t>, 103838.</w:t>
      </w:r>
    </w:p>
    <w:p w14:paraId="634EBE49" w14:textId="54D3693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Taneja, S., &amp; Ali, L. (2021a). Determinants of customers’ intentions towards environmentally sustainable banking: Testing the structural model. </w:t>
      </w:r>
      <w:r w:rsidRPr="005F15E9">
        <w:rPr>
          <w:rFonts w:ascii="Times New Roman" w:hAnsi="Times New Roman" w:cs="Times New Roman"/>
          <w:i/>
          <w:iCs/>
          <w:noProof/>
          <w:sz w:val="24"/>
          <w:szCs w:val="24"/>
        </w:rPr>
        <w:t>Journal of Retailing and Consumer Service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59</w:t>
      </w:r>
      <w:r w:rsidRPr="005F15E9">
        <w:rPr>
          <w:rFonts w:ascii="Times New Roman" w:hAnsi="Times New Roman" w:cs="Times New Roman"/>
          <w:noProof/>
          <w:sz w:val="24"/>
          <w:szCs w:val="24"/>
        </w:rPr>
        <w:t xml:space="preserve">, 102418. </w:t>
      </w:r>
    </w:p>
    <w:p w14:paraId="5EE6E93C" w14:textId="0664134E"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Taufique, K. M. R., &amp; Vaithianathan, S. (2018). A fresh look at understanding Green consumer behavior among young urban Indian consumers through the lens of Theory of Planned Behavior. </w:t>
      </w:r>
      <w:r w:rsidRPr="005F15E9">
        <w:rPr>
          <w:rFonts w:ascii="Times New Roman" w:hAnsi="Times New Roman" w:cs="Times New Roman"/>
          <w:i/>
          <w:iCs/>
          <w:noProof/>
          <w:sz w:val="24"/>
          <w:szCs w:val="24"/>
        </w:rPr>
        <w:t>Journal of Cleaner Productio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83</w:t>
      </w:r>
      <w:r w:rsidRPr="005F15E9">
        <w:rPr>
          <w:rFonts w:ascii="Times New Roman" w:hAnsi="Times New Roman" w:cs="Times New Roman"/>
          <w:noProof/>
          <w:sz w:val="24"/>
          <w:szCs w:val="24"/>
        </w:rPr>
        <w:t xml:space="preserve">, 46–55. </w:t>
      </w:r>
    </w:p>
    <w:p w14:paraId="5B8E8028" w14:textId="484542DE"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Taufique, K. M. R., Vocino, A., &amp; Polonsky, M. J. (2017). The influence of eco-label knowledge and trust on pro-environmental consumer behaviour in an emerging market. </w:t>
      </w:r>
      <w:r w:rsidRPr="005F15E9">
        <w:rPr>
          <w:rFonts w:ascii="Times New Roman" w:hAnsi="Times New Roman" w:cs="Times New Roman"/>
          <w:i/>
          <w:iCs/>
          <w:noProof/>
          <w:sz w:val="24"/>
          <w:szCs w:val="24"/>
        </w:rPr>
        <w:t>Journal of Strategic Marketing</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25</w:t>
      </w:r>
      <w:r w:rsidRPr="005F15E9">
        <w:rPr>
          <w:rFonts w:ascii="Times New Roman" w:hAnsi="Times New Roman" w:cs="Times New Roman"/>
          <w:noProof/>
          <w:sz w:val="24"/>
          <w:szCs w:val="24"/>
        </w:rPr>
        <w:t xml:space="preserve">(7), 511–529. </w:t>
      </w:r>
    </w:p>
    <w:p w14:paraId="04D764D0" w14:textId="7777777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Taylor-Powell, E., &amp; Renner, M. (2003). Analyzing Qualitative Data.</w:t>
      </w:r>
    </w:p>
    <w:p w14:paraId="564330B7" w14:textId="24232CF2"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Testa, F., Iovino, R., &amp; Iraldo, F. (2020). The circular economy and consumer behaviour: The mediating role of information seeking in buying circular packaging. </w:t>
      </w:r>
      <w:r w:rsidRPr="005F15E9">
        <w:rPr>
          <w:rFonts w:ascii="Times New Roman" w:hAnsi="Times New Roman" w:cs="Times New Roman"/>
          <w:i/>
          <w:iCs/>
          <w:noProof/>
          <w:sz w:val="24"/>
          <w:szCs w:val="24"/>
        </w:rPr>
        <w:t>Business Strategy and the Environment</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29</w:t>
      </w:r>
      <w:r w:rsidRPr="005F15E9">
        <w:rPr>
          <w:rFonts w:ascii="Times New Roman" w:hAnsi="Times New Roman" w:cs="Times New Roman"/>
          <w:noProof/>
          <w:sz w:val="24"/>
          <w:szCs w:val="24"/>
        </w:rPr>
        <w:t xml:space="preserve">(8), 3435–3448. </w:t>
      </w:r>
    </w:p>
    <w:p w14:paraId="6AB0BC50" w14:textId="6DD0FC2B"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Testa, F., Pretner, G., Iovino, R., Bianchi, G., Tessitore, S., &amp; Iraldo, F. (2021). </w:t>
      </w:r>
      <w:r w:rsidRPr="005F15E9">
        <w:rPr>
          <w:rFonts w:ascii="Times New Roman" w:hAnsi="Times New Roman" w:cs="Times New Roman"/>
          <w:i/>
          <w:iCs/>
          <w:noProof/>
          <w:sz w:val="24"/>
          <w:szCs w:val="24"/>
        </w:rPr>
        <w:t>Drivers to green consumption: a systematic review</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Environment, Development and Sustainability</w:t>
      </w:r>
      <w:r w:rsidRPr="005F15E9">
        <w:rPr>
          <w:rFonts w:ascii="Times New Roman" w:hAnsi="Times New Roman" w:cs="Times New Roman"/>
          <w:noProof/>
          <w:sz w:val="24"/>
          <w:szCs w:val="24"/>
        </w:rPr>
        <w:t xml:space="preserve"> (Vol. 23). Springer Netherlands. </w:t>
      </w:r>
    </w:p>
    <w:p w14:paraId="19352F1E" w14:textId="5781034D"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Trivedi, R. H., Patel, J. D., &amp; Acharya, N. (2018). Causality analysis of media influence on environmental attitude, intention and behaviors leading to green purchasing. </w:t>
      </w:r>
      <w:r w:rsidRPr="005F15E9">
        <w:rPr>
          <w:rFonts w:ascii="Times New Roman" w:hAnsi="Times New Roman" w:cs="Times New Roman"/>
          <w:i/>
          <w:iCs/>
          <w:noProof/>
          <w:sz w:val="24"/>
          <w:szCs w:val="24"/>
        </w:rPr>
        <w:t>Journal of Cleaner Productio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96</w:t>
      </w:r>
      <w:r w:rsidRPr="005F15E9">
        <w:rPr>
          <w:rFonts w:ascii="Times New Roman" w:hAnsi="Times New Roman" w:cs="Times New Roman"/>
          <w:noProof/>
          <w:sz w:val="24"/>
          <w:szCs w:val="24"/>
        </w:rPr>
        <w:t xml:space="preserve">, 11–22. </w:t>
      </w:r>
    </w:p>
    <w:p w14:paraId="285D5483" w14:textId="7777777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lastRenderedPageBreak/>
        <w:t xml:space="preserve">UN Environment. (2019). </w:t>
      </w:r>
      <w:r w:rsidRPr="005F15E9">
        <w:rPr>
          <w:rFonts w:ascii="Times New Roman" w:hAnsi="Times New Roman" w:cs="Times New Roman"/>
          <w:i/>
          <w:iCs/>
          <w:noProof/>
          <w:sz w:val="24"/>
          <w:szCs w:val="24"/>
          <w:highlight w:val="yellow"/>
        </w:rPr>
        <w:t>UN Environment (2019). Global Environment Outlook – GEO-6: Healthy Planet, Healthy People</w:t>
      </w:r>
      <w:r w:rsidRPr="005F15E9">
        <w:rPr>
          <w:rFonts w:ascii="Times New Roman" w:hAnsi="Times New Roman" w:cs="Times New Roman"/>
          <w:noProof/>
          <w:sz w:val="24"/>
          <w:szCs w:val="24"/>
          <w:highlight w:val="yellow"/>
        </w:rPr>
        <w:t>. (P. Ekins, J. Gupta, &amp; P. Boileau, Eds.). Nairobi: Cambridge University Press.</w:t>
      </w:r>
    </w:p>
    <w:p w14:paraId="1F7FEB6D" w14:textId="0B6879D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Valentine, D. B., &amp; Powers, T. L. (2013). Generation Y values and lifestyle segments. </w:t>
      </w:r>
      <w:r w:rsidRPr="005F15E9">
        <w:rPr>
          <w:rFonts w:ascii="Times New Roman" w:hAnsi="Times New Roman" w:cs="Times New Roman"/>
          <w:i/>
          <w:iCs/>
          <w:noProof/>
          <w:sz w:val="24"/>
          <w:szCs w:val="24"/>
        </w:rPr>
        <w:t>Journal of Consumer Marketing</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30</w:t>
      </w:r>
      <w:r w:rsidRPr="005F15E9">
        <w:rPr>
          <w:rFonts w:ascii="Times New Roman" w:hAnsi="Times New Roman" w:cs="Times New Roman"/>
          <w:noProof/>
          <w:sz w:val="24"/>
          <w:szCs w:val="24"/>
        </w:rPr>
        <w:t xml:space="preserve">(7), 597–606. </w:t>
      </w:r>
    </w:p>
    <w:p w14:paraId="0977732B" w14:textId="4216F0EA"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Van Doorn, J., &amp; Verhoef, P. C. (2015). Drivers of and Barriers to Organic Purchase Behavior. </w:t>
      </w:r>
      <w:r w:rsidRPr="005F15E9">
        <w:rPr>
          <w:rFonts w:ascii="Times New Roman" w:hAnsi="Times New Roman" w:cs="Times New Roman"/>
          <w:i/>
          <w:iCs/>
          <w:noProof/>
          <w:sz w:val="24"/>
          <w:szCs w:val="24"/>
        </w:rPr>
        <w:t>Journal of Retailing</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91</w:t>
      </w:r>
      <w:r w:rsidRPr="005F15E9">
        <w:rPr>
          <w:rFonts w:ascii="Times New Roman" w:hAnsi="Times New Roman" w:cs="Times New Roman"/>
          <w:noProof/>
          <w:sz w:val="24"/>
          <w:szCs w:val="24"/>
        </w:rPr>
        <w:t xml:space="preserve">(3), 436–450. </w:t>
      </w:r>
    </w:p>
    <w:p w14:paraId="4689DF6F" w14:textId="0525299D"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Van Loo, E. J., Caputo, V., Nayga, R. M., Seo, H. S., Zhang, B., &amp; Verbeke, W. (2015). Sustainability labels on coffee: Consumer preferences, willingness-to-pay and visual attention to attributes. </w:t>
      </w:r>
      <w:r w:rsidRPr="005F15E9">
        <w:rPr>
          <w:rFonts w:ascii="Times New Roman" w:hAnsi="Times New Roman" w:cs="Times New Roman"/>
          <w:i/>
          <w:iCs/>
          <w:noProof/>
          <w:sz w:val="24"/>
          <w:szCs w:val="24"/>
        </w:rPr>
        <w:t>Ecological Economic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18</w:t>
      </w:r>
      <w:r w:rsidRPr="005F15E9">
        <w:rPr>
          <w:rFonts w:ascii="Times New Roman" w:hAnsi="Times New Roman" w:cs="Times New Roman"/>
          <w:noProof/>
          <w:sz w:val="24"/>
          <w:szCs w:val="24"/>
        </w:rPr>
        <w:t xml:space="preserve">, 215–225. </w:t>
      </w:r>
    </w:p>
    <w:p w14:paraId="324D829C" w14:textId="7DBA0F06"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van Riel, A. C. R., Andreassen, T. W., Lervik-Olsen, L., Zhang, L., Mithas, S., &amp; Heinonen, K. (2021). A customer-centric five actor model for sustainability and service innovation. </w:t>
      </w:r>
      <w:r w:rsidRPr="005F15E9">
        <w:rPr>
          <w:rFonts w:ascii="Times New Roman" w:hAnsi="Times New Roman" w:cs="Times New Roman"/>
          <w:i/>
          <w:iCs/>
          <w:noProof/>
          <w:sz w:val="24"/>
          <w:szCs w:val="24"/>
          <w:highlight w:val="yellow"/>
        </w:rPr>
        <w:t>Journal of Business Research</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136</w:t>
      </w:r>
      <w:r w:rsidRPr="005F15E9">
        <w:rPr>
          <w:rFonts w:ascii="Times New Roman" w:hAnsi="Times New Roman" w:cs="Times New Roman"/>
          <w:noProof/>
          <w:sz w:val="24"/>
          <w:szCs w:val="24"/>
          <w:highlight w:val="yellow"/>
        </w:rPr>
        <w:t xml:space="preserve">, 389–401. </w:t>
      </w:r>
    </w:p>
    <w:p w14:paraId="629879FB" w14:textId="65DF52B6"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Vandecasteele, B., &amp; Geuens, M. (2010). Motivated consumer innovativeness: Concept, measurement, and validation. </w:t>
      </w:r>
      <w:r w:rsidRPr="005F15E9">
        <w:rPr>
          <w:rFonts w:ascii="Times New Roman" w:hAnsi="Times New Roman" w:cs="Times New Roman"/>
          <w:i/>
          <w:iCs/>
          <w:noProof/>
          <w:sz w:val="24"/>
          <w:szCs w:val="24"/>
        </w:rPr>
        <w:t>International Journal of Research in Marketing</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27</w:t>
      </w:r>
      <w:r w:rsidRPr="005F15E9">
        <w:rPr>
          <w:rFonts w:ascii="Times New Roman" w:hAnsi="Times New Roman" w:cs="Times New Roman"/>
          <w:noProof/>
          <w:sz w:val="24"/>
          <w:szCs w:val="24"/>
        </w:rPr>
        <w:t>(4), 308–318.</w:t>
      </w:r>
    </w:p>
    <w:p w14:paraId="0E8C6DD3" w14:textId="7AD8044A"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Vecchio, R., &amp; Annunziata, A. (2015). Willingness-to-pay for sustainability-labelled chocolate: an experimental auction approach. </w:t>
      </w:r>
      <w:r w:rsidRPr="005F15E9">
        <w:rPr>
          <w:rFonts w:ascii="Times New Roman" w:hAnsi="Times New Roman" w:cs="Times New Roman"/>
          <w:i/>
          <w:iCs/>
          <w:noProof/>
          <w:sz w:val="24"/>
          <w:szCs w:val="24"/>
        </w:rPr>
        <w:t>Journal of Cleaner Productio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86</w:t>
      </w:r>
      <w:r w:rsidRPr="005F15E9">
        <w:rPr>
          <w:rFonts w:ascii="Times New Roman" w:hAnsi="Times New Roman" w:cs="Times New Roman"/>
          <w:noProof/>
          <w:sz w:val="24"/>
          <w:szCs w:val="24"/>
        </w:rPr>
        <w:t xml:space="preserve">, 335–342. </w:t>
      </w:r>
    </w:p>
    <w:p w14:paraId="3C5DF0C0" w14:textId="4C297C40"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Verbeke, W., &amp; Ward, R. W. (2006). Consumer interest in information cues denoting quality, traceability and origin: An application of ordered probit models to beef labels. </w:t>
      </w:r>
      <w:r w:rsidRPr="005F15E9">
        <w:rPr>
          <w:rFonts w:ascii="Times New Roman" w:hAnsi="Times New Roman" w:cs="Times New Roman"/>
          <w:i/>
          <w:iCs/>
          <w:noProof/>
          <w:sz w:val="24"/>
          <w:szCs w:val="24"/>
        </w:rPr>
        <w:t>Food Quality and Preference</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7</w:t>
      </w:r>
      <w:r w:rsidRPr="005F15E9">
        <w:rPr>
          <w:rFonts w:ascii="Times New Roman" w:hAnsi="Times New Roman" w:cs="Times New Roman"/>
          <w:noProof/>
          <w:sz w:val="24"/>
          <w:szCs w:val="24"/>
        </w:rPr>
        <w:t xml:space="preserve">(6), 453–467. </w:t>
      </w:r>
    </w:p>
    <w:p w14:paraId="7AE9B8F5" w14:textId="3718F8AB"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Verma, V. K., &amp; Chandra, B. (2018). An application of theory of planned behavior to predict young Indian consumers’ green hotel visit intention. </w:t>
      </w:r>
      <w:r w:rsidRPr="005F15E9">
        <w:rPr>
          <w:rFonts w:ascii="Times New Roman" w:hAnsi="Times New Roman" w:cs="Times New Roman"/>
          <w:i/>
          <w:iCs/>
          <w:noProof/>
          <w:sz w:val="24"/>
          <w:szCs w:val="24"/>
        </w:rPr>
        <w:t>Journal of Cleaner Productio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72</w:t>
      </w:r>
      <w:r w:rsidRPr="005F15E9">
        <w:rPr>
          <w:rFonts w:ascii="Times New Roman" w:hAnsi="Times New Roman" w:cs="Times New Roman"/>
          <w:noProof/>
          <w:sz w:val="24"/>
          <w:szCs w:val="24"/>
        </w:rPr>
        <w:t xml:space="preserve">, 1152–1162. </w:t>
      </w:r>
    </w:p>
    <w:p w14:paraId="73698C95" w14:textId="540884C6"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Vermeir, I., &amp; Verbeke, W. (2006). Sustainable food consumption: Exploring the consumer “attitude - Behavioral intention” gap. </w:t>
      </w:r>
      <w:r w:rsidRPr="005F15E9">
        <w:rPr>
          <w:rFonts w:ascii="Times New Roman" w:hAnsi="Times New Roman" w:cs="Times New Roman"/>
          <w:i/>
          <w:iCs/>
          <w:noProof/>
          <w:sz w:val="24"/>
          <w:szCs w:val="24"/>
        </w:rPr>
        <w:t>Journal of Agricultural and Environmental Ethic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9</w:t>
      </w:r>
      <w:r w:rsidRPr="005F15E9">
        <w:rPr>
          <w:rFonts w:ascii="Times New Roman" w:hAnsi="Times New Roman" w:cs="Times New Roman"/>
          <w:noProof/>
          <w:sz w:val="24"/>
          <w:szCs w:val="24"/>
        </w:rPr>
        <w:t>(2), 169–194.</w:t>
      </w:r>
    </w:p>
    <w:p w14:paraId="33431A74" w14:textId="65DA72CC"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Wandosell, G., Parra-Meroño, M. C., Alcayde, A., &amp; Baños, R. (2021, February 1). Green packaging from consumer and business perspectives. </w:t>
      </w:r>
      <w:r w:rsidRPr="005F15E9">
        <w:rPr>
          <w:rFonts w:ascii="Times New Roman" w:hAnsi="Times New Roman" w:cs="Times New Roman"/>
          <w:i/>
          <w:iCs/>
          <w:noProof/>
          <w:sz w:val="24"/>
          <w:szCs w:val="24"/>
        </w:rPr>
        <w:t>Sustainability (Switzerland)</w:t>
      </w:r>
      <w:r w:rsidRPr="005F15E9">
        <w:rPr>
          <w:rFonts w:ascii="Times New Roman" w:hAnsi="Times New Roman" w:cs="Times New Roman"/>
          <w:noProof/>
          <w:sz w:val="24"/>
          <w:szCs w:val="24"/>
        </w:rPr>
        <w:t xml:space="preserve">. MDPI AG. </w:t>
      </w:r>
    </w:p>
    <w:p w14:paraId="305AA464" w14:textId="0872F845"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Wang, J., Nguyen, N., &amp; Bu, X. (2020). Exploring the Roles of Green Food Consumption and Social Trust in the Relationship between Perceived Consumer Effectiveness and Psychological Wellbeing. </w:t>
      </w:r>
      <w:r w:rsidRPr="005F15E9">
        <w:rPr>
          <w:rFonts w:ascii="Times New Roman" w:hAnsi="Times New Roman" w:cs="Times New Roman"/>
          <w:i/>
          <w:iCs/>
          <w:noProof/>
          <w:sz w:val="24"/>
          <w:szCs w:val="24"/>
        </w:rPr>
        <w:t>International Journal of Environmental Research and Public Health 2020, Vol. 17, Page 4676</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7</w:t>
      </w:r>
      <w:r w:rsidRPr="005F15E9">
        <w:rPr>
          <w:rFonts w:ascii="Times New Roman" w:hAnsi="Times New Roman" w:cs="Times New Roman"/>
          <w:noProof/>
          <w:sz w:val="24"/>
          <w:szCs w:val="24"/>
        </w:rPr>
        <w:t xml:space="preserve">(13), 4676. </w:t>
      </w:r>
    </w:p>
    <w:p w14:paraId="20615869" w14:textId="3DAB21B8"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Wang, O., &amp; Scrimgeour, F. (2021). Willingness to adopt a more plant-based diet in China and New Zealand: Applying the theories of planned behaviour, meat attachment and food choice motives. </w:t>
      </w:r>
      <w:r w:rsidRPr="005F15E9">
        <w:rPr>
          <w:rFonts w:ascii="Times New Roman" w:hAnsi="Times New Roman" w:cs="Times New Roman"/>
          <w:i/>
          <w:iCs/>
          <w:noProof/>
          <w:sz w:val="24"/>
          <w:szCs w:val="24"/>
        </w:rPr>
        <w:t>Food Quality and Preference</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93</w:t>
      </w:r>
      <w:r w:rsidRPr="005F15E9">
        <w:rPr>
          <w:rFonts w:ascii="Times New Roman" w:hAnsi="Times New Roman" w:cs="Times New Roman"/>
          <w:noProof/>
          <w:sz w:val="24"/>
          <w:szCs w:val="24"/>
        </w:rPr>
        <w:t xml:space="preserve">, 104294. </w:t>
      </w:r>
    </w:p>
    <w:p w14:paraId="518983F1" w14:textId="6939619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highlight w:val="yellow"/>
        </w:rPr>
      </w:pPr>
      <w:r w:rsidRPr="005F15E9">
        <w:rPr>
          <w:rFonts w:ascii="Times New Roman" w:hAnsi="Times New Roman" w:cs="Times New Roman"/>
          <w:noProof/>
          <w:sz w:val="24"/>
          <w:szCs w:val="24"/>
          <w:highlight w:val="yellow"/>
        </w:rPr>
        <w:t xml:space="preserve">Wang, W., Mo, T., &amp; Wang, Y. (2022). Better self and better us: Exploring the individual and collective motivations for China’s Generation Z consumers to reduce plastic pollution. </w:t>
      </w:r>
      <w:r w:rsidRPr="005F15E9">
        <w:rPr>
          <w:rFonts w:ascii="Times New Roman" w:hAnsi="Times New Roman" w:cs="Times New Roman"/>
          <w:i/>
          <w:iCs/>
          <w:noProof/>
          <w:sz w:val="24"/>
          <w:szCs w:val="24"/>
          <w:highlight w:val="yellow"/>
        </w:rPr>
        <w:t>Resources, Conservation and Recycling</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179</w:t>
      </w:r>
      <w:r w:rsidRPr="005F15E9">
        <w:rPr>
          <w:rFonts w:ascii="Times New Roman" w:hAnsi="Times New Roman" w:cs="Times New Roman"/>
          <w:noProof/>
          <w:sz w:val="24"/>
          <w:szCs w:val="24"/>
          <w:highlight w:val="yellow"/>
        </w:rPr>
        <w:t xml:space="preserve">, 106111. </w:t>
      </w:r>
    </w:p>
    <w:p w14:paraId="23979F8D" w14:textId="5961BE36"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Wei, G., Chen, X., &amp; Qin, X. (2021). Product Greenness and Pricing Strategy of Supply </w:t>
      </w:r>
      <w:r w:rsidRPr="005F15E9">
        <w:rPr>
          <w:rFonts w:ascii="Times New Roman" w:hAnsi="Times New Roman" w:cs="Times New Roman"/>
          <w:noProof/>
          <w:sz w:val="24"/>
          <w:szCs w:val="24"/>
          <w:highlight w:val="yellow"/>
        </w:rPr>
        <w:lastRenderedPageBreak/>
        <w:t xml:space="preserve">Chain Incorporating Asymmetric Heterogeneous Preferences. </w:t>
      </w:r>
      <w:r w:rsidRPr="005F15E9">
        <w:rPr>
          <w:rFonts w:ascii="Times New Roman" w:hAnsi="Times New Roman" w:cs="Times New Roman"/>
          <w:i/>
          <w:iCs/>
          <w:noProof/>
          <w:sz w:val="24"/>
          <w:szCs w:val="24"/>
          <w:highlight w:val="yellow"/>
        </w:rPr>
        <w:t>IEEE Access</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9</w:t>
      </w:r>
      <w:r w:rsidRPr="005F15E9">
        <w:rPr>
          <w:rFonts w:ascii="Times New Roman" w:hAnsi="Times New Roman" w:cs="Times New Roman"/>
          <w:noProof/>
          <w:sz w:val="24"/>
          <w:szCs w:val="24"/>
          <w:highlight w:val="yellow"/>
        </w:rPr>
        <w:t xml:space="preserve">, 11563–11584. </w:t>
      </w:r>
    </w:p>
    <w:p w14:paraId="0AD0A663" w14:textId="15CB0E16"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Weinrich, R., &amp; Spiller, A. (2016). Developing food labelling strategies: Multi-level labelling. </w:t>
      </w:r>
      <w:r w:rsidRPr="005F15E9">
        <w:rPr>
          <w:rFonts w:ascii="Times New Roman" w:hAnsi="Times New Roman" w:cs="Times New Roman"/>
          <w:i/>
          <w:iCs/>
          <w:noProof/>
          <w:sz w:val="24"/>
          <w:szCs w:val="24"/>
        </w:rPr>
        <w:t>Journal of Cleaner Productio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37</w:t>
      </w:r>
      <w:r w:rsidRPr="005F15E9">
        <w:rPr>
          <w:rFonts w:ascii="Times New Roman" w:hAnsi="Times New Roman" w:cs="Times New Roman"/>
          <w:noProof/>
          <w:sz w:val="24"/>
          <w:szCs w:val="24"/>
        </w:rPr>
        <w:t xml:space="preserve">, 1138–1148. </w:t>
      </w:r>
    </w:p>
    <w:p w14:paraId="018BE65B" w14:textId="29E82E1F"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Xuan, B. B. (2021). Consumer preference for eco-labelled aquaculture products in Vietnam. </w:t>
      </w:r>
      <w:r w:rsidRPr="005F15E9">
        <w:rPr>
          <w:rFonts w:ascii="Times New Roman" w:hAnsi="Times New Roman" w:cs="Times New Roman"/>
          <w:i/>
          <w:iCs/>
          <w:noProof/>
          <w:sz w:val="24"/>
          <w:szCs w:val="24"/>
        </w:rPr>
        <w:t>Aquaculture</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532</w:t>
      </w:r>
      <w:r w:rsidRPr="005F15E9">
        <w:rPr>
          <w:rFonts w:ascii="Times New Roman" w:hAnsi="Times New Roman" w:cs="Times New Roman"/>
          <w:noProof/>
          <w:sz w:val="24"/>
          <w:szCs w:val="24"/>
        </w:rPr>
        <w:t xml:space="preserve">. </w:t>
      </w:r>
    </w:p>
    <w:p w14:paraId="6F10E1FC" w14:textId="4B3E23B8"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Yadav, R., &amp; Pathak, G. S. (2017). Determinants of Consumers’ Green Purchase Behavior in a Developing Nation: Applying and Extending the Theory of Planned Behavior. </w:t>
      </w:r>
      <w:r w:rsidRPr="005F15E9">
        <w:rPr>
          <w:rFonts w:ascii="Times New Roman" w:hAnsi="Times New Roman" w:cs="Times New Roman"/>
          <w:i/>
          <w:iCs/>
          <w:noProof/>
          <w:sz w:val="24"/>
          <w:szCs w:val="24"/>
        </w:rPr>
        <w:t>Ecological Economics</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34</w:t>
      </w:r>
      <w:r w:rsidRPr="005F15E9">
        <w:rPr>
          <w:rFonts w:ascii="Times New Roman" w:hAnsi="Times New Roman" w:cs="Times New Roman"/>
          <w:noProof/>
          <w:sz w:val="24"/>
          <w:szCs w:val="24"/>
        </w:rPr>
        <w:t xml:space="preserve">, 114–122. </w:t>
      </w:r>
    </w:p>
    <w:p w14:paraId="75BA71D6" w14:textId="77777777"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Yan Li, L. Z. and M. J. (2017). </w:t>
      </w:r>
      <w:r w:rsidRPr="005F15E9">
        <w:rPr>
          <w:rFonts w:ascii="Times New Roman" w:hAnsi="Times New Roman" w:cs="Times New Roman"/>
          <w:i/>
          <w:iCs/>
          <w:noProof/>
          <w:sz w:val="24"/>
          <w:szCs w:val="24"/>
          <w:highlight w:val="yellow"/>
        </w:rPr>
        <w:t>The 10-Year Framework of Programmes on Sustainable Consumption and Production Patterns (10YFP)</w:t>
      </w:r>
      <w:r w:rsidRPr="005F15E9">
        <w:rPr>
          <w:rFonts w:ascii="Times New Roman" w:hAnsi="Times New Roman" w:cs="Times New Roman"/>
          <w:noProof/>
          <w:sz w:val="24"/>
          <w:szCs w:val="24"/>
          <w:highlight w:val="yellow"/>
        </w:rPr>
        <w:t>. Retrieved from https://www.oneplanetnetwork.org/sites/default/files/en_report_on_consumer_awareness_and_behavior_change_in_sustainable_consumption_in_china-final.pdf</w:t>
      </w:r>
    </w:p>
    <w:p w14:paraId="0CAE1CB3" w14:textId="29ED161F"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Yazdanpanah, M., &amp; Forouzani, M. (2015). Application of the Theory of Planned Behaviour to predict Iranian students’ intention to purchase organic food. </w:t>
      </w:r>
      <w:r w:rsidRPr="005F15E9">
        <w:rPr>
          <w:rFonts w:ascii="Times New Roman" w:hAnsi="Times New Roman" w:cs="Times New Roman"/>
          <w:i/>
          <w:iCs/>
          <w:noProof/>
          <w:sz w:val="24"/>
          <w:szCs w:val="24"/>
        </w:rPr>
        <w:t>Journal of Cleaner Productio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07</w:t>
      </w:r>
      <w:r w:rsidRPr="005F15E9">
        <w:rPr>
          <w:rFonts w:ascii="Times New Roman" w:hAnsi="Times New Roman" w:cs="Times New Roman"/>
          <w:noProof/>
          <w:sz w:val="24"/>
          <w:szCs w:val="24"/>
        </w:rPr>
        <w:t xml:space="preserve">, 342–352. </w:t>
      </w:r>
    </w:p>
    <w:p w14:paraId="0E8FBF8B" w14:textId="077679A8"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Yin, Z., Li, B., Li, S., Ding, J., &amp; Zhang, L. (2022). Key influencing factors of green vegetable consumption in Beijing, China. </w:t>
      </w:r>
      <w:r w:rsidRPr="005F15E9">
        <w:rPr>
          <w:rFonts w:ascii="Times New Roman" w:hAnsi="Times New Roman" w:cs="Times New Roman"/>
          <w:i/>
          <w:iCs/>
          <w:noProof/>
          <w:sz w:val="24"/>
          <w:szCs w:val="24"/>
          <w:highlight w:val="yellow"/>
        </w:rPr>
        <w:t>Journal of Retailing and Consumer Services</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66</w:t>
      </w:r>
      <w:r w:rsidRPr="005F15E9">
        <w:rPr>
          <w:rFonts w:ascii="Times New Roman" w:hAnsi="Times New Roman" w:cs="Times New Roman"/>
          <w:noProof/>
          <w:sz w:val="24"/>
          <w:szCs w:val="24"/>
          <w:highlight w:val="yellow"/>
        </w:rPr>
        <w:t xml:space="preserve">, 102907. </w:t>
      </w:r>
    </w:p>
    <w:p w14:paraId="3BB3FA08" w14:textId="33F7F152"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Yu, T. Y., Yu, T. K., &amp; Chao, C. M. (2017). Understanding Taiwanese undergraduate students’ pro-environmental behavioral intention towards green products in the fight against climate change. </w:t>
      </w:r>
      <w:r w:rsidRPr="005F15E9">
        <w:rPr>
          <w:rFonts w:ascii="Times New Roman" w:hAnsi="Times New Roman" w:cs="Times New Roman"/>
          <w:i/>
          <w:iCs/>
          <w:noProof/>
          <w:sz w:val="24"/>
          <w:szCs w:val="24"/>
        </w:rPr>
        <w:t>Journal of Cleaner Production</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161</w:t>
      </w:r>
      <w:r w:rsidRPr="005F15E9">
        <w:rPr>
          <w:rFonts w:ascii="Times New Roman" w:hAnsi="Times New Roman" w:cs="Times New Roman"/>
          <w:noProof/>
          <w:sz w:val="24"/>
          <w:szCs w:val="24"/>
        </w:rPr>
        <w:t xml:space="preserve">, 390–402. </w:t>
      </w:r>
    </w:p>
    <w:p w14:paraId="028BEA23" w14:textId="53BF33F3" w:rsidR="00CF00D7" w:rsidRPr="005F15E9"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highlight w:val="yellow"/>
        </w:rPr>
        <w:t xml:space="preserve">Zafar, A. U., Shen, J., Ashfaq, M., &amp; Shahzad, M. (2021). Social media and sustainable purchasing attitude: Role of trust in social media and environmental effectiveness. </w:t>
      </w:r>
      <w:r w:rsidRPr="005F15E9">
        <w:rPr>
          <w:rFonts w:ascii="Times New Roman" w:hAnsi="Times New Roman" w:cs="Times New Roman"/>
          <w:i/>
          <w:iCs/>
          <w:noProof/>
          <w:sz w:val="24"/>
          <w:szCs w:val="24"/>
          <w:highlight w:val="yellow"/>
        </w:rPr>
        <w:t>Journal of Retailing and Consumer Services</w:t>
      </w:r>
      <w:r w:rsidRPr="005F15E9">
        <w:rPr>
          <w:rFonts w:ascii="Times New Roman" w:hAnsi="Times New Roman" w:cs="Times New Roman"/>
          <w:noProof/>
          <w:sz w:val="24"/>
          <w:szCs w:val="24"/>
          <w:highlight w:val="yellow"/>
        </w:rPr>
        <w:t xml:space="preserve">, </w:t>
      </w:r>
      <w:r w:rsidRPr="005F15E9">
        <w:rPr>
          <w:rFonts w:ascii="Times New Roman" w:hAnsi="Times New Roman" w:cs="Times New Roman"/>
          <w:i/>
          <w:iCs/>
          <w:noProof/>
          <w:sz w:val="24"/>
          <w:szCs w:val="24"/>
          <w:highlight w:val="yellow"/>
        </w:rPr>
        <w:t>63</w:t>
      </w:r>
      <w:r w:rsidRPr="005F15E9">
        <w:rPr>
          <w:rFonts w:ascii="Times New Roman" w:hAnsi="Times New Roman" w:cs="Times New Roman"/>
          <w:noProof/>
          <w:sz w:val="24"/>
          <w:szCs w:val="24"/>
          <w:highlight w:val="yellow"/>
        </w:rPr>
        <w:t xml:space="preserve">, 102751. </w:t>
      </w:r>
    </w:p>
    <w:p w14:paraId="4CA20367" w14:textId="44D1D8AE" w:rsidR="00CF00D7" w:rsidRDefault="00CF00D7" w:rsidP="000E04E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15E9">
        <w:rPr>
          <w:rFonts w:ascii="Times New Roman" w:hAnsi="Times New Roman" w:cs="Times New Roman"/>
          <w:noProof/>
          <w:sz w:val="24"/>
          <w:szCs w:val="24"/>
        </w:rPr>
        <w:t xml:space="preserve">Zhou, Y., Thøgersen, J., Ruan, Y., &amp; Huang, G. (2013). The moderating role of human values in planned behavior: the case of Chinese consumers’ intention to buy organic food. </w:t>
      </w:r>
      <w:r w:rsidRPr="005F15E9">
        <w:rPr>
          <w:rFonts w:ascii="Times New Roman" w:hAnsi="Times New Roman" w:cs="Times New Roman"/>
          <w:i/>
          <w:iCs/>
          <w:noProof/>
          <w:sz w:val="24"/>
          <w:szCs w:val="24"/>
        </w:rPr>
        <w:t>Journal of Consumer Marketing</w:t>
      </w:r>
      <w:r w:rsidRPr="005F15E9">
        <w:rPr>
          <w:rFonts w:ascii="Times New Roman" w:hAnsi="Times New Roman" w:cs="Times New Roman"/>
          <w:noProof/>
          <w:sz w:val="24"/>
          <w:szCs w:val="24"/>
        </w:rPr>
        <w:t xml:space="preserve">, </w:t>
      </w:r>
      <w:r w:rsidRPr="005F15E9">
        <w:rPr>
          <w:rFonts w:ascii="Times New Roman" w:hAnsi="Times New Roman" w:cs="Times New Roman"/>
          <w:i/>
          <w:iCs/>
          <w:noProof/>
          <w:sz w:val="24"/>
          <w:szCs w:val="24"/>
        </w:rPr>
        <w:t>30</w:t>
      </w:r>
      <w:r w:rsidRPr="005F15E9">
        <w:rPr>
          <w:rFonts w:ascii="Times New Roman" w:hAnsi="Times New Roman" w:cs="Times New Roman"/>
          <w:noProof/>
          <w:sz w:val="24"/>
          <w:szCs w:val="24"/>
        </w:rPr>
        <w:t>(4), 335–344.</w:t>
      </w:r>
    </w:p>
    <w:p w14:paraId="39DBB034" w14:textId="77777777" w:rsidR="000E04E3" w:rsidRPr="005F15E9" w:rsidRDefault="000E04E3" w:rsidP="000E04E3">
      <w:pPr>
        <w:widowControl w:val="0"/>
        <w:autoSpaceDE w:val="0"/>
        <w:autoSpaceDN w:val="0"/>
        <w:adjustRightInd w:val="0"/>
        <w:spacing w:line="240" w:lineRule="auto"/>
        <w:ind w:left="480" w:hanging="480"/>
        <w:jc w:val="both"/>
        <w:rPr>
          <w:rFonts w:ascii="Times New Roman" w:hAnsi="Times New Roman" w:cs="Times New Roman"/>
          <w:noProof/>
          <w:sz w:val="24"/>
        </w:rPr>
      </w:pPr>
    </w:p>
    <w:p w14:paraId="6FC1D918" w14:textId="77777777" w:rsidR="00223A19" w:rsidRDefault="00FF1C02" w:rsidP="000E04E3">
      <w:pPr>
        <w:spacing w:before="240" w:line="276" w:lineRule="auto"/>
        <w:jc w:val="center"/>
        <w:rPr>
          <w:rFonts w:ascii="Times New Roman" w:hAnsi="Times New Roman" w:cs="Times New Roman"/>
          <w:b/>
          <w:sz w:val="24"/>
          <w:szCs w:val="24"/>
        </w:rPr>
      </w:pPr>
      <w:r w:rsidRPr="005F15E9">
        <w:rPr>
          <w:rFonts w:ascii="Times New Roman" w:hAnsi="Times New Roman" w:cs="Times New Roman"/>
          <w:sz w:val="24"/>
          <w:szCs w:val="24"/>
        </w:rPr>
        <w:fldChar w:fldCharType="end"/>
      </w:r>
      <w:r w:rsidR="00F948A3" w:rsidRPr="005F15E9">
        <w:rPr>
          <w:rFonts w:ascii="Times New Roman" w:hAnsi="Times New Roman" w:cs="Times New Roman"/>
          <w:b/>
          <w:sz w:val="24"/>
          <w:szCs w:val="24"/>
        </w:rPr>
        <w:t xml:space="preserve"> </w:t>
      </w:r>
    </w:p>
    <w:p w14:paraId="283B9EFC" w14:textId="77777777" w:rsidR="00223A19" w:rsidRDefault="00223A19" w:rsidP="000E04E3">
      <w:pPr>
        <w:spacing w:before="240" w:line="276" w:lineRule="auto"/>
        <w:jc w:val="center"/>
        <w:rPr>
          <w:rFonts w:ascii="Times New Roman" w:hAnsi="Times New Roman" w:cs="Times New Roman"/>
          <w:b/>
          <w:sz w:val="24"/>
          <w:szCs w:val="24"/>
          <w:highlight w:val="yellow"/>
        </w:rPr>
      </w:pPr>
    </w:p>
    <w:p w14:paraId="7B7887B0" w14:textId="77777777" w:rsidR="00223A19" w:rsidRDefault="00223A19" w:rsidP="000E04E3">
      <w:pPr>
        <w:spacing w:before="240" w:line="276" w:lineRule="auto"/>
        <w:jc w:val="center"/>
        <w:rPr>
          <w:rFonts w:ascii="Times New Roman" w:hAnsi="Times New Roman" w:cs="Times New Roman"/>
          <w:b/>
          <w:sz w:val="24"/>
          <w:szCs w:val="24"/>
          <w:highlight w:val="yellow"/>
        </w:rPr>
      </w:pPr>
    </w:p>
    <w:p w14:paraId="7418B66A" w14:textId="77777777" w:rsidR="00223A19" w:rsidRDefault="00223A19" w:rsidP="000E04E3">
      <w:pPr>
        <w:spacing w:before="240" w:line="276" w:lineRule="auto"/>
        <w:jc w:val="center"/>
        <w:rPr>
          <w:rFonts w:ascii="Times New Roman" w:hAnsi="Times New Roman" w:cs="Times New Roman"/>
          <w:b/>
          <w:sz w:val="24"/>
          <w:szCs w:val="24"/>
          <w:highlight w:val="yellow"/>
        </w:rPr>
      </w:pPr>
    </w:p>
    <w:p w14:paraId="6998EA3F" w14:textId="77777777" w:rsidR="00223A19" w:rsidRDefault="00223A19" w:rsidP="000E04E3">
      <w:pPr>
        <w:spacing w:before="240" w:line="276" w:lineRule="auto"/>
        <w:jc w:val="center"/>
        <w:rPr>
          <w:rFonts w:ascii="Times New Roman" w:hAnsi="Times New Roman" w:cs="Times New Roman"/>
          <w:b/>
          <w:sz w:val="24"/>
          <w:szCs w:val="24"/>
          <w:highlight w:val="yellow"/>
        </w:rPr>
      </w:pPr>
    </w:p>
    <w:p w14:paraId="25DE43EF" w14:textId="77777777" w:rsidR="00223A19" w:rsidRDefault="00223A19" w:rsidP="000E04E3">
      <w:pPr>
        <w:spacing w:before="240" w:line="276" w:lineRule="auto"/>
        <w:jc w:val="center"/>
        <w:rPr>
          <w:rFonts w:ascii="Times New Roman" w:hAnsi="Times New Roman" w:cs="Times New Roman"/>
          <w:b/>
          <w:sz w:val="24"/>
          <w:szCs w:val="24"/>
          <w:highlight w:val="yellow"/>
        </w:rPr>
      </w:pPr>
    </w:p>
    <w:p w14:paraId="00BF99D6" w14:textId="77777777" w:rsidR="00223A19" w:rsidRDefault="00223A19" w:rsidP="000E04E3">
      <w:pPr>
        <w:spacing w:before="240" w:line="276" w:lineRule="auto"/>
        <w:jc w:val="center"/>
        <w:rPr>
          <w:rFonts w:ascii="Times New Roman" w:hAnsi="Times New Roman" w:cs="Times New Roman"/>
          <w:b/>
          <w:sz w:val="24"/>
          <w:szCs w:val="24"/>
          <w:highlight w:val="yellow"/>
        </w:rPr>
      </w:pPr>
    </w:p>
    <w:p w14:paraId="73488CEB" w14:textId="5AE0E50A" w:rsidR="00F948A3" w:rsidRPr="005F15E9" w:rsidRDefault="00F948A3" w:rsidP="000E04E3">
      <w:pPr>
        <w:spacing w:before="240" w:line="276" w:lineRule="auto"/>
        <w:jc w:val="center"/>
        <w:rPr>
          <w:rFonts w:ascii="Times New Roman" w:hAnsi="Times New Roman" w:cs="Times New Roman"/>
          <w:b/>
          <w:sz w:val="24"/>
          <w:szCs w:val="24"/>
          <w:highlight w:val="yellow"/>
        </w:rPr>
      </w:pPr>
      <w:r w:rsidRPr="005F15E9">
        <w:rPr>
          <w:rFonts w:ascii="Times New Roman" w:hAnsi="Times New Roman" w:cs="Times New Roman"/>
          <w:b/>
          <w:sz w:val="24"/>
          <w:szCs w:val="24"/>
          <w:highlight w:val="yellow"/>
        </w:rPr>
        <w:lastRenderedPageBreak/>
        <w:t xml:space="preserve">Appendix-A: </w:t>
      </w:r>
      <w:r w:rsidRPr="005F15E9">
        <w:rPr>
          <w:rFonts w:ascii="Times New Roman" w:hAnsi="Times New Roman" w:cs="Times New Roman"/>
          <w:bCs/>
          <w:sz w:val="24"/>
          <w:szCs w:val="24"/>
          <w:highlight w:val="yellow"/>
        </w:rPr>
        <w:t>Scale Constructs</w:t>
      </w:r>
    </w:p>
    <w:tbl>
      <w:tblPr>
        <w:tblStyle w:val="PlainTable21"/>
        <w:tblW w:w="0" w:type="auto"/>
        <w:tblLook w:val="04A0" w:firstRow="1" w:lastRow="0" w:firstColumn="1" w:lastColumn="0" w:noHBand="0" w:noVBand="1"/>
      </w:tblPr>
      <w:tblGrid>
        <w:gridCol w:w="1763"/>
        <w:gridCol w:w="5389"/>
        <w:gridCol w:w="1864"/>
      </w:tblGrid>
      <w:tr w:rsidR="005F15E9" w:rsidRPr="005F15E9" w14:paraId="3BE8CBE6" w14:textId="77777777" w:rsidTr="00E45D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tcPr>
          <w:p w14:paraId="41530C61" w14:textId="77777777" w:rsidR="00F948A3" w:rsidRPr="005F15E9" w:rsidRDefault="00F948A3" w:rsidP="00E45D26">
            <w:pPr>
              <w:spacing w:line="276" w:lineRule="auto"/>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Constructs</w:t>
            </w:r>
          </w:p>
        </w:tc>
        <w:tc>
          <w:tcPr>
            <w:tcW w:w="5389" w:type="dxa"/>
          </w:tcPr>
          <w:p w14:paraId="2A0ECC91" w14:textId="77777777" w:rsidR="00F948A3" w:rsidRPr="005F15E9" w:rsidRDefault="00F948A3" w:rsidP="00E45D26">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highlight w:val="yellow"/>
              </w:rPr>
            </w:pPr>
            <w:r w:rsidRPr="005F15E9">
              <w:rPr>
                <w:rFonts w:ascii="Times New Roman" w:hAnsi="Times New Roman" w:cs="Times New Roman"/>
                <w:sz w:val="24"/>
                <w:szCs w:val="24"/>
                <w:highlight w:val="yellow"/>
              </w:rPr>
              <w:t>Measurement Items</w:t>
            </w:r>
          </w:p>
        </w:tc>
        <w:tc>
          <w:tcPr>
            <w:tcW w:w="1864" w:type="dxa"/>
          </w:tcPr>
          <w:p w14:paraId="14CA9CA9" w14:textId="77777777" w:rsidR="00F948A3" w:rsidRPr="005F15E9" w:rsidRDefault="00F948A3" w:rsidP="00E45D26">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highlight w:val="yellow"/>
              </w:rPr>
            </w:pPr>
            <w:r w:rsidRPr="005F15E9">
              <w:rPr>
                <w:rFonts w:ascii="Times New Roman" w:hAnsi="Times New Roman" w:cs="Times New Roman"/>
                <w:sz w:val="24"/>
                <w:szCs w:val="24"/>
                <w:highlight w:val="yellow"/>
              </w:rPr>
              <w:t>Source</w:t>
            </w:r>
          </w:p>
        </w:tc>
      </w:tr>
      <w:tr w:rsidR="005F15E9" w:rsidRPr="005F15E9" w14:paraId="0281ECE0"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val="restart"/>
          </w:tcPr>
          <w:p w14:paraId="6CE2FB7C" w14:textId="77777777" w:rsidR="00F948A3" w:rsidRPr="005F15E9" w:rsidRDefault="00F948A3" w:rsidP="00E45D26">
            <w:pPr>
              <w:spacing w:line="276" w:lineRule="auto"/>
              <w:rPr>
                <w:rFonts w:ascii="Times New Roman" w:hAnsi="Times New Roman" w:cs="Times New Roman"/>
                <w:b w:val="0"/>
                <w:sz w:val="24"/>
                <w:szCs w:val="24"/>
                <w:highlight w:val="yellow"/>
              </w:rPr>
            </w:pPr>
            <w:r w:rsidRPr="005F15E9">
              <w:rPr>
                <w:rFonts w:ascii="Times New Roman" w:hAnsi="Times New Roman" w:cs="Times New Roman"/>
                <w:b w:val="0"/>
                <w:sz w:val="24"/>
                <w:szCs w:val="24"/>
                <w:highlight w:val="yellow"/>
              </w:rPr>
              <w:t>Attitude</w:t>
            </w:r>
          </w:p>
        </w:tc>
        <w:tc>
          <w:tcPr>
            <w:tcW w:w="5389" w:type="dxa"/>
          </w:tcPr>
          <w:p w14:paraId="5AD6C872"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think that purchasing sustainable</w:t>
            </w:r>
            <w:r w:rsidRPr="005F15E9" w:rsidDel="002E1EE4">
              <w:rPr>
                <w:rFonts w:ascii="Times New Roman" w:hAnsi="Times New Roman" w:cs="Times New Roman"/>
                <w:sz w:val="24"/>
                <w:szCs w:val="24"/>
                <w:highlight w:val="yellow"/>
              </w:rPr>
              <w:t xml:space="preserve"> </w:t>
            </w:r>
            <w:r w:rsidRPr="005F15E9">
              <w:rPr>
                <w:rFonts w:ascii="Times New Roman" w:hAnsi="Times New Roman" w:cs="Times New Roman"/>
                <w:sz w:val="24"/>
                <w:szCs w:val="24"/>
                <w:highlight w:val="yellow"/>
              </w:rPr>
              <w:t xml:space="preserve">labelled dairy products is interesting. </w:t>
            </w:r>
          </w:p>
        </w:tc>
        <w:tc>
          <w:tcPr>
            <w:tcW w:w="1864" w:type="dxa"/>
            <w:vMerge w:val="restart"/>
          </w:tcPr>
          <w:p w14:paraId="7CD495C0"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Ajzen (1985); </w:t>
            </w:r>
            <w:proofErr w:type="spellStart"/>
            <w:r w:rsidRPr="005F15E9">
              <w:rPr>
                <w:rFonts w:ascii="Times New Roman" w:hAnsi="Times New Roman" w:cs="Times New Roman"/>
                <w:sz w:val="24"/>
                <w:szCs w:val="24"/>
                <w:highlight w:val="yellow"/>
              </w:rPr>
              <w:t>Ateş</w:t>
            </w:r>
            <w:proofErr w:type="spellEnd"/>
            <w:r w:rsidRPr="005F15E9">
              <w:rPr>
                <w:rFonts w:ascii="Times New Roman" w:hAnsi="Times New Roman" w:cs="Times New Roman"/>
                <w:sz w:val="24"/>
                <w:szCs w:val="24"/>
                <w:highlight w:val="yellow"/>
              </w:rPr>
              <w:t xml:space="preserve"> (2021)</w:t>
            </w:r>
          </w:p>
        </w:tc>
      </w:tr>
      <w:tr w:rsidR="005F15E9" w:rsidRPr="005F15E9" w14:paraId="3E7B96C1"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tcPr>
          <w:p w14:paraId="4D69063F"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5121738F"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think that purchasing sustainable</w:t>
            </w:r>
            <w:r w:rsidRPr="005F15E9" w:rsidDel="002E1EE4">
              <w:rPr>
                <w:rFonts w:ascii="Times New Roman" w:hAnsi="Times New Roman" w:cs="Times New Roman"/>
                <w:sz w:val="24"/>
                <w:szCs w:val="24"/>
                <w:highlight w:val="yellow"/>
              </w:rPr>
              <w:t xml:space="preserve"> </w:t>
            </w:r>
            <w:r w:rsidRPr="005F15E9">
              <w:rPr>
                <w:rFonts w:ascii="Times New Roman" w:hAnsi="Times New Roman" w:cs="Times New Roman"/>
                <w:sz w:val="24"/>
                <w:szCs w:val="24"/>
                <w:highlight w:val="yellow"/>
              </w:rPr>
              <w:t xml:space="preserve">labelled dairy products is a good idea for the environment. </w:t>
            </w:r>
          </w:p>
        </w:tc>
        <w:tc>
          <w:tcPr>
            <w:tcW w:w="1864" w:type="dxa"/>
            <w:vMerge/>
          </w:tcPr>
          <w:p w14:paraId="0B5B092C"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60DB6407"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tcPr>
          <w:p w14:paraId="265345AD"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63A4D656"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think that purchasing sustainable</w:t>
            </w:r>
            <w:r w:rsidRPr="005F15E9" w:rsidDel="002E1EE4">
              <w:rPr>
                <w:rFonts w:ascii="Times New Roman" w:hAnsi="Times New Roman" w:cs="Times New Roman"/>
                <w:sz w:val="24"/>
                <w:szCs w:val="24"/>
                <w:highlight w:val="yellow"/>
              </w:rPr>
              <w:t xml:space="preserve"> </w:t>
            </w:r>
            <w:r w:rsidRPr="005F15E9">
              <w:rPr>
                <w:rFonts w:ascii="Times New Roman" w:hAnsi="Times New Roman" w:cs="Times New Roman"/>
                <w:sz w:val="24"/>
                <w:szCs w:val="24"/>
                <w:highlight w:val="yellow"/>
              </w:rPr>
              <w:t xml:space="preserve">labelled dairy products is important for the environment. </w:t>
            </w:r>
          </w:p>
        </w:tc>
        <w:tc>
          <w:tcPr>
            <w:tcW w:w="1864" w:type="dxa"/>
            <w:vMerge/>
          </w:tcPr>
          <w:p w14:paraId="45BF8EF0"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7D2595A6"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tcPr>
          <w:p w14:paraId="5B994E63"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236110BF"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think that purchasing sustainable</w:t>
            </w:r>
            <w:r w:rsidRPr="005F15E9" w:rsidDel="002E1EE4">
              <w:rPr>
                <w:rFonts w:ascii="Times New Roman" w:hAnsi="Times New Roman" w:cs="Times New Roman"/>
                <w:sz w:val="24"/>
                <w:szCs w:val="24"/>
                <w:highlight w:val="yellow"/>
              </w:rPr>
              <w:t xml:space="preserve"> </w:t>
            </w:r>
            <w:r w:rsidRPr="005F15E9">
              <w:rPr>
                <w:rFonts w:ascii="Times New Roman" w:hAnsi="Times New Roman" w:cs="Times New Roman"/>
                <w:sz w:val="24"/>
                <w:szCs w:val="24"/>
                <w:highlight w:val="yellow"/>
              </w:rPr>
              <w:t xml:space="preserve">labelled dairy products is beneficial for the environment. </w:t>
            </w:r>
          </w:p>
        </w:tc>
        <w:tc>
          <w:tcPr>
            <w:tcW w:w="1864" w:type="dxa"/>
            <w:vMerge/>
          </w:tcPr>
          <w:p w14:paraId="5DCC2EA0"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2F6C63B2"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tcPr>
          <w:p w14:paraId="25EB063B"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445AC1E7"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think that purchasing sustainable</w:t>
            </w:r>
            <w:r w:rsidRPr="005F15E9" w:rsidDel="002E1EE4">
              <w:rPr>
                <w:rFonts w:ascii="Times New Roman" w:hAnsi="Times New Roman" w:cs="Times New Roman"/>
                <w:sz w:val="24"/>
                <w:szCs w:val="24"/>
                <w:highlight w:val="yellow"/>
              </w:rPr>
              <w:t xml:space="preserve"> </w:t>
            </w:r>
            <w:r w:rsidRPr="005F15E9">
              <w:rPr>
                <w:rFonts w:ascii="Times New Roman" w:hAnsi="Times New Roman" w:cs="Times New Roman"/>
                <w:sz w:val="24"/>
                <w:szCs w:val="24"/>
                <w:highlight w:val="yellow"/>
              </w:rPr>
              <w:t xml:space="preserve">labelled dairy products is wise. </w:t>
            </w:r>
          </w:p>
        </w:tc>
        <w:tc>
          <w:tcPr>
            <w:tcW w:w="1864" w:type="dxa"/>
            <w:vMerge/>
          </w:tcPr>
          <w:p w14:paraId="68CD84CC"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7DB6597A"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tcPr>
          <w:p w14:paraId="6C39787B"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73CFF832"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think that purchasing sustainable</w:t>
            </w:r>
            <w:r w:rsidRPr="005F15E9" w:rsidDel="002E1EE4">
              <w:rPr>
                <w:rFonts w:ascii="Times New Roman" w:hAnsi="Times New Roman" w:cs="Times New Roman"/>
                <w:sz w:val="24"/>
                <w:szCs w:val="24"/>
                <w:highlight w:val="yellow"/>
              </w:rPr>
              <w:t xml:space="preserve"> </w:t>
            </w:r>
            <w:r w:rsidRPr="005F15E9">
              <w:rPr>
                <w:rFonts w:ascii="Times New Roman" w:hAnsi="Times New Roman" w:cs="Times New Roman"/>
                <w:sz w:val="24"/>
                <w:szCs w:val="24"/>
                <w:highlight w:val="yellow"/>
              </w:rPr>
              <w:t>labelled dairy products is favourable for the environment.</w:t>
            </w:r>
          </w:p>
        </w:tc>
        <w:tc>
          <w:tcPr>
            <w:tcW w:w="1864" w:type="dxa"/>
            <w:vMerge/>
          </w:tcPr>
          <w:p w14:paraId="0C719D90"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685BF432"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val="restart"/>
          </w:tcPr>
          <w:p w14:paraId="5793980D" w14:textId="77777777" w:rsidR="00F948A3" w:rsidRPr="005F15E9" w:rsidRDefault="00F948A3" w:rsidP="00E45D26">
            <w:pPr>
              <w:spacing w:line="276" w:lineRule="auto"/>
              <w:rPr>
                <w:rFonts w:ascii="Times New Roman" w:hAnsi="Times New Roman" w:cs="Times New Roman"/>
                <w:b w:val="0"/>
                <w:sz w:val="24"/>
                <w:szCs w:val="24"/>
                <w:highlight w:val="yellow"/>
              </w:rPr>
            </w:pPr>
            <w:r w:rsidRPr="005F15E9">
              <w:rPr>
                <w:rFonts w:ascii="Times New Roman" w:hAnsi="Times New Roman" w:cs="Times New Roman"/>
                <w:b w:val="0"/>
                <w:sz w:val="24"/>
                <w:szCs w:val="24"/>
                <w:highlight w:val="yellow"/>
              </w:rPr>
              <w:t>Subjective Norms</w:t>
            </w:r>
          </w:p>
        </w:tc>
        <w:tc>
          <w:tcPr>
            <w:tcW w:w="5389" w:type="dxa"/>
          </w:tcPr>
          <w:p w14:paraId="543D18F1"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My family thinks I should purchase sustainable labelled dairy products rather than those without a sustainable label.</w:t>
            </w:r>
          </w:p>
        </w:tc>
        <w:tc>
          <w:tcPr>
            <w:tcW w:w="1864" w:type="dxa"/>
            <w:vMerge w:val="restart"/>
          </w:tcPr>
          <w:p w14:paraId="46F2B6CF" w14:textId="451DA842" w:rsidR="00F948A3" w:rsidRPr="005F15E9" w:rsidRDefault="00F948A3" w:rsidP="00CF00D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Ajzen (1985), ; </w:t>
            </w:r>
            <w:r w:rsidR="00FE600D" w:rsidRPr="005F15E9">
              <w:rPr>
                <w:rFonts w:ascii="Times New Roman" w:hAnsi="Times New Roman" w:cs="Times New Roman"/>
                <w:sz w:val="24"/>
                <w:szCs w:val="24"/>
                <w:highlight w:val="yellow"/>
              </w:rPr>
              <w:fldChar w:fldCharType="begin" w:fldLock="1"/>
            </w:r>
            <w:r w:rsidR="00CF00D7" w:rsidRPr="005F15E9">
              <w:rPr>
                <w:rFonts w:ascii="Times New Roman" w:hAnsi="Times New Roman" w:cs="Times New Roman"/>
                <w:sz w:val="24"/>
                <w:szCs w:val="24"/>
                <w:highlight w:val="yellow"/>
              </w:rPr>
              <w:instrText>ADDIN CSL_CITATION {"citationItems":[{"id":"ITEM-1","itemData":{"DOI":"10.1016/J.APPET.2007.09.010","ISSN":"0195-6663","abstract":"This study examined the usefulness of integrating measures of affective and moral attitudes into the Theory of Planned Behaviour (TPB)-model in predicting purchase intentions of organic foods. Moral attitude was operationalised as positive self-rewarding feelings of doing the right thing. Questionnaire data were gathered in three countries: Italy (N=202), Finland (N=270) and UK (N=200) in March 2004. Questions focussed on intentions to purchase organic apples and organic ready-to-cook pizza instead of their conventional alternatives. Data were analysed using Structural Equation Modelling by simultaneous multi-group analysis of the three countries. Along with attitudes, moral attitude and subjective norms explained considerable shares of variances in intentions. The relative influences of these variables varied between the countries, such that in the UK and Italy moral attitude rather than subjective norms had stronger explanatory power. In Finland it was other way around. Inclusion of moral attitude improved the model fit and predictive ability of the model, although only marginally in Finland. Thus the results partially support the usefulness of incorporating moral measures as well as affective items for attitude into the framework of TPB. © 2007 Elsevier Ltd. All rights reserved.","author":[{"dropping-particle":"","family":"Arvola","given":"A.","non-dropping-particle":"","parse-names":false,"suffix":""},{"dropping-particle":"","family":"Vassallo","given":"M.","non-dropping-particle":"","parse-names":false,"suffix":""},{"dropping-particle":"","family":"Dean","given":"M.","non-dropping-particle":"","parse-names":false,"suffix":""},{"dropping-particle":"","family":"Lampila","given":"P.","non-dropping-particle":"","parse-names":false,"suffix":""},{"dropping-particle":"","family":"Saba","given":"A.","non-dropping-particle":"","parse-names":false,"suffix":""},{"dropping-particle":"","family":"Lähteenmäki","given":"L.","non-dropping-particle":"","parse-names":false,"suffix":""},{"dropping-particle":"","family":"Shepherd","given":"R.","non-dropping-particle":"","parse-names":false,"suffix":""}],"container-title":"Appetite","id":"ITEM-1","issue":"2-3","issued":{"date-parts":[["2008","3","1"]]},"page":"443-454","publisher":"Academic Press","title":"Predicting intentions to purchase organic food: The role of affective and moral attitudes in the Theory of Planned Behaviour","type":"article-journal","volume":"50"},"uris":["http://www.mendeley.com/documents/?uuid=bcf0a9bf-bede-3ec7-8547-6af48e2303a5"]}],"mendeley":{"formattedCitation":"(Arvola et al., 2008)","manualFormatting":"Arvola et al., (2008)","plainTextFormattedCitation":"(Arvola et al., 2008)","previouslyFormattedCitation":"(Arvola et al., 2008)"},"properties":{"noteIndex":0},"schema":"https://github.com/citation-style-language/schema/raw/master/csl-citation.json"}</w:instrText>
            </w:r>
            <w:r w:rsidR="00FE600D" w:rsidRPr="005F15E9">
              <w:rPr>
                <w:rFonts w:ascii="Times New Roman" w:hAnsi="Times New Roman" w:cs="Times New Roman"/>
                <w:sz w:val="24"/>
                <w:szCs w:val="24"/>
                <w:highlight w:val="yellow"/>
              </w:rPr>
              <w:fldChar w:fldCharType="separate"/>
            </w:r>
            <w:r w:rsidR="00FE600D" w:rsidRPr="005F15E9">
              <w:rPr>
                <w:rFonts w:ascii="Times New Roman" w:hAnsi="Times New Roman" w:cs="Times New Roman"/>
                <w:noProof/>
                <w:sz w:val="24"/>
                <w:szCs w:val="24"/>
                <w:highlight w:val="yellow"/>
              </w:rPr>
              <w:t xml:space="preserve">Arvola et al., </w:t>
            </w:r>
            <w:r w:rsidR="00CF00D7" w:rsidRPr="005F15E9">
              <w:rPr>
                <w:rFonts w:ascii="Times New Roman" w:hAnsi="Times New Roman" w:cs="Times New Roman"/>
                <w:noProof/>
                <w:sz w:val="24"/>
                <w:szCs w:val="24"/>
                <w:highlight w:val="yellow"/>
              </w:rPr>
              <w:t>(</w:t>
            </w:r>
            <w:r w:rsidR="00FE600D" w:rsidRPr="005F15E9">
              <w:rPr>
                <w:rFonts w:ascii="Times New Roman" w:hAnsi="Times New Roman" w:cs="Times New Roman"/>
                <w:noProof/>
                <w:sz w:val="24"/>
                <w:szCs w:val="24"/>
                <w:highlight w:val="yellow"/>
              </w:rPr>
              <w:t>2008)</w:t>
            </w:r>
            <w:r w:rsidR="00FE600D" w:rsidRPr="005F15E9">
              <w:rPr>
                <w:rFonts w:ascii="Times New Roman" w:hAnsi="Times New Roman" w:cs="Times New Roman"/>
                <w:sz w:val="24"/>
                <w:szCs w:val="24"/>
                <w:highlight w:val="yellow"/>
              </w:rPr>
              <w:fldChar w:fldCharType="end"/>
            </w:r>
            <w:r w:rsidR="00CF00D7" w:rsidRPr="005F15E9">
              <w:rPr>
                <w:rFonts w:ascii="Times New Roman" w:hAnsi="Times New Roman" w:cs="Times New Roman"/>
                <w:sz w:val="24"/>
                <w:szCs w:val="24"/>
                <w:highlight w:val="yellow"/>
              </w:rPr>
              <w:t xml:space="preserve">; </w:t>
            </w:r>
            <w:r w:rsidR="00CF00D7" w:rsidRPr="005F15E9">
              <w:rPr>
                <w:rFonts w:ascii="Times New Roman" w:hAnsi="Times New Roman" w:cs="Times New Roman"/>
                <w:sz w:val="24"/>
                <w:szCs w:val="24"/>
                <w:highlight w:val="yellow"/>
              </w:rPr>
              <w:fldChar w:fldCharType="begin" w:fldLock="1"/>
            </w:r>
            <w:r w:rsidR="00CF00D7" w:rsidRPr="005F15E9">
              <w:rPr>
                <w:rFonts w:ascii="Times New Roman" w:hAnsi="Times New Roman" w:cs="Times New Roman"/>
                <w:sz w:val="24"/>
                <w:szCs w:val="24"/>
                <w:highlight w:val="yellow"/>
              </w:rPr>
              <w:instrText>ADDIN CSL_CITATION {"citationItems":[{"id":"ITEM-1","itemData":{"DOI":"10.1080/03670244.2020.1865339","abstract":"This study aims to understand antecedents of students’ and science educators’ purchasing behaviors for eco-labeled foods with the extended Theory of Planned Behavior (TPB) model including self-identity, personal norm, willingness to pay, and eco-label knowledge in the Turkish context. A web-based survey was used to collect data from 3,393 people including middle school students, high school students, pre-service science teachers, science teachers, and academic staff. The results revealed that both the original (32%) and extended (37%) TPB models successfully explained intentions to purchase eco-labeled foods. In addition, personal norm, eco-label knowledge, and intention explained 25% of the variance in purchase behaviors indicating an acceptable explanatory power. In the original TPB model, attitude and perceived behavioral control had positive influence on intention, and in addition to those factors, willingness to pay and self-identity had a positive effect on intention in the extended TPB model. However, subjective norm had no significant influence on intention for both models. As a result, the study has important practical implications for policy and curriculum makers, education stakeholders, and science educators.","author":[{"dropping-particle":"","family":"Ateş","given":"H.","non-dropping-particle":"","parse-names":false,"suffix":""}],"container-title":"Ecology of Food and Nutrition","id":"ITEM-1","issued":{"date-parts":[["2021"]]},"title":"Understanding Students’ and Science Educators’ Eco-Labeled Food Purchase Behaviors: Extension of Theory of Planned Behavior with Self-Identity, Personal Norm, Willingness to Pay, and Eco-Label Knowledge","type":"article-journal"},"uris":["http://www.mendeley.com/documents/?uuid=2694245e-063a-3bc7-838a-294dba12bb20"]}],"mendeley":{"formattedCitation":"(Ateş, 2021)","manualFormatting":"Ateş, (2021)","plainTextFormattedCitation":"(Ateş, 2021)","previouslyFormattedCitation":"(Ateş, 2021)"},"properties":{"noteIndex":0},"schema":"https://github.com/citation-style-language/schema/raw/master/csl-citation.json"}</w:instrText>
            </w:r>
            <w:r w:rsidR="00CF00D7" w:rsidRPr="005F15E9">
              <w:rPr>
                <w:rFonts w:ascii="Times New Roman" w:hAnsi="Times New Roman" w:cs="Times New Roman"/>
                <w:sz w:val="24"/>
                <w:szCs w:val="24"/>
                <w:highlight w:val="yellow"/>
              </w:rPr>
              <w:fldChar w:fldCharType="separate"/>
            </w:r>
            <w:r w:rsidR="00CF00D7" w:rsidRPr="005F15E9">
              <w:rPr>
                <w:rFonts w:ascii="Times New Roman" w:hAnsi="Times New Roman" w:cs="Times New Roman"/>
                <w:noProof/>
                <w:sz w:val="24"/>
                <w:szCs w:val="24"/>
                <w:highlight w:val="yellow"/>
              </w:rPr>
              <w:t>Ateş, (2021)</w:t>
            </w:r>
            <w:r w:rsidR="00CF00D7" w:rsidRPr="005F15E9">
              <w:rPr>
                <w:rFonts w:ascii="Times New Roman" w:hAnsi="Times New Roman" w:cs="Times New Roman"/>
                <w:sz w:val="24"/>
                <w:szCs w:val="24"/>
                <w:highlight w:val="yellow"/>
              </w:rPr>
              <w:fldChar w:fldCharType="end"/>
            </w:r>
            <w:r w:rsidR="00CF00D7" w:rsidRPr="005F15E9">
              <w:rPr>
                <w:rFonts w:ascii="Times New Roman" w:hAnsi="Times New Roman" w:cs="Times New Roman"/>
                <w:sz w:val="24"/>
                <w:szCs w:val="24"/>
                <w:highlight w:val="yellow"/>
              </w:rPr>
              <w:t xml:space="preserve"> </w:t>
            </w:r>
            <w:r w:rsidR="00CF00D7" w:rsidRPr="005F15E9">
              <w:rPr>
                <w:rFonts w:ascii="Times New Roman" w:hAnsi="Times New Roman" w:cs="Times New Roman"/>
                <w:sz w:val="24"/>
                <w:szCs w:val="24"/>
                <w:highlight w:val="yellow"/>
              </w:rPr>
              <w:fldChar w:fldCharType="begin" w:fldLock="1"/>
            </w:r>
            <w:r w:rsidR="00CF00D7" w:rsidRPr="005F15E9">
              <w:rPr>
                <w:rFonts w:ascii="Times New Roman" w:hAnsi="Times New Roman" w:cs="Times New Roman"/>
                <w:sz w:val="24"/>
                <w:szCs w:val="24"/>
                <w:highlight w:val="yellow"/>
              </w:rPr>
              <w:instrText>ADDIN CSL_CITATION {"citationItems":[{"id":"ITEM-1","itemData":{"DOI":"10.1300/J046v14n02_02","ISSN":"15287068","abstract":"This study examines the applicability of the Theory of Planned Behavior to green purchasing behavior in the Chinese and American cultural settings. To this end, consumers in Shanghai and Los Angeles were surveyed and the relevant structural equation modeling analysis indicates the satisfactory external validity of the model in explaining eco-friendly purchases of the Chinese and American consumers. Despite the general universality of the model, the cross-group analysis highlights that both subjective norm and perceived behavioral control exert stronger influences on Chinese consumers' behavioral intention than on American consumers. Moreover, the translation of green purchasing intention to corresponding behavior is found to be more effective in the American sample. These cross-group variances are likely to be attributed to cultural differences and discrepancies in the environmental development of the two nations, and would provide policy makers and green marketers useful insights into fine-tuning their pervasive and intervening strategies. © 2001 by The Haworth Press, Inc. All rights reserved.","author":[{"dropping-particle":"","family":"Chan","given":"Ricky Y.K.","non-dropping-particle":"","parse-names":false,"suffix":""},{"dropping-particle":"","family":"Lau","given":"Lorett B.Y.","non-dropping-particle":"","parse-names":false,"suffix":""}],"container-title":"Journal of International Consumer Marketing","id":"ITEM-1","issue":"2-3","issued":{"date-parts":[["2002"]]},"page":"9-40","title":"Explaining green purchasing behavior: A cross-cultural study on American and Chinese consumers","type":"article-journal","volume":"14"},"uris":["http://www.mendeley.com/documents/?uuid=24ca04a6-0816-40fe-84c0-e3283ebbc82b"]}],"mendeley":{"formattedCitation":"(Chan &amp; Lau, 2002)","manualFormatting":"Chan &amp; Lau, (2002)","plainTextFormattedCitation":"(Chan &amp; Lau, 2002)","previouslyFormattedCitation":"(Chan &amp; Lau, 2002)"},"properties":{"noteIndex":0},"schema":"https://github.com/citation-style-language/schema/raw/master/csl-citation.json"}</w:instrText>
            </w:r>
            <w:r w:rsidR="00CF00D7" w:rsidRPr="005F15E9">
              <w:rPr>
                <w:rFonts w:ascii="Times New Roman" w:hAnsi="Times New Roman" w:cs="Times New Roman"/>
                <w:sz w:val="24"/>
                <w:szCs w:val="24"/>
                <w:highlight w:val="yellow"/>
              </w:rPr>
              <w:fldChar w:fldCharType="separate"/>
            </w:r>
            <w:r w:rsidR="00CF00D7" w:rsidRPr="005F15E9">
              <w:rPr>
                <w:rFonts w:ascii="Times New Roman" w:hAnsi="Times New Roman" w:cs="Times New Roman"/>
                <w:noProof/>
                <w:sz w:val="24"/>
                <w:szCs w:val="24"/>
                <w:highlight w:val="yellow"/>
              </w:rPr>
              <w:t>Chan &amp; Lau, (2002)</w:t>
            </w:r>
            <w:r w:rsidR="00CF00D7" w:rsidRPr="005F15E9">
              <w:rPr>
                <w:rFonts w:ascii="Times New Roman" w:hAnsi="Times New Roman" w:cs="Times New Roman"/>
                <w:sz w:val="24"/>
                <w:szCs w:val="24"/>
                <w:highlight w:val="yellow"/>
              </w:rPr>
              <w:fldChar w:fldCharType="end"/>
            </w:r>
          </w:p>
        </w:tc>
      </w:tr>
      <w:tr w:rsidR="005F15E9" w:rsidRPr="005F15E9" w14:paraId="5E59A452"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tcPr>
          <w:p w14:paraId="2AB40991"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57DFCCA0"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Most people I value would purchase sustainable labelled dairy products rather than those without a sustainable label.</w:t>
            </w:r>
          </w:p>
        </w:tc>
        <w:tc>
          <w:tcPr>
            <w:tcW w:w="1864" w:type="dxa"/>
            <w:vMerge/>
          </w:tcPr>
          <w:p w14:paraId="3FBA04DF"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210D6B92"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tcPr>
          <w:p w14:paraId="3001B84E"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4D084BFF"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People I value (such as my colleagues) think I should purchase sustainable labelled dairy products.</w:t>
            </w:r>
          </w:p>
        </w:tc>
        <w:tc>
          <w:tcPr>
            <w:tcW w:w="1864" w:type="dxa"/>
            <w:vMerge/>
          </w:tcPr>
          <w:p w14:paraId="5258504D"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0ECC00ED"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tcPr>
          <w:p w14:paraId="1AE49276"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4DD38B36"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My close friends, whose opinions are important to me, think I should purchase sustainable labelled dairy products.</w:t>
            </w:r>
          </w:p>
        </w:tc>
        <w:tc>
          <w:tcPr>
            <w:tcW w:w="1864" w:type="dxa"/>
            <w:vMerge/>
          </w:tcPr>
          <w:p w14:paraId="4790885C"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0BF184F2"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val="restart"/>
          </w:tcPr>
          <w:p w14:paraId="434C2CDC" w14:textId="77777777" w:rsidR="00F948A3" w:rsidRPr="005F15E9" w:rsidRDefault="00F948A3" w:rsidP="00E45D26">
            <w:pPr>
              <w:spacing w:line="276" w:lineRule="auto"/>
              <w:rPr>
                <w:rFonts w:ascii="Times New Roman" w:hAnsi="Times New Roman" w:cs="Times New Roman"/>
                <w:b w:val="0"/>
                <w:sz w:val="24"/>
                <w:szCs w:val="24"/>
                <w:highlight w:val="yellow"/>
              </w:rPr>
            </w:pPr>
            <w:r w:rsidRPr="005F15E9">
              <w:rPr>
                <w:rFonts w:ascii="Times New Roman" w:hAnsi="Times New Roman" w:cs="Times New Roman"/>
                <w:b w:val="0"/>
                <w:sz w:val="24"/>
                <w:szCs w:val="24"/>
                <w:highlight w:val="yellow"/>
              </w:rPr>
              <w:t>Perceived Behavioural Control</w:t>
            </w:r>
          </w:p>
        </w:tc>
        <w:tc>
          <w:tcPr>
            <w:tcW w:w="5389" w:type="dxa"/>
          </w:tcPr>
          <w:p w14:paraId="5C61C691"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f I wanted to, I could purchase sustainable labelled dairy products instead of those without eco-label.</w:t>
            </w:r>
          </w:p>
        </w:tc>
        <w:tc>
          <w:tcPr>
            <w:tcW w:w="1864" w:type="dxa"/>
            <w:vMerge w:val="restart"/>
          </w:tcPr>
          <w:p w14:paraId="2E0B8FEE" w14:textId="5135B279"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highlight w:val="yellow"/>
              </w:rPr>
            </w:pPr>
            <w:r w:rsidRPr="005F15E9">
              <w:rPr>
                <w:rFonts w:ascii="Times New Roman" w:hAnsi="Times New Roman" w:cs="Times New Roman"/>
                <w:sz w:val="24"/>
                <w:szCs w:val="24"/>
                <w:highlight w:val="yellow"/>
              </w:rPr>
              <w:t xml:space="preserve">Ajzen (1985); </w:t>
            </w:r>
            <w:proofErr w:type="spellStart"/>
            <w:r w:rsidRPr="005F15E9">
              <w:rPr>
                <w:rFonts w:ascii="Times New Roman" w:hAnsi="Times New Roman" w:cs="Times New Roman"/>
                <w:sz w:val="24"/>
                <w:szCs w:val="24"/>
                <w:highlight w:val="yellow"/>
              </w:rPr>
              <w:t>Ateş</w:t>
            </w:r>
            <w:proofErr w:type="spellEnd"/>
            <w:r w:rsidRPr="005F15E9">
              <w:rPr>
                <w:rFonts w:ascii="Times New Roman" w:hAnsi="Times New Roman" w:cs="Times New Roman"/>
                <w:sz w:val="24"/>
                <w:szCs w:val="24"/>
                <w:highlight w:val="yellow"/>
              </w:rPr>
              <w:t xml:space="preserve"> (2021); </w:t>
            </w:r>
            <w:proofErr w:type="spellStart"/>
            <w:r w:rsidRPr="005F15E9">
              <w:rPr>
                <w:rFonts w:ascii="Times New Roman" w:hAnsi="Times New Roman" w:cs="Times New Roman"/>
                <w:sz w:val="24"/>
                <w:szCs w:val="24"/>
                <w:highlight w:val="yellow"/>
              </w:rPr>
              <w:t>Arvola</w:t>
            </w:r>
            <w:proofErr w:type="spellEnd"/>
            <w:r w:rsidRPr="005F15E9">
              <w:rPr>
                <w:rFonts w:ascii="Times New Roman" w:hAnsi="Times New Roman" w:cs="Times New Roman"/>
                <w:sz w:val="24"/>
                <w:szCs w:val="24"/>
                <w:highlight w:val="yellow"/>
              </w:rPr>
              <w:t xml:space="preserve"> et al. (2008</w:t>
            </w:r>
            <w:proofErr w:type="gramStart"/>
            <w:r w:rsidRPr="005F15E9">
              <w:rPr>
                <w:rFonts w:ascii="Times New Roman" w:hAnsi="Times New Roman" w:cs="Times New Roman"/>
                <w:sz w:val="24"/>
                <w:szCs w:val="24"/>
                <w:highlight w:val="yellow"/>
              </w:rPr>
              <w:t>);</w:t>
            </w:r>
            <w:proofErr w:type="gramEnd"/>
          </w:p>
          <w:p w14:paraId="0C9D5C7B" w14:textId="17968F17" w:rsidR="00F948A3" w:rsidRPr="005F15E9" w:rsidRDefault="00FE600D" w:rsidP="00CF00D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fldChar w:fldCharType="begin" w:fldLock="1"/>
            </w:r>
            <w:r w:rsidR="00CF00D7" w:rsidRPr="005F15E9">
              <w:rPr>
                <w:rFonts w:ascii="Times New Roman" w:hAnsi="Times New Roman" w:cs="Times New Roman"/>
                <w:sz w:val="24"/>
                <w:szCs w:val="24"/>
                <w:highlight w:val="yellow"/>
              </w:rPr>
              <w:instrText>ADDIN CSL_CITATION {"citationItems":[{"id":"ITEM-1","itemData":{"DOI":"10.1007/S10551-012-1360-0","ISSN":"1573-0697","abstract":"The paper explores the influence of greenwash on green trust and discusses the mediation roles of green consumer confusion and green perceived risk. The research object of this study focuses on Taiwanese consumers who have the purchase experience of information and electronics products in Taiwan. This research employs an empirical study by means of the structural equation modeling. The results show that greenwash is negatively related to green trust. Therefore, this study suggests that companies must reduce their greenwash behaviors to enhance their consumers’ green trust. In addition, this study finds out that green consumer confusion and green perceived risk mediate the negative relationship between greenwash and green trust. The results also demonstrate that greenwash is positively associated with green consumer confusion and green perceived risk which would negatively affect green trust. It means that greenwash does not only negatively affect green trust directly but also negatively influence it via green consumer confusion and green perceived risk indirectly. Hence, if companies would like to reduce the negative relationship between greenwash and green trust, they need to decrease their consumers’ green consumer confusion and green perceived risk.","author":[{"dropping-particle":"","family":"Chen","given":"Yu-Shan","non-dropping-particle":"","parse-names":false,"suffix":""},{"dropping-particle":"","family":"Chang","given":"Ching-Hsun","non-dropping-particle":"","parse-names":false,"suffix":""}],"container-title":"Journal of Business Ethics 2012 114:3","id":"ITEM-1","issue":"3","issued":{"date-parts":[["2012","6","10"]]},"page":"489-500","publisher":"Springer","title":"Greenwash and Green Trust: The Mediation Effects of Green Consumer Confusion and Green Perceived Risk","type":"article-journal","volume":"114"},"uris":["http://www.mendeley.com/documents/?uuid=f249f611-45e2-38d7-be77-e0407782652d"]}],"mendeley":{"formattedCitation":"(Chen &amp; Chang, 2012)","manualFormatting":"Chen &amp; Chang, (2012)","plainTextFormattedCitation":"(Chen &amp; Chang, 2012)","previouslyFormattedCitation":"(Chen &amp; Chang, 2012)"},"properties":{"noteIndex":0},"schema":"https://github.com/citation-style-language/schema/raw/master/csl-citation.json"}</w:instrText>
            </w:r>
            <w:r w:rsidRPr="005F15E9">
              <w:rPr>
                <w:rFonts w:ascii="Times New Roman" w:hAnsi="Times New Roman" w:cs="Times New Roman"/>
                <w:sz w:val="24"/>
                <w:szCs w:val="24"/>
                <w:highlight w:val="yellow"/>
              </w:rPr>
              <w:fldChar w:fldCharType="separate"/>
            </w:r>
            <w:r w:rsidRPr="005F15E9">
              <w:rPr>
                <w:rFonts w:ascii="Times New Roman" w:hAnsi="Times New Roman" w:cs="Times New Roman"/>
                <w:noProof/>
                <w:sz w:val="24"/>
                <w:szCs w:val="24"/>
                <w:highlight w:val="yellow"/>
              </w:rPr>
              <w:t xml:space="preserve">Chen &amp; Chang, </w:t>
            </w:r>
            <w:r w:rsidR="00CF00D7" w:rsidRPr="005F15E9">
              <w:rPr>
                <w:rFonts w:ascii="Times New Roman" w:hAnsi="Times New Roman" w:cs="Times New Roman"/>
                <w:noProof/>
                <w:sz w:val="24"/>
                <w:szCs w:val="24"/>
                <w:highlight w:val="yellow"/>
              </w:rPr>
              <w:t>(</w:t>
            </w:r>
            <w:r w:rsidRPr="005F15E9">
              <w:rPr>
                <w:rFonts w:ascii="Times New Roman" w:hAnsi="Times New Roman" w:cs="Times New Roman"/>
                <w:noProof/>
                <w:sz w:val="24"/>
                <w:szCs w:val="24"/>
                <w:highlight w:val="yellow"/>
              </w:rPr>
              <w:t>2012)</w:t>
            </w:r>
            <w:r w:rsidRPr="005F15E9">
              <w:rPr>
                <w:rFonts w:ascii="Times New Roman" w:hAnsi="Times New Roman" w:cs="Times New Roman"/>
                <w:sz w:val="24"/>
                <w:szCs w:val="24"/>
                <w:highlight w:val="yellow"/>
              </w:rPr>
              <w:fldChar w:fldCharType="end"/>
            </w:r>
            <w:r w:rsidR="00CF00D7" w:rsidRPr="005F15E9">
              <w:rPr>
                <w:rFonts w:ascii="Times New Roman" w:hAnsi="Times New Roman" w:cs="Times New Roman"/>
                <w:sz w:val="24"/>
                <w:szCs w:val="24"/>
                <w:highlight w:val="yellow"/>
              </w:rPr>
              <w:t xml:space="preserve">; </w:t>
            </w:r>
            <w:r w:rsidR="00CF00D7" w:rsidRPr="005F15E9">
              <w:rPr>
                <w:rFonts w:ascii="Times New Roman" w:hAnsi="Times New Roman" w:cs="Times New Roman"/>
                <w:sz w:val="24"/>
                <w:szCs w:val="24"/>
                <w:highlight w:val="yellow"/>
              </w:rPr>
              <w:fldChar w:fldCharType="begin" w:fldLock="1"/>
            </w:r>
            <w:r w:rsidR="00CF00D7" w:rsidRPr="005F15E9">
              <w:rPr>
                <w:rFonts w:ascii="Times New Roman" w:hAnsi="Times New Roman" w:cs="Times New Roman"/>
                <w:sz w:val="24"/>
                <w:szCs w:val="24"/>
                <w:highlight w:val="yellow"/>
              </w:rPr>
              <w:instrText>ADDIN CSL_CITATION {"citationItems":[{"id":"ITEM-1","itemData":{"DOI":"10.1016/J.JCLEPRO.2015.02.071","ISSN":"0959-6526","abstract":"Many studies have attempted to measure the relative importance of environmental concerns by comparing organic farming with conventional agriculture. However, there have been concerns that the factors which motivate consumers to purchase organic foods are not properly known. This study investigated students' behavioural intentions with regard to purchasing organic food in Iran. The Theory of Planned Behaviour (TPB) was used for the investigation, as it is one of the most widely used theories for investigating the relationship between attitude and action. Results indicated that the students' attitude was the main predictor of their intention to purchase organic foods. Interestingly, this research showed that both perceived behavioural control and subjective norms were not significant predictors of intention. Furthermore, adding moral norm and self-identity as the additional constructs to the TPB significantly increased the explanatory power of the standard model. From the practical point of view, the present study provides a justification for using attitude, self-identity and moral norm dimensions in policy and decision making that intend to encourage students to purchase organic foods.","author":[{"dropping-particle":"","family":"Yazdanpanah","given":"Masoud","non-dropping-particle":"","parse-names":false,"suffix":""},{"dropping-particle":"","family":"Forouzani","given":"Masoumeh","non-dropping-particle":"","parse-names":false,"suffix":""}],"container-title":"Journal of Cleaner Production","id":"ITEM-1","issued":{"date-parts":[["2015","11","16"]]},"page":"342-352","publisher":"Elsevier","title":"Application of the Theory of Planned Behaviour to predict Iranian students' intention to purchase organic food","type":"article-journal","volume":"107"},"uris":["http://www.mendeley.com/documents/?uuid=6b1c77e4-2b5f-3fbf-8ee5-e9e764db5fbb"]}],"mendeley":{"formattedCitation":"(Yazdanpanah &amp; Forouzani, 2015)","manualFormatting":"Yazdanpanah &amp; Forouzani, (2015)","plainTextFormattedCitation":"(Yazdanpanah &amp; Forouzani, 2015)","previouslyFormattedCitation":"(Yazdanpanah &amp; Forouzani, 2015)"},"properties":{"noteIndex":0},"schema":"https://github.com/citation-style-language/schema/raw/master/csl-citation.json"}</w:instrText>
            </w:r>
            <w:r w:rsidR="00CF00D7" w:rsidRPr="005F15E9">
              <w:rPr>
                <w:rFonts w:ascii="Times New Roman" w:hAnsi="Times New Roman" w:cs="Times New Roman"/>
                <w:sz w:val="24"/>
                <w:szCs w:val="24"/>
                <w:highlight w:val="yellow"/>
              </w:rPr>
              <w:fldChar w:fldCharType="separate"/>
            </w:r>
            <w:r w:rsidR="00CF00D7" w:rsidRPr="005F15E9">
              <w:rPr>
                <w:rFonts w:ascii="Times New Roman" w:hAnsi="Times New Roman" w:cs="Times New Roman"/>
                <w:noProof/>
                <w:sz w:val="24"/>
                <w:szCs w:val="24"/>
                <w:highlight w:val="yellow"/>
              </w:rPr>
              <w:t>Yazdanpanah &amp; Forouzani, (2015)</w:t>
            </w:r>
            <w:r w:rsidR="00CF00D7" w:rsidRPr="005F15E9">
              <w:rPr>
                <w:rFonts w:ascii="Times New Roman" w:hAnsi="Times New Roman" w:cs="Times New Roman"/>
                <w:sz w:val="24"/>
                <w:szCs w:val="24"/>
                <w:highlight w:val="yellow"/>
              </w:rPr>
              <w:fldChar w:fldCharType="end"/>
            </w:r>
          </w:p>
        </w:tc>
      </w:tr>
      <w:tr w:rsidR="005F15E9" w:rsidRPr="005F15E9" w14:paraId="131462DD"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tcPr>
          <w:p w14:paraId="4B85FC79"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6E338F83"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think it is easy for me to purchase sustainable labelled dairy products.</w:t>
            </w:r>
          </w:p>
        </w:tc>
        <w:tc>
          <w:tcPr>
            <w:tcW w:w="1864" w:type="dxa"/>
            <w:vMerge/>
          </w:tcPr>
          <w:p w14:paraId="4B158176"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76273298" w14:textId="77777777" w:rsidTr="00E45D26">
        <w:trPr>
          <w:cnfStyle w:val="000000100000" w:firstRow="0" w:lastRow="0" w:firstColumn="0" w:lastColumn="0" w:oddVBand="0" w:evenVBand="0" w:oddHBand="1" w:evenHBand="0" w:firstRowFirstColumn="0" w:firstRowLastColumn="0" w:lastRowFirstColumn="0" w:lastRowLastColumn="0"/>
          <w:trHeight w:val="626"/>
        </w:trPr>
        <w:tc>
          <w:tcPr>
            <w:cnfStyle w:val="001000000000" w:firstRow="0" w:lastRow="0" w:firstColumn="1" w:lastColumn="0" w:oddVBand="0" w:evenVBand="0" w:oddHBand="0" w:evenHBand="0" w:firstRowFirstColumn="0" w:firstRowLastColumn="0" w:lastRowFirstColumn="0" w:lastRowLastColumn="0"/>
            <w:tcW w:w="1763" w:type="dxa"/>
            <w:vMerge/>
          </w:tcPr>
          <w:p w14:paraId="10216758"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6C865124"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It is mostly up to me </w:t>
            </w:r>
            <w:proofErr w:type="gramStart"/>
            <w:r w:rsidRPr="005F15E9">
              <w:rPr>
                <w:rFonts w:ascii="Times New Roman" w:hAnsi="Times New Roman" w:cs="Times New Roman"/>
                <w:sz w:val="24"/>
                <w:szCs w:val="24"/>
                <w:highlight w:val="yellow"/>
              </w:rPr>
              <w:t>whether or not</w:t>
            </w:r>
            <w:proofErr w:type="gramEnd"/>
            <w:r w:rsidRPr="005F15E9">
              <w:rPr>
                <w:rFonts w:ascii="Times New Roman" w:hAnsi="Times New Roman" w:cs="Times New Roman"/>
                <w:sz w:val="24"/>
                <w:szCs w:val="24"/>
                <w:highlight w:val="yellow"/>
              </w:rPr>
              <w:t xml:space="preserve"> to purchase sustainable labelled dairy products.</w:t>
            </w:r>
          </w:p>
        </w:tc>
        <w:tc>
          <w:tcPr>
            <w:tcW w:w="1864" w:type="dxa"/>
            <w:vMerge/>
          </w:tcPr>
          <w:p w14:paraId="77E3B86D"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4BA6BFC5"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val="restart"/>
          </w:tcPr>
          <w:p w14:paraId="58CCDAF1" w14:textId="77777777" w:rsidR="00F948A3" w:rsidRPr="005F15E9" w:rsidRDefault="00F948A3" w:rsidP="00E45D26">
            <w:pPr>
              <w:spacing w:line="276" w:lineRule="auto"/>
              <w:rPr>
                <w:rFonts w:ascii="Times New Roman" w:hAnsi="Times New Roman" w:cs="Times New Roman"/>
                <w:b w:val="0"/>
                <w:sz w:val="24"/>
                <w:szCs w:val="24"/>
                <w:highlight w:val="yellow"/>
              </w:rPr>
            </w:pPr>
            <w:r w:rsidRPr="005F15E9">
              <w:rPr>
                <w:rFonts w:ascii="Times New Roman" w:hAnsi="Times New Roman" w:cs="Times New Roman"/>
                <w:b w:val="0"/>
                <w:sz w:val="24"/>
                <w:szCs w:val="24"/>
                <w:highlight w:val="yellow"/>
              </w:rPr>
              <w:t>Environmental Concern</w:t>
            </w:r>
          </w:p>
        </w:tc>
        <w:tc>
          <w:tcPr>
            <w:tcW w:w="5389" w:type="dxa"/>
          </w:tcPr>
          <w:p w14:paraId="45F834C7"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I am concerned about the consumption of natural resources and the consequences for future generations </w:t>
            </w:r>
          </w:p>
        </w:tc>
        <w:tc>
          <w:tcPr>
            <w:tcW w:w="1864" w:type="dxa"/>
            <w:vMerge w:val="restart"/>
          </w:tcPr>
          <w:p w14:paraId="5E0D9F57" w14:textId="3767C5FA" w:rsidR="00F948A3" w:rsidRPr="005F15E9" w:rsidRDefault="00F948A3" w:rsidP="00CF00D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Jaiswal and Kant (2018); Testa et al. (2020); </w:t>
            </w:r>
            <w:r w:rsidRPr="005F15E9">
              <w:rPr>
                <w:rFonts w:ascii="Times New Roman" w:hAnsi="Times New Roman" w:cs="Times New Roman"/>
                <w:sz w:val="24"/>
                <w:szCs w:val="24"/>
                <w:highlight w:val="yellow"/>
              </w:rPr>
              <w:fldChar w:fldCharType="begin" w:fldLock="1"/>
            </w:r>
            <w:r w:rsidR="00CF00D7" w:rsidRPr="005F15E9">
              <w:rPr>
                <w:rFonts w:ascii="Times New Roman" w:hAnsi="Times New Roman" w:cs="Times New Roman"/>
                <w:sz w:val="24"/>
                <w:szCs w:val="24"/>
                <w:highlight w:val="yellow"/>
              </w:rPr>
              <w:instrText>ADDIN CSL_CITATION {"citationItems":[{"id":"ITEM-1","itemData":{"DOI":"10.1016/J.JCLEPRO.2018.06.024","ISSN":"0959-6526","abstract":"This research provides a comprehensive delineation of the process that leads to the formation of green behavior by including the role played by media and attitude towards environment-friendly packaging, along with ecological concern and perceived consumer effectiveness. The study offers a parsimonious framework that measures the major antecedents of environmental attitude divided into inward and outward orientation. Moreover, it also measures the effects of these environmental attitudes and attitude towards green packaging on green purchase intention. A total of 308 usable questionnaires were obtained from Indian consumers and data analysis was conducted using confirmatory factor analysis and structural equation modeling. The results show that inward environmental attitude and attitude towards green packaging play a pivotal role in shaping green purchase intention. Surprisingly, outward environmental attitude was found to be non-significant. Findings offer implications for marketing managers and public policy makers, as well as reveal fruitful avenues for further research.","author":[{"dropping-particle":"","family":"Trivedi","given":"Rohit H.","non-dropping-particle":"","parse-names":false,"suffix":""},{"dropping-particle":"","family":"Patel","given":"Jayesh D.","non-dropping-particle":"","parse-names":false,"suffix":""},{"dropping-particle":"","family":"Acharya","given":"Nidhi","non-dropping-particle":"","parse-names":false,"suffix":""}],"container-title":"Journal of Cleaner Production","id":"ITEM-1","issued":{"date-parts":[["2018","9","20"]]},"page":"11-22","publisher":"Elsevier","title":"Causality analysis of media influence on environmental attitude, intention and behaviors leading to green purchasing","type":"article-journal","volume":"196"},"uris":["http://www.mendeley.com/documents/?uuid=811a0ba6-b025-3272-9766-0427324dce6a"]}],"mendeley":{"formattedCitation":"(Trivedi, Patel, &amp; Acharya, 2018)","manualFormatting":"Trivedi et al.,  (2018)","plainTextFormattedCitation":"(Trivedi, Patel, &amp; Acharya, 2018)","previouslyFormattedCitation":"(Trivedi, Patel, &amp; Acharya, 2018)"},"properties":{"noteIndex":0},"schema":"https://github.com/citation-style-language/schema/raw/master/csl-citation.json"}</w:instrText>
            </w:r>
            <w:r w:rsidRPr="005F15E9">
              <w:rPr>
                <w:rFonts w:ascii="Times New Roman" w:hAnsi="Times New Roman" w:cs="Times New Roman"/>
                <w:sz w:val="24"/>
                <w:szCs w:val="24"/>
                <w:highlight w:val="yellow"/>
              </w:rPr>
              <w:fldChar w:fldCharType="separate"/>
            </w:r>
            <w:r w:rsidRPr="005F15E9">
              <w:rPr>
                <w:rFonts w:ascii="Times New Roman" w:hAnsi="Times New Roman" w:cs="Times New Roman"/>
                <w:noProof/>
                <w:sz w:val="24"/>
                <w:szCs w:val="24"/>
                <w:highlight w:val="yellow"/>
              </w:rPr>
              <w:t>Trivedi</w:t>
            </w:r>
            <w:r w:rsidR="00CF00D7" w:rsidRPr="005F15E9">
              <w:rPr>
                <w:rFonts w:ascii="Times New Roman" w:hAnsi="Times New Roman" w:cs="Times New Roman"/>
                <w:noProof/>
                <w:sz w:val="24"/>
                <w:szCs w:val="24"/>
                <w:highlight w:val="yellow"/>
              </w:rPr>
              <w:t xml:space="preserve"> et al.</w:t>
            </w:r>
            <w:r w:rsidRPr="005F15E9">
              <w:rPr>
                <w:rFonts w:ascii="Times New Roman" w:hAnsi="Times New Roman" w:cs="Times New Roman"/>
                <w:noProof/>
                <w:sz w:val="24"/>
                <w:szCs w:val="24"/>
                <w:highlight w:val="yellow"/>
              </w:rPr>
              <w:t xml:space="preserve">,  </w:t>
            </w:r>
            <w:r w:rsidR="00CF00D7" w:rsidRPr="005F15E9">
              <w:rPr>
                <w:rFonts w:ascii="Times New Roman" w:hAnsi="Times New Roman" w:cs="Times New Roman"/>
                <w:noProof/>
                <w:sz w:val="24"/>
                <w:szCs w:val="24"/>
                <w:highlight w:val="yellow"/>
              </w:rPr>
              <w:t>(</w:t>
            </w:r>
            <w:r w:rsidRPr="005F15E9">
              <w:rPr>
                <w:rFonts w:ascii="Times New Roman" w:hAnsi="Times New Roman" w:cs="Times New Roman"/>
                <w:noProof/>
                <w:sz w:val="24"/>
                <w:szCs w:val="24"/>
                <w:highlight w:val="yellow"/>
              </w:rPr>
              <w:t>2018)</w:t>
            </w:r>
            <w:r w:rsidRPr="005F15E9">
              <w:rPr>
                <w:rFonts w:ascii="Times New Roman" w:hAnsi="Times New Roman" w:cs="Times New Roman"/>
                <w:sz w:val="24"/>
                <w:szCs w:val="24"/>
                <w:highlight w:val="yellow"/>
              </w:rPr>
              <w:fldChar w:fldCharType="end"/>
            </w:r>
          </w:p>
        </w:tc>
      </w:tr>
      <w:tr w:rsidR="005F15E9" w:rsidRPr="005F15E9" w14:paraId="67F66A7D"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tcPr>
          <w:p w14:paraId="5717C95F"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4695356D"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Waste of resources is a serious problem</w:t>
            </w:r>
          </w:p>
        </w:tc>
        <w:tc>
          <w:tcPr>
            <w:tcW w:w="1864" w:type="dxa"/>
            <w:vMerge/>
          </w:tcPr>
          <w:p w14:paraId="652F705C"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7495E9A7"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tcPr>
          <w:p w14:paraId="73601AEB"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48F59D96"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The citizens in our country are not doing enough to encourage environmental protection</w:t>
            </w:r>
          </w:p>
        </w:tc>
        <w:tc>
          <w:tcPr>
            <w:tcW w:w="1864" w:type="dxa"/>
            <w:vMerge/>
          </w:tcPr>
          <w:p w14:paraId="11AB52D8"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6CAB9BAF"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tcPr>
          <w:p w14:paraId="3631ACEC"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2AC399F3"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Protecting the natural environment is one of the most important issues the world is facing</w:t>
            </w:r>
          </w:p>
        </w:tc>
        <w:tc>
          <w:tcPr>
            <w:tcW w:w="1864" w:type="dxa"/>
            <w:vMerge/>
          </w:tcPr>
          <w:p w14:paraId="2CF5CC4E"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390A20B5"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tcPr>
          <w:p w14:paraId="0E807021"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705A56A9"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ncreasing the useful life of the products we use should be a priority to preserve the balance of nature</w:t>
            </w:r>
          </w:p>
        </w:tc>
        <w:tc>
          <w:tcPr>
            <w:tcW w:w="1864" w:type="dxa"/>
            <w:vMerge/>
          </w:tcPr>
          <w:p w14:paraId="54BB85D5"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0376C214"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val="restart"/>
          </w:tcPr>
          <w:p w14:paraId="5495A1E9" w14:textId="77777777" w:rsidR="00F948A3" w:rsidRPr="005F15E9" w:rsidRDefault="00F948A3" w:rsidP="00E45D26">
            <w:pPr>
              <w:spacing w:line="276" w:lineRule="auto"/>
              <w:rPr>
                <w:rFonts w:ascii="Times New Roman" w:hAnsi="Times New Roman" w:cs="Times New Roman"/>
                <w:b w:val="0"/>
                <w:sz w:val="24"/>
                <w:szCs w:val="24"/>
                <w:highlight w:val="yellow"/>
              </w:rPr>
            </w:pPr>
            <w:r w:rsidRPr="005F15E9">
              <w:rPr>
                <w:rFonts w:ascii="Times New Roman" w:hAnsi="Times New Roman" w:cs="Times New Roman"/>
                <w:b w:val="0"/>
                <w:sz w:val="24"/>
                <w:szCs w:val="24"/>
                <w:highlight w:val="yellow"/>
              </w:rPr>
              <w:t>Consumer Innovativeness</w:t>
            </w:r>
          </w:p>
        </w:tc>
        <w:tc>
          <w:tcPr>
            <w:tcW w:w="5389" w:type="dxa"/>
          </w:tcPr>
          <w:p w14:paraId="0B713F8A"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If I discover a new product that is more functional for my needs, I am very likely to buy it </w:t>
            </w:r>
          </w:p>
        </w:tc>
        <w:tc>
          <w:tcPr>
            <w:tcW w:w="1864" w:type="dxa"/>
            <w:vMerge w:val="restart"/>
          </w:tcPr>
          <w:p w14:paraId="129F4716" w14:textId="2322DD51" w:rsidR="00F948A3" w:rsidRPr="005F15E9" w:rsidRDefault="00F948A3" w:rsidP="00CF00D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Testa et al., (2020); </w:t>
            </w:r>
            <w:r w:rsidRPr="005F15E9">
              <w:rPr>
                <w:rFonts w:ascii="Times New Roman" w:hAnsi="Times New Roman" w:cs="Times New Roman"/>
                <w:sz w:val="24"/>
                <w:szCs w:val="24"/>
                <w:highlight w:val="yellow"/>
              </w:rPr>
              <w:fldChar w:fldCharType="begin" w:fldLock="1"/>
            </w:r>
            <w:r w:rsidR="00CF00D7" w:rsidRPr="005F15E9">
              <w:rPr>
                <w:rFonts w:ascii="Times New Roman" w:hAnsi="Times New Roman" w:cs="Times New Roman"/>
                <w:sz w:val="24"/>
                <w:szCs w:val="24"/>
                <w:highlight w:val="yellow"/>
              </w:rPr>
              <w:instrText>ADDIN CSL_CITATION {"citationItems":[{"id":"ITEM-1","itemData":{"DOI":"10.1016/J.IJRESMAR.2010.08.004","abstract":"Existing consumer innovativeness scales ignore the multitude of motivation sources of buying innovations. The objective of this paper is to incorporate different motivations into a multi-dimensional innovativeness scale to better account for the consumer-product relationship. An extensive literature review and five studies (with about 2600 respondents in total) indicate that four types of motivation underlie consumer innovativeness: functional, hedonic, social, and cognitive. The proposed 20-item four-dimensional Motivated Consumer Innovativeness (MCI) scale proves to be reliable and internally valid and does not seem to suffer from social desirability bias. Moreover, the results of the studies indicate the predictive validity of every MCI dimension. This new scale proves to measure more than existing consumer innovativeness scales; the different MCI dimensions predict innovative purchase intentions better than both traditional and recently developed innovativeness scales, and they disprove the general consensus that older people are always significantly less innovative than younger people. This MCI scale can serve as a tool for future research on efficiently and effectively segmenting and targeting (motivated innovative) consumers. © 2010 Elsevier B.V.","author":[{"dropping-particle":"","family":"Vandecasteele","given":"Bert","non-dropping-particle":"","parse-names":false,"suffix":""},{"dropping-particle":"","family":"Geuens","given":"Maggie","non-dropping-particle":"","parse-names":false,"suffix":""}],"container-title":"International Journal of Research in Marketing","id":"ITEM-1","issue":"4","issued":{"date-parts":[["2010","12"]]},"page":"308-318","title":"Motivated consumer innovativeness: Concept, measurement, and validation","type":"article-journal","volume":"27"},"uris":["http://www.mendeley.com/documents/?uuid=0d81115f-2881-3239-a090-902d6d65fd03"]}],"mendeley":{"formattedCitation":"(Vandecasteele &amp; Geuens, 2010)","manualFormatting":"Vandecasteele &amp; Geuens, (2010)","plainTextFormattedCitation":"(Vandecasteele &amp; Geuens, 2010)","previouslyFormattedCitation":"(Vandecasteele &amp; Geuens, 2010)"},"properties":{"noteIndex":0},"schema":"https://github.com/citation-style-language/schema/raw/master/csl-citation.json"}</w:instrText>
            </w:r>
            <w:r w:rsidRPr="005F15E9">
              <w:rPr>
                <w:rFonts w:ascii="Times New Roman" w:hAnsi="Times New Roman" w:cs="Times New Roman"/>
                <w:sz w:val="24"/>
                <w:szCs w:val="24"/>
                <w:highlight w:val="yellow"/>
              </w:rPr>
              <w:fldChar w:fldCharType="separate"/>
            </w:r>
            <w:r w:rsidRPr="005F15E9">
              <w:rPr>
                <w:rFonts w:ascii="Times New Roman" w:hAnsi="Times New Roman" w:cs="Times New Roman"/>
                <w:noProof/>
                <w:sz w:val="24"/>
                <w:szCs w:val="24"/>
                <w:highlight w:val="yellow"/>
              </w:rPr>
              <w:t xml:space="preserve">Vandecasteele &amp; Geuens, </w:t>
            </w:r>
            <w:r w:rsidR="00CF00D7" w:rsidRPr="005F15E9">
              <w:rPr>
                <w:rFonts w:ascii="Times New Roman" w:hAnsi="Times New Roman" w:cs="Times New Roman"/>
                <w:noProof/>
                <w:sz w:val="24"/>
                <w:szCs w:val="24"/>
                <w:highlight w:val="yellow"/>
              </w:rPr>
              <w:t>(</w:t>
            </w:r>
            <w:r w:rsidRPr="005F15E9">
              <w:rPr>
                <w:rFonts w:ascii="Times New Roman" w:hAnsi="Times New Roman" w:cs="Times New Roman"/>
                <w:noProof/>
                <w:sz w:val="24"/>
                <w:szCs w:val="24"/>
                <w:highlight w:val="yellow"/>
              </w:rPr>
              <w:t>2010)</w:t>
            </w:r>
            <w:r w:rsidRPr="005F15E9">
              <w:rPr>
                <w:rFonts w:ascii="Times New Roman" w:hAnsi="Times New Roman" w:cs="Times New Roman"/>
                <w:sz w:val="24"/>
                <w:szCs w:val="24"/>
                <w:highlight w:val="yellow"/>
              </w:rPr>
              <w:fldChar w:fldCharType="end"/>
            </w:r>
          </w:p>
        </w:tc>
      </w:tr>
      <w:tr w:rsidR="005F15E9" w:rsidRPr="005F15E9" w14:paraId="246A8936"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tcPr>
          <w:p w14:paraId="7E003DBF"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6A4DC956"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If a new product makes my work easier, then it is a “must” for me </w:t>
            </w:r>
          </w:p>
        </w:tc>
        <w:tc>
          <w:tcPr>
            <w:tcW w:w="1864" w:type="dxa"/>
            <w:vMerge/>
          </w:tcPr>
          <w:p w14:paraId="4531D94F"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620F1371"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tcPr>
          <w:p w14:paraId="261EAA78"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017E8CDF"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f a new time-saving product is launched, I will buy it right away</w:t>
            </w:r>
          </w:p>
        </w:tc>
        <w:tc>
          <w:tcPr>
            <w:tcW w:w="1864" w:type="dxa"/>
            <w:vMerge/>
          </w:tcPr>
          <w:p w14:paraId="6EEF013A"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7E5F6B88"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tcPr>
          <w:p w14:paraId="7769C7B7"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301FA660"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Using innovative products to solve the complications of everyday life gives me satisfaction </w:t>
            </w:r>
          </w:p>
        </w:tc>
        <w:tc>
          <w:tcPr>
            <w:tcW w:w="1864" w:type="dxa"/>
            <w:vMerge/>
          </w:tcPr>
          <w:p w14:paraId="493E841F"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64A22E8B"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tcPr>
          <w:p w14:paraId="2DAD2B2E"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675E5767"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buy innovative products because they stimulate my desire to learn and be at the forefront</w:t>
            </w:r>
          </w:p>
        </w:tc>
        <w:tc>
          <w:tcPr>
            <w:tcW w:w="1864" w:type="dxa"/>
            <w:vMerge/>
          </w:tcPr>
          <w:p w14:paraId="294C0680"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79A82E59"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val="restart"/>
          </w:tcPr>
          <w:p w14:paraId="3CE086BA" w14:textId="77777777" w:rsidR="00F948A3" w:rsidRPr="005F15E9" w:rsidRDefault="00F948A3" w:rsidP="00E45D26">
            <w:pPr>
              <w:spacing w:line="276" w:lineRule="auto"/>
              <w:rPr>
                <w:rFonts w:ascii="Times New Roman" w:hAnsi="Times New Roman" w:cs="Times New Roman"/>
                <w:b w:val="0"/>
                <w:sz w:val="24"/>
                <w:szCs w:val="24"/>
                <w:highlight w:val="yellow"/>
              </w:rPr>
            </w:pPr>
            <w:r w:rsidRPr="005F15E9">
              <w:rPr>
                <w:rFonts w:ascii="Times New Roman" w:hAnsi="Times New Roman" w:cs="Times New Roman"/>
                <w:b w:val="0"/>
                <w:sz w:val="24"/>
                <w:szCs w:val="24"/>
                <w:highlight w:val="yellow"/>
              </w:rPr>
              <w:t>Consumer Effectiveness</w:t>
            </w:r>
          </w:p>
        </w:tc>
        <w:tc>
          <w:tcPr>
            <w:tcW w:w="5389" w:type="dxa"/>
          </w:tcPr>
          <w:p w14:paraId="0C9D6D8F"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Each person's behaviour can have a positive effect on society by making efforts in support of promoting the environment.</w:t>
            </w:r>
          </w:p>
        </w:tc>
        <w:tc>
          <w:tcPr>
            <w:tcW w:w="1864" w:type="dxa"/>
            <w:vMerge w:val="restart"/>
          </w:tcPr>
          <w:p w14:paraId="0E80AE37" w14:textId="71288023" w:rsidR="00F948A3" w:rsidRPr="005F15E9" w:rsidRDefault="00CF00D7" w:rsidP="00CF00D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fldChar w:fldCharType="begin" w:fldLock="1"/>
            </w:r>
            <w:r w:rsidRPr="005F15E9">
              <w:rPr>
                <w:rFonts w:ascii="Times New Roman" w:hAnsi="Times New Roman" w:cs="Times New Roman"/>
                <w:sz w:val="24"/>
                <w:szCs w:val="24"/>
                <w:highlight w:val="yellow"/>
              </w:rPr>
              <w:instrText>ADDIN CSL_CITATION {"citationItems":[{"id":"ITEM-1","itemData":{"DOI":"10.1108/07363761111101930","ISSN":"07363761","abstract":"Purpose: Using the theory of planned behavior (TPB) to examine the effects of consumer values and past experiences on consumer purchase intention of organic personal care products, this study aims to consider further the moderating effect of perceived behavioral control on the attitude-intention relationship. Design/methodology/approach: An online survey was conducted with 207 online panel members, and multiple regression analysis was used to test the relationships among the variables. Findings: The results indicate that environmental consciousness and appearance consciousness positively influence attitude toward buying organic personal care products. The addition of past experiences as a predictor of purchase intention and perceived behavioral control as a moderator of the attitude-purchase intention relationship yielded an improvement on the TPB model. Practical implications: This study suggests that retailers can develop effective marketing strategies emphasizing ecological beauty, product safety, and affordable prices to increase consumers' intentions to buy organic personal care products. Originality/value: This study provides valuable insight into US consumer behavior regarding organic personal care products by examining the factors that influence consumers' attitudes toward buying organic personal care products and consumers' purchase intentions for the products. Furthermore, this study extends an application of the TPB by examining the moderating influence of perceived behavioral control on the attitude-intention relationship. © Emerald Group Publishing Limited.","author":[{"dropping-particle":"","family":"Kim","given":"Hee Yeon","non-dropping-particle":"","parse-names":false,"suffix":""},{"dropping-particle":"","family":"Chung","given":"Jae Eun","non-dropping-particle":"","parse-names":false,"suffix":""}],"container-title":"Journal of Consumer Marketing","id":"ITEM-1","issue":"1","issued":{"date-parts":[["2011","1"]]},"page":"40-47","publisher":"Emerald Group Publishing Limited","title":"Consumer purchase intention for organic personal care products","type":"article-journal","volume":"28"},"uris":["http://www.mendeley.com/documents/?uuid=cfe8565a-e8e3-33cb-b0ab-810d6918e7e4"]},{"id":"ITEM-2","itemData":{"abstract":"Applying the conceptual framework of value-attitude-behavior relationship, the present study identifies key antecedents of green purchase behavior and develops a model for explaining their influence on ecological consumption. Using structural equation modeling, the effects of collectivism, environmental concern and Perceived Consumer Effectiveness (PCE) on ecological purchase and their interrelationships are investigated. Results suggest that the influence of collectivism flow through PCE; the collectivistic value orientations influence beliefs about consumer effectiveness, which in turn influence green buying behavior. Environmental concern, on the other hand, directly influences green purchase behavior. Implications and directions for future research are discussed. ABSTRACT Applying the conceptual framework of value-attitude-behavior relationship, the present study identifies key antecedents of green purchase behavior and develops a model for explaining their influence on ecological consumption. Using structural equation modeling, the effects of collectivism, environmental concern and Perceived Consumer Effectiveness (PCE) on ecological purchase and their interrelationships are investigated. Results suggest that the influence of collectivism flow through PCE; the collectivistic value orientations influence beliefs about consumer effectiveness, which in turn influence green buying behavior. Environmental concern, on the other hand, directly influences green purchase behavior. Implications and directions for future research are discussed .","author":[{"dropping-particle":"","family":"Kim","given":"Yeonshin","non-dropping-particle":"","parse-names":false,"suffix":""},{"dropping-particle":"","family":"Choi","given":"Sejung Marina","non-dropping-particle":"","parse-names":false,"suffix":""}],"container-title":"ACR North American Advances","id":"ITEM-2","issued":{"date-parts":[["2005"]]},"title":"Antecedents of Green Purchase Behavior: an Examination of Collectivism,  Environmental Concern, and Pce","type":"article-journal","volume":"NA-32"},"uris":["http://www.mendeley.com/documents/?uuid=35a141cf-6847-3007-905a-f01e66726881"]}],"mendeley":{"formattedCitation":"(H. Y. Kim &amp; Chung, 2011; Y. Kim &amp; Choi, 2005)","manualFormatting":"Kim &amp; Chung, (2011); Kim &amp; Choi, (2005)","plainTextFormattedCitation":"(H. Y. Kim &amp; Chung, 2011; Y. Kim &amp; Choi, 2005)","previouslyFormattedCitation":"(H. Y. Kim &amp; Chung, 2011; Y. Kim &amp; Choi, 2005)"},"properties":{"noteIndex":0},"schema":"https://github.com/citation-style-language/schema/raw/master/csl-citation.json"}</w:instrText>
            </w:r>
            <w:r w:rsidRPr="005F15E9">
              <w:rPr>
                <w:rFonts w:ascii="Times New Roman" w:hAnsi="Times New Roman" w:cs="Times New Roman"/>
                <w:sz w:val="24"/>
                <w:szCs w:val="24"/>
                <w:highlight w:val="yellow"/>
              </w:rPr>
              <w:fldChar w:fldCharType="separate"/>
            </w:r>
            <w:r w:rsidRPr="005F15E9">
              <w:rPr>
                <w:rFonts w:ascii="Times New Roman" w:hAnsi="Times New Roman" w:cs="Times New Roman"/>
                <w:noProof/>
                <w:sz w:val="24"/>
                <w:szCs w:val="24"/>
                <w:highlight w:val="yellow"/>
              </w:rPr>
              <w:t>Kim &amp; Chung, (2011); Kim &amp; Choi, (2005)</w:t>
            </w:r>
            <w:r w:rsidRPr="005F15E9">
              <w:rPr>
                <w:rFonts w:ascii="Times New Roman" w:hAnsi="Times New Roman" w:cs="Times New Roman"/>
                <w:sz w:val="24"/>
                <w:szCs w:val="24"/>
                <w:highlight w:val="yellow"/>
              </w:rPr>
              <w:fldChar w:fldCharType="end"/>
            </w:r>
            <w:r w:rsidRPr="005F15E9">
              <w:rPr>
                <w:rFonts w:ascii="Times New Roman" w:hAnsi="Times New Roman" w:cs="Times New Roman"/>
                <w:sz w:val="24"/>
                <w:szCs w:val="24"/>
                <w:highlight w:val="yellow"/>
              </w:rPr>
              <w:t xml:space="preserve">; </w:t>
            </w:r>
            <w:r w:rsidR="00F948A3" w:rsidRPr="005F15E9">
              <w:rPr>
                <w:rFonts w:ascii="Times New Roman" w:hAnsi="Times New Roman" w:cs="Times New Roman"/>
                <w:sz w:val="24"/>
                <w:szCs w:val="24"/>
                <w:highlight w:val="yellow"/>
              </w:rPr>
              <w:t xml:space="preserve">Jaiswal and Singh (2018) </w:t>
            </w:r>
          </w:p>
        </w:tc>
      </w:tr>
      <w:tr w:rsidR="005F15E9" w:rsidRPr="005F15E9" w14:paraId="79F6D1F1"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tcPr>
          <w:p w14:paraId="4406F947"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5A95F6D4"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feel capable of helping solve environmental problems.</w:t>
            </w:r>
          </w:p>
        </w:tc>
        <w:tc>
          <w:tcPr>
            <w:tcW w:w="1864" w:type="dxa"/>
            <w:vMerge/>
          </w:tcPr>
          <w:p w14:paraId="462AFB48"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6C4F62B7"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tcPr>
          <w:p w14:paraId="0CE1141F"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31CDAF9F"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can protect the environment by buying products that are friendly to the environment.</w:t>
            </w:r>
          </w:p>
        </w:tc>
        <w:tc>
          <w:tcPr>
            <w:tcW w:w="1864" w:type="dxa"/>
            <w:vMerge/>
          </w:tcPr>
          <w:p w14:paraId="3AD72FBE"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4ADF0DA0"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tcPr>
          <w:p w14:paraId="3C8AE664"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37B550FD"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By adopting sustainable routine actions, I can help solve environmental problems</w:t>
            </w:r>
          </w:p>
        </w:tc>
        <w:tc>
          <w:tcPr>
            <w:tcW w:w="1864" w:type="dxa"/>
            <w:vMerge/>
          </w:tcPr>
          <w:p w14:paraId="41F0B867"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378398E8"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val="restart"/>
          </w:tcPr>
          <w:p w14:paraId="6A1A9488" w14:textId="77777777" w:rsidR="00F948A3" w:rsidRPr="005F15E9" w:rsidRDefault="00F948A3" w:rsidP="00E45D26">
            <w:pPr>
              <w:spacing w:line="276" w:lineRule="auto"/>
              <w:rPr>
                <w:rFonts w:ascii="Times New Roman" w:hAnsi="Times New Roman" w:cs="Times New Roman"/>
                <w:b w:val="0"/>
                <w:sz w:val="24"/>
                <w:szCs w:val="24"/>
                <w:highlight w:val="yellow"/>
              </w:rPr>
            </w:pPr>
            <w:r w:rsidRPr="005F15E9">
              <w:rPr>
                <w:rFonts w:ascii="Times New Roman" w:hAnsi="Times New Roman" w:cs="Times New Roman"/>
                <w:b w:val="0"/>
                <w:sz w:val="24"/>
                <w:szCs w:val="24"/>
                <w:highlight w:val="yellow"/>
              </w:rPr>
              <w:t>Sustainable label Awareness</w:t>
            </w:r>
          </w:p>
        </w:tc>
        <w:tc>
          <w:tcPr>
            <w:tcW w:w="5389" w:type="dxa"/>
          </w:tcPr>
          <w:p w14:paraId="18C10458"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 xml:space="preserve">I know the meaning of the term sustainable dairy products. </w:t>
            </w:r>
          </w:p>
        </w:tc>
        <w:tc>
          <w:tcPr>
            <w:tcW w:w="1864" w:type="dxa"/>
            <w:vMerge w:val="restart"/>
          </w:tcPr>
          <w:p w14:paraId="3FD05CC4" w14:textId="39C8BD45"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fldChar w:fldCharType="begin" w:fldLock="1"/>
            </w:r>
            <w:r w:rsidR="00CF00D7" w:rsidRPr="005F15E9">
              <w:rPr>
                <w:rFonts w:ascii="Times New Roman" w:hAnsi="Times New Roman" w:cs="Times New Roman"/>
                <w:sz w:val="24"/>
                <w:szCs w:val="24"/>
                <w:highlight w:val="yellow"/>
              </w:rPr>
              <w:instrText>ADDIN CSL_CITATION {"citationItems":[{"id":"ITEM-1","itemData":{"DOI":"10.1080/0965254X.2016.1240219","ISSN":"14664488","abstract":"Consumers are increasingly concerned about the negative environmental implications of purchasing goods, which in turn shape their behaviour. Yet, there are indications that consumers do not always act on these concerns, causing an attitude–behaviour gap. For consumers to make ecologically responsible purchases, they need relevant product environmental information. Therefore, marketers and firms are increasingly integrating more detailed environmental information in their offerings, including eco-labels with externally validated information. This study integrates consumers’ knowledge and trust in eco-labels with their environmental knowledge to determine how these affect pro-environmental consumer behaviour (PECB). The findings suggest environmental and eco-label knowledge is positively associated with attitudes towards the environment, and that positive environmental attitudes and trust in eco-labels affect PECB. This implies that firms, policy-makers and accreditation organisations (i.e. labelling) can educate consumers about eco-labels and the environment to increase PECB. Such strategies will also build consumer knowledge and trust in eco-labels, necessary for facilitating PECB.","author":[{"dropping-particle":"","family":"Taufique","given":"Khan Md Raziuddin","non-dropping-particle":"","parse-names":false,"suffix":""},{"dropping-particle":"","family":"Vocino","given":"Andrea","non-dropping-particle":"","parse-names":false,"suffix":""},{"dropping-particle":"","family":"Polonsky","given":"Michael Jay","non-dropping-particle":"","parse-names":false,"suffix":""}],"container-title":"Journal of Strategic Marketing","id":"ITEM-1","issue":"7","issued":{"date-parts":[["2017"]]},"page":"511-529","publisher":"Routledge","title":"The influence of eco-label knowledge and trust on pro-environmental consumer behaviour in an emerging market","type":"article-journal","volume":"25"},"uris":["http://www.mendeley.com/documents/?uuid=bfe2bca0-1f34-4500-8a44-d334fe7ad8ac"]}],"mendeley":{"formattedCitation":"(Taufique et al., 2017)","manualFormatting":"Taufique et al., (2017)","plainTextFormattedCitation":"(Taufique et al., 2017)","previouslyFormattedCitation":"(Taufique et al., 2017)"},"properties":{"noteIndex":0},"schema":"https://github.com/citation-style-language/schema/raw/master/csl-citation.json"}</w:instrText>
            </w:r>
            <w:r w:rsidRPr="005F15E9">
              <w:rPr>
                <w:rFonts w:ascii="Times New Roman" w:hAnsi="Times New Roman" w:cs="Times New Roman"/>
                <w:sz w:val="24"/>
                <w:szCs w:val="24"/>
                <w:highlight w:val="yellow"/>
              </w:rPr>
              <w:fldChar w:fldCharType="separate"/>
            </w:r>
            <w:r w:rsidRPr="005F15E9">
              <w:rPr>
                <w:rFonts w:ascii="Times New Roman" w:hAnsi="Times New Roman" w:cs="Times New Roman"/>
                <w:noProof/>
                <w:sz w:val="24"/>
                <w:szCs w:val="24"/>
                <w:highlight w:val="yellow"/>
              </w:rPr>
              <w:t xml:space="preserve">Taufique et al., </w:t>
            </w:r>
            <w:r w:rsidR="00CF00D7" w:rsidRPr="005F15E9">
              <w:rPr>
                <w:rFonts w:ascii="Times New Roman" w:hAnsi="Times New Roman" w:cs="Times New Roman"/>
                <w:noProof/>
                <w:sz w:val="24"/>
                <w:szCs w:val="24"/>
                <w:highlight w:val="yellow"/>
              </w:rPr>
              <w:t>(</w:t>
            </w:r>
            <w:r w:rsidRPr="005F15E9">
              <w:rPr>
                <w:rFonts w:ascii="Times New Roman" w:hAnsi="Times New Roman" w:cs="Times New Roman"/>
                <w:noProof/>
                <w:sz w:val="24"/>
                <w:szCs w:val="24"/>
                <w:highlight w:val="yellow"/>
              </w:rPr>
              <w:t>2017)</w:t>
            </w:r>
            <w:r w:rsidRPr="005F15E9">
              <w:rPr>
                <w:rFonts w:ascii="Times New Roman" w:hAnsi="Times New Roman" w:cs="Times New Roman"/>
                <w:sz w:val="24"/>
                <w:szCs w:val="24"/>
                <w:highlight w:val="yellow"/>
              </w:rPr>
              <w:fldChar w:fldCharType="end"/>
            </w:r>
          </w:p>
        </w:tc>
      </w:tr>
      <w:tr w:rsidR="005F15E9" w:rsidRPr="005F15E9" w14:paraId="674D2FE6"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tcPr>
          <w:p w14:paraId="4E8DBD9E"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2EB03F39"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know the meaning of the term sustainable labelled dairy product.</w:t>
            </w:r>
          </w:p>
        </w:tc>
        <w:tc>
          <w:tcPr>
            <w:tcW w:w="1864" w:type="dxa"/>
            <w:vMerge/>
          </w:tcPr>
          <w:p w14:paraId="3A764BF8"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36206D18"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tcPr>
          <w:p w14:paraId="17337D59"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2D5C7D4D"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know the meaning of the term organic dairy products.</w:t>
            </w:r>
          </w:p>
        </w:tc>
        <w:tc>
          <w:tcPr>
            <w:tcW w:w="1864" w:type="dxa"/>
            <w:vMerge/>
          </w:tcPr>
          <w:p w14:paraId="503FAEC4"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20068416"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tcPr>
          <w:p w14:paraId="15060E09"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24551A5B"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usually pay attention to information about sustainable labelled dairy products.</w:t>
            </w:r>
          </w:p>
        </w:tc>
        <w:tc>
          <w:tcPr>
            <w:tcW w:w="1864" w:type="dxa"/>
            <w:vMerge/>
          </w:tcPr>
          <w:p w14:paraId="6FE0D98A"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4FD1DBCD"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val="restart"/>
          </w:tcPr>
          <w:p w14:paraId="35060AB2" w14:textId="77777777" w:rsidR="00F948A3" w:rsidRPr="005F15E9" w:rsidRDefault="00F948A3" w:rsidP="00E45D26">
            <w:pPr>
              <w:spacing w:line="276" w:lineRule="auto"/>
              <w:rPr>
                <w:rFonts w:ascii="Times New Roman" w:hAnsi="Times New Roman" w:cs="Times New Roman"/>
                <w:b w:val="0"/>
                <w:sz w:val="24"/>
                <w:szCs w:val="24"/>
                <w:highlight w:val="yellow"/>
              </w:rPr>
            </w:pPr>
            <w:r w:rsidRPr="005F15E9">
              <w:rPr>
                <w:rFonts w:ascii="Times New Roman" w:hAnsi="Times New Roman" w:cs="Times New Roman"/>
                <w:b w:val="0"/>
                <w:sz w:val="24"/>
                <w:szCs w:val="24"/>
                <w:highlight w:val="yellow"/>
              </w:rPr>
              <w:t>Purchase Intention</w:t>
            </w:r>
          </w:p>
        </w:tc>
        <w:tc>
          <w:tcPr>
            <w:tcW w:w="5389" w:type="dxa"/>
          </w:tcPr>
          <w:p w14:paraId="43D52C2D"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would consider buying sustainable labelled dairy products because they are less polluting.</w:t>
            </w:r>
          </w:p>
        </w:tc>
        <w:tc>
          <w:tcPr>
            <w:tcW w:w="1864" w:type="dxa"/>
            <w:vMerge w:val="restart"/>
          </w:tcPr>
          <w:p w14:paraId="640C8832" w14:textId="77B0B8A9" w:rsidR="00F948A3" w:rsidRPr="005F15E9" w:rsidRDefault="00CF00D7" w:rsidP="00CF00D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fldChar w:fldCharType="begin" w:fldLock="1"/>
            </w:r>
            <w:r w:rsidRPr="005F15E9">
              <w:rPr>
                <w:rFonts w:ascii="Times New Roman" w:hAnsi="Times New Roman" w:cs="Times New Roman"/>
                <w:sz w:val="24"/>
                <w:szCs w:val="24"/>
                <w:highlight w:val="yellow"/>
              </w:rPr>
              <w:instrText>ADDIN CSL_CITATION {"citationItems":[{"id":"ITEM-1","itemData":{"DOI":"10.1108/07363760010335358","ISSN":"0736-3761","abstract":"Examines the influence of cultural values, ecological affect and ecological knowledge on the green purchasing behavior of Chinese consumers. Using structural equation modeling to assess the significance that ecological affect and ecological knowledge have on green purchase intention and actual green purchase, the results demonstrate that a strong positive relationship exists. However, other important findings suggest that Chinese people’s level of ecological knowledge is low and actual green purchase behavior minimal. Yet in contrast, Chinese consumers express a positive ecological affect and green purchase intention. In relation to the hypothesis that the Chinese strongly adhere to the cultural value of living in harmony with nature, the relevant descriptive statistic shows that today’s Chinese only pay moderate allegiance to this “man‐nature” orientation. Moreover, this cultural value is only found to exert significant bearing on ecological affect but not ecological knowledge.","author":[{"dropping-particle":"","family":"Chan","given":"Ricky Y.K.","non-dropping-particle":"","parse-names":false,"suffix":""},{"dropping-particle":"","family":"Lau","given":"Lorett B.Y.","non-dropping-particle":"","parse-names":false,"suffix":""}],"container-title":"Journal of Consumer Marketing","id":"ITEM-1","issue":"4","issued":{"date-parts":[["2000"]]},"page":"338-357","publisher":"MCB UP Ltd","title":"Antecedents of green purchases: a survey in China","type":"article-journal","volume":"17"},"uris":["http://www.mendeley.com/documents/?uuid=7e039c12-ead4-3ddf-bf63-97aef1479a77"]}],"mendeley":{"formattedCitation":"(Chan &amp; Lau, 2000)","plainTextFormattedCitation":"(Chan &amp; Lau, 2000)"},"properties":{"noteIndex":0},"schema":"https://github.com/citation-style-language/schema/raw/master/csl-citation.json"}</w:instrText>
            </w:r>
            <w:r w:rsidRPr="005F15E9">
              <w:rPr>
                <w:rFonts w:ascii="Times New Roman" w:hAnsi="Times New Roman" w:cs="Times New Roman"/>
                <w:sz w:val="24"/>
                <w:szCs w:val="24"/>
                <w:highlight w:val="yellow"/>
              </w:rPr>
              <w:fldChar w:fldCharType="separate"/>
            </w:r>
            <w:r w:rsidRPr="005F15E9">
              <w:rPr>
                <w:rFonts w:ascii="Times New Roman" w:hAnsi="Times New Roman" w:cs="Times New Roman"/>
                <w:noProof/>
                <w:sz w:val="24"/>
                <w:szCs w:val="24"/>
                <w:highlight w:val="yellow"/>
              </w:rPr>
              <w:t>Chan &amp; Lau, (2000)</w:t>
            </w:r>
            <w:r w:rsidRPr="005F15E9">
              <w:rPr>
                <w:rFonts w:ascii="Times New Roman" w:hAnsi="Times New Roman" w:cs="Times New Roman"/>
                <w:sz w:val="24"/>
                <w:szCs w:val="24"/>
                <w:highlight w:val="yellow"/>
              </w:rPr>
              <w:fldChar w:fldCharType="end"/>
            </w:r>
            <w:r w:rsidRPr="005F15E9">
              <w:rPr>
                <w:rFonts w:ascii="Times New Roman" w:hAnsi="Times New Roman" w:cs="Times New Roman"/>
                <w:sz w:val="24"/>
                <w:szCs w:val="24"/>
                <w:highlight w:val="yellow"/>
              </w:rPr>
              <w:t xml:space="preserve">; </w:t>
            </w:r>
            <w:r w:rsidR="00F948A3" w:rsidRPr="005F15E9">
              <w:rPr>
                <w:rFonts w:ascii="Times New Roman" w:hAnsi="Times New Roman" w:cs="Times New Roman"/>
                <w:sz w:val="24"/>
                <w:szCs w:val="24"/>
                <w:highlight w:val="yellow"/>
              </w:rPr>
              <w:t xml:space="preserve">Jaiswal and Singh (2018); Taneja and Ali (2021) </w:t>
            </w:r>
          </w:p>
        </w:tc>
      </w:tr>
      <w:tr w:rsidR="005F15E9" w:rsidRPr="005F15E9" w14:paraId="628A947C"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tcPr>
          <w:p w14:paraId="40EA280E"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720F8018"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would consider switching to other brands for ecological reasons.</w:t>
            </w:r>
          </w:p>
        </w:tc>
        <w:tc>
          <w:tcPr>
            <w:tcW w:w="1864" w:type="dxa"/>
            <w:vMerge/>
          </w:tcPr>
          <w:p w14:paraId="57B1FED8"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4F931B49"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tcPr>
          <w:p w14:paraId="796F4816"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3D2D7B8A"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intend to switch to a sustainable version of a product.</w:t>
            </w:r>
          </w:p>
        </w:tc>
        <w:tc>
          <w:tcPr>
            <w:tcW w:w="1864" w:type="dxa"/>
            <w:vMerge/>
          </w:tcPr>
          <w:p w14:paraId="14E9273D"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2FFDD32C"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tcPr>
          <w:p w14:paraId="598AAE56"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384F0BE2"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would patronize and recommend the use of sustainable labelled dairy products to others.</w:t>
            </w:r>
          </w:p>
        </w:tc>
        <w:tc>
          <w:tcPr>
            <w:tcW w:w="1864" w:type="dxa"/>
            <w:vMerge/>
          </w:tcPr>
          <w:p w14:paraId="4B87B37E"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7AC7486B"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val="restart"/>
          </w:tcPr>
          <w:p w14:paraId="379B1620" w14:textId="77777777" w:rsidR="00F948A3" w:rsidRPr="005F15E9" w:rsidRDefault="00F948A3" w:rsidP="00E45D26">
            <w:pPr>
              <w:spacing w:line="276" w:lineRule="auto"/>
              <w:rPr>
                <w:rFonts w:ascii="Times New Roman" w:hAnsi="Times New Roman" w:cs="Times New Roman"/>
                <w:b w:val="0"/>
                <w:sz w:val="24"/>
                <w:szCs w:val="24"/>
                <w:highlight w:val="yellow"/>
              </w:rPr>
            </w:pPr>
            <w:r w:rsidRPr="005F15E9">
              <w:rPr>
                <w:rFonts w:ascii="Times New Roman" w:hAnsi="Times New Roman" w:cs="Times New Roman"/>
                <w:b w:val="0"/>
                <w:sz w:val="24"/>
                <w:szCs w:val="24"/>
                <w:highlight w:val="yellow"/>
              </w:rPr>
              <w:t>Purchase Behaviour</w:t>
            </w:r>
          </w:p>
        </w:tc>
        <w:tc>
          <w:tcPr>
            <w:tcW w:w="5389" w:type="dxa"/>
          </w:tcPr>
          <w:p w14:paraId="53ACACFB"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When I want to buy a product, I look at the ingredients label to see if it contains environmentally damaging things.</w:t>
            </w:r>
          </w:p>
        </w:tc>
        <w:tc>
          <w:tcPr>
            <w:tcW w:w="1864" w:type="dxa"/>
            <w:vMerge w:val="restart"/>
          </w:tcPr>
          <w:p w14:paraId="2274ED7B" w14:textId="47CF3862"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fldChar w:fldCharType="begin" w:fldLock="1"/>
            </w:r>
            <w:r w:rsidR="00BE317D" w:rsidRPr="005F15E9">
              <w:rPr>
                <w:rFonts w:ascii="Times New Roman" w:hAnsi="Times New Roman" w:cs="Times New Roman"/>
                <w:sz w:val="24"/>
                <w:szCs w:val="24"/>
                <w:highlight w:val="yellow"/>
              </w:rPr>
              <w:instrText>ADDIN CSL_CITATION {"citationItems":[{"id":"ITEM-1","itemData":{"DOI":"10.1002/bsd2.12","ISSN":"25723170","abstract":"Green buying behaviour can stimulate firms and society in the pursuit of sustainability while balancing the demand and supply side of the business cycle with addressing the ecological and social benefits. The objective of this paper is to understand and test the integrative model of green buying behaviour in the Indian and Asian context of sustainable consumption. The model is tested by applying structural equation modeling of path analysis using the total of 410 valid responses. The data were collected from Uttar Pradesh (India) through a structured questionnaire using the purposive convenient sampling. The results validate that “green purchase behaviour” is significantly determined by “green purchase intention,” which in turn significantly and positively influenced by “attitude towards green products.” The results also revealed that the measure of “environmental concern” and “perceived consumer effectiveness” were found to be positive and significant predictor of attitude towards green products, however, “perceived environmental knowledge” was not significantly related to attitude towards green products and perceived consumer effectiveness in the model. The discussion and implications are manifested towards sustainable consumption in the context of emerging target markets.","author":[{"dropping-particle":"","family":"Jaiswal","given":"Deepak","non-dropping-particle":"","parse-names":false,"suffix":""},{"dropping-particle":"","family":"Singh","given":"Bhagwan","non-dropping-particle":"","parse-names":false,"suffix":""}],"container-title":"Business Strategy and Development","id":"ITEM-1","issue":"1","issued":{"date-parts":[["2018"]]},"page":"64-73","title":"Toward sustainable consumption: Investigating the determinants of green buying behaviour of Indian consumers","type":"article-journal","volume":"1"},"uris":["http://www.mendeley.com/documents/?uuid=b1069699-0b36-4b71-ac2a-bbd85bc1d593"]}],"mendeley":{"formattedCitation":"(Jaiswal &amp; Singh, 2018)","manualFormatting":"(Jaiswal &amp; Singh, (2018)","plainTextFormattedCitation":"(Jaiswal &amp; Singh, 2018)","previouslyFormattedCitation":"(Jaiswal &amp; Singh, 2018)"},"properties":{"noteIndex":0},"schema":"https://github.com/citation-style-language/schema/raw/master/csl-citation.json"}</w:instrText>
            </w:r>
            <w:r w:rsidRPr="005F15E9">
              <w:rPr>
                <w:rFonts w:ascii="Times New Roman" w:hAnsi="Times New Roman" w:cs="Times New Roman"/>
                <w:sz w:val="24"/>
                <w:szCs w:val="24"/>
                <w:highlight w:val="yellow"/>
              </w:rPr>
              <w:fldChar w:fldCharType="separate"/>
            </w:r>
            <w:r w:rsidRPr="005F15E9">
              <w:rPr>
                <w:rFonts w:ascii="Times New Roman" w:hAnsi="Times New Roman" w:cs="Times New Roman"/>
                <w:noProof/>
                <w:sz w:val="24"/>
                <w:szCs w:val="24"/>
                <w:highlight w:val="yellow"/>
              </w:rPr>
              <w:t xml:space="preserve">Jaiswal &amp; Singh, </w:t>
            </w:r>
            <w:r w:rsidR="00CF00D7" w:rsidRPr="005F15E9">
              <w:rPr>
                <w:rFonts w:ascii="Times New Roman" w:hAnsi="Times New Roman" w:cs="Times New Roman"/>
                <w:noProof/>
                <w:sz w:val="24"/>
                <w:szCs w:val="24"/>
                <w:highlight w:val="yellow"/>
              </w:rPr>
              <w:t>(</w:t>
            </w:r>
            <w:r w:rsidRPr="005F15E9">
              <w:rPr>
                <w:rFonts w:ascii="Times New Roman" w:hAnsi="Times New Roman" w:cs="Times New Roman"/>
                <w:noProof/>
                <w:sz w:val="24"/>
                <w:szCs w:val="24"/>
                <w:highlight w:val="yellow"/>
              </w:rPr>
              <w:t>2018)</w:t>
            </w:r>
            <w:r w:rsidRPr="005F15E9">
              <w:rPr>
                <w:rFonts w:ascii="Times New Roman" w:hAnsi="Times New Roman" w:cs="Times New Roman"/>
                <w:sz w:val="24"/>
                <w:szCs w:val="24"/>
                <w:highlight w:val="yellow"/>
              </w:rPr>
              <w:fldChar w:fldCharType="end"/>
            </w:r>
          </w:p>
        </w:tc>
      </w:tr>
      <w:tr w:rsidR="005F15E9" w:rsidRPr="005F15E9" w14:paraId="5AE46C60"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tcPr>
          <w:p w14:paraId="4A322EAD"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02357BCB"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prefer sustainable labelled dairy products over other regular products when their product qualities are similar.</w:t>
            </w:r>
          </w:p>
        </w:tc>
        <w:tc>
          <w:tcPr>
            <w:tcW w:w="1864" w:type="dxa"/>
            <w:vMerge/>
          </w:tcPr>
          <w:p w14:paraId="58DABF29"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0F5661D5" w14:textId="77777777" w:rsidTr="00E45D26">
        <w:tc>
          <w:tcPr>
            <w:cnfStyle w:val="001000000000" w:firstRow="0" w:lastRow="0" w:firstColumn="1" w:lastColumn="0" w:oddVBand="0" w:evenVBand="0" w:oddHBand="0" w:evenHBand="0" w:firstRowFirstColumn="0" w:firstRowLastColumn="0" w:lastRowFirstColumn="0" w:lastRowLastColumn="0"/>
            <w:tcW w:w="1763" w:type="dxa"/>
            <w:vMerge/>
          </w:tcPr>
          <w:p w14:paraId="081E7F9C"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15124A42"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F15E9">
              <w:rPr>
                <w:rFonts w:ascii="Times New Roman" w:hAnsi="Times New Roman" w:cs="Times New Roman"/>
                <w:sz w:val="24"/>
                <w:szCs w:val="24"/>
                <w:highlight w:val="yellow"/>
              </w:rPr>
              <w:t>I choose to buy environmentally friendly dairy products.</w:t>
            </w:r>
          </w:p>
        </w:tc>
        <w:tc>
          <w:tcPr>
            <w:tcW w:w="1864" w:type="dxa"/>
            <w:vMerge/>
          </w:tcPr>
          <w:p w14:paraId="79B77D7F" w14:textId="77777777" w:rsidR="00F948A3" w:rsidRPr="005F15E9" w:rsidRDefault="00F948A3" w:rsidP="00E45D2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p>
        </w:tc>
      </w:tr>
      <w:tr w:rsidR="005F15E9" w:rsidRPr="005F15E9" w14:paraId="0FD87216" w14:textId="77777777" w:rsidTr="00E45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tcPr>
          <w:p w14:paraId="7FF3E30B" w14:textId="77777777" w:rsidR="00F948A3" w:rsidRPr="005F15E9" w:rsidRDefault="00F948A3" w:rsidP="00E45D26">
            <w:pPr>
              <w:spacing w:line="276" w:lineRule="auto"/>
              <w:rPr>
                <w:rFonts w:ascii="Times New Roman" w:hAnsi="Times New Roman" w:cs="Times New Roman"/>
                <w:b w:val="0"/>
                <w:sz w:val="24"/>
                <w:szCs w:val="24"/>
                <w:highlight w:val="yellow"/>
              </w:rPr>
            </w:pPr>
          </w:p>
        </w:tc>
        <w:tc>
          <w:tcPr>
            <w:tcW w:w="5389" w:type="dxa"/>
          </w:tcPr>
          <w:p w14:paraId="4A5A25D1"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15E9">
              <w:rPr>
                <w:rFonts w:ascii="Times New Roman" w:hAnsi="Times New Roman" w:cs="Times New Roman"/>
                <w:sz w:val="24"/>
                <w:szCs w:val="24"/>
                <w:highlight w:val="yellow"/>
              </w:rPr>
              <w:t>I buy sustainable labelled dairy products even if they are more expensive than the regular ones.</w:t>
            </w:r>
          </w:p>
        </w:tc>
        <w:tc>
          <w:tcPr>
            <w:tcW w:w="1864" w:type="dxa"/>
            <w:vMerge/>
          </w:tcPr>
          <w:p w14:paraId="7F699079" w14:textId="77777777" w:rsidR="00F948A3" w:rsidRPr="005F15E9" w:rsidRDefault="00F948A3" w:rsidP="00E45D2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7D9D80D8" w14:textId="77777777" w:rsidR="00F948A3" w:rsidRPr="005F15E9" w:rsidRDefault="00F948A3" w:rsidP="00F948A3"/>
    <w:p w14:paraId="1B01124C" w14:textId="77777777" w:rsidR="00214ECC" w:rsidRPr="005F15E9" w:rsidRDefault="00214ECC" w:rsidP="00AF1057">
      <w:pPr>
        <w:spacing w:line="276" w:lineRule="auto"/>
        <w:jc w:val="both"/>
        <w:rPr>
          <w:rFonts w:ascii="Times New Roman" w:hAnsi="Times New Roman" w:cs="Times New Roman"/>
          <w:sz w:val="24"/>
          <w:szCs w:val="24"/>
        </w:rPr>
      </w:pPr>
    </w:p>
    <w:sectPr w:rsidR="00214ECC" w:rsidRPr="005F15E9">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122A20" w14:textId="77777777" w:rsidR="00373954" w:rsidRDefault="00373954" w:rsidP="00165503">
      <w:pPr>
        <w:spacing w:after="0" w:line="240" w:lineRule="auto"/>
      </w:pPr>
      <w:r>
        <w:separator/>
      </w:r>
    </w:p>
  </w:endnote>
  <w:endnote w:type="continuationSeparator" w:id="0">
    <w:p w14:paraId="33141FDF" w14:textId="77777777" w:rsidR="00373954" w:rsidRDefault="00373954" w:rsidP="001655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1944167"/>
      <w:docPartObj>
        <w:docPartGallery w:val="Page Numbers (Bottom of Page)"/>
        <w:docPartUnique/>
      </w:docPartObj>
    </w:sdtPr>
    <w:sdtEndPr>
      <w:rPr>
        <w:noProof/>
      </w:rPr>
    </w:sdtEndPr>
    <w:sdtContent>
      <w:p w14:paraId="1CC68C63" w14:textId="77777777" w:rsidR="00E45D26" w:rsidRDefault="00E45D26">
        <w:pPr>
          <w:pStyle w:val="Footer"/>
          <w:jc w:val="center"/>
        </w:pPr>
        <w:r>
          <w:fldChar w:fldCharType="begin"/>
        </w:r>
        <w:r>
          <w:instrText xml:space="preserve"> PAGE   \* MERGEFORMAT </w:instrText>
        </w:r>
        <w:r>
          <w:fldChar w:fldCharType="separate"/>
        </w:r>
        <w:r w:rsidR="0050460A">
          <w:rPr>
            <w:noProof/>
          </w:rPr>
          <w:t>1</w:t>
        </w:r>
        <w:r>
          <w:rPr>
            <w:noProof/>
          </w:rPr>
          <w:fldChar w:fldCharType="end"/>
        </w:r>
      </w:p>
    </w:sdtContent>
  </w:sdt>
  <w:p w14:paraId="080464D8" w14:textId="77777777" w:rsidR="00E45D26" w:rsidRDefault="00E45D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4EEF1D" w14:textId="77777777" w:rsidR="00373954" w:rsidRDefault="00373954" w:rsidP="00165503">
      <w:pPr>
        <w:spacing w:after="0" w:line="240" w:lineRule="auto"/>
      </w:pPr>
      <w:r>
        <w:separator/>
      </w:r>
    </w:p>
  </w:footnote>
  <w:footnote w:type="continuationSeparator" w:id="0">
    <w:p w14:paraId="4EDD4BF5" w14:textId="77777777" w:rsidR="00373954" w:rsidRDefault="00373954" w:rsidP="001655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6371B9"/>
    <w:multiLevelType w:val="hybridMultilevel"/>
    <w:tmpl w:val="485AFE6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291706E5"/>
    <w:multiLevelType w:val="multilevel"/>
    <w:tmpl w:val="5E3CB2FC"/>
    <w:lvl w:ilvl="0">
      <w:start w:val="1"/>
      <w:numFmt w:val="decimal"/>
      <w:lvlText w:val="%1."/>
      <w:lvlJc w:val="left"/>
      <w:pPr>
        <w:ind w:left="720" w:hanging="360"/>
      </w:pPr>
      <w:rPr>
        <w:rFonts w:hint="default"/>
        <w:b/>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CF15043"/>
    <w:multiLevelType w:val="hybridMultilevel"/>
    <w:tmpl w:val="3D28870A"/>
    <w:lvl w:ilvl="0" w:tplc="01A8CA2A">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AwtDAztTQ2sLA0NzJV0lEKTi0uzszPAykwNqwFAGH9Ca4tAAAA"/>
  </w:docVars>
  <w:rsids>
    <w:rsidRoot w:val="004760DD"/>
    <w:rsid w:val="000028A0"/>
    <w:rsid w:val="000051B5"/>
    <w:rsid w:val="000079A5"/>
    <w:rsid w:val="00014B95"/>
    <w:rsid w:val="00015A6E"/>
    <w:rsid w:val="0002630C"/>
    <w:rsid w:val="000346BE"/>
    <w:rsid w:val="00037048"/>
    <w:rsid w:val="00042D8E"/>
    <w:rsid w:val="00050C62"/>
    <w:rsid w:val="00051931"/>
    <w:rsid w:val="0005216E"/>
    <w:rsid w:val="00053E45"/>
    <w:rsid w:val="0005414F"/>
    <w:rsid w:val="000555A5"/>
    <w:rsid w:val="00055C24"/>
    <w:rsid w:val="00056FF2"/>
    <w:rsid w:val="00060370"/>
    <w:rsid w:val="0006117B"/>
    <w:rsid w:val="00066C1E"/>
    <w:rsid w:val="0007379A"/>
    <w:rsid w:val="00085A83"/>
    <w:rsid w:val="000937E3"/>
    <w:rsid w:val="00094939"/>
    <w:rsid w:val="00097C1A"/>
    <w:rsid w:val="000A7762"/>
    <w:rsid w:val="000B0664"/>
    <w:rsid w:val="000B4253"/>
    <w:rsid w:val="000B4F0E"/>
    <w:rsid w:val="000B4FFE"/>
    <w:rsid w:val="000B5FC4"/>
    <w:rsid w:val="000B635F"/>
    <w:rsid w:val="000C4E8B"/>
    <w:rsid w:val="000C7700"/>
    <w:rsid w:val="000E04E3"/>
    <w:rsid w:val="000E4DF4"/>
    <w:rsid w:val="000E751A"/>
    <w:rsid w:val="000F3ECA"/>
    <w:rsid w:val="000F57E0"/>
    <w:rsid w:val="00104B26"/>
    <w:rsid w:val="00105BC1"/>
    <w:rsid w:val="00113010"/>
    <w:rsid w:val="0012222F"/>
    <w:rsid w:val="00130156"/>
    <w:rsid w:val="00141967"/>
    <w:rsid w:val="00145308"/>
    <w:rsid w:val="00152B96"/>
    <w:rsid w:val="00153DCF"/>
    <w:rsid w:val="00165503"/>
    <w:rsid w:val="0017373B"/>
    <w:rsid w:val="00177D85"/>
    <w:rsid w:val="001819C8"/>
    <w:rsid w:val="00197945"/>
    <w:rsid w:val="001A168A"/>
    <w:rsid w:val="001A644B"/>
    <w:rsid w:val="001B5CCD"/>
    <w:rsid w:val="001C7652"/>
    <w:rsid w:val="001D4F8E"/>
    <w:rsid w:val="001D6ACD"/>
    <w:rsid w:val="001E0B30"/>
    <w:rsid w:val="001E74C1"/>
    <w:rsid w:val="001E7A4A"/>
    <w:rsid w:val="001F5B01"/>
    <w:rsid w:val="00204ED8"/>
    <w:rsid w:val="00214ECC"/>
    <w:rsid w:val="002227FC"/>
    <w:rsid w:val="00223A19"/>
    <w:rsid w:val="00243ED9"/>
    <w:rsid w:val="00257FB0"/>
    <w:rsid w:val="002678DB"/>
    <w:rsid w:val="002735DA"/>
    <w:rsid w:val="002757E4"/>
    <w:rsid w:val="00280513"/>
    <w:rsid w:val="00283054"/>
    <w:rsid w:val="00295AA2"/>
    <w:rsid w:val="002A0495"/>
    <w:rsid w:val="002A4914"/>
    <w:rsid w:val="002B31C5"/>
    <w:rsid w:val="002B3559"/>
    <w:rsid w:val="002B73F3"/>
    <w:rsid w:val="002B7CD6"/>
    <w:rsid w:val="002D1B2E"/>
    <w:rsid w:val="002D373D"/>
    <w:rsid w:val="002D6B6C"/>
    <w:rsid w:val="002E1230"/>
    <w:rsid w:val="002F267B"/>
    <w:rsid w:val="002F570E"/>
    <w:rsid w:val="003102F0"/>
    <w:rsid w:val="00314416"/>
    <w:rsid w:val="003169AB"/>
    <w:rsid w:val="00317BA4"/>
    <w:rsid w:val="00321549"/>
    <w:rsid w:val="00325CD4"/>
    <w:rsid w:val="00330C99"/>
    <w:rsid w:val="00331074"/>
    <w:rsid w:val="00336AE7"/>
    <w:rsid w:val="0033712F"/>
    <w:rsid w:val="003411A2"/>
    <w:rsid w:val="00351970"/>
    <w:rsid w:val="00352EAB"/>
    <w:rsid w:val="00353E2E"/>
    <w:rsid w:val="00354656"/>
    <w:rsid w:val="0035489E"/>
    <w:rsid w:val="003567CA"/>
    <w:rsid w:val="0035707E"/>
    <w:rsid w:val="00362BDD"/>
    <w:rsid w:val="00364C3E"/>
    <w:rsid w:val="00365D05"/>
    <w:rsid w:val="00366217"/>
    <w:rsid w:val="00373954"/>
    <w:rsid w:val="003745D8"/>
    <w:rsid w:val="0037461B"/>
    <w:rsid w:val="0038271F"/>
    <w:rsid w:val="00391134"/>
    <w:rsid w:val="00392241"/>
    <w:rsid w:val="003968FE"/>
    <w:rsid w:val="003A46BB"/>
    <w:rsid w:val="003A4990"/>
    <w:rsid w:val="003A4EA5"/>
    <w:rsid w:val="003B1F10"/>
    <w:rsid w:val="003B3953"/>
    <w:rsid w:val="003B67CD"/>
    <w:rsid w:val="003C02B8"/>
    <w:rsid w:val="003C0430"/>
    <w:rsid w:val="003C1FA1"/>
    <w:rsid w:val="003D43A3"/>
    <w:rsid w:val="003D482F"/>
    <w:rsid w:val="003E1724"/>
    <w:rsid w:val="003E5FAB"/>
    <w:rsid w:val="003E5FB2"/>
    <w:rsid w:val="003F21D2"/>
    <w:rsid w:val="00400EA1"/>
    <w:rsid w:val="00402AB3"/>
    <w:rsid w:val="004043B2"/>
    <w:rsid w:val="004066DF"/>
    <w:rsid w:val="00407269"/>
    <w:rsid w:val="00426FDC"/>
    <w:rsid w:val="004276ED"/>
    <w:rsid w:val="00430398"/>
    <w:rsid w:val="00435B67"/>
    <w:rsid w:val="00435BC8"/>
    <w:rsid w:val="00441E62"/>
    <w:rsid w:val="00445FCA"/>
    <w:rsid w:val="004500B0"/>
    <w:rsid w:val="0045292C"/>
    <w:rsid w:val="0046158B"/>
    <w:rsid w:val="00461E55"/>
    <w:rsid w:val="00470829"/>
    <w:rsid w:val="00473796"/>
    <w:rsid w:val="004760DD"/>
    <w:rsid w:val="0048012B"/>
    <w:rsid w:val="0048138A"/>
    <w:rsid w:val="00485622"/>
    <w:rsid w:val="00486CE3"/>
    <w:rsid w:val="00493A30"/>
    <w:rsid w:val="004A0A88"/>
    <w:rsid w:val="004A2A6F"/>
    <w:rsid w:val="004A576C"/>
    <w:rsid w:val="004A5D5A"/>
    <w:rsid w:val="004A657B"/>
    <w:rsid w:val="004A68E5"/>
    <w:rsid w:val="004B275A"/>
    <w:rsid w:val="004B5CA3"/>
    <w:rsid w:val="004B6C97"/>
    <w:rsid w:val="004B6F92"/>
    <w:rsid w:val="004D53E0"/>
    <w:rsid w:val="004E55E6"/>
    <w:rsid w:val="004E7565"/>
    <w:rsid w:val="00500DA6"/>
    <w:rsid w:val="0050460A"/>
    <w:rsid w:val="00511669"/>
    <w:rsid w:val="00513ADC"/>
    <w:rsid w:val="00514C63"/>
    <w:rsid w:val="00515CF5"/>
    <w:rsid w:val="00522E2A"/>
    <w:rsid w:val="0053698E"/>
    <w:rsid w:val="0054574B"/>
    <w:rsid w:val="0054756F"/>
    <w:rsid w:val="00550CCB"/>
    <w:rsid w:val="00551A74"/>
    <w:rsid w:val="005A4508"/>
    <w:rsid w:val="005A59DD"/>
    <w:rsid w:val="005C27F9"/>
    <w:rsid w:val="005C32F9"/>
    <w:rsid w:val="005C5018"/>
    <w:rsid w:val="005D175B"/>
    <w:rsid w:val="005D1983"/>
    <w:rsid w:val="005D2EA5"/>
    <w:rsid w:val="005D47CB"/>
    <w:rsid w:val="005D4A29"/>
    <w:rsid w:val="005E619F"/>
    <w:rsid w:val="005F0387"/>
    <w:rsid w:val="005F14A5"/>
    <w:rsid w:val="005F15E9"/>
    <w:rsid w:val="005F2321"/>
    <w:rsid w:val="005F6BDD"/>
    <w:rsid w:val="005F7D1F"/>
    <w:rsid w:val="0060043D"/>
    <w:rsid w:val="00600717"/>
    <w:rsid w:val="00601B09"/>
    <w:rsid w:val="00603998"/>
    <w:rsid w:val="006105BF"/>
    <w:rsid w:val="00616CA1"/>
    <w:rsid w:val="00630305"/>
    <w:rsid w:val="0063655F"/>
    <w:rsid w:val="0064150D"/>
    <w:rsid w:val="00642FC3"/>
    <w:rsid w:val="00644EEB"/>
    <w:rsid w:val="00655394"/>
    <w:rsid w:val="00655DA5"/>
    <w:rsid w:val="006615CD"/>
    <w:rsid w:val="00662C37"/>
    <w:rsid w:val="006653C7"/>
    <w:rsid w:val="0067014B"/>
    <w:rsid w:val="00671604"/>
    <w:rsid w:val="006755E7"/>
    <w:rsid w:val="00675DF1"/>
    <w:rsid w:val="00677259"/>
    <w:rsid w:val="00681E5E"/>
    <w:rsid w:val="00683B72"/>
    <w:rsid w:val="00685C06"/>
    <w:rsid w:val="00685E0C"/>
    <w:rsid w:val="006860B4"/>
    <w:rsid w:val="00692EFC"/>
    <w:rsid w:val="00693BF5"/>
    <w:rsid w:val="00694CA2"/>
    <w:rsid w:val="006A2674"/>
    <w:rsid w:val="006A2734"/>
    <w:rsid w:val="006A2EAB"/>
    <w:rsid w:val="006B2329"/>
    <w:rsid w:val="006B7A30"/>
    <w:rsid w:val="006C7DFB"/>
    <w:rsid w:val="006E154D"/>
    <w:rsid w:val="006E35AB"/>
    <w:rsid w:val="006E7498"/>
    <w:rsid w:val="00704ACA"/>
    <w:rsid w:val="00707A7C"/>
    <w:rsid w:val="00713594"/>
    <w:rsid w:val="00716D3D"/>
    <w:rsid w:val="007212AA"/>
    <w:rsid w:val="00722947"/>
    <w:rsid w:val="007316F9"/>
    <w:rsid w:val="00760D64"/>
    <w:rsid w:val="00760DFD"/>
    <w:rsid w:val="0076159F"/>
    <w:rsid w:val="00761A0B"/>
    <w:rsid w:val="00782BA6"/>
    <w:rsid w:val="007859F9"/>
    <w:rsid w:val="00786D3A"/>
    <w:rsid w:val="00786F22"/>
    <w:rsid w:val="00792822"/>
    <w:rsid w:val="00795BA1"/>
    <w:rsid w:val="007A0EAC"/>
    <w:rsid w:val="007A6C6E"/>
    <w:rsid w:val="007B0054"/>
    <w:rsid w:val="007B0B44"/>
    <w:rsid w:val="007B559F"/>
    <w:rsid w:val="007C1745"/>
    <w:rsid w:val="007C4CBB"/>
    <w:rsid w:val="007D1ACD"/>
    <w:rsid w:val="007D3675"/>
    <w:rsid w:val="007D3E95"/>
    <w:rsid w:val="007E25DD"/>
    <w:rsid w:val="007E3814"/>
    <w:rsid w:val="007E55D3"/>
    <w:rsid w:val="007F2197"/>
    <w:rsid w:val="007F6F1D"/>
    <w:rsid w:val="00807BC4"/>
    <w:rsid w:val="00815229"/>
    <w:rsid w:val="00815C1A"/>
    <w:rsid w:val="00815D44"/>
    <w:rsid w:val="00824268"/>
    <w:rsid w:val="008258A2"/>
    <w:rsid w:val="008327DF"/>
    <w:rsid w:val="008352E2"/>
    <w:rsid w:val="0084453E"/>
    <w:rsid w:val="00852F85"/>
    <w:rsid w:val="008549A6"/>
    <w:rsid w:val="00867A10"/>
    <w:rsid w:val="008768CB"/>
    <w:rsid w:val="00881267"/>
    <w:rsid w:val="00887C3A"/>
    <w:rsid w:val="00897365"/>
    <w:rsid w:val="008A184C"/>
    <w:rsid w:val="008B0393"/>
    <w:rsid w:val="008B52D6"/>
    <w:rsid w:val="008B5D5A"/>
    <w:rsid w:val="008C2382"/>
    <w:rsid w:val="008C64A9"/>
    <w:rsid w:val="008E0994"/>
    <w:rsid w:val="008E504B"/>
    <w:rsid w:val="00900540"/>
    <w:rsid w:val="009008AA"/>
    <w:rsid w:val="00901192"/>
    <w:rsid w:val="00904CAD"/>
    <w:rsid w:val="00915540"/>
    <w:rsid w:val="00916D23"/>
    <w:rsid w:val="00916E7F"/>
    <w:rsid w:val="00920454"/>
    <w:rsid w:val="00921BF9"/>
    <w:rsid w:val="00943224"/>
    <w:rsid w:val="009432D7"/>
    <w:rsid w:val="00951D30"/>
    <w:rsid w:val="00954423"/>
    <w:rsid w:val="0095699F"/>
    <w:rsid w:val="00960BD7"/>
    <w:rsid w:val="0096172D"/>
    <w:rsid w:val="00962F20"/>
    <w:rsid w:val="00963EAE"/>
    <w:rsid w:val="0097010C"/>
    <w:rsid w:val="00971CA1"/>
    <w:rsid w:val="009777A0"/>
    <w:rsid w:val="0098000D"/>
    <w:rsid w:val="0098756F"/>
    <w:rsid w:val="0099079B"/>
    <w:rsid w:val="00992370"/>
    <w:rsid w:val="00992823"/>
    <w:rsid w:val="00997945"/>
    <w:rsid w:val="009A304E"/>
    <w:rsid w:val="009B39CF"/>
    <w:rsid w:val="009B43DD"/>
    <w:rsid w:val="009C6660"/>
    <w:rsid w:val="009D0F56"/>
    <w:rsid w:val="009D2093"/>
    <w:rsid w:val="009D3C41"/>
    <w:rsid w:val="009D6DE8"/>
    <w:rsid w:val="009F2055"/>
    <w:rsid w:val="009F3545"/>
    <w:rsid w:val="009F36F2"/>
    <w:rsid w:val="009F4EA0"/>
    <w:rsid w:val="009F6C24"/>
    <w:rsid w:val="00A000B1"/>
    <w:rsid w:val="00A013B9"/>
    <w:rsid w:val="00A01B47"/>
    <w:rsid w:val="00A05BAA"/>
    <w:rsid w:val="00A227C9"/>
    <w:rsid w:val="00A23A40"/>
    <w:rsid w:val="00A2528B"/>
    <w:rsid w:val="00A30A9F"/>
    <w:rsid w:val="00A41814"/>
    <w:rsid w:val="00A50ED7"/>
    <w:rsid w:val="00A72C80"/>
    <w:rsid w:val="00A744DE"/>
    <w:rsid w:val="00A84654"/>
    <w:rsid w:val="00A8753D"/>
    <w:rsid w:val="00A94B38"/>
    <w:rsid w:val="00A96DCF"/>
    <w:rsid w:val="00A96E2F"/>
    <w:rsid w:val="00AA01FC"/>
    <w:rsid w:val="00AB1D2C"/>
    <w:rsid w:val="00AB24C8"/>
    <w:rsid w:val="00AB721E"/>
    <w:rsid w:val="00AC50F2"/>
    <w:rsid w:val="00AE051C"/>
    <w:rsid w:val="00AE524D"/>
    <w:rsid w:val="00AE5699"/>
    <w:rsid w:val="00AF1057"/>
    <w:rsid w:val="00AF19E4"/>
    <w:rsid w:val="00AF283E"/>
    <w:rsid w:val="00B06390"/>
    <w:rsid w:val="00B24508"/>
    <w:rsid w:val="00B2535A"/>
    <w:rsid w:val="00B320DB"/>
    <w:rsid w:val="00B4231A"/>
    <w:rsid w:val="00B45DB0"/>
    <w:rsid w:val="00B737D6"/>
    <w:rsid w:val="00B77493"/>
    <w:rsid w:val="00B8038E"/>
    <w:rsid w:val="00B85790"/>
    <w:rsid w:val="00B92FCC"/>
    <w:rsid w:val="00B971D3"/>
    <w:rsid w:val="00BA029E"/>
    <w:rsid w:val="00BA2A88"/>
    <w:rsid w:val="00BB235F"/>
    <w:rsid w:val="00BB4C88"/>
    <w:rsid w:val="00BB5608"/>
    <w:rsid w:val="00BC2496"/>
    <w:rsid w:val="00BC5839"/>
    <w:rsid w:val="00BC5C62"/>
    <w:rsid w:val="00BD06BE"/>
    <w:rsid w:val="00BD1B21"/>
    <w:rsid w:val="00BD313B"/>
    <w:rsid w:val="00BE317D"/>
    <w:rsid w:val="00BE4512"/>
    <w:rsid w:val="00BE65C7"/>
    <w:rsid w:val="00BF4CE4"/>
    <w:rsid w:val="00C03BE5"/>
    <w:rsid w:val="00C045C5"/>
    <w:rsid w:val="00C06C17"/>
    <w:rsid w:val="00C07DDC"/>
    <w:rsid w:val="00C20164"/>
    <w:rsid w:val="00C227D4"/>
    <w:rsid w:val="00C24A50"/>
    <w:rsid w:val="00C25E13"/>
    <w:rsid w:val="00C25E38"/>
    <w:rsid w:val="00C30899"/>
    <w:rsid w:val="00C318B0"/>
    <w:rsid w:val="00C4241C"/>
    <w:rsid w:val="00C47D2B"/>
    <w:rsid w:val="00C5385A"/>
    <w:rsid w:val="00C73B4C"/>
    <w:rsid w:val="00C76973"/>
    <w:rsid w:val="00C80CAD"/>
    <w:rsid w:val="00C847D3"/>
    <w:rsid w:val="00CA1036"/>
    <w:rsid w:val="00CB0C31"/>
    <w:rsid w:val="00CB1607"/>
    <w:rsid w:val="00CB6918"/>
    <w:rsid w:val="00CD3473"/>
    <w:rsid w:val="00CD5414"/>
    <w:rsid w:val="00CD60AC"/>
    <w:rsid w:val="00CE21B4"/>
    <w:rsid w:val="00CE2C38"/>
    <w:rsid w:val="00CE379F"/>
    <w:rsid w:val="00CF00D7"/>
    <w:rsid w:val="00D030D5"/>
    <w:rsid w:val="00D138B0"/>
    <w:rsid w:val="00D13A6E"/>
    <w:rsid w:val="00D25842"/>
    <w:rsid w:val="00D268F3"/>
    <w:rsid w:val="00D27B9B"/>
    <w:rsid w:val="00D3621B"/>
    <w:rsid w:val="00D47563"/>
    <w:rsid w:val="00D519F6"/>
    <w:rsid w:val="00D552BD"/>
    <w:rsid w:val="00D553CB"/>
    <w:rsid w:val="00D62B12"/>
    <w:rsid w:val="00D72801"/>
    <w:rsid w:val="00D73EE8"/>
    <w:rsid w:val="00D74342"/>
    <w:rsid w:val="00D75A76"/>
    <w:rsid w:val="00D81E7B"/>
    <w:rsid w:val="00D82BA7"/>
    <w:rsid w:val="00D85D51"/>
    <w:rsid w:val="00D906DA"/>
    <w:rsid w:val="00D90DC0"/>
    <w:rsid w:val="00D97FDE"/>
    <w:rsid w:val="00DA5B58"/>
    <w:rsid w:val="00DB0083"/>
    <w:rsid w:val="00DB102D"/>
    <w:rsid w:val="00DB41E5"/>
    <w:rsid w:val="00DC0F73"/>
    <w:rsid w:val="00DE406D"/>
    <w:rsid w:val="00DF37A5"/>
    <w:rsid w:val="00E1567F"/>
    <w:rsid w:val="00E22456"/>
    <w:rsid w:val="00E358DD"/>
    <w:rsid w:val="00E363F7"/>
    <w:rsid w:val="00E40773"/>
    <w:rsid w:val="00E45D26"/>
    <w:rsid w:val="00E50529"/>
    <w:rsid w:val="00E57B54"/>
    <w:rsid w:val="00E63E65"/>
    <w:rsid w:val="00E670E1"/>
    <w:rsid w:val="00E72260"/>
    <w:rsid w:val="00E72CD0"/>
    <w:rsid w:val="00E73A2B"/>
    <w:rsid w:val="00E83C07"/>
    <w:rsid w:val="00E8732B"/>
    <w:rsid w:val="00EA2168"/>
    <w:rsid w:val="00EA775A"/>
    <w:rsid w:val="00EB09C5"/>
    <w:rsid w:val="00EB48DA"/>
    <w:rsid w:val="00EC1794"/>
    <w:rsid w:val="00EC4248"/>
    <w:rsid w:val="00EC675B"/>
    <w:rsid w:val="00EC6FA2"/>
    <w:rsid w:val="00EE43B0"/>
    <w:rsid w:val="00EE6566"/>
    <w:rsid w:val="00EF00CB"/>
    <w:rsid w:val="00EF3140"/>
    <w:rsid w:val="00F01260"/>
    <w:rsid w:val="00F04035"/>
    <w:rsid w:val="00F10E68"/>
    <w:rsid w:val="00F1582C"/>
    <w:rsid w:val="00F24501"/>
    <w:rsid w:val="00F34100"/>
    <w:rsid w:val="00F40673"/>
    <w:rsid w:val="00F474AF"/>
    <w:rsid w:val="00F47C45"/>
    <w:rsid w:val="00F547DF"/>
    <w:rsid w:val="00F56325"/>
    <w:rsid w:val="00F623EA"/>
    <w:rsid w:val="00F64733"/>
    <w:rsid w:val="00F723D0"/>
    <w:rsid w:val="00F80920"/>
    <w:rsid w:val="00F82489"/>
    <w:rsid w:val="00F830CF"/>
    <w:rsid w:val="00F948A3"/>
    <w:rsid w:val="00FA17F5"/>
    <w:rsid w:val="00FA5D75"/>
    <w:rsid w:val="00FC5988"/>
    <w:rsid w:val="00FD3F18"/>
    <w:rsid w:val="00FD42AE"/>
    <w:rsid w:val="00FE166C"/>
    <w:rsid w:val="00FE29F4"/>
    <w:rsid w:val="00FE600D"/>
    <w:rsid w:val="00FE6C06"/>
    <w:rsid w:val="00FF0BD0"/>
    <w:rsid w:val="00FF1C02"/>
    <w:rsid w:val="00FF4B77"/>
    <w:rsid w:val="00FF6A8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54DC00"/>
  <w15:docId w15:val="{2BCCA8BC-804E-45E5-AE21-0C293F9C5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5B01"/>
    <w:pPr>
      <w:ind w:left="720"/>
      <w:contextualSpacing/>
    </w:pPr>
  </w:style>
  <w:style w:type="table" w:styleId="TableGrid">
    <w:name w:val="Table Grid"/>
    <w:basedOn w:val="TableNormal"/>
    <w:uiPriority w:val="39"/>
    <w:rsid w:val="007D1A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7D1AC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1655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5503"/>
  </w:style>
  <w:style w:type="paragraph" w:styleId="Footer">
    <w:name w:val="footer"/>
    <w:basedOn w:val="Normal"/>
    <w:link w:val="FooterChar"/>
    <w:uiPriority w:val="99"/>
    <w:unhideWhenUsed/>
    <w:rsid w:val="001655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5503"/>
  </w:style>
  <w:style w:type="character" w:styleId="CommentReference">
    <w:name w:val="annotation reference"/>
    <w:basedOn w:val="DefaultParagraphFont"/>
    <w:uiPriority w:val="99"/>
    <w:semiHidden/>
    <w:unhideWhenUsed/>
    <w:rsid w:val="00366217"/>
    <w:rPr>
      <w:sz w:val="16"/>
      <w:szCs w:val="16"/>
    </w:rPr>
  </w:style>
  <w:style w:type="paragraph" w:styleId="CommentText">
    <w:name w:val="annotation text"/>
    <w:basedOn w:val="Normal"/>
    <w:link w:val="CommentTextChar"/>
    <w:uiPriority w:val="99"/>
    <w:semiHidden/>
    <w:unhideWhenUsed/>
    <w:rsid w:val="00366217"/>
    <w:pPr>
      <w:spacing w:line="240" w:lineRule="auto"/>
    </w:pPr>
    <w:rPr>
      <w:sz w:val="20"/>
      <w:szCs w:val="20"/>
    </w:rPr>
  </w:style>
  <w:style w:type="character" w:customStyle="1" w:styleId="CommentTextChar">
    <w:name w:val="Comment Text Char"/>
    <w:basedOn w:val="DefaultParagraphFont"/>
    <w:link w:val="CommentText"/>
    <w:uiPriority w:val="99"/>
    <w:semiHidden/>
    <w:rsid w:val="00366217"/>
    <w:rPr>
      <w:sz w:val="20"/>
      <w:szCs w:val="20"/>
    </w:rPr>
  </w:style>
  <w:style w:type="paragraph" w:styleId="CommentSubject">
    <w:name w:val="annotation subject"/>
    <w:basedOn w:val="CommentText"/>
    <w:next w:val="CommentText"/>
    <w:link w:val="CommentSubjectChar"/>
    <w:uiPriority w:val="99"/>
    <w:semiHidden/>
    <w:unhideWhenUsed/>
    <w:rsid w:val="00366217"/>
    <w:rPr>
      <w:b/>
      <w:bCs/>
    </w:rPr>
  </w:style>
  <w:style w:type="character" w:customStyle="1" w:styleId="CommentSubjectChar">
    <w:name w:val="Comment Subject Char"/>
    <w:basedOn w:val="CommentTextChar"/>
    <w:link w:val="CommentSubject"/>
    <w:uiPriority w:val="99"/>
    <w:semiHidden/>
    <w:rsid w:val="00366217"/>
    <w:rPr>
      <w:b/>
      <w:bCs/>
      <w:sz w:val="20"/>
      <w:szCs w:val="20"/>
    </w:rPr>
  </w:style>
  <w:style w:type="paragraph" w:styleId="BalloonText">
    <w:name w:val="Balloon Text"/>
    <w:basedOn w:val="Normal"/>
    <w:link w:val="BalloonTextChar"/>
    <w:uiPriority w:val="99"/>
    <w:semiHidden/>
    <w:unhideWhenUsed/>
    <w:rsid w:val="00675D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5DF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697581">
      <w:bodyDiv w:val="1"/>
      <w:marLeft w:val="0"/>
      <w:marRight w:val="0"/>
      <w:marTop w:val="0"/>
      <w:marBottom w:val="0"/>
      <w:divBdr>
        <w:top w:val="none" w:sz="0" w:space="0" w:color="auto"/>
        <w:left w:val="none" w:sz="0" w:space="0" w:color="auto"/>
        <w:bottom w:val="none" w:sz="0" w:space="0" w:color="auto"/>
        <w:right w:val="none" w:sz="0" w:space="0" w:color="auto"/>
      </w:divBdr>
    </w:div>
    <w:div w:id="386226503">
      <w:bodyDiv w:val="1"/>
      <w:marLeft w:val="0"/>
      <w:marRight w:val="0"/>
      <w:marTop w:val="0"/>
      <w:marBottom w:val="0"/>
      <w:divBdr>
        <w:top w:val="none" w:sz="0" w:space="0" w:color="auto"/>
        <w:left w:val="none" w:sz="0" w:space="0" w:color="auto"/>
        <w:bottom w:val="none" w:sz="0" w:space="0" w:color="auto"/>
        <w:right w:val="none" w:sz="0" w:space="0" w:color="auto"/>
      </w:divBdr>
    </w:div>
    <w:div w:id="781455429">
      <w:bodyDiv w:val="1"/>
      <w:marLeft w:val="0"/>
      <w:marRight w:val="0"/>
      <w:marTop w:val="0"/>
      <w:marBottom w:val="0"/>
      <w:divBdr>
        <w:top w:val="none" w:sz="0" w:space="0" w:color="auto"/>
        <w:left w:val="none" w:sz="0" w:space="0" w:color="auto"/>
        <w:bottom w:val="none" w:sz="0" w:space="0" w:color="auto"/>
        <w:right w:val="none" w:sz="0" w:space="0" w:color="auto"/>
      </w:divBdr>
    </w:div>
    <w:div w:id="869950595">
      <w:bodyDiv w:val="1"/>
      <w:marLeft w:val="0"/>
      <w:marRight w:val="0"/>
      <w:marTop w:val="0"/>
      <w:marBottom w:val="0"/>
      <w:divBdr>
        <w:top w:val="none" w:sz="0" w:space="0" w:color="auto"/>
        <w:left w:val="none" w:sz="0" w:space="0" w:color="auto"/>
        <w:bottom w:val="none" w:sz="0" w:space="0" w:color="auto"/>
        <w:right w:val="none" w:sz="0" w:space="0" w:color="auto"/>
      </w:divBdr>
    </w:div>
    <w:div w:id="1326935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1729F1-62F2-4721-AC78-F7E5236A4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91170</Words>
  <Characters>519670</Characters>
  <Application>Microsoft Office Word</Application>
  <DocSecurity>0</DocSecurity>
  <Lines>4330</Lines>
  <Paragraphs>121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09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Dr. Anil Kumar</cp:lastModifiedBy>
  <cp:revision>4</cp:revision>
  <dcterms:created xsi:type="dcterms:W3CDTF">2022-02-08T10:07:00Z</dcterms:created>
  <dcterms:modified xsi:type="dcterms:W3CDTF">2022-02-08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95574e-2d40-36e1-936e-856db487a0e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decision-support-systems</vt:lpwstr>
  </property>
  <property fmtid="{D5CDD505-2E9C-101B-9397-08002B2CF9AE}" pid="16" name="Mendeley Recent Style Name 5_1">
    <vt:lpwstr>Decision Support Systems</vt:lpwstr>
  </property>
  <property fmtid="{D5CDD505-2E9C-101B-9397-08002B2CF9AE}" pid="17" name="Mendeley Recent Style Id 6_1">
    <vt:lpwstr>http://www.zotero.org/styles/electronic-commerce-research-and-applications</vt:lpwstr>
  </property>
  <property fmtid="{D5CDD505-2E9C-101B-9397-08002B2CF9AE}" pid="18" name="Mendeley Recent Style Name 6_1">
    <vt:lpwstr>Electronic Commerce Research and Application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